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473440" w14:textId="3FC1E63B" w:rsidR="000A642D" w:rsidRDefault="000A642D" w:rsidP="00466586">
      <w:pPr>
        <w:jc w:val="center"/>
        <w:rPr>
          <w:b/>
          <w:bCs/>
          <w:sz w:val="48"/>
          <w:szCs w:val="48"/>
        </w:rPr>
      </w:pPr>
    </w:p>
    <w:p w14:paraId="0CAA3409" w14:textId="789B057F" w:rsidR="00DE7662" w:rsidRDefault="00DE7662" w:rsidP="00466586">
      <w:pPr>
        <w:jc w:val="center"/>
        <w:rPr>
          <w:b/>
          <w:bCs/>
          <w:sz w:val="48"/>
          <w:szCs w:val="48"/>
        </w:rPr>
      </w:pPr>
    </w:p>
    <w:p w14:paraId="6E2EDD3C" w14:textId="16EA29A1" w:rsidR="00DE7662" w:rsidRDefault="00DE7662" w:rsidP="00466586">
      <w:pPr>
        <w:jc w:val="center"/>
        <w:rPr>
          <w:b/>
          <w:bCs/>
          <w:sz w:val="48"/>
          <w:szCs w:val="48"/>
        </w:rPr>
      </w:pPr>
    </w:p>
    <w:p w14:paraId="304BCF72" w14:textId="6762069A" w:rsidR="00DE7662" w:rsidRDefault="00DE7662" w:rsidP="00466586">
      <w:pPr>
        <w:jc w:val="center"/>
        <w:rPr>
          <w:b/>
          <w:bCs/>
          <w:sz w:val="48"/>
          <w:szCs w:val="48"/>
        </w:rPr>
      </w:pPr>
    </w:p>
    <w:p w14:paraId="36A43902" w14:textId="552BCD41" w:rsidR="00DE7662" w:rsidRDefault="00DE7662" w:rsidP="00466586">
      <w:pPr>
        <w:jc w:val="center"/>
        <w:rPr>
          <w:b/>
          <w:bCs/>
          <w:sz w:val="48"/>
          <w:szCs w:val="48"/>
        </w:rPr>
      </w:pPr>
    </w:p>
    <w:p w14:paraId="254C220B" w14:textId="74C2C7D9" w:rsidR="007313F8" w:rsidRDefault="007313F8" w:rsidP="00466586">
      <w:pPr>
        <w:jc w:val="center"/>
        <w:rPr>
          <w:b/>
          <w:bCs/>
          <w:sz w:val="42"/>
          <w:szCs w:val="42"/>
        </w:rPr>
      </w:pPr>
      <w:r w:rsidRPr="007313F8">
        <w:rPr>
          <w:b/>
          <w:bCs/>
          <w:sz w:val="42"/>
          <w:szCs w:val="42"/>
        </w:rPr>
        <w:t xml:space="preserve">MSc Final Project Declaration </w:t>
      </w:r>
    </w:p>
    <w:p w14:paraId="6F79D773" w14:textId="77777777" w:rsidR="007313F8" w:rsidRPr="00D3723B" w:rsidRDefault="007313F8" w:rsidP="00466586">
      <w:pPr>
        <w:jc w:val="center"/>
        <w:rPr>
          <w:b/>
          <w:bCs/>
          <w:sz w:val="26"/>
          <w:szCs w:val="26"/>
        </w:rPr>
      </w:pPr>
    </w:p>
    <w:p w14:paraId="3E14C3CD" w14:textId="4558FC00" w:rsidR="00D3723B" w:rsidRPr="00D3723B" w:rsidRDefault="007313F8" w:rsidP="00D3723B">
      <w:pPr>
        <w:jc w:val="both"/>
        <w:rPr>
          <w:sz w:val="26"/>
          <w:szCs w:val="26"/>
        </w:rPr>
      </w:pPr>
      <w:r w:rsidRPr="00D3723B">
        <w:rPr>
          <w:sz w:val="26"/>
          <w:szCs w:val="26"/>
        </w:rPr>
        <w:t xml:space="preserve">This report is submitted in partial fulfilment of the requirement for the degree of Master of Science in </w:t>
      </w:r>
      <w:r w:rsidR="007C5999" w:rsidRPr="007C5999">
        <w:rPr>
          <w:sz w:val="26"/>
          <w:szCs w:val="26"/>
        </w:rPr>
        <w:t xml:space="preserve">7COM1039-0501-2020 </w:t>
      </w:r>
      <w:r w:rsidRPr="00D3723B">
        <w:rPr>
          <w:sz w:val="26"/>
          <w:szCs w:val="26"/>
        </w:rPr>
        <w:t>- Computer Science Masters Project at the University of Hertfordshire (UH).</w:t>
      </w:r>
    </w:p>
    <w:p w14:paraId="0C6E140D" w14:textId="29F52477" w:rsidR="00DE7662" w:rsidRPr="00D3723B" w:rsidRDefault="007313F8" w:rsidP="00D3723B">
      <w:pPr>
        <w:jc w:val="both"/>
        <w:rPr>
          <w:b/>
          <w:bCs/>
          <w:sz w:val="26"/>
          <w:szCs w:val="26"/>
        </w:rPr>
      </w:pPr>
      <w:r w:rsidRPr="00D3723B">
        <w:rPr>
          <w:sz w:val="26"/>
          <w:szCs w:val="26"/>
        </w:rPr>
        <w:t xml:space="preserve">It is my own work except </w:t>
      </w:r>
      <w:proofErr w:type="gramStart"/>
      <w:r w:rsidR="0052493B" w:rsidRPr="00D3723B">
        <w:rPr>
          <w:sz w:val="26"/>
          <w:szCs w:val="26"/>
        </w:rPr>
        <w:t>w</w:t>
      </w:r>
      <w:r w:rsidR="0052493B">
        <w:rPr>
          <w:sz w:val="26"/>
          <w:szCs w:val="26"/>
        </w:rPr>
        <w:t>h</w:t>
      </w:r>
      <w:r w:rsidR="0052493B" w:rsidRPr="00D3723B">
        <w:rPr>
          <w:sz w:val="26"/>
          <w:szCs w:val="26"/>
        </w:rPr>
        <w:t>ere</w:t>
      </w:r>
      <w:proofErr w:type="gramEnd"/>
      <w:r w:rsidRPr="00D3723B">
        <w:rPr>
          <w:sz w:val="26"/>
          <w:szCs w:val="26"/>
        </w:rPr>
        <w:t xml:space="preserve"> indicated in the report. I did not use human participants in my MSc Project. I hereby give permission for the report to be made available on the university website provided the source is acknowledged.</w:t>
      </w:r>
    </w:p>
    <w:p w14:paraId="3D9AF183" w14:textId="6AA72089" w:rsidR="00DE7662" w:rsidRDefault="00DE7662">
      <w:pPr>
        <w:rPr>
          <w:b/>
          <w:bCs/>
          <w:sz w:val="48"/>
          <w:szCs w:val="48"/>
        </w:rPr>
      </w:pPr>
      <w:r>
        <w:rPr>
          <w:b/>
          <w:bCs/>
          <w:sz w:val="48"/>
          <w:szCs w:val="48"/>
        </w:rPr>
        <w:br w:type="page"/>
      </w:r>
    </w:p>
    <w:p w14:paraId="28981A30" w14:textId="77777777" w:rsidR="003F2B5C" w:rsidRDefault="003F2B5C" w:rsidP="00466586">
      <w:pPr>
        <w:jc w:val="center"/>
        <w:rPr>
          <w:b/>
          <w:bCs/>
          <w:sz w:val="48"/>
          <w:szCs w:val="48"/>
        </w:rPr>
      </w:pPr>
    </w:p>
    <w:p w14:paraId="68471EB4" w14:textId="2053C075" w:rsidR="000A642D" w:rsidRDefault="005B111E" w:rsidP="00466586">
      <w:pPr>
        <w:jc w:val="center"/>
        <w:rPr>
          <w:b/>
          <w:bCs/>
          <w:sz w:val="48"/>
          <w:szCs w:val="48"/>
        </w:rPr>
      </w:pPr>
      <w:r>
        <w:rPr>
          <w:b/>
          <w:bCs/>
          <w:noProof/>
          <w:sz w:val="48"/>
          <w:szCs w:val="48"/>
        </w:rPr>
        <w:drawing>
          <wp:inline distT="0" distB="0" distL="0" distR="0" wp14:anchorId="612C9EC1" wp14:editId="64BEF236">
            <wp:extent cx="1438476" cy="333422"/>
            <wp:effectExtent l="0" t="0" r="0"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pic:cNvPicPr/>
                  </pic:nvPicPr>
                  <pic:blipFill>
                    <a:blip r:embed="rId8">
                      <a:extLst>
                        <a:ext uri="{28A0092B-C50C-407E-A947-70E740481C1C}">
                          <a14:useLocalDpi xmlns:a14="http://schemas.microsoft.com/office/drawing/2010/main" val="0"/>
                        </a:ext>
                      </a:extLst>
                    </a:blip>
                    <a:stretch>
                      <a:fillRect/>
                    </a:stretch>
                  </pic:blipFill>
                  <pic:spPr>
                    <a:xfrm>
                      <a:off x="0" y="0"/>
                      <a:ext cx="1438476" cy="333422"/>
                    </a:xfrm>
                    <a:prstGeom prst="rect">
                      <a:avLst/>
                    </a:prstGeom>
                  </pic:spPr>
                </pic:pic>
              </a:graphicData>
            </a:graphic>
          </wp:inline>
        </w:drawing>
      </w:r>
    </w:p>
    <w:p w14:paraId="480B1D2C" w14:textId="77777777" w:rsidR="003F2B5C" w:rsidRDefault="003F2B5C" w:rsidP="00466586">
      <w:pPr>
        <w:jc w:val="center"/>
        <w:rPr>
          <w:b/>
          <w:bCs/>
          <w:sz w:val="48"/>
          <w:szCs w:val="48"/>
        </w:rPr>
      </w:pPr>
    </w:p>
    <w:p w14:paraId="1E2A3885" w14:textId="0BAC33AD" w:rsidR="00901A59" w:rsidRPr="006E3CC8" w:rsidRDefault="00466586" w:rsidP="00466586">
      <w:pPr>
        <w:jc w:val="center"/>
        <w:rPr>
          <w:b/>
          <w:bCs/>
          <w:sz w:val="48"/>
          <w:szCs w:val="48"/>
        </w:rPr>
      </w:pPr>
      <w:r w:rsidRPr="006E3CC8">
        <w:rPr>
          <w:b/>
          <w:bCs/>
          <w:sz w:val="48"/>
          <w:szCs w:val="48"/>
        </w:rPr>
        <w:t>University of Hertfordshire School of Computer Science</w:t>
      </w:r>
    </w:p>
    <w:p w14:paraId="41FF21E9" w14:textId="0F48D807" w:rsidR="00466586" w:rsidRDefault="00466586" w:rsidP="00466586">
      <w:pPr>
        <w:jc w:val="center"/>
        <w:rPr>
          <w:sz w:val="48"/>
          <w:szCs w:val="48"/>
        </w:rPr>
      </w:pPr>
    </w:p>
    <w:p w14:paraId="2341DA71" w14:textId="77777777" w:rsidR="000A642D" w:rsidRDefault="006E3CC8" w:rsidP="000A642D">
      <w:pPr>
        <w:jc w:val="center"/>
        <w:rPr>
          <w:sz w:val="40"/>
          <w:szCs w:val="40"/>
        </w:rPr>
      </w:pPr>
      <w:r>
        <w:rPr>
          <w:sz w:val="40"/>
          <w:szCs w:val="40"/>
        </w:rPr>
        <w:t>M</w:t>
      </w:r>
      <w:r w:rsidR="00B44B92">
        <w:rPr>
          <w:sz w:val="40"/>
          <w:szCs w:val="40"/>
        </w:rPr>
        <w:t>S</w:t>
      </w:r>
      <w:r>
        <w:rPr>
          <w:sz w:val="40"/>
          <w:szCs w:val="40"/>
        </w:rPr>
        <w:t>c</w:t>
      </w:r>
      <w:r w:rsidR="00B44B92">
        <w:rPr>
          <w:sz w:val="40"/>
          <w:szCs w:val="40"/>
        </w:rPr>
        <w:t xml:space="preserve"> Data Science and Analytics with Advance Research</w:t>
      </w:r>
      <w:r>
        <w:rPr>
          <w:sz w:val="40"/>
          <w:szCs w:val="40"/>
        </w:rPr>
        <w:t xml:space="preserve"> </w:t>
      </w:r>
    </w:p>
    <w:p w14:paraId="51B04183" w14:textId="77777777" w:rsidR="000A642D" w:rsidRDefault="000A642D" w:rsidP="000A642D">
      <w:pPr>
        <w:jc w:val="center"/>
        <w:rPr>
          <w:sz w:val="40"/>
          <w:szCs w:val="40"/>
        </w:rPr>
      </w:pPr>
    </w:p>
    <w:p w14:paraId="7171287B" w14:textId="3065EFE0" w:rsidR="000A642D" w:rsidRPr="000A642D" w:rsidRDefault="000A642D" w:rsidP="000A642D">
      <w:pPr>
        <w:jc w:val="center"/>
        <w:rPr>
          <w:sz w:val="40"/>
          <w:szCs w:val="40"/>
        </w:rPr>
      </w:pPr>
      <w:bookmarkStart w:id="0" w:name="_Hlk86205839"/>
      <w:r w:rsidRPr="000A642D">
        <w:rPr>
          <w:rFonts w:cstheme="minorHAnsi"/>
          <w:sz w:val="43"/>
          <w:szCs w:val="43"/>
        </w:rPr>
        <w:t xml:space="preserve">7COM1039-0501-2020 </w:t>
      </w:r>
      <w:bookmarkEnd w:id="0"/>
      <w:r w:rsidRPr="000A642D">
        <w:rPr>
          <w:rFonts w:cstheme="minorHAnsi"/>
          <w:sz w:val="43"/>
          <w:szCs w:val="43"/>
        </w:rPr>
        <w:t>- Advanced Computer Science Masters Project</w:t>
      </w:r>
    </w:p>
    <w:p w14:paraId="3AD72A68" w14:textId="77777777" w:rsidR="00042DF4" w:rsidRPr="00901A59" w:rsidRDefault="00042DF4" w:rsidP="00901A59"/>
    <w:p w14:paraId="438BB268" w14:textId="6CF26DFF" w:rsidR="00ED1C07" w:rsidRDefault="004C3C53" w:rsidP="00160340">
      <w:pPr>
        <w:pStyle w:val="Title"/>
        <w:jc w:val="center"/>
        <w:rPr>
          <w:b/>
          <w:bCs/>
        </w:rPr>
      </w:pPr>
      <w:r>
        <w:rPr>
          <w:b/>
          <w:bCs/>
        </w:rPr>
        <w:t xml:space="preserve">Text </w:t>
      </w:r>
      <w:r w:rsidR="00ED1A61">
        <w:rPr>
          <w:b/>
          <w:bCs/>
        </w:rPr>
        <w:t>Semantic Analysis</w:t>
      </w:r>
      <w:r w:rsidR="00B36702">
        <w:rPr>
          <w:b/>
          <w:bCs/>
        </w:rPr>
        <w:t xml:space="preserve"> </w:t>
      </w:r>
      <w:r w:rsidR="008834AF">
        <w:rPr>
          <w:b/>
          <w:bCs/>
        </w:rPr>
        <w:t>using</w:t>
      </w:r>
      <w:r w:rsidR="00B36702">
        <w:rPr>
          <w:b/>
          <w:bCs/>
        </w:rPr>
        <w:t xml:space="preserve"> Latent Semantic Analysi</w:t>
      </w:r>
      <w:r w:rsidR="00901A59">
        <w:rPr>
          <w:b/>
          <w:bCs/>
        </w:rPr>
        <w:t>s</w:t>
      </w:r>
      <w:bookmarkStart w:id="1" w:name="_Toc79217136"/>
    </w:p>
    <w:p w14:paraId="2B72C979" w14:textId="7BC7D951" w:rsidR="00160340" w:rsidRDefault="00160340" w:rsidP="00160340">
      <w:pPr>
        <w:jc w:val="center"/>
        <w:rPr>
          <w:sz w:val="32"/>
          <w:szCs w:val="32"/>
        </w:rPr>
      </w:pPr>
      <w:r>
        <w:rPr>
          <w:sz w:val="32"/>
          <w:szCs w:val="32"/>
        </w:rPr>
        <w:t>Project report</w:t>
      </w:r>
    </w:p>
    <w:p w14:paraId="3CE8E991" w14:textId="77777777" w:rsidR="00160340" w:rsidRPr="00160340" w:rsidRDefault="00160340" w:rsidP="00160340">
      <w:pPr>
        <w:jc w:val="center"/>
        <w:rPr>
          <w:sz w:val="32"/>
          <w:szCs w:val="32"/>
        </w:rPr>
      </w:pPr>
    </w:p>
    <w:p w14:paraId="7E52FDFA" w14:textId="6A337AC2" w:rsidR="00E52AC2" w:rsidRPr="00E55383" w:rsidRDefault="00E52AC2" w:rsidP="00E52AC2">
      <w:pPr>
        <w:jc w:val="center"/>
        <w:rPr>
          <w:sz w:val="28"/>
          <w:szCs w:val="28"/>
        </w:rPr>
      </w:pPr>
      <w:r w:rsidRPr="00E55383">
        <w:rPr>
          <w:sz w:val="28"/>
          <w:szCs w:val="28"/>
        </w:rPr>
        <w:t>By</w:t>
      </w:r>
    </w:p>
    <w:p w14:paraId="602FDC5C" w14:textId="7D27DAE2" w:rsidR="00E52AC2" w:rsidRPr="00E55383" w:rsidRDefault="00E52AC2" w:rsidP="00E52AC2">
      <w:pPr>
        <w:jc w:val="center"/>
        <w:rPr>
          <w:sz w:val="28"/>
          <w:szCs w:val="28"/>
        </w:rPr>
      </w:pPr>
      <w:r w:rsidRPr="00E55383">
        <w:rPr>
          <w:sz w:val="28"/>
          <w:szCs w:val="28"/>
        </w:rPr>
        <w:t>Rahul Mannepally</w:t>
      </w:r>
    </w:p>
    <w:p w14:paraId="46969EA7" w14:textId="789C5175" w:rsidR="00E55383" w:rsidRDefault="00E55383" w:rsidP="00E55383">
      <w:pPr>
        <w:jc w:val="center"/>
        <w:rPr>
          <w:sz w:val="28"/>
          <w:szCs w:val="28"/>
        </w:rPr>
      </w:pPr>
      <w:r w:rsidRPr="00E55383">
        <w:rPr>
          <w:sz w:val="28"/>
          <w:szCs w:val="28"/>
        </w:rPr>
        <w:t>Student Id: 19022966</w:t>
      </w:r>
    </w:p>
    <w:p w14:paraId="3492009E" w14:textId="6A529440" w:rsidR="00E55383" w:rsidRPr="00E55383" w:rsidRDefault="00E55383" w:rsidP="002E5F8E">
      <w:pPr>
        <w:rPr>
          <w:sz w:val="28"/>
          <w:szCs w:val="28"/>
        </w:rPr>
      </w:pPr>
      <w:r>
        <w:rPr>
          <w:sz w:val="28"/>
          <w:szCs w:val="28"/>
        </w:rPr>
        <w:br w:type="page"/>
      </w:r>
    </w:p>
    <w:sdt>
      <w:sdtPr>
        <w:rPr>
          <w:rFonts w:asciiTheme="minorHAnsi" w:eastAsiaTheme="minorHAnsi" w:hAnsiTheme="minorHAnsi" w:cstheme="minorBidi"/>
          <w:color w:val="auto"/>
          <w:sz w:val="22"/>
          <w:szCs w:val="22"/>
          <w:lang w:val="en-GB"/>
        </w:rPr>
        <w:id w:val="1801414512"/>
        <w:docPartObj>
          <w:docPartGallery w:val="Table of Contents"/>
          <w:docPartUnique/>
        </w:docPartObj>
      </w:sdtPr>
      <w:sdtEndPr>
        <w:rPr>
          <w:b/>
          <w:bCs/>
          <w:noProof/>
        </w:rPr>
      </w:sdtEndPr>
      <w:sdtContent>
        <w:p w14:paraId="209E7F5C" w14:textId="0B6B6B43" w:rsidR="00B56879" w:rsidRPr="00B56879" w:rsidRDefault="00220BF6" w:rsidP="00B56879">
          <w:pPr>
            <w:pStyle w:val="TOCHeading"/>
            <w:jc w:val="center"/>
            <w:rPr>
              <w:b/>
              <w:bCs/>
            </w:rPr>
          </w:pPr>
          <w:r w:rsidRPr="00220BF6">
            <w:rPr>
              <w:b/>
              <w:bCs/>
            </w:rPr>
            <w:t>Table of Contents</w:t>
          </w:r>
        </w:p>
        <w:p w14:paraId="45ABB383" w14:textId="3CC8F07D" w:rsidR="00B148CE" w:rsidRDefault="00267DB2">
          <w:pPr>
            <w:pStyle w:val="TOC1"/>
            <w:tabs>
              <w:tab w:val="right" w:leader="dot" w:pos="9016"/>
            </w:tabs>
            <w:rPr>
              <w:rFonts w:eastAsiaTheme="minorEastAsia"/>
              <w:noProof/>
              <w:lang w:eastAsia="en-GB"/>
            </w:rPr>
          </w:pPr>
          <w:r>
            <w:fldChar w:fldCharType="begin"/>
          </w:r>
          <w:r>
            <w:instrText xml:space="preserve"> TOC \o "1-3" \h \z \u </w:instrText>
          </w:r>
          <w:r>
            <w:fldChar w:fldCharType="separate"/>
          </w:r>
          <w:hyperlink w:anchor="_Toc86205667" w:history="1">
            <w:r w:rsidR="00B148CE" w:rsidRPr="00AE038F">
              <w:rPr>
                <w:rStyle w:val="Hyperlink"/>
                <w:noProof/>
              </w:rPr>
              <w:t>Abstract:</w:t>
            </w:r>
            <w:r w:rsidR="00B148CE">
              <w:rPr>
                <w:noProof/>
                <w:webHidden/>
              </w:rPr>
              <w:tab/>
            </w:r>
            <w:r w:rsidR="00B148CE">
              <w:rPr>
                <w:noProof/>
                <w:webHidden/>
              </w:rPr>
              <w:fldChar w:fldCharType="begin"/>
            </w:r>
            <w:r w:rsidR="00B148CE">
              <w:rPr>
                <w:noProof/>
                <w:webHidden/>
              </w:rPr>
              <w:instrText xml:space="preserve"> PAGEREF _Toc86205667 \h </w:instrText>
            </w:r>
            <w:r w:rsidR="00B148CE">
              <w:rPr>
                <w:noProof/>
                <w:webHidden/>
              </w:rPr>
            </w:r>
            <w:r w:rsidR="00B148CE">
              <w:rPr>
                <w:noProof/>
                <w:webHidden/>
              </w:rPr>
              <w:fldChar w:fldCharType="separate"/>
            </w:r>
            <w:r w:rsidR="00B148CE">
              <w:rPr>
                <w:noProof/>
                <w:webHidden/>
              </w:rPr>
              <w:t>4</w:t>
            </w:r>
            <w:r w:rsidR="00B148CE">
              <w:rPr>
                <w:noProof/>
                <w:webHidden/>
              </w:rPr>
              <w:fldChar w:fldCharType="end"/>
            </w:r>
          </w:hyperlink>
        </w:p>
        <w:p w14:paraId="67128161" w14:textId="174BE31B" w:rsidR="00B148CE" w:rsidRDefault="00B148CE">
          <w:pPr>
            <w:pStyle w:val="TOC1"/>
            <w:tabs>
              <w:tab w:val="right" w:leader="dot" w:pos="9016"/>
            </w:tabs>
            <w:rPr>
              <w:rFonts w:eastAsiaTheme="minorEastAsia"/>
              <w:noProof/>
              <w:lang w:eastAsia="en-GB"/>
            </w:rPr>
          </w:pPr>
          <w:hyperlink w:anchor="_Toc86205668" w:history="1">
            <w:r w:rsidRPr="00AE038F">
              <w:rPr>
                <w:rStyle w:val="Hyperlink"/>
                <w:noProof/>
              </w:rPr>
              <w:t>Chapter 1 Introduction</w:t>
            </w:r>
            <w:r>
              <w:rPr>
                <w:noProof/>
                <w:webHidden/>
              </w:rPr>
              <w:tab/>
            </w:r>
            <w:r>
              <w:rPr>
                <w:noProof/>
                <w:webHidden/>
              </w:rPr>
              <w:fldChar w:fldCharType="begin"/>
            </w:r>
            <w:r>
              <w:rPr>
                <w:noProof/>
                <w:webHidden/>
              </w:rPr>
              <w:instrText xml:space="preserve"> PAGEREF _Toc86205668 \h </w:instrText>
            </w:r>
            <w:r>
              <w:rPr>
                <w:noProof/>
                <w:webHidden/>
              </w:rPr>
            </w:r>
            <w:r>
              <w:rPr>
                <w:noProof/>
                <w:webHidden/>
              </w:rPr>
              <w:fldChar w:fldCharType="separate"/>
            </w:r>
            <w:r>
              <w:rPr>
                <w:noProof/>
                <w:webHidden/>
              </w:rPr>
              <w:t>5</w:t>
            </w:r>
            <w:r>
              <w:rPr>
                <w:noProof/>
                <w:webHidden/>
              </w:rPr>
              <w:fldChar w:fldCharType="end"/>
            </w:r>
          </w:hyperlink>
        </w:p>
        <w:p w14:paraId="4BFA4971" w14:textId="4B195549" w:rsidR="00B148CE" w:rsidRDefault="00B148CE">
          <w:pPr>
            <w:pStyle w:val="TOC1"/>
            <w:tabs>
              <w:tab w:val="right" w:leader="dot" w:pos="9016"/>
            </w:tabs>
            <w:rPr>
              <w:rFonts w:eastAsiaTheme="minorEastAsia"/>
              <w:noProof/>
              <w:lang w:eastAsia="en-GB"/>
            </w:rPr>
          </w:pPr>
          <w:hyperlink w:anchor="_Toc86205669" w:history="1">
            <w:r w:rsidRPr="00AE038F">
              <w:rPr>
                <w:rStyle w:val="Hyperlink"/>
                <w:noProof/>
              </w:rPr>
              <w:t>Chapter 2 Literature Review</w:t>
            </w:r>
            <w:r>
              <w:rPr>
                <w:noProof/>
                <w:webHidden/>
              </w:rPr>
              <w:tab/>
            </w:r>
            <w:r>
              <w:rPr>
                <w:noProof/>
                <w:webHidden/>
              </w:rPr>
              <w:fldChar w:fldCharType="begin"/>
            </w:r>
            <w:r>
              <w:rPr>
                <w:noProof/>
                <w:webHidden/>
              </w:rPr>
              <w:instrText xml:space="preserve"> PAGEREF _Toc86205669 \h </w:instrText>
            </w:r>
            <w:r>
              <w:rPr>
                <w:noProof/>
                <w:webHidden/>
              </w:rPr>
            </w:r>
            <w:r>
              <w:rPr>
                <w:noProof/>
                <w:webHidden/>
              </w:rPr>
              <w:fldChar w:fldCharType="separate"/>
            </w:r>
            <w:r>
              <w:rPr>
                <w:noProof/>
                <w:webHidden/>
              </w:rPr>
              <w:t>6</w:t>
            </w:r>
            <w:r>
              <w:rPr>
                <w:noProof/>
                <w:webHidden/>
              </w:rPr>
              <w:fldChar w:fldCharType="end"/>
            </w:r>
          </w:hyperlink>
        </w:p>
        <w:p w14:paraId="5BE060C5" w14:textId="2D995E44" w:rsidR="00B148CE" w:rsidRDefault="00B148CE">
          <w:pPr>
            <w:pStyle w:val="TOC2"/>
            <w:tabs>
              <w:tab w:val="right" w:leader="dot" w:pos="9016"/>
            </w:tabs>
            <w:rPr>
              <w:rFonts w:eastAsiaTheme="minorEastAsia"/>
              <w:noProof/>
              <w:lang w:eastAsia="en-GB"/>
            </w:rPr>
          </w:pPr>
          <w:hyperlink w:anchor="_Toc86205670" w:history="1">
            <w:r w:rsidRPr="00AE038F">
              <w:rPr>
                <w:rStyle w:val="Hyperlink"/>
                <w:noProof/>
              </w:rPr>
              <w:t>2.1 LSA for Semantic analysis</w:t>
            </w:r>
            <w:r>
              <w:rPr>
                <w:noProof/>
                <w:webHidden/>
              </w:rPr>
              <w:tab/>
            </w:r>
            <w:r>
              <w:rPr>
                <w:noProof/>
                <w:webHidden/>
              </w:rPr>
              <w:fldChar w:fldCharType="begin"/>
            </w:r>
            <w:r>
              <w:rPr>
                <w:noProof/>
                <w:webHidden/>
              </w:rPr>
              <w:instrText xml:space="preserve"> PAGEREF _Toc86205670 \h </w:instrText>
            </w:r>
            <w:r>
              <w:rPr>
                <w:noProof/>
                <w:webHidden/>
              </w:rPr>
            </w:r>
            <w:r>
              <w:rPr>
                <w:noProof/>
                <w:webHidden/>
              </w:rPr>
              <w:fldChar w:fldCharType="separate"/>
            </w:r>
            <w:r>
              <w:rPr>
                <w:noProof/>
                <w:webHidden/>
              </w:rPr>
              <w:t>6</w:t>
            </w:r>
            <w:r>
              <w:rPr>
                <w:noProof/>
                <w:webHidden/>
              </w:rPr>
              <w:fldChar w:fldCharType="end"/>
            </w:r>
          </w:hyperlink>
        </w:p>
        <w:p w14:paraId="49ED54E9" w14:textId="0250A3CF" w:rsidR="00B148CE" w:rsidRDefault="00B148CE">
          <w:pPr>
            <w:pStyle w:val="TOC2"/>
            <w:tabs>
              <w:tab w:val="right" w:leader="dot" w:pos="9016"/>
            </w:tabs>
            <w:rPr>
              <w:rFonts w:eastAsiaTheme="minorEastAsia"/>
              <w:noProof/>
              <w:lang w:eastAsia="en-GB"/>
            </w:rPr>
          </w:pPr>
          <w:hyperlink w:anchor="_Toc86205671" w:history="1">
            <w:r w:rsidRPr="00AE038F">
              <w:rPr>
                <w:rStyle w:val="Hyperlink"/>
                <w:noProof/>
              </w:rPr>
              <w:t>2.2 Statistical test</w:t>
            </w:r>
            <w:r>
              <w:rPr>
                <w:noProof/>
                <w:webHidden/>
              </w:rPr>
              <w:tab/>
            </w:r>
            <w:r>
              <w:rPr>
                <w:noProof/>
                <w:webHidden/>
              </w:rPr>
              <w:fldChar w:fldCharType="begin"/>
            </w:r>
            <w:r>
              <w:rPr>
                <w:noProof/>
                <w:webHidden/>
              </w:rPr>
              <w:instrText xml:space="preserve"> PAGEREF _Toc86205671 \h </w:instrText>
            </w:r>
            <w:r>
              <w:rPr>
                <w:noProof/>
                <w:webHidden/>
              </w:rPr>
            </w:r>
            <w:r>
              <w:rPr>
                <w:noProof/>
                <w:webHidden/>
              </w:rPr>
              <w:fldChar w:fldCharType="separate"/>
            </w:r>
            <w:r>
              <w:rPr>
                <w:noProof/>
                <w:webHidden/>
              </w:rPr>
              <w:t>8</w:t>
            </w:r>
            <w:r>
              <w:rPr>
                <w:noProof/>
                <w:webHidden/>
              </w:rPr>
              <w:fldChar w:fldCharType="end"/>
            </w:r>
          </w:hyperlink>
        </w:p>
        <w:p w14:paraId="30DF4556" w14:textId="1DA855D3" w:rsidR="00B148CE" w:rsidRDefault="00B148CE">
          <w:pPr>
            <w:pStyle w:val="TOC1"/>
            <w:tabs>
              <w:tab w:val="right" w:leader="dot" w:pos="9016"/>
            </w:tabs>
            <w:rPr>
              <w:rFonts w:eastAsiaTheme="minorEastAsia"/>
              <w:noProof/>
              <w:lang w:eastAsia="en-GB"/>
            </w:rPr>
          </w:pPr>
          <w:hyperlink w:anchor="_Toc86205672" w:history="1">
            <w:r w:rsidRPr="00AE038F">
              <w:rPr>
                <w:rStyle w:val="Hyperlink"/>
                <w:noProof/>
              </w:rPr>
              <w:t>Chapter 3 Methodology</w:t>
            </w:r>
            <w:r>
              <w:rPr>
                <w:noProof/>
                <w:webHidden/>
              </w:rPr>
              <w:tab/>
            </w:r>
            <w:r>
              <w:rPr>
                <w:noProof/>
                <w:webHidden/>
              </w:rPr>
              <w:fldChar w:fldCharType="begin"/>
            </w:r>
            <w:r>
              <w:rPr>
                <w:noProof/>
                <w:webHidden/>
              </w:rPr>
              <w:instrText xml:space="preserve"> PAGEREF _Toc86205672 \h </w:instrText>
            </w:r>
            <w:r>
              <w:rPr>
                <w:noProof/>
                <w:webHidden/>
              </w:rPr>
            </w:r>
            <w:r>
              <w:rPr>
                <w:noProof/>
                <w:webHidden/>
              </w:rPr>
              <w:fldChar w:fldCharType="separate"/>
            </w:r>
            <w:r>
              <w:rPr>
                <w:noProof/>
                <w:webHidden/>
              </w:rPr>
              <w:t>10</w:t>
            </w:r>
            <w:r>
              <w:rPr>
                <w:noProof/>
                <w:webHidden/>
              </w:rPr>
              <w:fldChar w:fldCharType="end"/>
            </w:r>
          </w:hyperlink>
        </w:p>
        <w:p w14:paraId="0073D428" w14:textId="1DFCCB07" w:rsidR="00B148CE" w:rsidRDefault="00B148CE">
          <w:pPr>
            <w:pStyle w:val="TOC2"/>
            <w:tabs>
              <w:tab w:val="right" w:leader="dot" w:pos="9016"/>
            </w:tabs>
            <w:rPr>
              <w:rFonts w:eastAsiaTheme="minorEastAsia"/>
              <w:noProof/>
              <w:lang w:eastAsia="en-GB"/>
            </w:rPr>
          </w:pPr>
          <w:hyperlink w:anchor="_Toc86205673" w:history="1">
            <w:r w:rsidRPr="00AE038F">
              <w:rPr>
                <w:rStyle w:val="Hyperlink"/>
                <w:noProof/>
              </w:rPr>
              <w:t>3.1 Data collection</w:t>
            </w:r>
            <w:r>
              <w:rPr>
                <w:noProof/>
                <w:webHidden/>
              </w:rPr>
              <w:tab/>
            </w:r>
            <w:r>
              <w:rPr>
                <w:noProof/>
                <w:webHidden/>
              </w:rPr>
              <w:fldChar w:fldCharType="begin"/>
            </w:r>
            <w:r>
              <w:rPr>
                <w:noProof/>
                <w:webHidden/>
              </w:rPr>
              <w:instrText xml:space="preserve"> PAGEREF _Toc86205673 \h </w:instrText>
            </w:r>
            <w:r>
              <w:rPr>
                <w:noProof/>
                <w:webHidden/>
              </w:rPr>
            </w:r>
            <w:r>
              <w:rPr>
                <w:noProof/>
                <w:webHidden/>
              </w:rPr>
              <w:fldChar w:fldCharType="separate"/>
            </w:r>
            <w:r>
              <w:rPr>
                <w:noProof/>
                <w:webHidden/>
              </w:rPr>
              <w:t>10</w:t>
            </w:r>
            <w:r>
              <w:rPr>
                <w:noProof/>
                <w:webHidden/>
              </w:rPr>
              <w:fldChar w:fldCharType="end"/>
            </w:r>
          </w:hyperlink>
        </w:p>
        <w:p w14:paraId="769EA2D3" w14:textId="57B3971A" w:rsidR="00B148CE" w:rsidRDefault="00B148CE">
          <w:pPr>
            <w:pStyle w:val="TOC2"/>
            <w:tabs>
              <w:tab w:val="right" w:leader="dot" w:pos="9016"/>
            </w:tabs>
            <w:rPr>
              <w:rFonts w:eastAsiaTheme="minorEastAsia"/>
              <w:noProof/>
              <w:lang w:eastAsia="en-GB"/>
            </w:rPr>
          </w:pPr>
          <w:hyperlink w:anchor="_Toc86205674" w:history="1">
            <w:r w:rsidRPr="00AE038F">
              <w:rPr>
                <w:rStyle w:val="Hyperlink"/>
                <w:noProof/>
              </w:rPr>
              <w:t>3.2 Data cleaning</w:t>
            </w:r>
            <w:r>
              <w:rPr>
                <w:noProof/>
                <w:webHidden/>
              </w:rPr>
              <w:tab/>
            </w:r>
            <w:r>
              <w:rPr>
                <w:noProof/>
                <w:webHidden/>
              </w:rPr>
              <w:fldChar w:fldCharType="begin"/>
            </w:r>
            <w:r>
              <w:rPr>
                <w:noProof/>
                <w:webHidden/>
              </w:rPr>
              <w:instrText xml:space="preserve"> PAGEREF _Toc86205674 \h </w:instrText>
            </w:r>
            <w:r>
              <w:rPr>
                <w:noProof/>
                <w:webHidden/>
              </w:rPr>
            </w:r>
            <w:r>
              <w:rPr>
                <w:noProof/>
                <w:webHidden/>
              </w:rPr>
              <w:fldChar w:fldCharType="separate"/>
            </w:r>
            <w:r>
              <w:rPr>
                <w:noProof/>
                <w:webHidden/>
              </w:rPr>
              <w:t>10</w:t>
            </w:r>
            <w:r>
              <w:rPr>
                <w:noProof/>
                <w:webHidden/>
              </w:rPr>
              <w:fldChar w:fldCharType="end"/>
            </w:r>
          </w:hyperlink>
        </w:p>
        <w:p w14:paraId="3ED95D82" w14:textId="7AE98265" w:rsidR="00B148CE" w:rsidRDefault="00B148CE">
          <w:pPr>
            <w:pStyle w:val="TOC2"/>
            <w:tabs>
              <w:tab w:val="right" w:leader="dot" w:pos="9016"/>
            </w:tabs>
            <w:rPr>
              <w:rFonts w:eastAsiaTheme="minorEastAsia"/>
              <w:noProof/>
              <w:lang w:eastAsia="en-GB"/>
            </w:rPr>
          </w:pPr>
          <w:hyperlink w:anchor="_Toc86205675" w:history="1">
            <w:r w:rsidRPr="00AE038F">
              <w:rPr>
                <w:rStyle w:val="Hyperlink"/>
                <w:noProof/>
              </w:rPr>
              <w:t>3.3 Latent Semantic Analysis (LSA)</w:t>
            </w:r>
            <w:r>
              <w:rPr>
                <w:noProof/>
                <w:webHidden/>
              </w:rPr>
              <w:tab/>
            </w:r>
            <w:r>
              <w:rPr>
                <w:noProof/>
                <w:webHidden/>
              </w:rPr>
              <w:fldChar w:fldCharType="begin"/>
            </w:r>
            <w:r>
              <w:rPr>
                <w:noProof/>
                <w:webHidden/>
              </w:rPr>
              <w:instrText xml:space="preserve"> PAGEREF _Toc86205675 \h </w:instrText>
            </w:r>
            <w:r>
              <w:rPr>
                <w:noProof/>
                <w:webHidden/>
              </w:rPr>
            </w:r>
            <w:r>
              <w:rPr>
                <w:noProof/>
                <w:webHidden/>
              </w:rPr>
              <w:fldChar w:fldCharType="separate"/>
            </w:r>
            <w:r>
              <w:rPr>
                <w:noProof/>
                <w:webHidden/>
              </w:rPr>
              <w:t>12</w:t>
            </w:r>
            <w:r>
              <w:rPr>
                <w:noProof/>
                <w:webHidden/>
              </w:rPr>
              <w:fldChar w:fldCharType="end"/>
            </w:r>
          </w:hyperlink>
        </w:p>
        <w:p w14:paraId="33E515F9" w14:textId="5617CB3E" w:rsidR="00B148CE" w:rsidRDefault="00B148CE">
          <w:pPr>
            <w:pStyle w:val="TOC2"/>
            <w:tabs>
              <w:tab w:val="right" w:leader="dot" w:pos="9016"/>
            </w:tabs>
            <w:rPr>
              <w:rFonts w:eastAsiaTheme="minorEastAsia"/>
              <w:noProof/>
              <w:lang w:eastAsia="en-GB"/>
            </w:rPr>
          </w:pPr>
          <w:hyperlink w:anchor="_Toc86205676" w:history="1">
            <w:r w:rsidRPr="00AE038F">
              <w:rPr>
                <w:rStyle w:val="Hyperlink"/>
                <w:noProof/>
              </w:rPr>
              <w:t>3.4 Word Cloud</w:t>
            </w:r>
            <w:r>
              <w:rPr>
                <w:noProof/>
                <w:webHidden/>
              </w:rPr>
              <w:tab/>
            </w:r>
            <w:r>
              <w:rPr>
                <w:noProof/>
                <w:webHidden/>
              </w:rPr>
              <w:fldChar w:fldCharType="begin"/>
            </w:r>
            <w:r>
              <w:rPr>
                <w:noProof/>
                <w:webHidden/>
              </w:rPr>
              <w:instrText xml:space="preserve"> PAGEREF _Toc86205676 \h </w:instrText>
            </w:r>
            <w:r>
              <w:rPr>
                <w:noProof/>
                <w:webHidden/>
              </w:rPr>
            </w:r>
            <w:r>
              <w:rPr>
                <w:noProof/>
                <w:webHidden/>
              </w:rPr>
              <w:fldChar w:fldCharType="separate"/>
            </w:r>
            <w:r>
              <w:rPr>
                <w:noProof/>
                <w:webHidden/>
              </w:rPr>
              <w:t>15</w:t>
            </w:r>
            <w:r>
              <w:rPr>
                <w:noProof/>
                <w:webHidden/>
              </w:rPr>
              <w:fldChar w:fldCharType="end"/>
            </w:r>
          </w:hyperlink>
        </w:p>
        <w:p w14:paraId="7688D1D0" w14:textId="3D5849A8" w:rsidR="00B148CE" w:rsidRDefault="00B148CE">
          <w:pPr>
            <w:pStyle w:val="TOC2"/>
            <w:tabs>
              <w:tab w:val="right" w:leader="dot" w:pos="9016"/>
            </w:tabs>
            <w:rPr>
              <w:rFonts w:eastAsiaTheme="minorEastAsia"/>
              <w:noProof/>
              <w:lang w:eastAsia="en-GB"/>
            </w:rPr>
          </w:pPr>
          <w:hyperlink w:anchor="_Toc86205677" w:history="1">
            <w:r w:rsidRPr="00AE038F">
              <w:rPr>
                <w:rStyle w:val="Hyperlink"/>
                <w:noProof/>
              </w:rPr>
              <w:t>3.5 Wordnet</w:t>
            </w:r>
            <w:r>
              <w:rPr>
                <w:noProof/>
                <w:webHidden/>
              </w:rPr>
              <w:tab/>
            </w:r>
            <w:r>
              <w:rPr>
                <w:noProof/>
                <w:webHidden/>
              </w:rPr>
              <w:fldChar w:fldCharType="begin"/>
            </w:r>
            <w:r>
              <w:rPr>
                <w:noProof/>
                <w:webHidden/>
              </w:rPr>
              <w:instrText xml:space="preserve"> PAGEREF _Toc86205677 \h </w:instrText>
            </w:r>
            <w:r>
              <w:rPr>
                <w:noProof/>
                <w:webHidden/>
              </w:rPr>
            </w:r>
            <w:r>
              <w:rPr>
                <w:noProof/>
                <w:webHidden/>
              </w:rPr>
              <w:fldChar w:fldCharType="separate"/>
            </w:r>
            <w:r>
              <w:rPr>
                <w:noProof/>
                <w:webHidden/>
              </w:rPr>
              <w:t>16</w:t>
            </w:r>
            <w:r>
              <w:rPr>
                <w:noProof/>
                <w:webHidden/>
              </w:rPr>
              <w:fldChar w:fldCharType="end"/>
            </w:r>
          </w:hyperlink>
        </w:p>
        <w:p w14:paraId="79E60907" w14:textId="5A83382B" w:rsidR="00B148CE" w:rsidRDefault="00B148CE">
          <w:pPr>
            <w:pStyle w:val="TOC2"/>
            <w:tabs>
              <w:tab w:val="right" w:leader="dot" w:pos="9016"/>
            </w:tabs>
            <w:rPr>
              <w:rFonts w:eastAsiaTheme="minorEastAsia"/>
              <w:noProof/>
              <w:lang w:eastAsia="en-GB"/>
            </w:rPr>
          </w:pPr>
          <w:hyperlink w:anchor="_Toc86205678" w:history="1">
            <w:r w:rsidRPr="00AE038F">
              <w:rPr>
                <w:rStyle w:val="Hyperlink"/>
                <w:noProof/>
              </w:rPr>
              <w:t>3.6 Statistical test – Mantel test</w:t>
            </w:r>
            <w:r>
              <w:rPr>
                <w:noProof/>
                <w:webHidden/>
              </w:rPr>
              <w:tab/>
            </w:r>
            <w:r>
              <w:rPr>
                <w:noProof/>
                <w:webHidden/>
              </w:rPr>
              <w:fldChar w:fldCharType="begin"/>
            </w:r>
            <w:r>
              <w:rPr>
                <w:noProof/>
                <w:webHidden/>
              </w:rPr>
              <w:instrText xml:space="preserve"> PAGEREF _Toc86205678 \h </w:instrText>
            </w:r>
            <w:r>
              <w:rPr>
                <w:noProof/>
                <w:webHidden/>
              </w:rPr>
            </w:r>
            <w:r>
              <w:rPr>
                <w:noProof/>
                <w:webHidden/>
              </w:rPr>
              <w:fldChar w:fldCharType="separate"/>
            </w:r>
            <w:r>
              <w:rPr>
                <w:noProof/>
                <w:webHidden/>
              </w:rPr>
              <w:t>17</w:t>
            </w:r>
            <w:r>
              <w:rPr>
                <w:noProof/>
                <w:webHidden/>
              </w:rPr>
              <w:fldChar w:fldCharType="end"/>
            </w:r>
          </w:hyperlink>
        </w:p>
        <w:p w14:paraId="08F5441D" w14:textId="56F68AFD" w:rsidR="00B148CE" w:rsidRDefault="00B148CE">
          <w:pPr>
            <w:pStyle w:val="TOC1"/>
            <w:tabs>
              <w:tab w:val="right" w:leader="dot" w:pos="9016"/>
            </w:tabs>
            <w:rPr>
              <w:rFonts w:eastAsiaTheme="minorEastAsia"/>
              <w:noProof/>
              <w:lang w:eastAsia="en-GB"/>
            </w:rPr>
          </w:pPr>
          <w:hyperlink w:anchor="_Toc86205679" w:history="1">
            <w:r w:rsidRPr="00AE038F">
              <w:rPr>
                <w:rStyle w:val="Hyperlink"/>
                <w:noProof/>
              </w:rPr>
              <w:t>Chapter 4 Implementation</w:t>
            </w:r>
            <w:r>
              <w:rPr>
                <w:noProof/>
                <w:webHidden/>
              </w:rPr>
              <w:tab/>
            </w:r>
            <w:r>
              <w:rPr>
                <w:noProof/>
                <w:webHidden/>
              </w:rPr>
              <w:fldChar w:fldCharType="begin"/>
            </w:r>
            <w:r>
              <w:rPr>
                <w:noProof/>
                <w:webHidden/>
              </w:rPr>
              <w:instrText xml:space="preserve"> PAGEREF _Toc86205679 \h </w:instrText>
            </w:r>
            <w:r>
              <w:rPr>
                <w:noProof/>
                <w:webHidden/>
              </w:rPr>
            </w:r>
            <w:r>
              <w:rPr>
                <w:noProof/>
                <w:webHidden/>
              </w:rPr>
              <w:fldChar w:fldCharType="separate"/>
            </w:r>
            <w:r>
              <w:rPr>
                <w:noProof/>
                <w:webHidden/>
              </w:rPr>
              <w:t>21</w:t>
            </w:r>
            <w:r>
              <w:rPr>
                <w:noProof/>
                <w:webHidden/>
              </w:rPr>
              <w:fldChar w:fldCharType="end"/>
            </w:r>
          </w:hyperlink>
        </w:p>
        <w:p w14:paraId="4442B5AC" w14:textId="1E826554" w:rsidR="00B148CE" w:rsidRDefault="00B148CE">
          <w:pPr>
            <w:pStyle w:val="TOC2"/>
            <w:tabs>
              <w:tab w:val="right" w:leader="dot" w:pos="9016"/>
            </w:tabs>
            <w:rPr>
              <w:rFonts w:eastAsiaTheme="minorEastAsia"/>
              <w:noProof/>
              <w:lang w:eastAsia="en-GB"/>
            </w:rPr>
          </w:pPr>
          <w:hyperlink w:anchor="_Toc86205680" w:history="1">
            <w:r w:rsidRPr="00AE038F">
              <w:rPr>
                <w:rStyle w:val="Hyperlink"/>
                <w:noProof/>
              </w:rPr>
              <w:t>4.1 Data Collection and Loading</w:t>
            </w:r>
            <w:r>
              <w:rPr>
                <w:noProof/>
                <w:webHidden/>
              </w:rPr>
              <w:tab/>
            </w:r>
            <w:r>
              <w:rPr>
                <w:noProof/>
                <w:webHidden/>
              </w:rPr>
              <w:fldChar w:fldCharType="begin"/>
            </w:r>
            <w:r>
              <w:rPr>
                <w:noProof/>
                <w:webHidden/>
              </w:rPr>
              <w:instrText xml:space="preserve"> PAGEREF _Toc86205680 \h </w:instrText>
            </w:r>
            <w:r>
              <w:rPr>
                <w:noProof/>
                <w:webHidden/>
              </w:rPr>
            </w:r>
            <w:r>
              <w:rPr>
                <w:noProof/>
                <w:webHidden/>
              </w:rPr>
              <w:fldChar w:fldCharType="separate"/>
            </w:r>
            <w:r>
              <w:rPr>
                <w:noProof/>
                <w:webHidden/>
              </w:rPr>
              <w:t>21</w:t>
            </w:r>
            <w:r>
              <w:rPr>
                <w:noProof/>
                <w:webHidden/>
              </w:rPr>
              <w:fldChar w:fldCharType="end"/>
            </w:r>
          </w:hyperlink>
        </w:p>
        <w:p w14:paraId="4E40569C" w14:textId="09EF1095" w:rsidR="00B148CE" w:rsidRDefault="00B148CE">
          <w:pPr>
            <w:pStyle w:val="TOC2"/>
            <w:tabs>
              <w:tab w:val="right" w:leader="dot" w:pos="9016"/>
            </w:tabs>
            <w:rPr>
              <w:rFonts w:eastAsiaTheme="minorEastAsia"/>
              <w:noProof/>
              <w:lang w:eastAsia="en-GB"/>
            </w:rPr>
          </w:pPr>
          <w:hyperlink w:anchor="_Toc86205681" w:history="1">
            <w:r w:rsidRPr="00AE038F">
              <w:rPr>
                <w:rStyle w:val="Hyperlink"/>
                <w:noProof/>
              </w:rPr>
              <w:t>4.2 Data Cleaning</w:t>
            </w:r>
            <w:r>
              <w:rPr>
                <w:noProof/>
                <w:webHidden/>
              </w:rPr>
              <w:tab/>
            </w:r>
            <w:r>
              <w:rPr>
                <w:noProof/>
                <w:webHidden/>
              </w:rPr>
              <w:fldChar w:fldCharType="begin"/>
            </w:r>
            <w:r>
              <w:rPr>
                <w:noProof/>
                <w:webHidden/>
              </w:rPr>
              <w:instrText xml:space="preserve"> PAGEREF _Toc86205681 \h </w:instrText>
            </w:r>
            <w:r>
              <w:rPr>
                <w:noProof/>
                <w:webHidden/>
              </w:rPr>
            </w:r>
            <w:r>
              <w:rPr>
                <w:noProof/>
                <w:webHidden/>
              </w:rPr>
              <w:fldChar w:fldCharType="separate"/>
            </w:r>
            <w:r>
              <w:rPr>
                <w:noProof/>
                <w:webHidden/>
              </w:rPr>
              <w:t>24</w:t>
            </w:r>
            <w:r>
              <w:rPr>
                <w:noProof/>
                <w:webHidden/>
              </w:rPr>
              <w:fldChar w:fldCharType="end"/>
            </w:r>
          </w:hyperlink>
        </w:p>
        <w:p w14:paraId="15477152" w14:textId="306B53C4" w:rsidR="00B148CE" w:rsidRDefault="00B148CE">
          <w:pPr>
            <w:pStyle w:val="TOC2"/>
            <w:tabs>
              <w:tab w:val="right" w:leader="dot" w:pos="9016"/>
            </w:tabs>
            <w:rPr>
              <w:rFonts w:eastAsiaTheme="minorEastAsia"/>
              <w:noProof/>
              <w:lang w:eastAsia="en-GB"/>
            </w:rPr>
          </w:pPr>
          <w:hyperlink w:anchor="_Toc86205682" w:history="1">
            <w:r w:rsidRPr="00AE038F">
              <w:rPr>
                <w:rStyle w:val="Hyperlink"/>
                <w:noProof/>
              </w:rPr>
              <w:t>4.3 Latent Semantic Analysis(LSA)</w:t>
            </w:r>
            <w:r>
              <w:rPr>
                <w:noProof/>
                <w:webHidden/>
              </w:rPr>
              <w:tab/>
            </w:r>
            <w:r>
              <w:rPr>
                <w:noProof/>
                <w:webHidden/>
              </w:rPr>
              <w:fldChar w:fldCharType="begin"/>
            </w:r>
            <w:r>
              <w:rPr>
                <w:noProof/>
                <w:webHidden/>
              </w:rPr>
              <w:instrText xml:space="preserve"> PAGEREF _Toc86205682 \h </w:instrText>
            </w:r>
            <w:r>
              <w:rPr>
                <w:noProof/>
                <w:webHidden/>
              </w:rPr>
            </w:r>
            <w:r>
              <w:rPr>
                <w:noProof/>
                <w:webHidden/>
              </w:rPr>
              <w:fldChar w:fldCharType="separate"/>
            </w:r>
            <w:r>
              <w:rPr>
                <w:noProof/>
                <w:webHidden/>
              </w:rPr>
              <w:t>26</w:t>
            </w:r>
            <w:r>
              <w:rPr>
                <w:noProof/>
                <w:webHidden/>
              </w:rPr>
              <w:fldChar w:fldCharType="end"/>
            </w:r>
          </w:hyperlink>
        </w:p>
        <w:p w14:paraId="70D317AD" w14:textId="29F89FB5" w:rsidR="00B148CE" w:rsidRDefault="00B148CE">
          <w:pPr>
            <w:pStyle w:val="TOC2"/>
            <w:tabs>
              <w:tab w:val="right" w:leader="dot" w:pos="9016"/>
            </w:tabs>
            <w:rPr>
              <w:rFonts w:eastAsiaTheme="minorEastAsia"/>
              <w:noProof/>
              <w:lang w:eastAsia="en-GB"/>
            </w:rPr>
          </w:pPr>
          <w:hyperlink w:anchor="_Toc86205683" w:history="1">
            <w:r w:rsidRPr="00AE038F">
              <w:rPr>
                <w:rStyle w:val="Hyperlink"/>
                <w:noProof/>
              </w:rPr>
              <w:t>4.4 Word Cloud</w:t>
            </w:r>
            <w:r>
              <w:rPr>
                <w:noProof/>
                <w:webHidden/>
              </w:rPr>
              <w:tab/>
            </w:r>
            <w:r>
              <w:rPr>
                <w:noProof/>
                <w:webHidden/>
              </w:rPr>
              <w:fldChar w:fldCharType="begin"/>
            </w:r>
            <w:r>
              <w:rPr>
                <w:noProof/>
                <w:webHidden/>
              </w:rPr>
              <w:instrText xml:space="preserve"> PAGEREF _Toc86205683 \h </w:instrText>
            </w:r>
            <w:r>
              <w:rPr>
                <w:noProof/>
                <w:webHidden/>
              </w:rPr>
            </w:r>
            <w:r>
              <w:rPr>
                <w:noProof/>
                <w:webHidden/>
              </w:rPr>
              <w:fldChar w:fldCharType="separate"/>
            </w:r>
            <w:r>
              <w:rPr>
                <w:noProof/>
                <w:webHidden/>
              </w:rPr>
              <w:t>32</w:t>
            </w:r>
            <w:r>
              <w:rPr>
                <w:noProof/>
                <w:webHidden/>
              </w:rPr>
              <w:fldChar w:fldCharType="end"/>
            </w:r>
          </w:hyperlink>
        </w:p>
        <w:p w14:paraId="6D402D39" w14:textId="28F3462A" w:rsidR="00B148CE" w:rsidRDefault="00B148CE">
          <w:pPr>
            <w:pStyle w:val="TOC2"/>
            <w:tabs>
              <w:tab w:val="right" w:leader="dot" w:pos="9016"/>
            </w:tabs>
            <w:rPr>
              <w:rFonts w:eastAsiaTheme="minorEastAsia"/>
              <w:noProof/>
              <w:lang w:eastAsia="en-GB"/>
            </w:rPr>
          </w:pPr>
          <w:hyperlink w:anchor="_Toc86205684" w:history="1">
            <w:r w:rsidRPr="00AE038F">
              <w:rPr>
                <w:rStyle w:val="Hyperlink"/>
                <w:noProof/>
              </w:rPr>
              <w:t>4.5 Wordnet</w:t>
            </w:r>
            <w:r>
              <w:rPr>
                <w:noProof/>
                <w:webHidden/>
              </w:rPr>
              <w:tab/>
            </w:r>
            <w:r>
              <w:rPr>
                <w:noProof/>
                <w:webHidden/>
              </w:rPr>
              <w:fldChar w:fldCharType="begin"/>
            </w:r>
            <w:r>
              <w:rPr>
                <w:noProof/>
                <w:webHidden/>
              </w:rPr>
              <w:instrText xml:space="preserve"> PAGEREF _Toc86205684 \h </w:instrText>
            </w:r>
            <w:r>
              <w:rPr>
                <w:noProof/>
                <w:webHidden/>
              </w:rPr>
            </w:r>
            <w:r>
              <w:rPr>
                <w:noProof/>
                <w:webHidden/>
              </w:rPr>
              <w:fldChar w:fldCharType="separate"/>
            </w:r>
            <w:r>
              <w:rPr>
                <w:noProof/>
                <w:webHidden/>
              </w:rPr>
              <w:t>36</w:t>
            </w:r>
            <w:r>
              <w:rPr>
                <w:noProof/>
                <w:webHidden/>
              </w:rPr>
              <w:fldChar w:fldCharType="end"/>
            </w:r>
          </w:hyperlink>
        </w:p>
        <w:p w14:paraId="5213DAC4" w14:textId="321F775F" w:rsidR="00B148CE" w:rsidRDefault="00B148CE">
          <w:pPr>
            <w:pStyle w:val="TOC2"/>
            <w:tabs>
              <w:tab w:val="right" w:leader="dot" w:pos="9016"/>
            </w:tabs>
            <w:rPr>
              <w:rFonts w:eastAsiaTheme="minorEastAsia"/>
              <w:noProof/>
              <w:lang w:eastAsia="en-GB"/>
            </w:rPr>
          </w:pPr>
          <w:hyperlink w:anchor="_Toc86205685" w:history="1">
            <w:r w:rsidRPr="00AE038F">
              <w:rPr>
                <w:rStyle w:val="Hyperlink"/>
                <w:noProof/>
              </w:rPr>
              <w:t>4.6 statistical test:</w:t>
            </w:r>
            <w:r>
              <w:rPr>
                <w:noProof/>
                <w:webHidden/>
              </w:rPr>
              <w:tab/>
            </w:r>
            <w:r>
              <w:rPr>
                <w:noProof/>
                <w:webHidden/>
              </w:rPr>
              <w:fldChar w:fldCharType="begin"/>
            </w:r>
            <w:r>
              <w:rPr>
                <w:noProof/>
                <w:webHidden/>
              </w:rPr>
              <w:instrText xml:space="preserve"> PAGEREF _Toc86205685 \h </w:instrText>
            </w:r>
            <w:r>
              <w:rPr>
                <w:noProof/>
                <w:webHidden/>
              </w:rPr>
            </w:r>
            <w:r>
              <w:rPr>
                <w:noProof/>
                <w:webHidden/>
              </w:rPr>
              <w:fldChar w:fldCharType="separate"/>
            </w:r>
            <w:r>
              <w:rPr>
                <w:noProof/>
                <w:webHidden/>
              </w:rPr>
              <w:t>43</w:t>
            </w:r>
            <w:r>
              <w:rPr>
                <w:noProof/>
                <w:webHidden/>
              </w:rPr>
              <w:fldChar w:fldCharType="end"/>
            </w:r>
          </w:hyperlink>
        </w:p>
        <w:p w14:paraId="5EBC832B" w14:textId="06DDFF17" w:rsidR="00B148CE" w:rsidRDefault="00B148CE">
          <w:pPr>
            <w:pStyle w:val="TOC1"/>
            <w:tabs>
              <w:tab w:val="right" w:leader="dot" w:pos="9016"/>
            </w:tabs>
            <w:rPr>
              <w:rFonts w:eastAsiaTheme="minorEastAsia"/>
              <w:noProof/>
              <w:lang w:eastAsia="en-GB"/>
            </w:rPr>
          </w:pPr>
          <w:hyperlink w:anchor="_Toc86205686" w:history="1">
            <w:r w:rsidRPr="00AE038F">
              <w:rPr>
                <w:rStyle w:val="Hyperlink"/>
                <w:noProof/>
              </w:rPr>
              <w:t>Chapter 5 Experimental Design and Results:</w:t>
            </w:r>
            <w:r>
              <w:rPr>
                <w:noProof/>
                <w:webHidden/>
              </w:rPr>
              <w:tab/>
            </w:r>
            <w:r>
              <w:rPr>
                <w:noProof/>
                <w:webHidden/>
              </w:rPr>
              <w:fldChar w:fldCharType="begin"/>
            </w:r>
            <w:r>
              <w:rPr>
                <w:noProof/>
                <w:webHidden/>
              </w:rPr>
              <w:instrText xml:space="preserve"> PAGEREF _Toc86205686 \h </w:instrText>
            </w:r>
            <w:r>
              <w:rPr>
                <w:noProof/>
                <w:webHidden/>
              </w:rPr>
            </w:r>
            <w:r>
              <w:rPr>
                <w:noProof/>
                <w:webHidden/>
              </w:rPr>
              <w:fldChar w:fldCharType="separate"/>
            </w:r>
            <w:r>
              <w:rPr>
                <w:noProof/>
                <w:webHidden/>
              </w:rPr>
              <w:t>47</w:t>
            </w:r>
            <w:r>
              <w:rPr>
                <w:noProof/>
                <w:webHidden/>
              </w:rPr>
              <w:fldChar w:fldCharType="end"/>
            </w:r>
          </w:hyperlink>
        </w:p>
        <w:p w14:paraId="0100ED07" w14:textId="36DC6DFE" w:rsidR="00B148CE" w:rsidRDefault="00B148CE">
          <w:pPr>
            <w:pStyle w:val="TOC1"/>
            <w:tabs>
              <w:tab w:val="right" w:leader="dot" w:pos="9016"/>
            </w:tabs>
            <w:rPr>
              <w:rFonts w:eastAsiaTheme="minorEastAsia"/>
              <w:noProof/>
              <w:lang w:eastAsia="en-GB"/>
            </w:rPr>
          </w:pPr>
          <w:hyperlink w:anchor="_Toc86205687" w:history="1">
            <w:r w:rsidRPr="00AE038F">
              <w:rPr>
                <w:rStyle w:val="Hyperlink"/>
                <w:noProof/>
              </w:rPr>
              <w:t>Chapter 6 Conclusion</w:t>
            </w:r>
            <w:r>
              <w:rPr>
                <w:noProof/>
                <w:webHidden/>
              </w:rPr>
              <w:tab/>
            </w:r>
            <w:r>
              <w:rPr>
                <w:noProof/>
                <w:webHidden/>
              </w:rPr>
              <w:fldChar w:fldCharType="begin"/>
            </w:r>
            <w:r>
              <w:rPr>
                <w:noProof/>
                <w:webHidden/>
              </w:rPr>
              <w:instrText xml:space="preserve"> PAGEREF _Toc86205687 \h </w:instrText>
            </w:r>
            <w:r>
              <w:rPr>
                <w:noProof/>
                <w:webHidden/>
              </w:rPr>
            </w:r>
            <w:r>
              <w:rPr>
                <w:noProof/>
                <w:webHidden/>
              </w:rPr>
              <w:fldChar w:fldCharType="separate"/>
            </w:r>
            <w:r>
              <w:rPr>
                <w:noProof/>
                <w:webHidden/>
              </w:rPr>
              <w:t>52</w:t>
            </w:r>
            <w:r>
              <w:rPr>
                <w:noProof/>
                <w:webHidden/>
              </w:rPr>
              <w:fldChar w:fldCharType="end"/>
            </w:r>
          </w:hyperlink>
        </w:p>
        <w:p w14:paraId="1B91E84E" w14:textId="3E644843" w:rsidR="00B148CE" w:rsidRDefault="00B148CE">
          <w:pPr>
            <w:pStyle w:val="TOC1"/>
            <w:tabs>
              <w:tab w:val="right" w:leader="dot" w:pos="9016"/>
            </w:tabs>
            <w:rPr>
              <w:rFonts w:eastAsiaTheme="minorEastAsia"/>
              <w:noProof/>
              <w:lang w:eastAsia="en-GB"/>
            </w:rPr>
          </w:pPr>
          <w:hyperlink w:anchor="_Toc86205688" w:history="1">
            <w:r w:rsidRPr="00AE038F">
              <w:rPr>
                <w:rStyle w:val="Hyperlink"/>
                <w:noProof/>
              </w:rPr>
              <w:t>Chapter 7 References</w:t>
            </w:r>
            <w:r>
              <w:rPr>
                <w:noProof/>
                <w:webHidden/>
              </w:rPr>
              <w:tab/>
            </w:r>
            <w:r>
              <w:rPr>
                <w:noProof/>
                <w:webHidden/>
              </w:rPr>
              <w:fldChar w:fldCharType="begin"/>
            </w:r>
            <w:r>
              <w:rPr>
                <w:noProof/>
                <w:webHidden/>
              </w:rPr>
              <w:instrText xml:space="preserve"> PAGEREF _Toc86205688 \h </w:instrText>
            </w:r>
            <w:r>
              <w:rPr>
                <w:noProof/>
                <w:webHidden/>
              </w:rPr>
            </w:r>
            <w:r>
              <w:rPr>
                <w:noProof/>
                <w:webHidden/>
              </w:rPr>
              <w:fldChar w:fldCharType="separate"/>
            </w:r>
            <w:r>
              <w:rPr>
                <w:noProof/>
                <w:webHidden/>
              </w:rPr>
              <w:t>52</w:t>
            </w:r>
            <w:r>
              <w:rPr>
                <w:noProof/>
                <w:webHidden/>
              </w:rPr>
              <w:fldChar w:fldCharType="end"/>
            </w:r>
          </w:hyperlink>
        </w:p>
        <w:p w14:paraId="4789CC1B" w14:textId="48EDD72F" w:rsidR="00B148CE" w:rsidRDefault="00B148CE">
          <w:pPr>
            <w:pStyle w:val="TOC1"/>
            <w:tabs>
              <w:tab w:val="right" w:leader="dot" w:pos="9016"/>
            </w:tabs>
            <w:rPr>
              <w:rFonts w:eastAsiaTheme="minorEastAsia"/>
              <w:noProof/>
              <w:lang w:eastAsia="en-GB"/>
            </w:rPr>
          </w:pPr>
          <w:hyperlink w:anchor="_Toc86205689" w:history="1">
            <w:r w:rsidRPr="00AE038F">
              <w:rPr>
                <w:rStyle w:val="Hyperlink"/>
                <w:noProof/>
              </w:rPr>
              <w:t>Chapter 7 Appendix</w:t>
            </w:r>
            <w:r>
              <w:rPr>
                <w:noProof/>
                <w:webHidden/>
              </w:rPr>
              <w:tab/>
            </w:r>
            <w:r>
              <w:rPr>
                <w:noProof/>
                <w:webHidden/>
              </w:rPr>
              <w:fldChar w:fldCharType="begin"/>
            </w:r>
            <w:r>
              <w:rPr>
                <w:noProof/>
                <w:webHidden/>
              </w:rPr>
              <w:instrText xml:space="preserve"> PAGEREF _Toc86205689 \h </w:instrText>
            </w:r>
            <w:r>
              <w:rPr>
                <w:noProof/>
                <w:webHidden/>
              </w:rPr>
            </w:r>
            <w:r>
              <w:rPr>
                <w:noProof/>
                <w:webHidden/>
              </w:rPr>
              <w:fldChar w:fldCharType="separate"/>
            </w:r>
            <w:r>
              <w:rPr>
                <w:noProof/>
                <w:webHidden/>
              </w:rPr>
              <w:t>54</w:t>
            </w:r>
            <w:r>
              <w:rPr>
                <w:noProof/>
                <w:webHidden/>
              </w:rPr>
              <w:fldChar w:fldCharType="end"/>
            </w:r>
          </w:hyperlink>
        </w:p>
        <w:p w14:paraId="0C681000" w14:textId="3386FDC8" w:rsidR="00B148CE" w:rsidRDefault="00B148CE">
          <w:pPr>
            <w:pStyle w:val="TOC2"/>
            <w:tabs>
              <w:tab w:val="right" w:leader="dot" w:pos="9016"/>
            </w:tabs>
            <w:rPr>
              <w:rFonts w:eastAsiaTheme="minorEastAsia"/>
              <w:noProof/>
              <w:lang w:eastAsia="en-GB"/>
            </w:rPr>
          </w:pPr>
          <w:hyperlink w:anchor="_Toc86205690" w:history="1">
            <w:r w:rsidRPr="00AE038F">
              <w:rPr>
                <w:rStyle w:val="Hyperlink"/>
                <w:noProof/>
              </w:rPr>
              <w:t>7.1 Experiment 1 Code</w:t>
            </w:r>
            <w:r>
              <w:rPr>
                <w:noProof/>
                <w:webHidden/>
              </w:rPr>
              <w:tab/>
            </w:r>
            <w:r>
              <w:rPr>
                <w:noProof/>
                <w:webHidden/>
              </w:rPr>
              <w:fldChar w:fldCharType="begin"/>
            </w:r>
            <w:r>
              <w:rPr>
                <w:noProof/>
                <w:webHidden/>
              </w:rPr>
              <w:instrText xml:space="preserve"> PAGEREF _Toc86205690 \h </w:instrText>
            </w:r>
            <w:r>
              <w:rPr>
                <w:noProof/>
                <w:webHidden/>
              </w:rPr>
            </w:r>
            <w:r>
              <w:rPr>
                <w:noProof/>
                <w:webHidden/>
              </w:rPr>
              <w:fldChar w:fldCharType="separate"/>
            </w:r>
            <w:r>
              <w:rPr>
                <w:noProof/>
                <w:webHidden/>
              </w:rPr>
              <w:t>54</w:t>
            </w:r>
            <w:r>
              <w:rPr>
                <w:noProof/>
                <w:webHidden/>
              </w:rPr>
              <w:fldChar w:fldCharType="end"/>
            </w:r>
          </w:hyperlink>
        </w:p>
        <w:p w14:paraId="6B840F46" w14:textId="0F3A8640" w:rsidR="00267DB2" w:rsidRDefault="00267DB2">
          <w:r>
            <w:rPr>
              <w:b/>
              <w:bCs/>
              <w:noProof/>
            </w:rPr>
            <w:fldChar w:fldCharType="end"/>
          </w:r>
        </w:p>
      </w:sdtContent>
    </w:sdt>
    <w:p w14:paraId="2F57A0FB" w14:textId="77777777" w:rsidR="00340A10" w:rsidRDefault="00340A10">
      <w:pPr>
        <w:rPr>
          <w:rFonts w:asciiTheme="majorHAnsi" w:hAnsiTheme="majorHAnsi" w:cstheme="majorHAnsi"/>
          <w:color w:val="2F5496" w:themeColor="accent1" w:themeShade="BF"/>
          <w:sz w:val="32"/>
          <w:szCs w:val="32"/>
        </w:rPr>
      </w:pPr>
      <w:r>
        <w:rPr>
          <w:rFonts w:asciiTheme="majorHAnsi" w:hAnsiTheme="majorHAnsi" w:cstheme="majorHAnsi"/>
          <w:color w:val="2F5496" w:themeColor="accent1" w:themeShade="BF"/>
          <w:sz w:val="32"/>
          <w:szCs w:val="32"/>
        </w:rPr>
        <w:br w:type="page"/>
      </w:r>
    </w:p>
    <w:p w14:paraId="57ED14B2" w14:textId="2A94F3BF" w:rsidR="005A3756" w:rsidRPr="00696EC9" w:rsidRDefault="008E169F" w:rsidP="001C0A0F">
      <w:pPr>
        <w:rPr>
          <w:rFonts w:asciiTheme="majorHAnsi" w:hAnsiTheme="majorHAnsi" w:cstheme="majorHAnsi"/>
          <w:color w:val="2F5496" w:themeColor="accent1" w:themeShade="BF"/>
          <w:sz w:val="32"/>
          <w:szCs w:val="32"/>
        </w:rPr>
      </w:pPr>
      <w:r>
        <w:rPr>
          <w:rFonts w:asciiTheme="majorHAnsi" w:hAnsiTheme="majorHAnsi" w:cstheme="majorHAnsi"/>
          <w:color w:val="2F5496" w:themeColor="accent1" w:themeShade="BF"/>
          <w:sz w:val="32"/>
          <w:szCs w:val="32"/>
        </w:rPr>
        <w:lastRenderedPageBreak/>
        <w:t>List</w:t>
      </w:r>
      <w:r w:rsidR="00696EC9" w:rsidRPr="00696EC9">
        <w:rPr>
          <w:rFonts w:asciiTheme="majorHAnsi" w:hAnsiTheme="majorHAnsi" w:cstheme="majorHAnsi"/>
          <w:color w:val="2F5496" w:themeColor="accent1" w:themeShade="BF"/>
          <w:sz w:val="32"/>
          <w:szCs w:val="32"/>
        </w:rPr>
        <w:t xml:space="preserve"> of </w:t>
      </w:r>
      <w:r w:rsidR="00F831B2">
        <w:rPr>
          <w:rFonts w:asciiTheme="majorHAnsi" w:hAnsiTheme="majorHAnsi" w:cstheme="majorHAnsi"/>
          <w:color w:val="2F5496" w:themeColor="accent1" w:themeShade="BF"/>
          <w:sz w:val="32"/>
          <w:szCs w:val="32"/>
        </w:rPr>
        <w:t>F</w:t>
      </w:r>
      <w:r w:rsidR="00696EC9" w:rsidRPr="00696EC9">
        <w:rPr>
          <w:rFonts w:asciiTheme="majorHAnsi" w:hAnsiTheme="majorHAnsi" w:cstheme="majorHAnsi"/>
          <w:color w:val="2F5496" w:themeColor="accent1" w:themeShade="BF"/>
          <w:sz w:val="32"/>
          <w:szCs w:val="32"/>
        </w:rPr>
        <w:t>igures</w:t>
      </w:r>
    </w:p>
    <w:p w14:paraId="22258F46" w14:textId="43FA4C40" w:rsidR="00961D73" w:rsidRDefault="00961D73">
      <w:pPr>
        <w:pStyle w:val="TableofFigures"/>
        <w:tabs>
          <w:tab w:val="right" w:leader="dot" w:pos="9016"/>
        </w:tabs>
        <w:rPr>
          <w:rFonts w:eastAsiaTheme="minorEastAsia"/>
          <w:noProof/>
          <w:lang w:eastAsia="en-GB"/>
        </w:rPr>
      </w:pPr>
      <w:r>
        <w:fldChar w:fldCharType="begin"/>
      </w:r>
      <w:r>
        <w:instrText xml:space="preserve"> TOC \h \z \c "Figure" </w:instrText>
      </w:r>
      <w:r>
        <w:fldChar w:fldCharType="separate"/>
      </w:r>
      <w:hyperlink w:anchor="_Toc86123012" w:history="1">
        <w:r w:rsidRPr="00656522">
          <w:rPr>
            <w:rStyle w:val="Hyperlink"/>
            <w:noProof/>
          </w:rPr>
          <w:t xml:space="preserve">Figure 1 Hierarchical structure of LSA </w:t>
        </w:r>
        <w:r w:rsidRPr="00656522">
          <w:rPr>
            <w:rStyle w:val="Hyperlink"/>
            <w:rFonts w:ascii="Calibri" w:hAnsi="Calibri" w:cs="Calibri"/>
            <w:noProof/>
          </w:rPr>
          <w:t>(Databricks Academy, 2019)</w:t>
        </w:r>
        <w:r>
          <w:rPr>
            <w:noProof/>
            <w:webHidden/>
          </w:rPr>
          <w:tab/>
        </w:r>
        <w:r>
          <w:rPr>
            <w:noProof/>
            <w:webHidden/>
          </w:rPr>
          <w:fldChar w:fldCharType="begin"/>
        </w:r>
        <w:r>
          <w:rPr>
            <w:noProof/>
            <w:webHidden/>
          </w:rPr>
          <w:instrText xml:space="preserve"> PAGEREF _Toc86123012 \h </w:instrText>
        </w:r>
        <w:r>
          <w:rPr>
            <w:noProof/>
            <w:webHidden/>
          </w:rPr>
        </w:r>
        <w:r>
          <w:rPr>
            <w:noProof/>
            <w:webHidden/>
          </w:rPr>
          <w:fldChar w:fldCharType="separate"/>
        </w:r>
        <w:r>
          <w:rPr>
            <w:noProof/>
            <w:webHidden/>
          </w:rPr>
          <w:t>12</w:t>
        </w:r>
        <w:r>
          <w:rPr>
            <w:noProof/>
            <w:webHidden/>
          </w:rPr>
          <w:fldChar w:fldCharType="end"/>
        </w:r>
      </w:hyperlink>
    </w:p>
    <w:p w14:paraId="15F62209" w14:textId="452E36F5" w:rsidR="00961D73" w:rsidRDefault="00130A9D">
      <w:pPr>
        <w:pStyle w:val="TableofFigures"/>
        <w:tabs>
          <w:tab w:val="right" w:leader="dot" w:pos="9016"/>
        </w:tabs>
        <w:rPr>
          <w:rFonts w:eastAsiaTheme="minorEastAsia"/>
          <w:noProof/>
          <w:lang w:eastAsia="en-GB"/>
        </w:rPr>
      </w:pPr>
      <w:hyperlink w:anchor="_Toc86123013" w:history="1">
        <w:r w:rsidR="00961D73" w:rsidRPr="00656522">
          <w:rPr>
            <w:rStyle w:val="Hyperlink"/>
            <w:noProof/>
          </w:rPr>
          <w:t>Figure 2 Document term matrix</w:t>
        </w:r>
        <w:r w:rsidR="00961D73">
          <w:rPr>
            <w:noProof/>
            <w:webHidden/>
          </w:rPr>
          <w:tab/>
        </w:r>
        <w:r w:rsidR="00961D73">
          <w:rPr>
            <w:noProof/>
            <w:webHidden/>
          </w:rPr>
          <w:fldChar w:fldCharType="begin"/>
        </w:r>
        <w:r w:rsidR="00961D73">
          <w:rPr>
            <w:noProof/>
            <w:webHidden/>
          </w:rPr>
          <w:instrText xml:space="preserve"> PAGEREF _Toc86123013 \h </w:instrText>
        </w:r>
        <w:r w:rsidR="00961D73">
          <w:rPr>
            <w:noProof/>
            <w:webHidden/>
          </w:rPr>
        </w:r>
        <w:r w:rsidR="00961D73">
          <w:rPr>
            <w:noProof/>
            <w:webHidden/>
          </w:rPr>
          <w:fldChar w:fldCharType="separate"/>
        </w:r>
        <w:r w:rsidR="00961D73">
          <w:rPr>
            <w:noProof/>
            <w:webHidden/>
          </w:rPr>
          <w:t>13</w:t>
        </w:r>
        <w:r w:rsidR="00961D73">
          <w:rPr>
            <w:noProof/>
            <w:webHidden/>
          </w:rPr>
          <w:fldChar w:fldCharType="end"/>
        </w:r>
      </w:hyperlink>
    </w:p>
    <w:p w14:paraId="1E847030" w14:textId="5D177549" w:rsidR="00961D73" w:rsidRDefault="00130A9D">
      <w:pPr>
        <w:pStyle w:val="TableofFigures"/>
        <w:tabs>
          <w:tab w:val="right" w:leader="dot" w:pos="9016"/>
        </w:tabs>
        <w:rPr>
          <w:rFonts w:eastAsiaTheme="minorEastAsia"/>
          <w:noProof/>
          <w:lang w:eastAsia="en-GB"/>
        </w:rPr>
      </w:pPr>
      <w:hyperlink w:anchor="_Toc86123014" w:history="1">
        <w:r w:rsidR="00961D73" w:rsidRPr="00656522">
          <w:rPr>
            <w:rStyle w:val="Hyperlink"/>
            <w:noProof/>
          </w:rPr>
          <w:t xml:space="preserve">Figure 3 The pipeline for creating a semantic and stable word cloud layout </w:t>
        </w:r>
        <w:r w:rsidR="00961D73" w:rsidRPr="00656522">
          <w:rPr>
            <w:rStyle w:val="Hyperlink"/>
            <w:rFonts w:ascii="Calibri" w:hAnsi="Calibri" w:cs="Calibri"/>
            <w:noProof/>
          </w:rPr>
          <w:t>(Cui et al., 2010)</w:t>
        </w:r>
        <w:r w:rsidR="00961D73">
          <w:rPr>
            <w:noProof/>
            <w:webHidden/>
          </w:rPr>
          <w:tab/>
        </w:r>
        <w:r w:rsidR="00961D73">
          <w:rPr>
            <w:noProof/>
            <w:webHidden/>
          </w:rPr>
          <w:fldChar w:fldCharType="begin"/>
        </w:r>
        <w:r w:rsidR="00961D73">
          <w:rPr>
            <w:noProof/>
            <w:webHidden/>
          </w:rPr>
          <w:instrText xml:space="preserve"> PAGEREF _Toc86123014 \h </w:instrText>
        </w:r>
        <w:r w:rsidR="00961D73">
          <w:rPr>
            <w:noProof/>
            <w:webHidden/>
          </w:rPr>
        </w:r>
        <w:r w:rsidR="00961D73">
          <w:rPr>
            <w:noProof/>
            <w:webHidden/>
          </w:rPr>
          <w:fldChar w:fldCharType="separate"/>
        </w:r>
        <w:r w:rsidR="00961D73">
          <w:rPr>
            <w:noProof/>
            <w:webHidden/>
          </w:rPr>
          <w:t>14</w:t>
        </w:r>
        <w:r w:rsidR="00961D73">
          <w:rPr>
            <w:noProof/>
            <w:webHidden/>
          </w:rPr>
          <w:fldChar w:fldCharType="end"/>
        </w:r>
      </w:hyperlink>
    </w:p>
    <w:p w14:paraId="59D0AEC3" w14:textId="76E7C618" w:rsidR="00961D73" w:rsidRDefault="00130A9D">
      <w:pPr>
        <w:pStyle w:val="TableofFigures"/>
        <w:tabs>
          <w:tab w:val="right" w:leader="dot" w:pos="9016"/>
        </w:tabs>
        <w:rPr>
          <w:rFonts w:eastAsiaTheme="minorEastAsia"/>
          <w:noProof/>
          <w:lang w:eastAsia="en-GB"/>
        </w:rPr>
      </w:pPr>
      <w:hyperlink w:anchor="_Toc86123015" w:history="1">
        <w:r w:rsidR="00961D73" w:rsidRPr="00656522">
          <w:rPr>
            <w:rStyle w:val="Hyperlink"/>
            <w:noProof/>
          </w:rPr>
          <w:t>Figure 4 Word cloud representation</w:t>
        </w:r>
        <w:r w:rsidR="00961D73">
          <w:rPr>
            <w:noProof/>
            <w:webHidden/>
          </w:rPr>
          <w:tab/>
        </w:r>
        <w:r w:rsidR="00961D73">
          <w:rPr>
            <w:noProof/>
            <w:webHidden/>
          </w:rPr>
          <w:fldChar w:fldCharType="begin"/>
        </w:r>
        <w:r w:rsidR="00961D73">
          <w:rPr>
            <w:noProof/>
            <w:webHidden/>
          </w:rPr>
          <w:instrText xml:space="preserve"> PAGEREF _Toc86123015 \h </w:instrText>
        </w:r>
        <w:r w:rsidR="00961D73">
          <w:rPr>
            <w:noProof/>
            <w:webHidden/>
          </w:rPr>
        </w:r>
        <w:r w:rsidR="00961D73">
          <w:rPr>
            <w:noProof/>
            <w:webHidden/>
          </w:rPr>
          <w:fldChar w:fldCharType="separate"/>
        </w:r>
        <w:r w:rsidR="00961D73">
          <w:rPr>
            <w:noProof/>
            <w:webHidden/>
          </w:rPr>
          <w:t>15</w:t>
        </w:r>
        <w:r w:rsidR="00961D73">
          <w:rPr>
            <w:noProof/>
            <w:webHidden/>
          </w:rPr>
          <w:fldChar w:fldCharType="end"/>
        </w:r>
      </w:hyperlink>
    </w:p>
    <w:p w14:paraId="35CD5A10" w14:textId="548A3B84" w:rsidR="00961D73" w:rsidRDefault="00130A9D">
      <w:pPr>
        <w:pStyle w:val="TableofFigures"/>
        <w:tabs>
          <w:tab w:val="right" w:leader="dot" w:pos="9016"/>
        </w:tabs>
        <w:rPr>
          <w:rFonts w:eastAsiaTheme="minorEastAsia"/>
          <w:noProof/>
          <w:lang w:eastAsia="en-GB"/>
        </w:rPr>
      </w:pPr>
      <w:hyperlink w:anchor="_Toc86123016" w:history="1">
        <w:r w:rsidR="00961D73" w:rsidRPr="00656522">
          <w:rPr>
            <w:rStyle w:val="Hyperlink"/>
            <w:noProof/>
          </w:rPr>
          <w:t>Figure 5 Cosine similarity matrix</w:t>
        </w:r>
        <w:r w:rsidR="00961D73">
          <w:rPr>
            <w:noProof/>
            <w:webHidden/>
          </w:rPr>
          <w:tab/>
        </w:r>
        <w:r w:rsidR="00961D73">
          <w:rPr>
            <w:noProof/>
            <w:webHidden/>
          </w:rPr>
          <w:fldChar w:fldCharType="begin"/>
        </w:r>
        <w:r w:rsidR="00961D73">
          <w:rPr>
            <w:noProof/>
            <w:webHidden/>
          </w:rPr>
          <w:instrText xml:space="preserve"> PAGEREF _Toc86123016 \h </w:instrText>
        </w:r>
        <w:r w:rsidR="00961D73">
          <w:rPr>
            <w:noProof/>
            <w:webHidden/>
          </w:rPr>
        </w:r>
        <w:r w:rsidR="00961D73">
          <w:rPr>
            <w:noProof/>
            <w:webHidden/>
          </w:rPr>
          <w:fldChar w:fldCharType="separate"/>
        </w:r>
        <w:r w:rsidR="00961D73">
          <w:rPr>
            <w:noProof/>
            <w:webHidden/>
          </w:rPr>
          <w:t>15</w:t>
        </w:r>
        <w:r w:rsidR="00961D73">
          <w:rPr>
            <w:noProof/>
            <w:webHidden/>
          </w:rPr>
          <w:fldChar w:fldCharType="end"/>
        </w:r>
      </w:hyperlink>
    </w:p>
    <w:p w14:paraId="2204EEE2" w14:textId="12E2B5AB" w:rsidR="00961D73" w:rsidRDefault="00130A9D">
      <w:pPr>
        <w:pStyle w:val="TableofFigures"/>
        <w:tabs>
          <w:tab w:val="right" w:leader="dot" w:pos="9016"/>
        </w:tabs>
        <w:rPr>
          <w:rFonts w:eastAsiaTheme="minorEastAsia"/>
          <w:noProof/>
          <w:lang w:eastAsia="en-GB"/>
        </w:rPr>
      </w:pPr>
      <w:hyperlink w:anchor="_Toc86123017" w:history="1">
        <w:r w:rsidR="00961D73" w:rsidRPr="00656522">
          <w:rPr>
            <w:rStyle w:val="Hyperlink"/>
            <w:noProof/>
          </w:rPr>
          <w:t>Figure 6 5-word Networkx representation</w:t>
        </w:r>
        <w:r w:rsidR="00961D73">
          <w:rPr>
            <w:noProof/>
            <w:webHidden/>
          </w:rPr>
          <w:tab/>
        </w:r>
        <w:r w:rsidR="00961D73">
          <w:rPr>
            <w:noProof/>
            <w:webHidden/>
          </w:rPr>
          <w:fldChar w:fldCharType="begin"/>
        </w:r>
        <w:r w:rsidR="00961D73">
          <w:rPr>
            <w:noProof/>
            <w:webHidden/>
          </w:rPr>
          <w:instrText xml:space="preserve"> PAGEREF _Toc86123017 \h </w:instrText>
        </w:r>
        <w:r w:rsidR="00961D73">
          <w:rPr>
            <w:noProof/>
            <w:webHidden/>
          </w:rPr>
        </w:r>
        <w:r w:rsidR="00961D73">
          <w:rPr>
            <w:noProof/>
            <w:webHidden/>
          </w:rPr>
          <w:fldChar w:fldCharType="separate"/>
        </w:r>
        <w:r w:rsidR="00961D73">
          <w:rPr>
            <w:noProof/>
            <w:webHidden/>
          </w:rPr>
          <w:t>16</w:t>
        </w:r>
        <w:r w:rsidR="00961D73">
          <w:rPr>
            <w:noProof/>
            <w:webHidden/>
          </w:rPr>
          <w:fldChar w:fldCharType="end"/>
        </w:r>
      </w:hyperlink>
    </w:p>
    <w:p w14:paraId="324D0A20" w14:textId="609134B7" w:rsidR="00961D73" w:rsidRDefault="00130A9D">
      <w:pPr>
        <w:pStyle w:val="TableofFigures"/>
        <w:tabs>
          <w:tab w:val="right" w:leader="dot" w:pos="9016"/>
        </w:tabs>
        <w:rPr>
          <w:rFonts w:eastAsiaTheme="minorEastAsia"/>
          <w:noProof/>
          <w:lang w:eastAsia="en-GB"/>
        </w:rPr>
      </w:pPr>
      <w:hyperlink w:anchor="_Toc86123018" w:history="1">
        <w:r w:rsidR="00961D73" w:rsidRPr="00656522">
          <w:rPr>
            <w:rStyle w:val="Hyperlink"/>
            <w:noProof/>
          </w:rPr>
          <w:t>Figure 7 Top words dataset for mantel test</w:t>
        </w:r>
        <w:r w:rsidR="00961D73">
          <w:rPr>
            <w:noProof/>
            <w:webHidden/>
          </w:rPr>
          <w:tab/>
        </w:r>
        <w:r w:rsidR="00961D73">
          <w:rPr>
            <w:noProof/>
            <w:webHidden/>
          </w:rPr>
          <w:fldChar w:fldCharType="begin"/>
        </w:r>
        <w:r w:rsidR="00961D73">
          <w:rPr>
            <w:noProof/>
            <w:webHidden/>
          </w:rPr>
          <w:instrText xml:space="preserve"> PAGEREF _Toc86123018 \h </w:instrText>
        </w:r>
        <w:r w:rsidR="00961D73">
          <w:rPr>
            <w:noProof/>
            <w:webHidden/>
          </w:rPr>
        </w:r>
        <w:r w:rsidR="00961D73">
          <w:rPr>
            <w:noProof/>
            <w:webHidden/>
          </w:rPr>
          <w:fldChar w:fldCharType="separate"/>
        </w:r>
        <w:r w:rsidR="00961D73">
          <w:rPr>
            <w:noProof/>
            <w:webHidden/>
          </w:rPr>
          <w:t>17</w:t>
        </w:r>
        <w:r w:rsidR="00961D73">
          <w:rPr>
            <w:noProof/>
            <w:webHidden/>
          </w:rPr>
          <w:fldChar w:fldCharType="end"/>
        </w:r>
      </w:hyperlink>
    </w:p>
    <w:p w14:paraId="508A460A" w14:textId="6129A0CF" w:rsidR="00961D73" w:rsidRDefault="00130A9D">
      <w:pPr>
        <w:pStyle w:val="TableofFigures"/>
        <w:tabs>
          <w:tab w:val="right" w:leader="dot" w:pos="9016"/>
        </w:tabs>
        <w:rPr>
          <w:rFonts w:eastAsiaTheme="minorEastAsia"/>
          <w:noProof/>
          <w:lang w:eastAsia="en-GB"/>
        </w:rPr>
      </w:pPr>
      <w:hyperlink w:anchor="_Toc86123019" w:history="1">
        <w:r w:rsidR="00961D73" w:rsidRPr="00656522">
          <w:rPr>
            <w:rStyle w:val="Hyperlink"/>
            <w:noProof/>
          </w:rPr>
          <w:t>Figure 8 sample data  from covid-psychology.txt</w:t>
        </w:r>
        <w:r w:rsidR="00961D73">
          <w:rPr>
            <w:noProof/>
            <w:webHidden/>
          </w:rPr>
          <w:tab/>
        </w:r>
        <w:r w:rsidR="00961D73">
          <w:rPr>
            <w:noProof/>
            <w:webHidden/>
          </w:rPr>
          <w:fldChar w:fldCharType="begin"/>
        </w:r>
        <w:r w:rsidR="00961D73">
          <w:rPr>
            <w:noProof/>
            <w:webHidden/>
          </w:rPr>
          <w:instrText xml:space="preserve"> PAGEREF _Toc86123019 \h </w:instrText>
        </w:r>
        <w:r w:rsidR="00961D73">
          <w:rPr>
            <w:noProof/>
            <w:webHidden/>
          </w:rPr>
        </w:r>
        <w:r w:rsidR="00961D73">
          <w:rPr>
            <w:noProof/>
            <w:webHidden/>
          </w:rPr>
          <w:fldChar w:fldCharType="separate"/>
        </w:r>
        <w:r w:rsidR="00961D73">
          <w:rPr>
            <w:noProof/>
            <w:webHidden/>
          </w:rPr>
          <w:t>20</w:t>
        </w:r>
        <w:r w:rsidR="00961D73">
          <w:rPr>
            <w:noProof/>
            <w:webHidden/>
          </w:rPr>
          <w:fldChar w:fldCharType="end"/>
        </w:r>
      </w:hyperlink>
    </w:p>
    <w:p w14:paraId="63ADD45C" w14:textId="257EDD5F" w:rsidR="00961D73" w:rsidRDefault="00130A9D">
      <w:pPr>
        <w:pStyle w:val="TableofFigures"/>
        <w:tabs>
          <w:tab w:val="right" w:leader="dot" w:pos="9016"/>
        </w:tabs>
        <w:rPr>
          <w:rFonts w:eastAsiaTheme="minorEastAsia"/>
          <w:noProof/>
          <w:lang w:eastAsia="en-GB"/>
        </w:rPr>
      </w:pPr>
      <w:hyperlink w:anchor="_Toc86123020" w:history="1">
        <w:r w:rsidR="00961D73" w:rsidRPr="00656522">
          <w:rPr>
            <w:rStyle w:val="Hyperlink"/>
            <w:noProof/>
          </w:rPr>
          <w:t>Figure 9 Importing libraries</w:t>
        </w:r>
        <w:r w:rsidR="00961D73">
          <w:rPr>
            <w:noProof/>
            <w:webHidden/>
          </w:rPr>
          <w:tab/>
        </w:r>
        <w:r w:rsidR="00961D73">
          <w:rPr>
            <w:noProof/>
            <w:webHidden/>
          </w:rPr>
          <w:fldChar w:fldCharType="begin"/>
        </w:r>
        <w:r w:rsidR="00961D73">
          <w:rPr>
            <w:noProof/>
            <w:webHidden/>
          </w:rPr>
          <w:instrText xml:space="preserve"> PAGEREF _Toc86123020 \h </w:instrText>
        </w:r>
        <w:r w:rsidR="00961D73">
          <w:rPr>
            <w:noProof/>
            <w:webHidden/>
          </w:rPr>
        </w:r>
        <w:r w:rsidR="00961D73">
          <w:rPr>
            <w:noProof/>
            <w:webHidden/>
          </w:rPr>
          <w:fldChar w:fldCharType="separate"/>
        </w:r>
        <w:r w:rsidR="00961D73">
          <w:rPr>
            <w:noProof/>
            <w:webHidden/>
          </w:rPr>
          <w:t>20</w:t>
        </w:r>
        <w:r w:rsidR="00961D73">
          <w:rPr>
            <w:noProof/>
            <w:webHidden/>
          </w:rPr>
          <w:fldChar w:fldCharType="end"/>
        </w:r>
      </w:hyperlink>
    </w:p>
    <w:p w14:paraId="1EB8A863" w14:textId="7E3B6580" w:rsidR="00961D73" w:rsidRDefault="00130A9D">
      <w:pPr>
        <w:pStyle w:val="TableofFigures"/>
        <w:tabs>
          <w:tab w:val="right" w:leader="dot" w:pos="9016"/>
        </w:tabs>
        <w:rPr>
          <w:rFonts w:eastAsiaTheme="minorEastAsia"/>
          <w:noProof/>
          <w:lang w:eastAsia="en-GB"/>
        </w:rPr>
      </w:pPr>
      <w:hyperlink w:anchor="_Toc86123021" w:history="1">
        <w:r w:rsidR="00961D73" w:rsidRPr="00656522">
          <w:rPr>
            <w:rStyle w:val="Hyperlink"/>
            <w:noProof/>
          </w:rPr>
          <w:t>Figure 10  code for loading data at article level from experiment 4 – “covid-science-large.txt” dataset.</w:t>
        </w:r>
        <w:r w:rsidR="00961D73">
          <w:rPr>
            <w:noProof/>
            <w:webHidden/>
          </w:rPr>
          <w:tab/>
        </w:r>
        <w:r w:rsidR="00961D73">
          <w:rPr>
            <w:noProof/>
            <w:webHidden/>
          </w:rPr>
          <w:fldChar w:fldCharType="begin"/>
        </w:r>
        <w:r w:rsidR="00961D73">
          <w:rPr>
            <w:noProof/>
            <w:webHidden/>
          </w:rPr>
          <w:instrText xml:space="preserve"> PAGEREF _Toc86123021 \h </w:instrText>
        </w:r>
        <w:r w:rsidR="00961D73">
          <w:rPr>
            <w:noProof/>
            <w:webHidden/>
          </w:rPr>
        </w:r>
        <w:r w:rsidR="00961D73">
          <w:rPr>
            <w:noProof/>
            <w:webHidden/>
          </w:rPr>
          <w:fldChar w:fldCharType="separate"/>
        </w:r>
        <w:r w:rsidR="00961D73">
          <w:rPr>
            <w:noProof/>
            <w:webHidden/>
          </w:rPr>
          <w:t>21</w:t>
        </w:r>
        <w:r w:rsidR="00961D73">
          <w:rPr>
            <w:noProof/>
            <w:webHidden/>
          </w:rPr>
          <w:fldChar w:fldCharType="end"/>
        </w:r>
      </w:hyperlink>
    </w:p>
    <w:p w14:paraId="2D20A513" w14:textId="14533842" w:rsidR="00961D73" w:rsidRDefault="00130A9D">
      <w:pPr>
        <w:pStyle w:val="TableofFigures"/>
        <w:tabs>
          <w:tab w:val="right" w:leader="dot" w:pos="9016"/>
        </w:tabs>
        <w:rPr>
          <w:rFonts w:eastAsiaTheme="minorEastAsia"/>
          <w:noProof/>
          <w:lang w:eastAsia="en-GB"/>
        </w:rPr>
      </w:pPr>
      <w:hyperlink w:anchor="_Toc86123022" w:history="1">
        <w:r w:rsidR="00961D73" w:rsidRPr="00656522">
          <w:rPr>
            <w:rStyle w:val="Hyperlink"/>
            <w:noProof/>
          </w:rPr>
          <w:t>Figure 11 code for loading data at 2-3 paragraph-level from experiment 4 – “covid-science-large.txt” and “covid-psychology-large.txt” dataset.</w:t>
        </w:r>
        <w:r w:rsidR="00961D73">
          <w:rPr>
            <w:noProof/>
            <w:webHidden/>
          </w:rPr>
          <w:tab/>
        </w:r>
        <w:r w:rsidR="00961D73">
          <w:rPr>
            <w:noProof/>
            <w:webHidden/>
          </w:rPr>
          <w:fldChar w:fldCharType="begin"/>
        </w:r>
        <w:r w:rsidR="00961D73">
          <w:rPr>
            <w:noProof/>
            <w:webHidden/>
          </w:rPr>
          <w:instrText xml:space="preserve"> PAGEREF _Toc86123022 \h </w:instrText>
        </w:r>
        <w:r w:rsidR="00961D73">
          <w:rPr>
            <w:noProof/>
            <w:webHidden/>
          </w:rPr>
        </w:r>
        <w:r w:rsidR="00961D73">
          <w:rPr>
            <w:noProof/>
            <w:webHidden/>
          </w:rPr>
          <w:fldChar w:fldCharType="separate"/>
        </w:r>
        <w:r w:rsidR="00961D73">
          <w:rPr>
            <w:noProof/>
            <w:webHidden/>
          </w:rPr>
          <w:t>22</w:t>
        </w:r>
        <w:r w:rsidR="00961D73">
          <w:rPr>
            <w:noProof/>
            <w:webHidden/>
          </w:rPr>
          <w:fldChar w:fldCharType="end"/>
        </w:r>
      </w:hyperlink>
    </w:p>
    <w:p w14:paraId="58698BD7" w14:textId="122D40E9" w:rsidR="00961D73" w:rsidRDefault="00130A9D">
      <w:pPr>
        <w:pStyle w:val="TableofFigures"/>
        <w:tabs>
          <w:tab w:val="right" w:leader="dot" w:pos="9016"/>
        </w:tabs>
        <w:rPr>
          <w:rFonts w:eastAsiaTheme="minorEastAsia"/>
          <w:noProof/>
          <w:lang w:eastAsia="en-GB"/>
        </w:rPr>
      </w:pPr>
      <w:hyperlink w:anchor="_Toc86123023" w:history="1">
        <w:r w:rsidR="00961D73" w:rsidRPr="00656522">
          <w:rPr>
            <w:rStyle w:val="Hyperlink"/>
            <w:noProof/>
          </w:rPr>
          <w:t>Figure 12 Raw data</w:t>
        </w:r>
        <w:r w:rsidR="00961D73">
          <w:rPr>
            <w:noProof/>
            <w:webHidden/>
          </w:rPr>
          <w:tab/>
        </w:r>
        <w:r w:rsidR="00961D73">
          <w:rPr>
            <w:noProof/>
            <w:webHidden/>
          </w:rPr>
          <w:fldChar w:fldCharType="begin"/>
        </w:r>
        <w:r w:rsidR="00961D73">
          <w:rPr>
            <w:noProof/>
            <w:webHidden/>
          </w:rPr>
          <w:instrText xml:space="preserve"> PAGEREF _Toc86123023 \h </w:instrText>
        </w:r>
        <w:r w:rsidR="00961D73">
          <w:rPr>
            <w:noProof/>
            <w:webHidden/>
          </w:rPr>
        </w:r>
        <w:r w:rsidR="00961D73">
          <w:rPr>
            <w:noProof/>
            <w:webHidden/>
          </w:rPr>
          <w:fldChar w:fldCharType="separate"/>
        </w:r>
        <w:r w:rsidR="00961D73">
          <w:rPr>
            <w:noProof/>
            <w:webHidden/>
          </w:rPr>
          <w:t>22</w:t>
        </w:r>
        <w:r w:rsidR="00961D73">
          <w:rPr>
            <w:noProof/>
            <w:webHidden/>
          </w:rPr>
          <w:fldChar w:fldCharType="end"/>
        </w:r>
      </w:hyperlink>
    </w:p>
    <w:p w14:paraId="64268AF3" w14:textId="3B878CB7" w:rsidR="00961D73" w:rsidRDefault="00130A9D">
      <w:pPr>
        <w:pStyle w:val="TableofFigures"/>
        <w:tabs>
          <w:tab w:val="right" w:leader="dot" w:pos="9016"/>
        </w:tabs>
        <w:rPr>
          <w:rFonts w:eastAsiaTheme="minorEastAsia"/>
          <w:noProof/>
          <w:lang w:eastAsia="en-GB"/>
        </w:rPr>
      </w:pPr>
      <w:hyperlink w:anchor="_Toc86123024" w:history="1">
        <w:r w:rsidR="00961D73" w:rsidRPr="00656522">
          <w:rPr>
            <w:rStyle w:val="Hyperlink"/>
            <w:noProof/>
          </w:rPr>
          <w:t>Figure 13 code for Pre-processing.</w:t>
        </w:r>
        <w:r w:rsidR="00961D73">
          <w:rPr>
            <w:noProof/>
            <w:webHidden/>
          </w:rPr>
          <w:tab/>
        </w:r>
        <w:r w:rsidR="00961D73">
          <w:rPr>
            <w:noProof/>
            <w:webHidden/>
          </w:rPr>
          <w:fldChar w:fldCharType="begin"/>
        </w:r>
        <w:r w:rsidR="00961D73">
          <w:rPr>
            <w:noProof/>
            <w:webHidden/>
          </w:rPr>
          <w:instrText xml:space="preserve"> PAGEREF _Toc86123024 \h </w:instrText>
        </w:r>
        <w:r w:rsidR="00961D73">
          <w:rPr>
            <w:noProof/>
            <w:webHidden/>
          </w:rPr>
        </w:r>
        <w:r w:rsidR="00961D73">
          <w:rPr>
            <w:noProof/>
            <w:webHidden/>
          </w:rPr>
          <w:fldChar w:fldCharType="separate"/>
        </w:r>
        <w:r w:rsidR="00961D73">
          <w:rPr>
            <w:noProof/>
            <w:webHidden/>
          </w:rPr>
          <w:t>23</w:t>
        </w:r>
        <w:r w:rsidR="00961D73">
          <w:rPr>
            <w:noProof/>
            <w:webHidden/>
          </w:rPr>
          <w:fldChar w:fldCharType="end"/>
        </w:r>
      </w:hyperlink>
    </w:p>
    <w:p w14:paraId="35AD6FEF" w14:textId="2D15AB87" w:rsidR="00961D73" w:rsidRDefault="00130A9D">
      <w:pPr>
        <w:pStyle w:val="TableofFigures"/>
        <w:tabs>
          <w:tab w:val="right" w:leader="dot" w:pos="9016"/>
        </w:tabs>
        <w:rPr>
          <w:rFonts w:eastAsiaTheme="minorEastAsia"/>
          <w:noProof/>
          <w:lang w:eastAsia="en-GB"/>
        </w:rPr>
      </w:pPr>
      <w:hyperlink w:anchor="_Toc86123025" w:history="1">
        <w:r w:rsidR="00961D73" w:rsidRPr="00656522">
          <w:rPr>
            <w:rStyle w:val="Hyperlink"/>
            <w:noProof/>
          </w:rPr>
          <w:t>Figure 14 Code for modelling LSA and generating top 5 words at article level from “covid-science-large.txt” dataset.</w:t>
        </w:r>
        <w:r w:rsidR="00961D73">
          <w:rPr>
            <w:noProof/>
            <w:webHidden/>
          </w:rPr>
          <w:tab/>
        </w:r>
        <w:r w:rsidR="00961D73">
          <w:rPr>
            <w:noProof/>
            <w:webHidden/>
          </w:rPr>
          <w:fldChar w:fldCharType="begin"/>
        </w:r>
        <w:r w:rsidR="00961D73">
          <w:rPr>
            <w:noProof/>
            <w:webHidden/>
          </w:rPr>
          <w:instrText xml:space="preserve"> PAGEREF _Toc86123025 \h </w:instrText>
        </w:r>
        <w:r w:rsidR="00961D73">
          <w:rPr>
            <w:noProof/>
            <w:webHidden/>
          </w:rPr>
        </w:r>
        <w:r w:rsidR="00961D73">
          <w:rPr>
            <w:noProof/>
            <w:webHidden/>
          </w:rPr>
          <w:fldChar w:fldCharType="separate"/>
        </w:r>
        <w:r w:rsidR="00961D73">
          <w:rPr>
            <w:noProof/>
            <w:webHidden/>
          </w:rPr>
          <w:t>24</w:t>
        </w:r>
        <w:r w:rsidR="00961D73">
          <w:rPr>
            <w:noProof/>
            <w:webHidden/>
          </w:rPr>
          <w:fldChar w:fldCharType="end"/>
        </w:r>
      </w:hyperlink>
    </w:p>
    <w:p w14:paraId="59ABEDA1" w14:textId="30AEFD6A" w:rsidR="00961D73" w:rsidRDefault="00130A9D">
      <w:pPr>
        <w:pStyle w:val="TableofFigures"/>
        <w:tabs>
          <w:tab w:val="right" w:leader="dot" w:pos="9016"/>
        </w:tabs>
        <w:rPr>
          <w:rFonts w:eastAsiaTheme="minorEastAsia"/>
          <w:noProof/>
          <w:lang w:eastAsia="en-GB"/>
        </w:rPr>
      </w:pPr>
      <w:hyperlink w:anchor="_Toc86123026" w:history="1">
        <w:r w:rsidR="00961D73" w:rsidRPr="00656522">
          <w:rPr>
            <w:rStyle w:val="Hyperlink"/>
            <w:noProof/>
          </w:rPr>
          <w:t>Figure 15 Code for modelling LSA and generating top 5 words at article level from “covid-psychology-large.txt” dataset.</w:t>
        </w:r>
        <w:r w:rsidR="00961D73">
          <w:rPr>
            <w:noProof/>
            <w:webHidden/>
          </w:rPr>
          <w:tab/>
        </w:r>
        <w:r w:rsidR="00961D73">
          <w:rPr>
            <w:noProof/>
            <w:webHidden/>
          </w:rPr>
          <w:fldChar w:fldCharType="begin"/>
        </w:r>
        <w:r w:rsidR="00961D73">
          <w:rPr>
            <w:noProof/>
            <w:webHidden/>
          </w:rPr>
          <w:instrText xml:space="preserve"> PAGEREF _Toc86123026 \h </w:instrText>
        </w:r>
        <w:r w:rsidR="00961D73">
          <w:rPr>
            <w:noProof/>
            <w:webHidden/>
          </w:rPr>
        </w:r>
        <w:r w:rsidR="00961D73">
          <w:rPr>
            <w:noProof/>
            <w:webHidden/>
          </w:rPr>
          <w:fldChar w:fldCharType="separate"/>
        </w:r>
        <w:r w:rsidR="00961D73">
          <w:rPr>
            <w:noProof/>
            <w:webHidden/>
          </w:rPr>
          <w:t>25</w:t>
        </w:r>
        <w:r w:rsidR="00961D73">
          <w:rPr>
            <w:noProof/>
            <w:webHidden/>
          </w:rPr>
          <w:fldChar w:fldCharType="end"/>
        </w:r>
      </w:hyperlink>
    </w:p>
    <w:p w14:paraId="33C8101B" w14:textId="73CD5FE9" w:rsidR="00961D73" w:rsidRDefault="00130A9D">
      <w:pPr>
        <w:pStyle w:val="TableofFigures"/>
        <w:tabs>
          <w:tab w:val="right" w:leader="dot" w:pos="9016"/>
        </w:tabs>
        <w:rPr>
          <w:rFonts w:eastAsiaTheme="minorEastAsia"/>
          <w:noProof/>
          <w:lang w:eastAsia="en-GB"/>
        </w:rPr>
      </w:pPr>
      <w:hyperlink w:anchor="_Toc86123027" w:history="1">
        <w:r w:rsidR="00961D73" w:rsidRPr="00656522">
          <w:rPr>
            <w:rStyle w:val="Hyperlink"/>
            <w:noProof/>
          </w:rPr>
          <w:t>Figure 16 Code for modelling LSA and generating top 5 words at 2-3 paragraph-level from “covid-science-large.txt” dataset.</w:t>
        </w:r>
        <w:r w:rsidR="00961D73">
          <w:rPr>
            <w:noProof/>
            <w:webHidden/>
          </w:rPr>
          <w:tab/>
        </w:r>
        <w:r w:rsidR="00961D73">
          <w:rPr>
            <w:noProof/>
            <w:webHidden/>
          </w:rPr>
          <w:fldChar w:fldCharType="begin"/>
        </w:r>
        <w:r w:rsidR="00961D73">
          <w:rPr>
            <w:noProof/>
            <w:webHidden/>
          </w:rPr>
          <w:instrText xml:space="preserve"> PAGEREF _Toc86123027 \h </w:instrText>
        </w:r>
        <w:r w:rsidR="00961D73">
          <w:rPr>
            <w:noProof/>
            <w:webHidden/>
          </w:rPr>
        </w:r>
        <w:r w:rsidR="00961D73">
          <w:rPr>
            <w:noProof/>
            <w:webHidden/>
          </w:rPr>
          <w:fldChar w:fldCharType="separate"/>
        </w:r>
        <w:r w:rsidR="00961D73">
          <w:rPr>
            <w:noProof/>
            <w:webHidden/>
          </w:rPr>
          <w:t>25</w:t>
        </w:r>
        <w:r w:rsidR="00961D73">
          <w:rPr>
            <w:noProof/>
            <w:webHidden/>
          </w:rPr>
          <w:fldChar w:fldCharType="end"/>
        </w:r>
      </w:hyperlink>
    </w:p>
    <w:p w14:paraId="1D1EB4C0" w14:textId="2B6DF86F" w:rsidR="00961D73" w:rsidRDefault="00130A9D">
      <w:pPr>
        <w:pStyle w:val="TableofFigures"/>
        <w:tabs>
          <w:tab w:val="right" w:leader="dot" w:pos="9016"/>
        </w:tabs>
        <w:rPr>
          <w:rFonts w:eastAsiaTheme="minorEastAsia"/>
          <w:noProof/>
          <w:lang w:eastAsia="en-GB"/>
        </w:rPr>
      </w:pPr>
      <w:hyperlink w:anchor="_Toc86123028" w:history="1">
        <w:r w:rsidR="00961D73" w:rsidRPr="00656522">
          <w:rPr>
            <w:rStyle w:val="Hyperlink"/>
            <w:noProof/>
          </w:rPr>
          <w:t>Figure 17 Code for modelling LSA and generating top 5 words at 2-3 paragraph-level from “covid-psychology-large.txt”</w:t>
        </w:r>
        <w:r w:rsidR="00961D73">
          <w:rPr>
            <w:noProof/>
            <w:webHidden/>
          </w:rPr>
          <w:tab/>
        </w:r>
        <w:r w:rsidR="00961D73">
          <w:rPr>
            <w:noProof/>
            <w:webHidden/>
          </w:rPr>
          <w:fldChar w:fldCharType="begin"/>
        </w:r>
        <w:r w:rsidR="00961D73">
          <w:rPr>
            <w:noProof/>
            <w:webHidden/>
          </w:rPr>
          <w:instrText xml:space="preserve"> PAGEREF _Toc86123028 \h </w:instrText>
        </w:r>
        <w:r w:rsidR="00961D73">
          <w:rPr>
            <w:noProof/>
            <w:webHidden/>
          </w:rPr>
        </w:r>
        <w:r w:rsidR="00961D73">
          <w:rPr>
            <w:noProof/>
            <w:webHidden/>
          </w:rPr>
          <w:fldChar w:fldCharType="separate"/>
        </w:r>
        <w:r w:rsidR="00961D73">
          <w:rPr>
            <w:noProof/>
            <w:webHidden/>
          </w:rPr>
          <w:t>25</w:t>
        </w:r>
        <w:r w:rsidR="00961D73">
          <w:rPr>
            <w:noProof/>
            <w:webHidden/>
          </w:rPr>
          <w:fldChar w:fldCharType="end"/>
        </w:r>
      </w:hyperlink>
    </w:p>
    <w:p w14:paraId="3E08F487" w14:textId="3E37194E" w:rsidR="00961D73" w:rsidRDefault="00130A9D">
      <w:pPr>
        <w:pStyle w:val="TableofFigures"/>
        <w:tabs>
          <w:tab w:val="right" w:leader="dot" w:pos="9016"/>
        </w:tabs>
        <w:rPr>
          <w:rFonts w:eastAsiaTheme="minorEastAsia"/>
          <w:noProof/>
          <w:lang w:eastAsia="en-GB"/>
        </w:rPr>
      </w:pPr>
      <w:hyperlink w:anchor="_Toc86123029" w:history="1">
        <w:r w:rsidR="00961D73" w:rsidRPr="00656522">
          <w:rPr>
            <w:rStyle w:val="Hyperlink"/>
            <w:noProof/>
          </w:rPr>
          <w:t>Figure 18 Code for modelling LSA and generating top 5 words at paragraph-level(all paragraphs) from “covid-science-large.txt” dataset.</w:t>
        </w:r>
        <w:r w:rsidR="00961D73">
          <w:rPr>
            <w:noProof/>
            <w:webHidden/>
          </w:rPr>
          <w:tab/>
        </w:r>
        <w:r w:rsidR="00961D73">
          <w:rPr>
            <w:noProof/>
            <w:webHidden/>
          </w:rPr>
          <w:fldChar w:fldCharType="begin"/>
        </w:r>
        <w:r w:rsidR="00961D73">
          <w:rPr>
            <w:noProof/>
            <w:webHidden/>
          </w:rPr>
          <w:instrText xml:space="preserve"> PAGEREF _Toc86123029 \h </w:instrText>
        </w:r>
        <w:r w:rsidR="00961D73">
          <w:rPr>
            <w:noProof/>
            <w:webHidden/>
          </w:rPr>
        </w:r>
        <w:r w:rsidR="00961D73">
          <w:rPr>
            <w:noProof/>
            <w:webHidden/>
          </w:rPr>
          <w:fldChar w:fldCharType="separate"/>
        </w:r>
        <w:r w:rsidR="00961D73">
          <w:rPr>
            <w:noProof/>
            <w:webHidden/>
          </w:rPr>
          <w:t>25</w:t>
        </w:r>
        <w:r w:rsidR="00961D73">
          <w:rPr>
            <w:noProof/>
            <w:webHidden/>
          </w:rPr>
          <w:fldChar w:fldCharType="end"/>
        </w:r>
      </w:hyperlink>
    </w:p>
    <w:p w14:paraId="7899C385" w14:textId="0EAB13AA" w:rsidR="00961D73" w:rsidRDefault="00130A9D">
      <w:pPr>
        <w:pStyle w:val="TableofFigures"/>
        <w:tabs>
          <w:tab w:val="right" w:leader="dot" w:pos="9016"/>
        </w:tabs>
        <w:rPr>
          <w:rFonts w:eastAsiaTheme="minorEastAsia"/>
          <w:noProof/>
          <w:lang w:eastAsia="en-GB"/>
        </w:rPr>
      </w:pPr>
      <w:hyperlink w:anchor="_Toc86123030" w:history="1">
        <w:r w:rsidR="00961D73" w:rsidRPr="00656522">
          <w:rPr>
            <w:rStyle w:val="Hyperlink"/>
            <w:noProof/>
          </w:rPr>
          <w:t>Figure 19 Code for modelling LSA and generating top 5 words at paragraph-level(all paragraphs) from “covid-psychology-large.txt” dataset.</w:t>
        </w:r>
        <w:r w:rsidR="00961D73">
          <w:rPr>
            <w:noProof/>
            <w:webHidden/>
          </w:rPr>
          <w:tab/>
        </w:r>
        <w:r w:rsidR="00961D73">
          <w:rPr>
            <w:noProof/>
            <w:webHidden/>
          </w:rPr>
          <w:fldChar w:fldCharType="begin"/>
        </w:r>
        <w:r w:rsidR="00961D73">
          <w:rPr>
            <w:noProof/>
            <w:webHidden/>
          </w:rPr>
          <w:instrText xml:space="preserve"> PAGEREF _Toc86123030 \h </w:instrText>
        </w:r>
        <w:r w:rsidR="00961D73">
          <w:rPr>
            <w:noProof/>
            <w:webHidden/>
          </w:rPr>
        </w:r>
        <w:r w:rsidR="00961D73">
          <w:rPr>
            <w:noProof/>
            <w:webHidden/>
          </w:rPr>
          <w:fldChar w:fldCharType="separate"/>
        </w:r>
        <w:r w:rsidR="00961D73">
          <w:rPr>
            <w:noProof/>
            <w:webHidden/>
          </w:rPr>
          <w:t>26</w:t>
        </w:r>
        <w:r w:rsidR="00961D73">
          <w:rPr>
            <w:noProof/>
            <w:webHidden/>
          </w:rPr>
          <w:fldChar w:fldCharType="end"/>
        </w:r>
      </w:hyperlink>
    </w:p>
    <w:p w14:paraId="567E8310" w14:textId="3DEEB569" w:rsidR="003935DE" w:rsidRDefault="00961D73" w:rsidP="001C0A0F">
      <w:r>
        <w:fldChar w:fldCharType="end"/>
      </w:r>
    </w:p>
    <w:p w14:paraId="06FE3CEE" w14:textId="77777777" w:rsidR="00FA16FB" w:rsidRDefault="00FA16FB">
      <w:pPr>
        <w:rPr>
          <w:rFonts w:asciiTheme="majorHAnsi" w:hAnsiTheme="majorHAnsi" w:cstheme="majorHAnsi"/>
          <w:color w:val="2F5496" w:themeColor="accent1" w:themeShade="BF"/>
          <w:sz w:val="32"/>
          <w:szCs w:val="32"/>
        </w:rPr>
      </w:pPr>
      <w:r>
        <w:rPr>
          <w:rFonts w:asciiTheme="majorHAnsi" w:hAnsiTheme="majorHAnsi" w:cstheme="majorHAnsi"/>
          <w:color w:val="2F5496" w:themeColor="accent1" w:themeShade="BF"/>
          <w:sz w:val="32"/>
          <w:szCs w:val="32"/>
        </w:rPr>
        <w:br w:type="page"/>
      </w:r>
    </w:p>
    <w:p w14:paraId="685D8F8F" w14:textId="61A80CC1" w:rsidR="00F831B2" w:rsidRPr="009F2BD2" w:rsidRDefault="00F831B2" w:rsidP="009F2BD2">
      <w:pPr>
        <w:rPr>
          <w:rFonts w:asciiTheme="majorHAnsi" w:hAnsiTheme="majorHAnsi" w:cstheme="majorHAnsi"/>
          <w:color w:val="2F5496" w:themeColor="accent1" w:themeShade="BF"/>
          <w:sz w:val="32"/>
          <w:szCs w:val="32"/>
        </w:rPr>
      </w:pPr>
      <w:r w:rsidRPr="00F831B2">
        <w:rPr>
          <w:rFonts w:asciiTheme="majorHAnsi" w:hAnsiTheme="majorHAnsi" w:cstheme="majorHAnsi"/>
          <w:color w:val="2F5496" w:themeColor="accent1" w:themeShade="BF"/>
          <w:sz w:val="32"/>
          <w:szCs w:val="32"/>
        </w:rPr>
        <w:lastRenderedPageBreak/>
        <w:t>List of Tables</w:t>
      </w:r>
    </w:p>
    <w:p w14:paraId="09DA9B53" w14:textId="73AF9EB7" w:rsidR="005305D3" w:rsidRDefault="005305D3">
      <w:pPr>
        <w:pStyle w:val="TableofFigures"/>
        <w:tabs>
          <w:tab w:val="right" w:leader="dot" w:pos="9016"/>
        </w:tabs>
        <w:rPr>
          <w:rFonts w:eastAsiaTheme="minorEastAsia"/>
          <w:noProof/>
          <w:lang w:eastAsia="en-GB"/>
        </w:rPr>
      </w:pPr>
      <w:r>
        <w:fldChar w:fldCharType="begin"/>
      </w:r>
      <w:r>
        <w:instrText xml:space="preserve"> TOC \h \z \c "Table" </w:instrText>
      </w:r>
      <w:r>
        <w:fldChar w:fldCharType="separate"/>
      </w:r>
      <w:hyperlink w:anchor="_Toc86123123" w:history="1">
        <w:r w:rsidRPr="00480C85">
          <w:rPr>
            <w:rStyle w:val="Hyperlink"/>
            <w:noProof/>
          </w:rPr>
          <w:t>Table 1 List of top words from LSA model experiment 1</w:t>
        </w:r>
        <w:r>
          <w:rPr>
            <w:noProof/>
            <w:webHidden/>
          </w:rPr>
          <w:tab/>
        </w:r>
        <w:r>
          <w:rPr>
            <w:noProof/>
            <w:webHidden/>
          </w:rPr>
          <w:fldChar w:fldCharType="begin"/>
        </w:r>
        <w:r>
          <w:rPr>
            <w:noProof/>
            <w:webHidden/>
          </w:rPr>
          <w:instrText xml:space="preserve"> PAGEREF _Toc86123123 \h </w:instrText>
        </w:r>
        <w:r>
          <w:rPr>
            <w:noProof/>
            <w:webHidden/>
          </w:rPr>
        </w:r>
        <w:r>
          <w:rPr>
            <w:noProof/>
            <w:webHidden/>
          </w:rPr>
          <w:fldChar w:fldCharType="separate"/>
        </w:r>
        <w:r>
          <w:rPr>
            <w:noProof/>
            <w:webHidden/>
          </w:rPr>
          <w:t>26</w:t>
        </w:r>
        <w:r>
          <w:rPr>
            <w:noProof/>
            <w:webHidden/>
          </w:rPr>
          <w:fldChar w:fldCharType="end"/>
        </w:r>
      </w:hyperlink>
    </w:p>
    <w:p w14:paraId="22857913" w14:textId="4EE36106" w:rsidR="005305D3" w:rsidRDefault="00130A9D">
      <w:pPr>
        <w:pStyle w:val="TableofFigures"/>
        <w:tabs>
          <w:tab w:val="right" w:leader="dot" w:pos="9016"/>
        </w:tabs>
        <w:rPr>
          <w:rFonts w:eastAsiaTheme="minorEastAsia"/>
          <w:noProof/>
          <w:lang w:eastAsia="en-GB"/>
        </w:rPr>
      </w:pPr>
      <w:hyperlink w:anchor="_Toc86123124" w:history="1">
        <w:r w:rsidR="005305D3" w:rsidRPr="00480C85">
          <w:rPr>
            <w:rStyle w:val="Hyperlink"/>
            <w:noProof/>
          </w:rPr>
          <w:t>Table 2 List of top words from LSA model  experiment 2</w:t>
        </w:r>
        <w:r w:rsidR="005305D3">
          <w:rPr>
            <w:noProof/>
            <w:webHidden/>
          </w:rPr>
          <w:tab/>
        </w:r>
        <w:r w:rsidR="005305D3">
          <w:rPr>
            <w:noProof/>
            <w:webHidden/>
          </w:rPr>
          <w:fldChar w:fldCharType="begin"/>
        </w:r>
        <w:r w:rsidR="005305D3">
          <w:rPr>
            <w:noProof/>
            <w:webHidden/>
          </w:rPr>
          <w:instrText xml:space="preserve"> PAGEREF _Toc86123124 \h </w:instrText>
        </w:r>
        <w:r w:rsidR="005305D3">
          <w:rPr>
            <w:noProof/>
            <w:webHidden/>
          </w:rPr>
        </w:r>
        <w:r w:rsidR="005305D3">
          <w:rPr>
            <w:noProof/>
            <w:webHidden/>
          </w:rPr>
          <w:fldChar w:fldCharType="separate"/>
        </w:r>
        <w:r w:rsidR="005305D3">
          <w:rPr>
            <w:noProof/>
            <w:webHidden/>
          </w:rPr>
          <w:t>27</w:t>
        </w:r>
        <w:r w:rsidR="005305D3">
          <w:rPr>
            <w:noProof/>
            <w:webHidden/>
          </w:rPr>
          <w:fldChar w:fldCharType="end"/>
        </w:r>
      </w:hyperlink>
    </w:p>
    <w:p w14:paraId="75829109" w14:textId="3ED1C71A" w:rsidR="005305D3" w:rsidRDefault="00130A9D">
      <w:pPr>
        <w:pStyle w:val="TableofFigures"/>
        <w:tabs>
          <w:tab w:val="right" w:leader="dot" w:pos="9016"/>
        </w:tabs>
        <w:rPr>
          <w:rFonts w:eastAsiaTheme="minorEastAsia"/>
          <w:noProof/>
          <w:lang w:eastAsia="en-GB"/>
        </w:rPr>
      </w:pPr>
      <w:hyperlink w:anchor="_Toc86123125" w:history="1">
        <w:r w:rsidR="005305D3" w:rsidRPr="00480C85">
          <w:rPr>
            <w:rStyle w:val="Hyperlink"/>
            <w:noProof/>
          </w:rPr>
          <w:t>Table 3List of top words from LSA model  experiment 3</w:t>
        </w:r>
        <w:r w:rsidR="005305D3">
          <w:rPr>
            <w:noProof/>
            <w:webHidden/>
          </w:rPr>
          <w:tab/>
        </w:r>
        <w:r w:rsidR="005305D3">
          <w:rPr>
            <w:noProof/>
            <w:webHidden/>
          </w:rPr>
          <w:fldChar w:fldCharType="begin"/>
        </w:r>
        <w:r w:rsidR="005305D3">
          <w:rPr>
            <w:noProof/>
            <w:webHidden/>
          </w:rPr>
          <w:instrText xml:space="preserve"> PAGEREF _Toc86123125 \h </w:instrText>
        </w:r>
        <w:r w:rsidR="005305D3">
          <w:rPr>
            <w:noProof/>
            <w:webHidden/>
          </w:rPr>
        </w:r>
        <w:r w:rsidR="005305D3">
          <w:rPr>
            <w:noProof/>
            <w:webHidden/>
          </w:rPr>
          <w:fldChar w:fldCharType="separate"/>
        </w:r>
        <w:r w:rsidR="005305D3">
          <w:rPr>
            <w:noProof/>
            <w:webHidden/>
          </w:rPr>
          <w:t>28</w:t>
        </w:r>
        <w:r w:rsidR="005305D3">
          <w:rPr>
            <w:noProof/>
            <w:webHidden/>
          </w:rPr>
          <w:fldChar w:fldCharType="end"/>
        </w:r>
      </w:hyperlink>
    </w:p>
    <w:p w14:paraId="2D02FCE2" w14:textId="2B6D654D" w:rsidR="005305D3" w:rsidRDefault="00130A9D">
      <w:pPr>
        <w:pStyle w:val="TableofFigures"/>
        <w:tabs>
          <w:tab w:val="right" w:leader="dot" w:pos="9016"/>
        </w:tabs>
        <w:rPr>
          <w:rFonts w:eastAsiaTheme="minorEastAsia"/>
          <w:noProof/>
          <w:lang w:eastAsia="en-GB"/>
        </w:rPr>
      </w:pPr>
      <w:hyperlink w:anchor="_Toc86123126" w:history="1">
        <w:r w:rsidR="005305D3" w:rsidRPr="00480C85">
          <w:rPr>
            <w:rStyle w:val="Hyperlink"/>
            <w:noProof/>
          </w:rPr>
          <w:t>Table 4List of top words from LSA model  experiment 4</w:t>
        </w:r>
        <w:r w:rsidR="005305D3">
          <w:rPr>
            <w:noProof/>
            <w:webHidden/>
          </w:rPr>
          <w:tab/>
        </w:r>
        <w:r w:rsidR="005305D3">
          <w:rPr>
            <w:noProof/>
            <w:webHidden/>
          </w:rPr>
          <w:fldChar w:fldCharType="begin"/>
        </w:r>
        <w:r w:rsidR="005305D3">
          <w:rPr>
            <w:noProof/>
            <w:webHidden/>
          </w:rPr>
          <w:instrText xml:space="preserve"> PAGEREF _Toc86123126 \h </w:instrText>
        </w:r>
        <w:r w:rsidR="005305D3">
          <w:rPr>
            <w:noProof/>
            <w:webHidden/>
          </w:rPr>
        </w:r>
        <w:r w:rsidR="005305D3">
          <w:rPr>
            <w:noProof/>
            <w:webHidden/>
          </w:rPr>
          <w:fldChar w:fldCharType="separate"/>
        </w:r>
        <w:r w:rsidR="005305D3">
          <w:rPr>
            <w:noProof/>
            <w:webHidden/>
          </w:rPr>
          <w:t>29</w:t>
        </w:r>
        <w:r w:rsidR="005305D3">
          <w:rPr>
            <w:noProof/>
            <w:webHidden/>
          </w:rPr>
          <w:fldChar w:fldCharType="end"/>
        </w:r>
      </w:hyperlink>
    </w:p>
    <w:p w14:paraId="66AC3241" w14:textId="3E839648" w:rsidR="005305D3" w:rsidRDefault="00130A9D">
      <w:pPr>
        <w:pStyle w:val="TableofFigures"/>
        <w:tabs>
          <w:tab w:val="right" w:leader="dot" w:pos="9016"/>
        </w:tabs>
        <w:rPr>
          <w:rFonts w:eastAsiaTheme="minorEastAsia"/>
          <w:noProof/>
          <w:lang w:eastAsia="en-GB"/>
        </w:rPr>
      </w:pPr>
      <w:hyperlink w:anchor="_Toc86123127" w:history="1">
        <w:r w:rsidR="005305D3" w:rsidRPr="00480C85">
          <w:rPr>
            <w:rStyle w:val="Hyperlink"/>
            <w:noProof/>
          </w:rPr>
          <w:t>Table 5 Word cloud representation of top words  from Experiment 1</w:t>
        </w:r>
        <w:r w:rsidR="005305D3">
          <w:rPr>
            <w:noProof/>
            <w:webHidden/>
          </w:rPr>
          <w:tab/>
        </w:r>
        <w:r w:rsidR="005305D3">
          <w:rPr>
            <w:noProof/>
            <w:webHidden/>
          </w:rPr>
          <w:fldChar w:fldCharType="begin"/>
        </w:r>
        <w:r w:rsidR="005305D3">
          <w:rPr>
            <w:noProof/>
            <w:webHidden/>
          </w:rPr>
          <w:instrText xml:space="preserve"> PAGEREF _Toc86123127 \h </w:instrText>
        </w:r>
        <w:r w:rsidR="005305D3">
          <w:rPr>
            <w:noProof/>
            <w:webHidden/>
          </w:rPr>
        </w:r>
        <w:r w:rsidR="005305D3">
          <w:rPr>
            <w:noProof/>
            <w:webHidden/>
          </w:rPr>
          <w:fldChar w:fldCharType="separate"/>
        </w:r>
        <w:r w:rsidR="005305D3">
          <w:rPr>
            <w:noProof/>
            <w:webHidden/>
          </w:rPr>
          <w:t>30</w:t>
        </w:r>
        <w:r w:rsidR="005305D3">
          <w:rPr>
            <w:noProof/>
            <w:webHidden/>
          </w:rPr>
          <w:fldChar w:fldCharType="end"/>
        </w:r>
      </w:hyperlink>
    </w:p>
    <w:p w14:paraId="7710E4BE" w14:textId="6430AD5D" w:rsidR="005305D3" w:rsidRDefault="00130A9D">
      <w:pPr>
        <w:pStyle w:val="TableofFigures"/>
        <w:tabs>
          <w:tab w:val="right" w:leader="dot" w:pos="9016"/>
        </w:tabs>
        <w:rPr>
          <w:rFonts w:eastAsiaTheme="minorEastAsia"/>
          <w:noProof/>
          <w:lang w:eastAsia="en-GB"/>
        </w:rPr>
      </w:pPr>
      <w:hyperlink w:anchor="_Toc86123128" w:history="1">
        <w:r w:rsidR="005305D3" w:rsidRPr="00480C85">
          <w:rPr>
            <w:rStyle w:val="Hyperlink"/>
            <w:noProof/>
          </w:rPr>
          <w:t>Table 6 Word cloud representation of top words  from Experiment 2</w:t>
        </w:r>
        <w:r w:rsidR="005305D3">
          <w:rPr>
            <w:noProof/>
            <w:webHidden/>
          </w:rPr>
          <w:tab/>
        </w:r>
        <w:r w:rsidR="005305D3">
          <w:rPr>
            <w:noProof/>
            <w:webHidden/>
          </w:rPr>
          <w:fldChar w:fldCharType="begin"/>
        </w:r>
        <w:r w:rsidR="005305D3">
          <w:rPr>
            <w:noProof/>
            <w:webHidden/>
          </w:rPr>
          <w:instrText xml:space="preserve"> PAGEREF _Toc86123128 \h </w:instrText>
        </w:r>
        <w:r w:rsidR="005305D3">
          <w:rPr>
            <w:noProof/>
            <w:webHidden/>
          </w:rPr>
        </w:r>
        <w:r w:rsidR="005305D3">
          <w:rPr>
            <w:noProof/>
            <w:webHidden/>
          </w:rPr>
          <w:fldChar w:fldCharType="separate"/>
        </w:r>
        <w:r w:rsidR="005305D3">
          <w:rPr>
            <w:noProof/>
            <w:webHidden/>
          </w:rPr>
          <w:t>31</w:t>
        </w:r>
        <w:r w:rsidR="005305D3">
          <w:rPr>
            <w:noProof/>
            <w:webHidden/>
          </w:rPr>
          <w:fldChar w:fldCharType="end"/>
        </w:r>
      </w:hyperlink>
    </w:p>
    <w:p w14:paraId="5E2433E6" w14:textId="5C76CD0E" w:rsidR="005305D3" w:rsidRDefault="00130A9D">
      <w:pPr>
        <w:pStyle w:val="TableofFigures"/>
        <w:tabs>
          <w:tab w:val="right" w:leader="dot" w:pos="9016"/>
        </w:tabs>
        <w:rPr>
          <w:rFonts w:eastAsiaTheme="minorEastAsia"/>
          <w:noProof/>
          <w:lang w:eastAsia="en-GB"/>
        </w:rPr>
      </w:pPr>
      <w:hyperlink w:anchor="_Toc86123129" w:history="1">
        <w:r w:rsidR="005305D3" w:rsidRPr="00480C85">
          <w:rPr>
            <w:rStyle w:val="Hyperlink"/>
            <w:noProof/>
          </w:rPr>
          <w:t>Table 7 Word cloud representation of top words  from Experiment 3</w:t>
        </w:r>
        <w:r w:rsidR="005305D3">
          <w:rPr>
            <w:noProof/>
            <w:webHidden/>
          </w:rPr>
          <w:tab/>
        </w:r>
        <w:r w:rsidR="005305D3">
          <w:rPr>
            <w:noProof/>
            <w:webHidden/>
          </w:rPr>
          <w:fldChar w:fldCharType="begin"/>
        </w:r>
        <w:r w:rsidR="005305D3">
          <w:rPr>
            <w:noProof/>
            <w:webHidden/>
          </w:rPr>
          <w:instrText xml:space="preserve"> PAGEREF _Toc86123129 \h </w:instrText>
        </w:r>
        <w:r w:rsidR="005305D3">
          <w:rPr>
            <w:noProof/>
            <w:webHidden/>
          </w:rPr>
        </w:r>
        <w:r w:rsidR="005305D3">
          <w:rPr>
            <w:noProof/>
            <w:webHidden/>
          </w:rPr>
          <w:fldChar w:fldCharType="separate"/>
        </w:r>
        <w:r w:rsidR="005305D3">
          <w:rPr>
            <w:noProof/>
            <w:webHidden/>
          </w:rPr>
          <w:t>32</w:t>
        </w:r>
        <w:r w:rsidR="005305D3">
          <w:rPr>
            <w:noProof/>
            <w:webHidden/>
          </w:rPr>
          <w:fldChar w:fldCharType="end"/>
        </w:r>
      </w:hyperlink>
    </w:p>
    <w:p w14:paraId="2DE7E788" w14:textId="63D42D6D" w:rsidR="005305D3" w:rsidRDefault="00130A9D">
      <w:pPr>
        <w:pStyle w:val="TableofFigures"/>
        <w:tabs>
          <w:tab w:val="right" w:leader="dot" w:pos="9016"/>
        </w:tabs>
        <w:rPr>
          <w:rFonts w:eastAsiaTheme="minorEastAsia"/>
          <w:noProof/>
          <w:lang w:eastAsia="en-GB"/>
        </w:rPr>
      </w:pPr>
      <w:hyperlink w:anchor="_Toc86123130" w:history="1">
        <w:r w:rsidR="005305D3" w:rsidRPr="00480C85">
          <w:rPr>
            <w:rStyle w:val="Hyperlink"/>
            <w:noProof/>
          </w:rPr>
          <w:t>Table 8 Word cloud representation of top words  from Experiment 4</w:t>
        </w:r>
        <w:r w:rsidR="005305D3">
          <w:rPr>
            <w:noProof/>
            <w:webHidden/>
          </w:rPr>
          <w:tab/>
        </w:r>
        <w:r w:rsidR="005305D3">
          <w:rPr>
            <w:noProof/>
            <w:webHidden/>
          </w:rPr>
          <w:fldChar w:fldCharType="begin"/>
        </w:r>
        <w:r w:rsidR="005305D3">
          <w:rPr>
            <w:noProof/>
            <w:webHidden/>
          </w:rPr>
          <w:instrText xml:space="preserve"> PAGEREF _Toc86123130 \h </w:instrText>
        </w:r>
        <w:r w:rsidR="005305D3">
          <w:rPr>
            <w:noProof/>
            <w:webHidden/>
          </w:rPr>
        </w:r>
        <w:r w:rsidR="005305D3">
          <w:rPr>
            <w:noProof/>
            <w:webHidden/>
          </w:rPr>
          <w:fldChar w:fldCharType="separate"/>
        </w:r>
        <w:r w:rsidR="005305D3">
          <w:rPr>
            <w:noProof/>
            <w:webHidden/>
          </w:rPr>
          <w:t>33</w:t>
        </w:r>
        <w:r w:rsidR="005305D3">
          <w:rPr>
            <w:noProof/>
            <w:webHidden/>
          </w:rPr>
          <w:fldChar w:fldCharType="end"/>
        </w:r>
      </w:hyperlink>
    </w:p>
    <w:p w14:paraId="34AA123E" w14:textId="1EAF28BB" w:rsidR="005305D3" w:rsidRDefault="00130A9D">
      <w:pPr>
        <w:pStyle w:val="TableofFigures"/>
        <w:tabs>
          <w:tab w:val="right" w:leader="dot" w:pos="9016"/>
        </w:tabs>
        <w:rPr>
          <w:rFonts w:eastAsiaTheme="minorEastAsia"/>
          <w:noProof/>
          <w:lang w:eastAsia="en-GB"/>
        </w:rPr>
      </w:pPr>
      <w:hyperlink w:anchor="_Toc86123131" w:history="1">
        <w:r w:rsidR="005305D3" w:rsidRPr="00480C85">
          <w:rPr>
            <w:rStyle w:val="Hyperlink"/>
            <w:noProof/>
          </w:rPr>
          <w:t>Table 9 Cosine Similarity matrices for Experiment 1</w:t>
        </w:r>
        <w:r w:rsidR="005305D3">
          <w:rPr>
            <w:noProof/>
            <w:webHidden/>
          </w:rPr>
          <w:tab/>
        </w:r>
        <w:r w:rsidR="005305D3">
          <w:rPr>
            <w:noProof/>
            <w:webHidden/>
          </w:rPr>
          <w:fldChar w:fldCharType="begin"/>
        </w:r>
        <w:r w:rsidR="005305D3">
          <w:rPr>
            <w:noProof/>
            <w:webHidden/>
          </w:rPr>
          <w:instrText xml:space="preserve"> PAGEREF _Toc86123131 \h </w:instrText>
        </w:r>
        <w:r w:rsidR="005305D3">
          <w:rPr>
            <w:noProof/>
            <w:webHidden/>
          </w:rPr>
        </w:r>
        <w:r w:rsidR="005305D3">
          <w:rPr>
            <w:noProof/>
            <w:webHidden/>
          </w:rPr>
          <w:fldChar w:fldCharType="separate"/>
        </w:r>
        <w:r w:rsidR="005305D3">
          <w:rPr>
            <w:noProof/>
            <w:webHidden/>
          </w:rPr>
          <w:t>35</w:t>
        </w:r>
        <w:r w:rsidR="005305D3">
          <w:rPr>
            <w:noProof/>
            <w:webHidden/>
          </w:rPr>
          <w:fldChar w:fldCharType="end"/>
        </w:r>
      </w:hyperlink>
    </w:p>
    <w:p w14:paraId="7B8A9316" w14:textId="780F18D0" w:rsidR="005305D3" w:rsidRDefault="00130A9D">
      <w:pPr>
        <w:pStyle w:val="TableofFigures"/>
        <w:tabs>
          <w:tab w:val="right" w:leader="dot" w:pos="9016"/>
        </w:tabs>
        <w:rPr>
          <w:rFonts w:eastAsiaTheme="minorEastAsia"/>
          <w:noProof/>
          <w:lang w:eastAsia="en-GB"/>
        </w:rPr>
      </w:pPr>
      <w:hyperlink w:anchor="_Toc86123132" w:history="1">
        <w:r w:rsidR="005305D3" w:rsidRPr="00480C85">
          <w:rPr>
            <w:rStyle w:val="Hyperlink"/>
            <w:noProof/>
          </w:rPr>
          <w:t>Table 10 Cosine Similarity matrices for Experiment 2</w:t>
        </w:r>
        <w:r w:rsidR="005305D3">
          <w:rPr>
            <w:noProof/>
            <w:webHidden/>
          </w:rPr>
          <w:tab/>
        </w:r>
        <w:r w:rsidR="005305D3">
          <w:rPr>
            <w:noProof/>
            <w:webHidden/>
          </w:rPr>
          <w:fldChar w:fldCharType="begin"/>
        </w:r>
        <w:r w:rsidR="005305D3">
          <w:rPr>
            <w:noProof/>
            <w:webHidden/>
          </w:rPr>
          <w:instrText xml:space="preserve"> PAGEREF _Toc86123132 \h </w:instrText>
        </w:r>
        <w:r w:rsidR="005305D3">
          <w:rPr>
            <w:noProof/>
            <w:webHidden/>
          </w:rPr>
        </w:r>
        <w:r w:rsidR="005305D3">
          <w:rPr>
            <w:noProof/>
            <w:webHidden/>
          </w:rPr>
          <w:fldChar w:fldCharType="separate"/>
        </w:r>
        <w:r w:rsidR="005305D3">
          <w:rPr>
            <w:noProof/>
            <w:webHidden/>
          </w:rPr>
          <w:t>36</w:t>
        </w:r>
        <w:r w:rsidR="005305D3">
          <w:rPr>
            <w:noProof/>
            <w:webHidden/>
          </w:rPr>
          <w:fldChar w:fldCharType="end"/>
        </w:r>
      </w:hyperlink>
    </w:p>
    <w:p w14:paraId="0E39A689" w14:textId="431965A5" w:rsidR="005305D3" w:rsidRDefault="00130A9D">
      <w:pPr>
        <w:pStyle w:val="TableofFigures"/>
        <w:tabs>
          <w:tab w:val="right" w:leader="dot" w:pos="9016"/>
        </w:tabs>
        <w:rPr>
          <w:rFonts w:eastAsiaTheme="minorEastAsia"/>
          <w:noProof/>
          <w:lang w:eastAsia="en-GB"/>
        </w:rPr>
      </w:pPr>
      <w:hyperlink w:anchor="_Toc86123133" w:history="1">
        <w:r w:rsidR="005305D3" w:rsidRPr="00480C85">
          <w:rPr>
            <w:rStyle w:val="Hyperlink"/>
            <w:noProof/>
          </w:rPr>
          <w:t>Table 11 Cosine Similarity matrices for Experiment 3</w:t>
        </w:r>
        <w:r w:rsidR="005305D3">
          <w:rPr>
            <w:noProof/>
            <w:webHidden/>
          </w:rPr>
          <w:tab/>
        </w:r>
        <w:r w:rsidR="005305D3">
          <w:rPr>
            <w:noProof/>
            <w:webHidden/>
          </w:rPr>
          <w:fldChar w:fldCharType="begin"/>
        </w:r>
        <w:r w:rsidR="005305D3">
          <w:rPr>
            <w:noProof/>
            <w:webHidden/>
          </w:rPr>
          <w:instrText xml:space="preserve"> PAGEREF _Toc86123133 \h </w:instrText>
        </w:r>
        <w:r w:rsidR="005305D3">
          <w:rPr>
            <w:noProof/>
            <w:webHidden/>
          </w:rPr>
        </w:r>
        <w:r w:rsidR="005305D3">
          <w:rPr>
            <w:noProof/>
            <w:webHidden/>
          </w:rPr>
          <w:fldChar w:fldCharType="separate"/>
        </w:r>
        <w:r w:rsidR="005305D3">
          <w:rPr>
            <w:noProof/>
            <w:webHidden/>
          </w:rPr>
          <w:t>36</w:t>
        </w:r>
        <w:r w:rsidR="005305D3">
          <w:rPr>
            <w:noProof/>
            <w:webHidden/>
          </w:rPr>
          <w:fldChar w:fldCharType="end"/>
        </w:r>
      </w:hyperlink>
    </w:p>
    <w:p w14:paraId="54B68CD7" w14:textId="00593784" w:rsidR="005305D3" w:rsidRDefault="00130A9D">
      <w:pPr>
        <w:pStyle w:val="TableofFigures"/>
        <w:tabs>
          <w:tab w:val="right" w:leader="dot" w:pos="9016"/>
        </w:tabs>
        <w:rPr>
          <w:rFonts w:eastAsiaTheme="minorEastAsia"/>
          <w:noProof/>
          <w:lang w:eastAsia="en-GB"/>
        </w:rPr>
      </w:pPr>
      <w:hyperlink w:anchor="_Toc86123134" w:history="1">
        <w:r w:rsidR="005305D3" w:rsidRPr="00480C85">
          <w:rPr>
            <w:rStyle w:val="Hyperlink"/>
            <w:noProof/>
          </w:rPr>
          <w:t>Table 12 Cosine Similarity matrices for Experiment 4</w:t>
        </w:r>
        <w:r w:rsidR="005305D3">
          <w:rPr>
            <w:noProof/>
            <w:webHidden/>
          </w:rPr>
          <w:tab/>
        </w:r>
        <w:r w:rsidR="005305D3">
          <w:rPr>
            <w:noProof/>
            <w:webHidden/>
          </w:rPr>
          <w:fldChar w:fldCharType="begin"/>
        </w:r>
        <w:r w:rsidR="005305D3">
          <w:rPr>
            <w:noProof/>
            <w:webHidden/>
          </w:rPr>
          <w:instrText xml:space="preserve"> PAGEREF _Toc86123134 \h </w:instrText>
        </w:r>
        <w:r w:rsidR="005305D3">
          <w:rPr>
            <w:noProof/>
            <w:webHidden/>
          </w:rPr>
        </w:r>
        <w:r w:rsidR="005305D3">
          <w:rPr>
            <w:noProof/>
            <w:webHidden/>
          </w:rPr>
          <w:fldChar w:fldCharType="separate"/>
        </w:r>
        <w:r w:rsidR="005305D3">
          <w:rPr>
            <w:noProof/>
            <w:webHidden/>
          </w:rPr>
          <w:t>36</w:t>
        </w:r>
        <w:r w:rsidR="005305D3">
          <w:rPr>
            <w:noProof/>
            <w:webHidden/>
          </w:rPr>
          <w:fldChar w:fldCharType="end"/>
        </w:r>
      </w:hyperlink>
    </w:p>
    <w:p w14:paraId="7A460159" w14:textId="21EA0847" w:rsidR="005305D3" w:rsidRDefault="00130A9D">
      <w:pPr>
        <w:pStyle w:val="TableofFigures"/>
        <w:tabs>
          <w:tab w:val="right" w:leader="dot" w:pos="9016"/>
        </w:tabs>
        <w:rPr>
          <w:rFonts w:eastAsiaTheme="minorEastAsia"/>
          <w:noProof/>
          <w:lang w:eastAsia="en-GB"/>
        </w:rPr>
      </w:pPr>
      <w:hyperlink w:anchor="_Toc86123135" w:history="1">
        <w:r w:rsidR="005305D3" w:rsidRPr="00480C85">
          <w:rPr>
            <w:rStyle w:val="Hyperlink"/>
            <w:noProof/>
          </w:rPr>
          <w:t>Table 13 WordNet of top 5 words  form experiment 1</w:t>
        </w:r>
        <w:r w:rsidR="005305D3">
          <w:rPr>
            <w:noProof/>
            <w:webHidden/>
          </w:rPr>
          <w:tab/>
        </w:r>
        <w:r w:rsidR="005305D3">
          <w:rPr>
            <w:noProof/>
            <w:webHidden/>
          </w:rPr>
          <w:fldChar w:fldCharType="begin"/>
        </w:r>
        <w:r w:rsidR="005305D3">
          <w:rPr>
            <w:noProof/>
            <w:webHidden/>
          </w:rPr>
          <w:instrText xml:space="preserve"> PAGEREF _Toc86123135 \h </w:instrText>
        </w:r>
        <w:r w:rsidR="005305D3">
          <w:rPr>
            <w:noProof/>
            <w:webHidden/>
          </w:rPr>
        </w:r>
        <w:r w:rsidR="005305D3">
          <w:rPr>
            <w:noProof/>
            <w:webHidden/>
          </w:rPr>
          <w:fldChar w:fldCharType="separate"/>
        </w:r>
        <w:r w:rsidR="005305D3">
          <w:rPr>
            <w:noProof/>
            <w:webHidden/>
          </w:rPr>
          <w:t>37</w:t>
        </w:r>
        <w:r w:rsidR="005305D3">
          <w:rPr>
            <w:noProof/>
            <w:webHidden/>
          </w:rPr>
          <w:fldChar w:fldCharType="end"/>
        </w:r>
      </w:hyperlink>
    </w:p>
    <w:p w14:paraId="6AAEAD17" w14:textId="75E00F83" w:rsidR="005305D3" w:rsidRDefault="00130A9D">
      <w:pPr>
        <w:pStyle w:val="TableofFigures"/>
        <w:tabs>
          <w:tab w:val="right" w:leader="dot" w:pos="9016"/>
        </w:tabs>
        <w:rPr>
          <w:rFonts w:eastAsiaTheme="minorEastAsia"/>
          <w:noProof/>
          <w:lang w:eastAsia="en-GB"/>
        </w:rPr>
      </w:pPr>
      <w:hyperlink w:anchor="_Toc86123136" w:history="1">
        <w:r w:rsidR="005305D3" w:rsidRPr="00480C85">
          <w:rPr>
            <w:rStyle w:val="Hyperlink"/>
            <w:noProof/>
          </w:rPr>
          <w:t>Table 14 wordnet of top 5 words  form experiment 2</w:t>
        </w:r>
        <w:r w:rsidR="005305D3">
          <w:rPr>
            <w:noProof/>
            <w:webHidden/>
          </w:rPr>
          <w:tab/>
        </w:r>
        <w:r w:rsidR="005305D3">
          <w:rPr>
            <w:noProof/>
            <w:webHidden/>
          </w:rPr>
          <w:fldChar w:fldCharType="begin"/>
        </w:r>
        <w:r w:rsidR="005305D3">
          <w:rPr>
            <w:noProof/>
            <w:webHidden/>
          </w:rPr>
          <w:instrText xml:space="preserve"> PAGEREF _Toc86123136 \h </w:instrText>
        </w:r>
        <w:r w:rsidR="005305D3">
          <w:rPr>
            <w:noProof/>
            <w:webHidden/>
          </w:rPr>
        </w:r>
        <w:r w:rsidR="005305D3">
          <w:rPr>
            <w:noProof/>
            <w:webHidden/>
          </w:rPr>
          <w:fldChar w:fldCharType="separate"/>
        </w:r>
        <w:r w:rsidR="005305D3">
          <w:rPr>
            <w:noProof/>
            <w:webHidden/>
          </w:rPr>
          <w:t>38</w:t>
        </w:r>
        <w:r w:rsidR="005305D3">
          <w:rPr>
            <w:noProof/>
            <w:webHidden/>
          </w:rPr>
          <w:fldChar w:fldCharType="end"/>
        </w:r>
      </w:hyperlink>
    </w:p>
    <w:p w14:paraId="4A332BA3" w14:textId="5213C4E1" w:rsidR="005305D3" w:rsidRDefault="00130A9D">
      <w:pPr>
        <w:pStyle w:val="TableofFigures"/>
        <w:tabs>
          <w:tab w:val="right" w:leader="dot" w:pos="9016"/>
        </w:tabs>
        <w:rPr>
          <w:rFonts w:eastAsiaTheme="minorEastAsia"/>
          <w:noProof/>
          <w:lang w:eastAsia="en-GB"/>
        </w:rPr>
      </w:pPr>
      <w:hyperlink w:anchor="_Toc86123137" w:history="1">
        <w:r w:rsidR="005305D3" w:rsidRPr="00480C85">
          <w:rPr>
            <w:rStyle w:val="Hyperlink"/>
            <w:noProof/>
          </w:rPr>
          <w:t>Table 15 wordnet of top 5 words  form experiment 3</w:t>
        </w:r>
        <w:r w:rsidR="005305D3">
          <w:rPr>
            <w:noProof/>
            <w:webHidden/>
          </w:rPr>
          <w:tab/>
        </w:r>
        <w:r w:rsidR="005305D3">
          <w:rPr>
            <w:noProof/>
            <w:webHidden/>
          </w:rPr>
          <w:fldChar w:fldCharType="begin"/>
        </w:r>
        <w:r w:rsidR="005305D3">
          <w:rPr>
            <w:noProof/>
            <w:webHidden/>
          </w:rPr>
          <w:instrText xml:space="preserve"> PAGEREF _Toc86123137 \h </w:instrText>
        </w:r>
        <w:r w:rsidR="005305D3">
          <w:rPr>
            <w:noProof/>
            <w:webHidden/>
          </w:rPr>
        </w:r>
        <w:r w:rsidR="005305D3">
          <w:rPr>
            <w:noProof/>
            <w:webHidden/>
          </w:rPr>
          <w:fldChar w:fldCharType="separate"/>
        </w:r>
        <w:r w:rsidR="005305D3">
          <w:rPr>
            <w:noProof/>
            <w:webHidden/>
          </w:rPr>
          <w:t>39</w:t>
        </w:r>
        <w:r w:rsidR="005305D3">
          <w:rPr>
            <w:noProof/>
            <w:webHidden/>
          </w:rPr>
          <w:fldChar w:fldCharType="end"/>
        </w:r>
      </w:hyperlink>
    </w:p>
    <w:p w14:paraId="281DF5B7" w14:textId="390B7E06" w:rsidR="005305D3" w:rsidRDefault="00130A9D">
      <w:pPr>
        <w:pStyle w:val="TableofFigures"/>
        <w:tabs>
          <w:tab w:val="right" w:leader="dot" w:pos="9016"/>
        </w:tabs>
        <w:rPr>
          <w:rFonts w:eastAsiaTheme="minorEastAsia"/>
          <w:noProof/>
          <w:lang w:eastAsia="en-GB"/>
        </w:rPr>
      </w:pPr>
      <w:hyperlink w:anchor="_Toc86123138" w:history="1">
        <w:r w:rsidR="005305D3" w:rsidRPr="00480C85">
          <w:rPr>
            <w:rStyle w:val="Hyperlink"/>
            <w:noProof/>
          </w:rPr>
          <w:t>Table 16 wordnet of top 5 words  form experiment 4</w:t>
        </w:r>
        <w:r w:rsidR="005305D3">
          <w:rPr>
            <w:noProof/>
            <w:webHidden/>
          </w:rPr>
          <w:tab/>
        </w:r>
        <w:r w:rsidR="005305D3">
          <w:rPr>
            <w:noProof/>
            <w:webHidden/>
          </w:rPr>
          <w:fldChar w:fldCharType="begin"/>
        </w:r>
        <w:r w:rsidR="005305D3">
          <w:rPr>
            <w:noProof/>
            <w:webHidden/>
          </w:rPr>
          <w:instrText xml:space="preserve"> PAGEREF _Toc86123138 \h </w:instrText>
        </w:r>
        <w:r w:rsidR="005305D3">
          <w:rPr>
            <w:noProof/>
            <w:webHidden/>
          </w:rPr>
        </w:r>
        <w:r w:rsidR="005305D3">
          <w:rPr>
            <w:noProof/>
            <w:webHidden/>
          </w:rPr>
          <w:fldChar w:fldCharType="separate"/>
        </w:r>
        <w:r w:rsidR="005305D3">
          <w:rPr>
            <w:noProof/>
            <w:webHidden/>
          </w:rPr>
          <w:t>40</w:t>
        </w:r>
        <w:r w:rsidR="005305D3">
          <w:rPr>
            <w:noProof/>
            <w:webHidden/>
          </w:rPr>
          <w:fldChar w:fldCharType="end"/>
        </w:r>
      </w:hyperlink>
    </w:p>
    <w:p w14:paraId="20683DBB" w14:textId="2DDE39E9" w:rsidR="005305D3" w:rsidRDefault="00130A9D">
      <w:pPr>
        <w:pStyle w:val="TableofFigures"/>
        <w:tabs>
          <w:tab w:val="right" w:leader="dot" w:pos="9016"/>
        </w:tabs>
        <w:rPr>
          <w:rFonts w:eastAsiaTheme="minorEastAsia"/>
          <w:noProof/>
          <w:lang w:eastAsia="en-GB"/>
        </w:rPr>
      </w:pPr>
      <w:hyperlink w:anchor="_Toc86123139" w:history="1">
        <w:r w:rsidR="005305D3" w:rsidRPr="00480C85">
          <w:rPr>
            <w:rStyle w:val="Hyperlink"/>
            <w:noProof/>
          </w:rPr>
          <w:t>Table 17 Mantel test with 10-word network</w:t>
        </w:r>
        <w:r w:rsidR="005305D3">
          <w:rPr>
            <w:noProof/>
            <w:webHidden/>
          </w:rPr>
          <w:tab/>
        </w:r>
        <w:r w:rsidR="005305D3">
          <w:rPr>
            <w:noProof/>
            <w:webHidden/>
          </w:rPr>
          <w:fldChar w:fldCharType="begin"/>
        </w:r>
        <w:r w:rsidR="005305D3">
          <w:rPr>
            <w:noProof/>
            <w:webHidden/>
          </w:rPr>
          <w:instrText xml:space="preserve"> PAGEREF _Toc86123139 \h </w:instrText>
        </w:r>
        <w:r w:rsidR="005305D3">
          <w:rPr>
            <w:noProof/>
            <w:webHidden/>
          </w:rPr>
        </w:r>
        <w:r w:rsidR="005305D3">
          <w:rPr>
            <w:noProof/>
            <w:webHidden/>
          </w:rPr>
          <w:fldChar w:fldCharType="separate"/>
        </w:r>
        <w:r w:rsidR="005305D3">
          <w:rPr>
            <w:noProof/>
            <w:webHidden/>
          </w:rPr>
          <w:t>41</w:t>
        </w:r>
        <w:r w:rsidR="005305D3">
          <w:rPr>
            <w:noProof/>
            <w:webHidden/>
          </w:rPr>
          <w:fldChar w:fldCharType="end"/>
        </w:r>
      </w:hyperlink>
    </w:p>
    <w:p w14:paraId="5A14F703" w14:textId="4B537C9C" w:rsidR="005305D3" w:rsidRDefault="00130A9D">
      <w:pPr>
        <w:pStyle w:val="TableofFigures"/>
        <w:tabs>
          <w:tab w:val="right" w:leader="dot" w:pos="9016"/>
        </w:tabs>
        <w:rPr>
          <w:rFonts w:eastAsiaTheme="minorEastAsia"/>
          <w:noProof/>
          <w:lang w:eastAsia="en-GB"/>
        </w:rPr>
      </w:pPr>
      <w:hyperlink w:anchor="_Toc86123140" w:history="1">
        <w:r w:rsidR="005305D3" w:rsidRPr="00480C85">
          <w:rPr>
            <w:rStyle w:val="Hyperlink"/>
            <w:noProof/>
          </w:rPr>
          <w:t>Table 18 Vertical comparison mantel test</w:t>
        </w:r>
        <w:r w:rsidR="005305D3">
          <w:rPr>
            <w:noProof/>
            <w:webHidden/>
          </w:rPr>
          <w:tab/>
        </w:r>
        <w:r w:rsidR="005305D3">
          <w:rPr>
            <w:noProof/>
            <w:webHidden/>
          </w:rPr>
          <w:fldChar w:fldCharType="begin"/>
        </w:r>
        <w:r w:rsidR="005305D3">
          <w:rPr>
            <w:noProof/>
            <w:webHidden/>
          </w:rPr>
          <w:instrText xml:space="preserve"> PAGEREF _Toc86123140 \h </w:instrText>
        </w:r>
        <w:r w:rsidR="005305D3">
          <w:rPr>
            <w:noProof/>
            <w:webHidden/>
          </w:rPr>
        </w:r>
        <w:r w:rsidR="005305D3">
          <w:rPr>
            <w:noProof/>
            <w:webHidden/>
          </w:rPr>
          <w:fldChar w:fldCharType="separate"/>
        </w:r>
        <w:r w:rsidR="005305D3">
          <w:rPr>
            <w:noProof/>
            <w:webHidden/>
          </w:rPr>
          <w:t>42</w:t>
        </w:r>
        <w:r w:rsidR="005305D3">
          <w:rPr>
            <w:noProof/>
            <w:webHidden/>
          </w:rPr>
          <w:fldChar w:fldCharType="end"/>
        </w:r>
      </w:hyperlink>
    </w:p>
    <w:p w14:paraId="6F7F7AD3" w14:textId="71552440" w:rsidR="00696EC9" w:rsidRDefault="005305D3" w:rsidP="001C0A0F">
      <w:r>
        <w:fldChar w:fldCharType="end"/>
      </w:r>
    </w:p>
    <w:p w14:paraId="6FC72CB5" w14:textId="4349DC70" w:rsidR="00696EC9" w:rsidRDefault="00696EC9" w:rsidP="001C0A0F"/>
    <w:p w14:paraId="039A92E1" w14:textId="382AEC04" w:rsidR="00696EC9" w:rsidRDefault="00696EC9" w:rsidP="001C0A0F"/>
    <w:p w14:paraId="61AD2925" w14:textId="78A4632F" w:rsidR="00696EC9" w:rsidRDefault="00696EC9" w:rsidP="001C0A0F"/>
    <w:p w14:paraId="557DE9C6" w14:textId="67620A68" w:rsidR="00696EC9" w:rsidRDefault="00696EC9" w:rsidP="001C0A0F"/>
    <w:p w14:paraId="37362D32" w14:textId="3470A2D8" w:rsidR="007F500A" w:rsidRDefault="007F500A" w:rsidP="001C0A0F"/>
    <w:p w14:paraId="6023FD7A" w14:textId="5FC01652" w:rsidR="007F500A" w:rsidRDefault="007F500A" w:rsidP="001C0A0F"/>
    <w:p w14:paraId="6725424B" w14:textId="1B6D36C7" w:rsidR="007F500A" w:rsidRDefault="007F500A" w:rsidP="001C0A0F"/>
    <w:p w14:paraId="1E7F4218" w14:textId="4F36AA37" w:rsidR="00AD489E" w:rsidRDefault="00FA16FB" w:rsidP="001C0A0F">
      <w:r>
        <w:br w:type="page"/>
      </w:r>
    </w:p>
    <w:p w14:paraId="6A97956F" w14:textId="23BD40B5" w:rsidR="00F831B2" w:rsidRDefault="00CE113D" w:rsidP="00A27BFB">
      <w:pPr>
        <w:pStyle w:val="Heading1"/>
      </w:pPr>
      <w:bookmarkStart w:id="2" w:name="_Toc86205667"/>
      <w:r>
        <w:lastRenderedPageBreak/>
        <w:t>Abstract:</w:t>
      </w:r>
      <w:bookmarkEnd w:id="2"/>
    </w:p>
    <w:p w14:paraId="2E681541" w14:textId="77777777" w:rsidR="00A27BFB" w:rsidRPr="00A27BFB" w:rsidRDefault="00A27BFB" w:rsidP="00A27BFB"/>
    <w:p w14:paraId="3D815314" w14:textId="764B96CD" w:rsidR="00CE113D" w:rsidRDefault="00CE113D" w:rsidP="001B276D">
      <w:pPr>
        <w:jc w:val="both"/>
      </w:pPr>
      <w:r>
        <w:t>Traditional Information retrieval systems are designed to ret</w:t>
      </w:r>
      <w:r w:rsidR="001F08D6">
        <w:t>r</w:t>
      </w:r>
      <w:r>
        <w:t>i</w:t>
      </w:r>
      <w:r w:rsidR="001F08D6">
        <w:t>e</w:t>
      </w:r>
      <w:r>
        <w:t>ve the information from the source by giving a query or group of strings we are searching for</w:t>
      </w:r>
      <w:r w:rsidR="001F08D6">
        <w:t>. By matching those strings with the source data to retrieve the most relevant document from the internet or any other databases. The way similarity of the document is usually calculated by matching the search string with the information in the documents but retrieving the information by a statistical method can be most relevant and effective. Like searching for a research paper of a specific category like scientific research papers, psychology research papers with a statistical method will be helpful. To retrieve specific categorized information statistically, an application or a method should be developed, which could differentiate the different types of content available in different documents semantically. Likewise in this project developing a statistical method that could differentiate scientific articles from psychology articles</w:t>
      </w:r>
      <w:r w:rsidR="00742FFD">
        <w:t xml:space="preserve"> using Latent Semantic Analysis.</w:t>
      </w:r>
    </w:p>
    <w:p w14:paraId="4CE52AFC" w14:textId="4B03C0E1" w:rsidR="009F6D13" w:rsidRDefault="005C126E" w:rsidP="001B276D">
      <w:pPr>
        <w:jc w:val="both"/>
      </w:pPr>
      <w:r>
        <w:t>To avoid this limitation of using pre-defined tags o</w:t>
      </w:r>
      <w:r w:rsidR="00400F88">
        <w:t>r</w:t>
      </w:r>
      <w:r>
        <w:t xml:space="preserve"> </w:t>
      </w:r>
      <w:r w:rsidR="001C3400">
        <w:t>by direct matching of search string with the document titles or content</w:t>
      </w:r>
      <w:r>
        <w:t xml:space="preserve">, a statistical method needs to be developed to derive the semantic </w:t>
      </w:r>
      <w:r w:rsidR="00A42C16">
        <w:t xml:space="preserve">value </w:t>
      </w:r>
      <w:r w:rsidR="00676726">
        <w:t>that could</w:t>
      </w:r>
      <w:r>
        <w:t xml:space="preserve"> </w:t>
      </w:r>
      <w:r w:rsidR="00091964">
        <w:t>different</w:t>
      </w:r>
      <w:r w:rsidR="00676726">
        <w:t>iate multiple</w:t>
      </w:r>
      <w:r w:rsidR="00091964">
        <w:t xml:space="preserve"> type of content</w:t>
      </w:r>
      <w:r w:rsidR="00400F88">
        <w:t xml:space="preserve"> specific documents</w:t>
      </w:r>
      <w:r>
        <w:t>.</w:t>
      </w:r>
    </w:p>
    <w:p w14:paraId="4733F2F0" w14:textId="73D705B8" w:rsidR="00C74AB0" w:rsidRDefault="00B20BF5" w:rsidP="001B276D">
      <w:pPr>
        <w:jc w:val="both"/>
      </w:pPr>
      <w:r>
        <w:t xml:space="preserve">After conducting several experiments </w:t>
      </w:r>
      <w:r w:rsidR="00CF3150">
        <w:t>and investigati</w:t>
      </w:r>
      <w:r w:rsidR="009F5270">
        <w:t xml:space="preserve">ng the problem </w:t>
      </w:r>
      <w:r w:rsidR="00C55DA5">
        <w:t xml:space="preserve">to identify a </w:t>
      </w:r>
      <w:r w:rsidR="00473537">
        <w:t xml:space="preserve">statistical test to differentiate different type of </w:t>
      </w:r>
      <w:r w:rsidR="007E01A7">
        <w:t>content or documents</w:t>
      </w:r>
      <w:r w:rsidR="001656E8">
        <w:t>, The results are quite optimistic</w:t>
      </w:r>
      <w:r w:rsidR="00651BAB">
        <w:t xml:space="preserve"> and interesting to observe</w:t>
      </w:r>
      <w:r w:rsidR="0034244E">
        <w:t xml:space="preserve">, that the </w:t>
      </w:r>
      <w:r w:rsidR="00810D84">
        <w:t xml:space="preserve">performance of </w:t>
      </w:r>
      <w:r w:rsidR="001D75DB">
        <w:t xml:space="preserve">statistical test </w:t>
      </w:r>
      <w:r w:rsidR="00810D84">
        <w:t xml:space="preserve">was better at paragraph and article level, </w:t>
      </w:r>
      <w:r w:rsidR="00A00711">
        <w:t xml:space="preserve">but not at lower paragraph levels and </w:t>
      </w:r>
      <w:r w:rsidR="00742F63">
        <w:t xml:space="preserve">also performs well with moderate size of data set </w:t>
      </w:r>
      <w:r w:rsidR="00AE6664">
        <w:t>compared to smaller or larger datasets.</w:t>
      </w:r>
    </w:p>
    <w:p w14:paraId="4002EB1B" w14:textId="3279E2AC" w:rsidR="0024529A" w:rsidRDefault="0024529A" w:rsidP="001B276D">
      <w:pPr>
        <w:jc w:val="both"/>
      </w:pPr>
    </w:p>
    <w:p w14:paraId="08F99C81" w14:textId="2819ACEB" w:rsidR="0024529A" w:rsidRDefault="0024529A" w:rsidP="001B276D">
      <w:pPr>
        <w:jc w:val="both"/>
      </w:pPr>
    </w:p>
    <w:p w14:paraId="7C0B86D6" w14:textId="59CD7127" w:rsidR="0024529A" w:rsidRDefault="0024529A" w:rsidP="001B276D">
      <w:pPr>
        <w:jc w:val="both"/>
      </w:pPr>
    </w:p>
    <w:p w14:paraId="397ABCC3" w14:textId="11A46ABE" w:rsidR="0024529A" w:rsidRDefault="0024529A" w:rsidP="001B276D">
      <w:pPr>
        <w:jc w:val="both"/>
      </w:pPr>
    </w:p>
    <w:p w14:paraId="6B9FAAAD" w14:textId="76493D38" w:rsidR="0024529A" w:rsidRDefault="0024529A" w:rsidP="001B276D">
      <w:pPr>
        <w:jc w:val="both"/>
      </w:pPr>
    </w:p>
    <w:p w14:paraId="72BE7604" w14:textId="055EE691" w:rsidR="0024529A" w:rsidRDefault="0024529A" w:rsidP="001B276D">
      <w:pPr>
        <w:jc w:val="both"/>
      </w:pPr>
    </w:p>
    <w:p w14:paraId="24C004B2" w14:textId="559A1E34" w:rsidR="0024529A" w:rsidRDefault="0024529A" w:rsidP="001B276D">
      <w:pPr>
        <w:jc w:val="both"/>
      </w:pPr>
    </w:p>
    <w:p w14:paraId="1485A3C2" w14:textId="2A6402F4" w:rsidR="0024529A" w:rsidRDefault="0024529A" w:rsidP="001B276D">
      <w:pPr>
        <w:jc w:val="both"/>
      </w:pPr>
    </w:p>
    <w:p w14:paraId="59D2180A" w14:textId="5A431672" w:rsidR="0024529A" w:rsidRDefault="0024529A" w:rsidP="001B276D">
      <w:pPr>
        <w:jc w:val="both"/>
      </w:pPr>
    </w:p>
    <w:p w14:paraId="5AC0FE8F" w14:textId="03174171" w:rsidR="0024529A" w:rsidRDefault="0024529A" w:rsidP="001B276D">
      <w:pPr>
        <w:jc w:val="both"/>
      </w:pPr>
    </w:p>
    <w:p w14:paraId="2E364B37" w14:textId="03D2DCA5" w:rsidR="0029791C" w:rsidRDefault="0029791C" w:rsidP="001B276D">
      <w:pPr>
        <w:jc w:val="both"/>
      </w:pPr>
    </w:p>
    <w:p w14:paraId="4B674ACE" w14:textId="5D895A4E" w:rsidR="0029791C" w:rsidRDefault="0029791C" w:rsidP="001B276D">
      <w:pPr>
        <w:jc w:val="both"/>
      </w:pPr>
    </w:p>
    <w:p w14:paraId="795A5593" w14:textId="3063A027" w:rsidR="0029791C" w:rsidRDefault="0029791C" w:rsidP="001B276D">
      <w:pPr>
        <w:jc w:val="both"/>
      </w:pPr>
    </w:p>
    <w:p w14:paraId="7903C45E" w14:textId="7ACD079F" w:rsidR="0029791C" w:rsidRDefault="0029791C" w:rsidP="001B276D">
      <w:pPr>
        <w:jc w:val="both"/>
      </w:pPr>
    </w:p>
    <w:p w14:paraId="26AA621D" w14:textId="711D151C" w:rsidR="0029791C" w:rsidRDefault="0029791C" w:rsidP="001B276D">
      <w:pPr>
        <w:jc w:val="both"/>
      </w:pPr>
    </w:p>
    <w:p w14:paraId="03BFC7C4" w14:textId="470F7650" w:rsidR="0029791C" w:rsidRDefault="0029791C" w:rsidP="001B276D">
      <w:pPr>
        <w:jc w:val="both"/>
      </w:pPr>
    </w:p>
    <w:p w14:paraId="74694D02" w14:textId="77777777" w:rsidR="0029791C" w:rsidRDefault="0029791C" w:rsidP="001B276D">
      <w:pPr>
        <w:jc w:val="both"/>
      </w:pPr>
    </w:p>
    <w:p w14:paraId="1CD7D4F5" w14:textId="0BC9444B" w:rsidR="00B36702" w:rsidRDefault="00B36702" w:rsidP="00B36702">
      <w:pPr>
        <w:pStyle w:val="Heading1"/>
      </w:pPr>
      <w:bookmarkStart w:id="3" w:name="_Toc79473107"/>
      <w:bookmarkStart w:id="4" w:name="_Toc86205668"/>
      <w:r>
        <w:t>Chapter 1 Introduction</w:t>
      </w:r>
      <w:bookmarkEnd w:id="1"/>
      <w:bookmarkEnd w:id="3"/>
      <w:bookmarkEnd w:id="4"/>
    </w:p>
    <w:p w14:paraId="64887BBD" w14:textId="62FFDB0C" w:rsidR="00D15318" w:rsidRDefault="00D15318" w:rsidP="00021C5A"/>
    <w:p w14:paraId="0C834FF4" w14:textId="0ED45FAC" w:rsidR="00D15318" w:rsidRPr="00021C5A" w:rsidRDefault="00D15318" w:rsidP="00305BAD">
      <w:pPr>
        <w:jc w:val="both"/>
      </w:pPr>
      <w:r>
        <w:t xml:space="preserve">With people spending increasing time online for studying and researching looking for resources like scientific research papers, newspapers, psychology research papers etc. It is hard </w:t>
      </w:r>
      <w:r w:rsidR="009E033D">
        <w:t xml:space="preserve">and time consuming to find resources </w:t>
      </w:r>
      <w:r w:rsidR="00305BAD">
        <w:t>t</w:t>
      </w:r>
      <w:r w:rsidR="009E033D">
        <w:t xml:space="preserve">hat we want from </w:t>
      </w:r>
      <w:r w:rsidR="00305BAD">
        <w:t>the</w:t>
      </w:r>
      <w:r w:rsidR="009E033D">
        <w:t xml:space="preserve"> ocean of content available on </w:t>
      </w:r>
      <w:r w:rsidR="00305BAD">
        <w:t xml:space="preserve">the </w:t>
      </w:r>
      <w:r w:rsidR="009E033D">
        <w:t xml:space="preserve">internet. But, </w:t>
      </w:r>
      <w:proofErr w:type="gramStart"/>
      <w:r w:rsidR="009E033D">
        <w:t>If</w:t>
      </w:r>
      <w:proofErr w:type="gramEnd"/>
      <w:r w:rsidR="009E033D">
        <w:t xml:space="preserve"> different documents available on </w:t>
      </w:r>
      <w:r w:rsidR="00305BAD">
        <w:t xml:space="preserve">the </w:t>
      </w:r>
      <w:r w:rsidR="009E033D">
        <w:t xml:space="preserve">internet are tagged according to the content available within the document, It will at least decrease the complexity of searching for </w:t>
      </w:r>
      <w:r w:rsidR="00305BAD">
        <w:t xml:space="preserve">a </w:t>
      </w:r>
      <w:r w:rsidR="009E033D">
        <w:t>specific type of document</w:t>
      </w:r>
      <w:r w:rsidR="00305BAD">
        <w:t xml:space="preserve"> to some extent. To achieve this first an application</w:t>
      </w:r>
      <w:r w:rsidR="00364E24">
        <w:t xml:space="preserve"> or a method</w:t>
      </w:r>
      <w:r w:rsidR="00305BAD">
        <w:t xml:space="preserve"> need</w:t>
      </w:r>
      <w:r w:rsidR="00364E24">
        <w:t>s</w:t>
      </w:r>
      <w:r w:rsidR="00305BAD">
        <w:t xml:space="preserve"> to be developed to analyse the content available in the document</w:t>
      </w:r>
      <w:r w:rsidR="00364E24">
        <w:t xml:space="preserve"> and differentiate it from other documents statistically.</w:t>
      </w:r>
    </w:p>
    <w:p w14:paraId="12A2F847" w14:textId="32026EBD" w:rsidR="00D15318" w:rsidRDefault="00B84B9C" w:rsidP="00B36702">
      <w:pPr>
        <w:jc w:val="both"/>
      </w:pPr>
      <w:r>
        <w:t xml:space="preserve">LSA is a natural language processing technique based on linear algebra that tries to capture and code the semantics of words and documents at different levels of document like paragraph level, document level, etc. </w:t>
      </w:r>
      <w:r>
        <w:fldChar w:fldCharType="begin"/>
      </w:r>
      <w:r>
        <w:instrText xml:space="preserve"> ADDIN ZOTERO_ITEM CSL_CITATION {"citationID":"KkSP3ykr","properties":{"formattedCitation":"(Pilato and Vassallo, 2015)","plainCitation":"(Pilato and Vassallo, 2015)","noteIndex":0},"citationItems":[{"id":86,"uris":["http://zotero.org/users/local/JDH5x0lp/items/67V9LRLQ"],"uri":["http://zotero.org/users/local/JDH5x0lp/items/67V9LRLQ"],"itemData":{"id":86,"type":"article-journal","abstract":"The aim of this paper is to present a new point of view that makes it possible to give a statistical interpretation of the traditional latent semantic analysis (LSA) paradigm based on the truncated singular value decomposition (TSVD) technique. We show how the TSVD can be interpreted as a statistical estimator derived from the LSA co-occurrence relationship matrix by mapping probability distributions on Riemanian manifolds. Besides, the quality of the estimator model can be expressed by introducing a figure of merit arising from the Solomonoff approach. This figure of merit takes into account both the adherence to the sample data and the simplicity of the model. In our model, the simplicity parameter of the proposed figure of merit depends on the number of the singular values retained after the truncation process, while the TSVD estimator, according to the Hellinger distance, guarantees the minimal distance between the sample probability distribution and the inferred probabilistic model.","container-title":"IEEE Transactions on Emerging Topics in Computing","DOI":"10.1109/TETC.2014.2385594","ISSN":"2168-6750","issue":"2","note":"event: IEEE Transactions on Emerging Topics in Computing","page":"185-192","source":"IEEE Xplore","title":"TSVD as a Statistical Estimator in the Latent Semantic Analysis Paradigm","volume":"3","author":[{"family":"Pilato","given":"Giovanni"},{"family":"Vassallo","given":"Giorgio"}],"issued":{"date-parts":[["2015",6]]}}}],"schema":"https://github.com/citation-style-language/schema/raw/master/csl-citation.json"} </w:instrText>
      </w:r>
      <w:r>
        <w:fldChar w:fldCharType="separate"/>
      </w:r>
      <w:r w:rsidRPr="002348C5">
        <w:rPr>
          <w:rFonts w:ascii="Calibri" w:hAnsi="Calibri" w:cs="Calibri"/>
        </w:rPr>
        <w:t>(Pilato and Vassallo, 2015)</w:t>
      </w:r>
      <w:r>
        <w:fldChar w:fldCharType="end"/>
      </w:r>
      <w:r>
        <w:t xml:space="preserve">. There are a lot of algorithms to extract lexical information from text corpora. In this area, the focus is to identify what can be extracted from the distribution of words, excluding </w:t>
      </w:r>
      <w:r w:rsidR="00FF41CB">
        <w:t>sub lexical</w:t>
      </w:r>
      <w:r>
        <w:t xml:space="preserve"> information, perceptual grounding and intimate constraint</w:t>
      </w:r>
      <w:r w:rsidR="00DF415E">
        <w:fldChar w:fldCharType="begin"/>
      </w:r>
      <w:r w:rsidR="00DF415E">
        <w:instrText xml:space="preserve"> ADDIN ZOTERO_ITEM CSL_CITATION {"citationID":"wy6esMET","properties":{"formattedCitation":"(Dennis et al., 2003)","plainCitation":"(Dennis et al., 2003)","noteIndex":0},"citationItems":[{"id":124,"uris":["http://zotero.org/users/local/JDH5x0lp/items/CIT3PIHK"],"uri":["http://zotero.org/users/local/JDH5x0lp/items/CIT3PIHK"],"itemData":{"id":124,"type":"article-journal","abstract":"The Syntagmatic Paradigmatic model (SP; Dennis &amp; Harrington 2001, Dennis submitted) and the Pooled Adjacent Context model (PAC; Redington, Chater &amp; Finch 1998) are compared on their ability to extract syntactic, semantic and associative information from a corpus of text. On a measure of syntactic class (and subclass) information based on the WordNet lexical database (Miller 1990), the models performed similarly with a small advantage for the PAC model. On a measure of semantic structure based on the similarities produced by Latent Semantic Analysis (LSA; Landauer &amp; Dumais 1997), the models performed equivalently with a small advantage for the SP model. On a measure of associative information based on the free association norms of Nelson, McEvoy &amp; Schreiber (1999), the SP model shows a substantive advantage over the PAC model producing more than twice as many associates.","source":"ResearchGate","title":"A comparison of statistical models for the extraction of lexical information from text corpora","author":[{"family":"Dennis","given":"Simon"},{"family":"Dennis@colorado","given":"Simon"},{"literal":"Edu"}],"issued":{"date-parts":[["2003",1,1]]}}}],"schema":"https://github.com/citation-style-language/schema/raw/master/csl-citation.json"} </w:instrText>
      </w:r>
      <w:r w:rsidR="00DF415E">
        <w:fldChar w:fldCharType="separate"/>
      </w:r>
      <w:r w:rsidR="00DF415E" w:rsidRPr="00DF415E">
        <w:rPr>
          <w:rFonts w:ascii="Calibri" w:hAnsi="Calibri" w:cs="Calibri"/>
        </w:rPr>
        <w:t>(Dennis et al., 2003)</w:t>
      </w:r>
      <w:r w:rsidR="00DF415E">
        <w:fldChar w:fldCharType="end"/>
      </w:r>
      <w:r>
        <w:t>.</w:t>
      </w:r>
      <w:r w:rsidR="00E921BA">
        <w:t xml:space="preserve"> LSA is a well-known algorithm for computational modelling of the construction of semantic representations of the corpus. LSA is also widely used in information retrieval systems</w:t>
      </w:r>
      <w:r w:rsidR="00E921BA">
        <w:fldChar w:fldCharType="begin"/>
      </w:r>
      <w:r w:rsidR="00E921BA">
        <w:instrText xml:space="preserve"> ADDIN ZOTERO_ITEM CSL_CITATION {"citationID":"jZzuU3nF","properties":{"formattedCitation":"(Wenli, 2016)","plainCitation":"(Wenli, 2016)","noteIndex":0},"citationItems":[{"id":127,"uris":["http://zotero.org/users/local/JDH5x0lp/items/HSHUJSVC"],"uri":["http://zotero.org/users/local/JDH5x0lp/items/HSHUJSVC"],"itemData":{"id":127,"type":"paper-conference","abstract":"The basic principle of Classic traditional information retrieval model is the machine matching of the key word, namely retrieval based on keywords. This paper proposes a pre-clustering-based latent semantic analysis algorithm for document retrieval. The algorithm can solve the problem of time consuming computation of the similarity between the query vector and each text vector in the traditional latent semantic algorithm for document retrieval. It first clusters the documents using k-means clustering based on the latent semantic analysis, finds out the central point of each cluster, and then calculates the similarity between the query vector and each cluster's central points for retrieval. In view of the characteristics of document retrieval, it proposes a new method for calculating the feature weights and adopts the method of pre-clustering to preprocess document collection. The results of the experiment show that the new algorithm can reduce the search time, and improve the retrieval efficiency.","container-title":"2016 Eighth International Conference on Measuring Technology and Mechatronics Automation (ICMTMA)","DOI":"10.1109/ICMTMA.2016.37","event":"2016 Eighth International Conference on Measuring Technology and Mechatronics Automation (ICMTMA)","note":"ISSN: 2157-1481","page":"118-121","source":"IEEE Xplore","title":"Application Research on Latent Semantic Analysis for Information Retrieval","author":[{"family":"Wenli","given":"Chen"}],"issued":{"date-parts":[["2016",3]]}}}],"schema":"https://github.com/citation-style-language/schema/raw/master/csl-citation.json"} </w:instrText>
      </w:r>
      <w:r w:rsidR="00E921BA">
        <w:fldChar w:fldCharType="separate"/>
      </w:r>
      <w:r w:rsidR="00E921BA" w:rsidRPr="00E921BA">
        <w:rPr>
          <w:rFonts w:ascii="Calibri" w:hAnsi="Calibri" w:cs="Calibri"/>
        </w:rPr>
        <w:t>(Wenli, 2016)</w:t>
      </w:r>
      <w:r w:rsidR="00E921BA">
        <w:fldChar w:fldCharType="end"/>
      </w:r>
      <w:r w:rsidR="00E921BA">
        <w:t>.</w:t>
      </w:r>
      <w:r>
        <w:t xml:space="preserve"> </w:t>
      </w:r>
      <w:r w:rsidR="00B36702">
        <w:t>From</w:t>
      </w:r>
      <w:r w:rsidR="00B36702">
        <w:fldChar w:fldCharType="begin"/>
      </w:r>
      <w:r w:rsidR="00B36702">
        <w:instrText xml:space="preserve"> ADDIN ZOTERO_ITEM CSL_CITATION {"citationID":"O3GwDsSb","properties":{"formattedCitation":"(Mohamed and Watada, 2010)","plainCitation":"(Mohamed and Watada, 2010)","noteIndex":0},"citationItems":[{"id":92,"uris":["http://zotero.org/users/local/JDH5x0lp/items/DDHYS9ZT"],"uri":["http://zotero.org/users/local/JDH5x0lp/items/DDHYS9ZT"],"itemData":{"id":92,"type":"paper-conference","abstract":"Web is one of major information sources. Failure in proper management of knowledge leads to incorrect results returned by search engines. Therefore, the web should have an effective information retrieval system to improve the correctness of retrieval results. This study provides a method to assign a new document to the fittest category out of predefined categories, where latent semantic analysis (LSA) is used to evaluate each term in documents, the similarity between terms and documents as well as the one between terms and categories. The objective of our method is to fuse evidential reasoning method with LSA which can assign a new document to a predefined category. The method provides better results in performance of classification comparing to the fusion of an evidential reasoning approach with term frequency inverse document frequency (TFIDF).","container-title":"2010 IEEE International Conference on Industrial Engineering and Engineering Management","DOI":"10.1109/IEEM.2010.5674188","event":"2010 IEEE International Conference on Industrial Engineering and Engineering Management","note":"ISSN: 2157-362X","page":"1092-1096","source":"IEEE Xplore","title":"An evidential reasoning based LSA approach to document classification for knowledge acquisition","author":[{"family":"Mohamed","given":"R."},{"family":"Watada","given":"J."}],"issued":{"date-parts":[["2010",12]]}}}],"schema":"https://github.com/citation-style-language/schema/raw/master/csl-citation.json"} </w:instrText>
      </w:r>
      <w:r w:rsidR="00B36702">
        <w:fldChar w:fldCharType="separate"/>
      </w:r>
      <w:r w:rsidR="00B36702" w:rsidRPr="00522F92">
        <w:rPr>
          <w:rFonts w:ascii="Calibri" w:hAnsi="Calibri" w:cs="Calibri"/>
        </w:rPr>
        <w:t>(Mohamed and Watada, 2010)</w:t>
      </w:r>
      <w:r w:rsidR="00B36702">
        <w:fldChar w:fldCharType="end"/>
      </w:r>
      <w:r w:rsidR="00B36702">
        <w:t xml:space="preserve">, an LSA approach to document classification for knowledge application acquisition has been proposed, but the classification of documents is done by generating a set of words with high weights from the document and matching them to a predefined dictionary of categorised words obtained from training the documents. The scope of using a predefined dictionary to the model might not be the ultimate or the best solution to categorise the documents effectively. </w:t>
      </w:r>
    </w:p>
    <w:p w14:paraId="107648CF" w14:textId="453DA6F4" w:rsidR="00B84B9C" w:rsidRDefault="00B84B9C" w:rsidP="00B36702">
      <w:pPr>
        <w:jc w:val="both"/>
      </w:pPr>
      <w:r>
        <w:t xml:space="preserve">The project is to </w:t>
      </w:r>
      <w:r w:rsidR="001A22A8">
        <w:t xml:space="preserve">investigate and </w:t>
      </w:r>
      <w:r>
        <w:t>develop an application to model systematic communication by extraction and representation of the contextual usage of words through the statistical computation applied to large corpora of text for both semantic and syntactic analysis. For my project, I will find the</w:t>
      </w:r>
      <w:r w:rsidR="009F2449">
        <w:t xml:space="preserve"> </w:t>
      </w:r>
      <w:r w:rsidR="00FE00BF">
        <w:t>statistical</w:t>
      </w:r>
      <w:r>
        <w:t xml:space="preserve"> difference between law and science, science, non-</w:t>
      </w:r>
      <w:r w:rsidR="0085156F">
        <w:t>science,</w:t>
      </w:r>
      <w:r>
        <w:t xml:space="preserve"> and psychology papers</w:t>
      </w:r>
      <w:r w:rsidR="00FE00BF">
        <w:t xml:space="preserve"> from a corpus of texts,</w:t>
      </w:r>
      <w:r>
        <w:t xml:space="preserve"> by extracting the insights from the data using Latent Semantic Analysis (LSA) and then by using statistical tests </w:t>
      </w:r>
      <w:r w:rsidR="00FE00BF">
        <w:t xml:space="preserve">to </w:t>
      </w:r>
      <w:r>
        <w:t>compare the data extracted from each model and then find the insights that could differentiate those documents with statistical measure.</w:t>
      </w:r>
    </w:p>
    <w:p w14:paraId="7F17C85B" w14:textId="32DA77D6" w:rsidR="00D15318" w:rsidRDefault="00B36702" w:rsidP="00B36702">
      <w:pPr>
        <w:jc w:val="both"/>
      </w:pPr>
      <w:r>
        <w:t>To avoid this limitation</w:t>
      </w:r>
      <w:r w:rsidR="00F20971">
        <w:t xml:space="preserve"> of using pre-defined words from the training data to classify the corpus of text</w:t>
      </w:r>
      <w:r>
        <w:t xml:space="preserve">, a statistical method needs to be developed to derive the semantic distance between the weighted words. Knowing that there are many algorithms to analyse the document semantically, knowing the best algorithm to produce weighted words to analyse the document is a problem. There are many statistical methods to test the results, like the chi-square test, t-test, Mantel test. Choosing one that suites to the project results is a problem. So, the research question raises here. </w:t>
      </w:r>
    </w:p>
    <w:p w14:paraId="0234186D" w14:textId="0F180C05" w:rsidR="001B276D" w:rsidRDefault="001B276D" w:rsidP="00B36702">
      <w:pPr>
        <w:jc w:val="both"/>
      </w:pPr>
      <w:r>
        <w:t>Research Questions:</w:t>
      </w:r>
    </w:p>
    <w:p w14:paraId="72C2BAC8" w14:textId="2DE72533" w:rsidR="00D15318" w:rsidRDefault="00B74861" w:rsidP="00812C57">
      <w:pPr>
        <w:jc w:val="both"/>
      </w:pPr>
      <w:r>
        <w:t>Is Latent Semantic Analysis</w:t>
      </w:r>
      <w:r w:rsidR="00B36702">
        <w:t xml:space="preserve"> effective </w:t>
      </w:r>
      <w:r w:rsidR="00A739E0">
        <w:t>in</w:t>
      </w:r>
      <w:r w:rsidR="00B36702">
        <w:t xml:space="preserve"> analy</w:t>
      </w:r>
      <w:r w:rsidR="005C4E40">
        <w:t>se</w:t>
      </w:r>
      <w:r w:rsidR="00B36702">
        <w:t xml:space="preserve"> the </w:t>
      </w:r>
      <w:r w:rsidR="002700C0">
        <w:t xml:space="preserve">huge </w:t>
      </w:r>
      <w:r w:rsidR="00B36702">
        <w:t>corpus</w:t>
      </w:r>
      <w:r w:rsidR="002700C0">
        <w:t xml:space="preserve"> of data in a document</w:t>
      </w:r>
      <w:r w:rsidR="00B36702">
        <w:t xml:space="preserve">? </w:t>
      </w:r>
    </w:p>
    <w:p w14:paraId="79BFE741" w14:textId="1113FDED" w:rsidR="00B36702" w:rsidRDefault="00B36702" w:rsidP="00812C57">
      <w:pPr>
        <w:jc w:val="both"/>
      </w:pPr>
      <w:r>
        <w:t xml:space="preserve">What </w:t>
      </w:r>
      <w:r w:rsidR="009E6D90">
        <w:t xml:space="preserve">statistical </w:t>
      </w:r>
      <w:r>
        <w:t xml:space="preserve">test best fits to </w:t>
      </w:r>
      <w:r w:rsidR="00E04BFA">
        <w:t>evaluate the difference between the scient</w:t>
      </w:r>
      <w:r w:rsidR="006D4CBF">
        <w:t>if</w:t>
      </w:r>
      <w:r w:rsidR="00E04BFA">
        <w:t xml:space="preserve">ic articles and </w:t>
      </w:r>
      <w:r w:rsidR="006D4CBF">
        <w:t>psychology articles</w:t>
      </w:r>
      <w:r>
        <w:t>?</w:t>
      </w:r>
    </w:p>
    <w:p w14:paraId="717CC5B6" w14:textId="5AB9CA48" w:rsidR="00D23E5B" w:rsidRDefault="00D23E5B" w:rsidP="00B36702">
      <w:pPr>
        <w:jc w:val="both"/>
      </w:pPr>
    </w:p>
    <w:p w14:paraId="13830F8F" w14:textId="77777777" w:rsidR="003B51BE" w:rsidRPr="006E7A8F" w:rsidRDefault="003B51BE" w:rsidP="00B36702">
      <w:pPr>
        <w:jc w:val="both"/>
      </w:pPr>
    </w:p>
    <w:p w14:paraId="5217B328" w14:textId="5D510A1A" w:rsidR="00B36702" w:rsidRDefault="00B36702" w:rsidP="00B010D8">
      <w:pPr>
        <w:pStyle w:val="Heading1"/>
      </w:pPr>
      <w:bookmarkStart w:id="5" w:name="_Toc79217137"/>
      <w:bookmarkStart w:id="6" w:name="_Toc79473108"/>
      <w:bookmarkStart w:id="7" w:name="_Toc86205669"/>
      <w:r>
        <w:lastRenderedPageBreak/>
        <w:t>Chapter 2 Literature Review</w:t>
      </w:r>
      <w:bookmarkEnd w:id="5"/>
      <w:bookmarkEnd w:id="6"/>
      <w:bookmarkEnd w:id="7"/>
    </w:p>
    <w:p w14:paraId="08FD7C30" w14:textId="77777777" w:rsidR="00D23E5B" w:rsidRPr="00D23E5B" w:rsidRDefault="00D23E5B" w:rsidP="00D23E5B"/>
    <w:p w14:paraId="66544F13" w14:textId="7DC341B8" w:rsidR="00A217C6" w:rsidRDefault="008969C3" w:rsidP="006237A5">
      <w:pPr>
        <w:jc w:val="both"/>
      </w:pPr>
      <w:r>
        <w:t xml:space="preserve">Many of </w:t>
      </w:r>
      <w:r w:rsidR="00F72D47">
        <w:t xml:space="preserve">the </w:t>
      </w:r>
      <w:r w:rsidR="00140532">
        <w:t xml:space="preserve">first and most </w:t>
      </w:r>
      <w:r>
        <w:t>ambitious sy</w:t>
      </w:r>
      <w:r w:rsidR="00140532">
        <w:t xml:space="preserve">stemic </w:t>
      </w:r>
      <w:r w:rsidR="00D71FCF">
        <w:t>approaches w</w:t>
      </w:r>
      <w:r w:rsidR="00F72D47">
        <w:t>ere</w:t>
      </w:r>
      <w:r w:rsidR="00D71FCF">
        <w:t xml:space="preserve"> proposed by </w:t>
      </w:r>
      <w:r w:rsidR="00A217C6">
        <w:fldChar w:fldCharType="begin"/>
      </w:r>
      <w:r w:rsidR="00A217C6">
        <w:instrText xml:space="preserve"> ADDIN ZOTERO_ITEM CSL_CITATION {"citationID":"07AC1u9N","properties":{"formattedCitation":"(Von Bertalanffy, 1967)","plainCitation":"(Von Bertalanffy, 1967)","noteIndex":0},"citationItems":[{"id":98,"uris":["http://zotero.org/users/local/JDH5x0lp/items/KDEJV2SE"],"uri":["http://zotero.org/users/local/JDH5x0lp/items/KDEJV2SE"],"itemData":{"id":98,"type":"article-journal","container-title":"Social Science Information","DOI":"10.1177/053901846700600610","ISSN":"0539-0184","issue":"6","journalAbbreviation":"Social Science Information","note":"publisher: SAGE Publications Ltd","page":"125-136","title":"General theory of systems : Application to psychology","volume":"6","author":[{"family":"Von Bertalanffy","given":"Ludwig"}],"issued":{"date-parts":[["1967",12,1]]}}}],"schema":"https://github.com/citation-style-language/schema/raw/master/csl-citation.json"} </w:instrText>
      </w:r>
      <w:r w:rsidR="00A217C6">
        <w:fldChar w:fldCharType="separate"/>
      </w:r>
      <w:r w:rsidR="00A217C6" w:rsidRPr="00A217C6">
        <w:rPr>
          <w:rFonts w:ascii="Calibri" w:hAnsi="Calibri" w:cs="Calibri"/>
        </w:rPr>
        <w:t>(Von Bertalanffy, 1967)</w:t>
      </w:r>
      <w:r w:rsidR="00A217C6">
        <w:fldChar w:fldCharType="end"/>
      </w:r>
      <w:r w:rsidR="00D449B2">
        <w:t>,</w:t>
      </w:r>
      <w:r w:rsidR="00C24672">
        <w:t xml:space="preserve"> He</w:t>
      </w:r>
      <w:r w:rsidR="000B4CBC">
        <w:t xml:space="preserve"> was</w:t>
      </w:r>
      <w:r w:rsidR="00C24672">
        <w:t xml:space="preserve"> interested in mathematical laws</w:t>
      </w:r>
      <w:r w:rsidR="000B4CBC">
        <w:t xml:space="preserve"> that characterized systems in different </w:t>
      </w:r>
      <w:r w:rsidR="00871225">
        <w:t>fields.</w:t>
      </w:r>
      <w:r w:rsidR="00C24672">
        <w:t xml:space="preserve"> </w:t>
      </w:r>
      <w:r w:rsidR="00D449B2">
        <w:t xml:space="preserve"> who as early 19</w:t>
      </w:r>
      <w:r w:rsidR="00A12D2B">
        <w:t>20s tried to develop a general theory of systems</w:t>
      </w:r>
      <w:r w:rsidR="004543CC">
        <w:t xml:space="preserve"> to identify </w:t>
      </w:r>
      <w:r w:rsidR="008B1957">
        <w:t>and formalize abstract princip</w:t>
      </w:r>
      <w:r w:rsidR="00281D87">
        <w:t xml:space="preserve">les that apply to most systems, be they </w:t>
      </w:r>
      <w:r w:rsidR="00A26F7D">
        <w:t>s</w:t>
      </w:r>
      <w:r w:rsidR="00D804F8">
        <w:t xml:space="preserve">ociological, physical, </w:t>
      </w:r>
      <w:r w:rsidR="009F0450">
        <w:t>psychological,</w:t>
      </w:r>
      <w:r w:rsidR="00D804F8">
        <w:t xml:space="preserve"> and </w:t>
      </w:r>
      <w:r w:rsidR="009F0450">
        <w:t>biological?</w:t>
      </w:r>
      <w:r w:rsidR="00871225">
        <w:t xml:space="preserve"> </w:t>
      </w:r>
      <w:r w:rsidR="00067E14">
        <w:t>And proved that a small number of systems of differenti</w:t>
      </w:r>
      <w:r w:rsidR="00A2535A">
        <w:t>al equations can explain natural and social p</w:t>
      </w:r>
      <w:r w:rsidR="00932A6A">
        <w:t>henomena</w:t>
      </w:r>
      <w:r w:rsidR="00E00FBC">
        <w:t xml:space="preserve"> in different fields.</w:t>
      </w:r>
    </w:p>
    <w:p w14:paraId="61723290" w14:textId="7FA9EA7A" w:rsidR="009C03D3" w:rsidRDefault="002D7A47" w:rsidP="006237A5">
      <w:pPr>
        <w:jc w:val="both"/>
      </w:pPr>
      <w:r>
        <w:t>Later</w:t>
      </w:r>
      <w:r w:rsidR="002A5C83">
        <w:t xml:space="preserve"> </w:t>
      </w:r>
      <w:r w:rsidR="009B1AE6">
        <w:fldChar w:fldCharType="begin"/>
      </w:r>
      <w:r w:rsidR="009B1AE6">
        <w:instrText xml:space="preserve"> ADDIN ZOTERO_ITEM CSL_CITATION {"citationID":"xher9vJo","properties":{"formattedCitation":"(Ashby, 1961)","plainCitation":"(Ashby, 1961)","noteIndex":0},"citationItems":[{"id":101,"uris":["http://zotero.org/users/local/JDH5x0lp/items/EQMFD4LL"],"uri":["http://zotero.org/users/local/JDH5x0lp/items/EQMFD4LL"],"itemData":{"id":101,"type":"book","publisher":"Chapman &amp; Hall Ltd","title":"An introduction to cybernetics","author":[{"family":"Ashby","given":"W Ross"}],"issued":{"date-parts":[["1961"]]}}}],"schema":"https://github.com/citation-style-language/schema/raw/master/csl-citation.json"} </w:instrText>
      </w:r>
      <w:r w:rsidR="009B1AE6">
        <w:fldChar w:fldCharType="separate"/>
      </w:r>
      <w:r w:rsidR="009B1AE6" w:rsidRPr="009B1AE6">
        <w:rPr>
          <w:rFonts w:ascii="Calibri" w:hAnsi="Calibri" w:cs="Calibri"/>
        </w:rPr>
        <w:t>(Ashby, 1961)</w:t>
      </w:r>
      <w:r w:rsidR="009B1AE6">
        <w:fldChar w:fldCharType="end"/>
      </w:r>
      <w:r w:rsidR="00A82211">
        <w:t xml:space="preserve"> </w:t>
      </w:r>
      <w:r w:rsidR="0072023A">
        <w:t xml:space="preserve">carried out </w:t>
      </w:r>
      <w:r w:rsidR="00897F21">
        <w:t xml:space="preserve">the </w:t>
      </w:r>
      <w:r w:rsidR="00F72D47">
        <w:t>further</w:t>
      </w:r>
      <w:r w:rsidR="0072023A">
        <w:t xml:space="preserve"> mathematical formulation of system behaviour.</w:t>
      </w:r>
      <w:r w:rsidR="00BA4C3E">
        <w:t xml:space="preserve"> </w:t>
      </w:r>
      <w:r w:rsidR="00491C7A">
        <w:t>E</w:t>
      </w:r>
      <w:r w:rsidR="002B7953">
        <w:t>xplained the importance of feedback control, input, output</w:t>
      </w:r>
      <w:r w:rsidR="00C97279">
        <w:t xml:space="preserve">, </w:t>
      </w:r>
      <w:r w:rsidR="00036B04">
        <w:t>prediction,</w:t>
      </w:r>
      <w:r w:rsidR="00C97279">
        <w:t xml:space="preserve"> and stability</w:t>
      </w:r>
      <w:r w:rsidR="000708CC">
        <w:t xml:space="preserve"> while working on aircraft fire control. </w:t>
      </w:r>
      <w:r w:rsidR="00EB2D11">
        <w:t>He generalizes these concepts to biology and social sciences.</w:t>
      </w:r>
      <w:r w:rsidR="00EE68BB">
        <w:t xml:space="preserve"> And</w:t>
      </w:r>
      <w:r w:rsidR="005C2E71">
        <w:t xml:space="preserve"> in </w:t>
      </w:r>
      <w:r w:rsidR="005C2E71">
        <w:fldChar w:fldCharType="begin"/>
      </w:r>
      <w:r w:rsidR="005C2E71">
        <w:instrText xml:space="preserve"> ADDIN ZOTERO_ITEM CSL_CITATION {"citationID":"27XwR51L","properties":{"formattedCitation":"(Brooks-Gordon and Freeman, 2006)","plainCitation":"(Brooks-Gordon and Freeman, 2006)","noteIndex":0},"citationItems":[{"id":102,"uris":["http://zotero.org/users/local/JDH5x0lp/items/33ICCUDZ"],"uri":["http://zotero.org/users/local/JDH5x0lp/items/33ICCUDZ"],"itemData":{"id":102,"type":"book","publisher":"Oxford University Press UK","source":"PhilPapers","title":"Law and Psychology: Current Legal Issues","title-short":"Law and Psychology","author":[{"family":"Brooks-Gordon","given":"Belinda"},{"family":"Freeman","given":"Michael"}],"issued":{"date-parts":[["2006"]]}}}],"schema":"https://github.com/citation-style-language/schema/raw/master/csl-citation.json"} </w:instrText>
      </w:r>
      <w:r w:rsidR="005C2E71">
        <w:fldChar w:fldCharType="separate"/>
      </w:r>
      <w:r w:rsidR="005C2E71" w:rsidRPr="005C2E71">
        <w:rPr>
          <w:rFonts w:ascii="Calibri" w:hAnsi="Calibri" w:cs="Calibri"/>
        </w:rPr>
        <w:t>(Brooks-Gordon and Freeman, 2006)</w:t>
      </w:r>
      <w:r w:rsidR="005C2E71">
        <w:fldChar w:fldCharType="end"/>
      </w:r>
      <w:r w:rsidR="005C2E71">
        <w:t xml:space="preserve"> </w:t>
      </w:r>
      <w:r w:rsidR="00822A37">
        <w:t>mentioned different</w:t>
      </w:r>
      <w:r w:rsidR="00275595">
        <w:t xml:space="preserve"> computational models </w:t>
      </w:r>
      <w:r w:rsidR="00DA19DF">
        <w:t xml:space="preserve">of the construction of syntactic </w:t>
      </w:r>
      <w:r w:rsidR="00C77751">
        <w:t>structures include the Pooled Adjacent Context Model</w:t>
      </w:r>
      <w:r w:rsidR="00A9035D">
        <w:t xml:space="preserve"> </w:t>
      </w:r>
      <w:r w:rsidR="00C77751">
        <w:t>(PAC)</w:t>
      </w:r>
      <w:r w:rsidR="009E486B">
        <w:t>,</w:t>
      </w:r>
      <w:r w:rsidR="00C77751">
        <w:t xml:space="preserve"> </w:t>
      </w:r>
      <w:r w:rsidR="00BF4E91">
        <w:t xml:space="preserve">the </w:t>
      </w:r>
      <w:r w:rsidR="00AD3DB1">
        <w:t>Syntagmatic Paradigm</w:t>
      </w:r>
      <w:r w:rsidR="00227B35">
        <w:t>atic model</w:t>
      </w:r>
      <w:r w:rsidR="00A9035D">
        <w:t xml:space="preserve"> </w:t>
      </w:r>
      <w:r w:rsidR="00227B35">
        <w:t xml:space="preserve">(SP) and </w:t>
      </w:r>
      <w:r w:rsidR="001452A2">
        <w:t>c</w:t>
      </w:r>
      <w:r w:rsidR="00227B35">
        <w:t>om</w:t>
      </w:r>
      <w:r w:rsidR="001452A2">
        <w:t xml:space="preserve">putational models of the construction of semantic representations </w:t>
      </w:r>
      <w:r w:rsidR="00162CDA">
        <w:t xml:space="preserve">including, </w:t>
      </w:r>
      <w:r w:rsidR="00887FA5">
        <w:t>Latent Semantic Analysis (</w:t>
      </w:r>
      <w:r w:rsidR="00162CDA">
        <w:t>L</w:t>
      </w:r>
      <w:r w:rsidR="000C1CB2">
        <w:t>SA</w:t>
      </w:r>
      <w:r w:rsidR="00887FA5">
        <w:t>)</w:t>
      </w:r>
      <w:r w:rsidR="000C1CB2">
        <w:t>, Hyperspace Analogue to Language</w:t>
      </w:r>
      <w:r w:rsidR="00A9035D">
        <w:t xml:space="preserve"> </w:t>
      </w:r>
      <w:r w:rsidR="000C1CB2">
        <w:t xml:space="preserve">(HAL), </w:t>
      </w:r>
      <w:r w:rsidR="00A9035D">
        <w:t>Sparse Random Context Representation (SR</w:t>
      </w:r>
      <w:r w:rsidR="002C420E">
        <w:t>CR</w:t>
      </w:r>
      <w:r w:rsidR="00A9035D">
        <w:t>)</w:t>
      </w:r>
      <w:r w:rsidR="002C420E">
        <w:t xml:space="preserve"> and Word Association Space(WAS)</w:t>
      </w:r>
      <w:r w:rsidR="002534F3">
        <w:t xml:space="preserve">. These models are used to elucidate the </w:t>
      </w:r>
      <w:r w:rsidR="005A1FB1">
        <w:t>similarity or difference</w:t>
      </w:r>
      <w:r w:rsidR="0029039C">
        <w:t xml:space="preserve">, </w:t>
      </w:r>
      <w:r w:rsidR="00317FA7">
        <w:t xml:space="preserve">of word </w:t>
      </w:r>
      <w:r w:rsidR="008E39A9">
        <w:t>and passage meaning through the statistical analysis</w:t>
      </w:r>
      <w:r w:rsidR="00795040">
        <w:t xml:space="preserve"> of large text corpora.</w:t>
      </w:r>
      <w:r w:rsidR="00411B45">
        <w:t xml:space="preserve"> </w:t>
      </w:r>
      <w:r w:rsidR="00CE6C47" w:rsidRPr="00CE6C47">
        <w:t>Unsupervised learning techniques can be used to build higher</w:t>
      </w:r>
      <w:r w:rsidR="00F048D1">
        <w:t>-</w:t>
      </w:r>
      <w:r w:rsidR="00CE6C47" w:rsidRPr="00CE6C47">
        <w:t xml:space="preserve">level representations of word meaning due to statistical redundancies observed in </w:t>
      </w:r>
      <w:r w:rsidR="00F048D1">
        <w:t xml:space="preserve">the </w:t>
      </w:r>
      <w:r w:rsidR="00CE6C47" w:rsidRPr="00CE6C47">
        <w:t>language</w:t>
      </w:r>
      <w:r w:rsidR="00841F23">
        <w:fldChar w:fldCharType="begin"/>
      </w:r>
      <w:r w:rsidR="00841F23">
        <w:instrText xml:space="preserve"> ADDIN ZOTERO_ITEM CSL_CITATION {"citationID":"saWMBqf6","properties":{"formattedCitation":"(Kintsch, 2001)","plainCitation":"(Kintsch, 2001)","noteIndex":0},"citationItems":[{"id":173,"uris":["http://zotero.org/users/local/JDH5x0lp/items/YBZQGURJ"],"uri":["http://zotero.org/users/local/JDH5x0lp/items/YBZQGURJ"],"itemData":{"id":173,"type":"article-journal","abstract":"Abstract In Latent Semantic Analysis (LSA) the meaning of a word is represented as a vector in a high-dimensional semantic space. Different meanings of a word or different senses of a word are not distinguished. Instead, word senses are appropriately modified as the word is used in different contexts. In N-VP sentences, the precise meaning of the verb phrase depends on the noun it is combined with. An algorithm is described to adjust the meaning of a predicate as it is applied to different arguments. In forming a sentence meaning, not all features of a predicate are combined with the features of the argument, but only those that are appropriate to the argument. Hence, a different “sense” of a predicate emerges every time it is used in a different context. This predication algorithm is explored in the context of four different semantic problems: metaphor interpretation, causal inferences, similarity judgments, and homonym disambiguation.","container-title":"Cognitive Science","DOI":"https://doi.org/10.1207/s15516709cog2502_1","issue":"2","note":"_eprint: https://onlinelibrary.wiley.com/doi/pdf/10.1207/s15516709cog2502_1","page":"173-202","title":"Predication","volume":"25","author":[{"family":"Kintsch","given":"Walter"}],"issued":{"date-parts":[["2001"]]}}}],"schema":"https://github.com/citation-style-language/schema/raw/master/csl-citation.json"} </w:instrText>
      </w:r>
      <w:r w:rsidR="00841F23">
        <w:fldChar w:fldCharType="separate"/>
      </w:r>
      <w:r w:rsidR="00841F23" w:rsidRPr="00841F23">
        <w:rPr>
          <w:rFonts w:ascii="Calibri" w:hAnsi="Calibri" w:cs="Calibri"/>
        </w:rPr>
        <w:t>(Kintsch, 2001)</w:t>
      </w:r>
      <w:r w:rsidR="00841F23">
        <w:fldChar w:fldCharType="end"/>
      </w:r>
      <w:r w:rsidR="00CE6C47" w:rsidRPr="00CE6C47">
        <w:t>.</w:t>
      </w:r>
    </w:p>
    <w:p w14:paraId="1EB620E9" w14:textId="60450CBA" w:rsidR="00733272" w:rsidRDefault="00733272" w:rsidP="006237A5">
      <w:pPr>
        <w:jc w:val="both"/>
      </w:pPr>
      <w:r>
        <w:t>Choosing the c</w:t>
      </w:r>
      <w:r w:rsidR="00E97234">
        <w:t xml:space="preserve">orpus size plays an important role in </w:t>
      </w:r>
      <w:r w:rsidR="00084730">
        <w:t>obtaining test results</w:t>
      </w:r>
      <w:r w:rsidR="00CF0672">
        <w:t xml:space="preserve">. </w:t>
      </w:r>
      <w:r w:rsidR="00CF0672" w:rsidRPr="00CF0672">
        <w:t>Large, heterogeneous corpora are a risk because they may include more noise or too much specific information from a single area, lowering the accuracy of the resulting models. However, there is no consensus on the predicted corpus size or what constitutes a large or small corpus</w:t>
      </w:r>
      <w:r w:rsidR="003B003A">
        <w:fldChar w:fldCharType="begin"/>
      </w:r>
      <w:r w:rsidR="003B003A">
        <w:instrText xml:space="preserve"> ADDIN ZOTERO_ITEM CSL_CITATION {"citationID":"vWEDK0LP","properties":{"formattedCitation":"(Dascalu and McNamara, 2017)","plainCitation":"(Dascalu and McNamara, 2017)","noteIndex":0},"citationItems":[{"id":138,"uris":["http://zotero.org/users/local/JDH5x0lp/items/YQ3QGX44"],"uri":["http://zotero.org/users/local/JDH5x0lp/items/YQ3QGX44"],"itemData":{"id":138,"type":"paper-conference","abstract":"This study examines how differences in corpus size influence the accuracy of Latent Semantic Analysis (LSA) spaces and Latent Dirichlet Allocation (LDA) spaces in two tasks: a word association task and a vocabulary definition test. Specific optimizations were considered in building each semantic model. Initial results indicate that larger corpora lead to greater accuracy and that LDA probabilistic models, similar to LSA vector spaces, can provide insights into cognitive processing at semantic levels.","source":"ResearchGate","title":"How Important Is Size? An Investigation of Corpus Size and Meaning in both Latent Semantic Analysis and Latent Dirichlet Allocation","title-short":"How Important Is Size?","author":[{"family":"Dascalu","given":"Mihai"},{"family":"McNamara","given":"Danielle"}],"issued":{"date-parts":[["2017",1,1]]}}}],"schema":"https://github.com/citation-style-language/schema/raw/master/csl-citation.json"} </w:instrText>
      </w:r>
      <w:r w:rsidR="003B003A">
        <w:fldChar w:fldCharType="separate"/>
      </w:r>
      <w:r w:rsidR="003B003A" w:rsidRPr="003B003A">
        <w:rPr>
          <w:rFonts w:ascii="Calibri" w:hAnsi="Calibri" w:cs="Calibri"/>
        </w:rPr>
        <w:t>(Dascalu and McNamara, 2017)</w:t>
      </w:r>
      <w:r w:rsidR="003B003A">
        <w:fldChar w:fldCharType="end"/>
      </w:r>
      <w:r w:rsidR="00CF0672" w:rsidRPr="00CF0672">
        <w:t>.</w:t>
      </w:r>
      <w:r w:rsidR="004B34D6">
        <w:t xml:space="preserve"> </w:t>
      </w:r>
    </w:p>
    <w:p w14:paraId="5093A9B1" w14:textId="6C92C817" w:rsidR="00402510" w:rsidRDefault="00AC084B" w:rsidP="006237A5">
      <w:pPr>
        <w:jc w:val="both"/>
      </w:pPr>
      <w:r w:rsidRPr="00AC084B">
        <w:t>T</w:t>
      </w:r>
      <w:r>
        <w:t>he author's</w:t>
      </w:r>
      <w:r w:rsidRPr="00AC084B">
        <w:t xml:space="preserve"> study not only highlights the advantages of employing larger corpora to create LSA and LDA models but also paves the way for future research. The requirement to study LSA and LDA models constructed on large and small corpora that are counterbalanced in terms of domains covered and linguistic complexity is one of the most important of them. Future research should also look into the possibility of LDA models contributing to our knowledge of cognitive processing</w:t>
      </w:r>
      <w:r w:rsidR="00C901D8">
        <w:fldChar w:fldCharType="begin"/>
      </w:r>
      <w:r w:rsidR="00C901D8">
        <w:instrText xml:space="preserve"> ADDIN ZOTERO_ITEM CSL_CITATION {"citationID":"Y7n3xd7u","properties":{"formattedCitation":"(Dascalu and McNamara, 2017)","plainCitation":"(Dascalu and McNamara, 2017)","noteIndex":0},"citationItems":[{"id":138,"uris":["http://zotero.org/users/local/JDH5x0lp/items/YQ3QGX44"],"uri":["http://zotero.org/users/local/JDH5x0lp/items/YQ3QGX44"],"itemData":{"id":138,"type":"paper-conference","abstract":"This study examines how differences in corpus size influence the accuracy of Latent Semantic Analysis (LSA) spaces and Latent Dirichlet Allocation (LDA) spaces in two tasks: a word association task and a vocabulary definition test. Specific optimizations were considered in building each semantic model. Initial results indicate that larger corpora lead to greater accuracy and that LDA probabilistic models, similar to LSA vector spaces, can provide insights into cognitive processing at semantic levels.","source":"ResearchGate","title":"How Important Is Size? An Investigation of Corpus Size and Meaning in both Latent Semantic Analysis and Latent Dirichlet Allocation","title-short":"How Important Is Size?","author":[{"family":"Dascalu","given":"Mihai"},{"family":"McNamara","given":"Danielle"}],"issued":{"date-parts":[["2017",1,1]]}}}],"schema":"https://github.com/citation-style-language/schema/raw/master/csl-citation.json"} </w:instrText>
      </w:r>
      <w:r w:rsidR="00C901D8">
        <w:fldChar w:fldCharType="separate"/>
      </w:r>
      <w:r w:rsidR="00C901D8" w:rsidRPr="00C901D8">
        <w:rPr>
          <w:rFonts w:ascii="Calibri" w:hAnsi="Calibri" w:cs="Calibri"/>
        </w:rPr>
        <w:t>(Dascalu and McNamara, 2017)</w:t>
      </w:r>
      <w:r w:rsidR="00C901D8">
        <w:fldChar w:fldCharType="end"/>
      </w:r>
      <w:r w:rsidRPr="00AC084B">
        <w:t>.</w:t>
      </w:r>
    </w:p>
    <w:p w14:paraId="56130C3F" w14:textId="77777777" w:rsidR="00F15937" w:rsidRDefault="00F15937" w:rsidP="006237A5">
      <w:pPr>
        <w:jc w:val="both"/>
      </w:pPr>
    </w:p>
    <w:p w14:paraId="17AD46CC" w14:textId="437543A2" w:rsidR="00D11CA6" w:rsidRDefault="00D11CA6" w:rsidP="00B010D8">
      <w:pPr>
        <w:pStyle w:val="Heading2"/>
      </w:pPr>
      <w:bookmarkStart w:id="8" w:name="_Toc86205670"/>
      <w:r>
        <w:t>2.1 LSA for Semantic analysis</w:t>
      </w:r>
      <w:bookmarkEnd w:id="8"/>
    </w:p>
    <w:p w14:paraId="7F882301" w14:textId="3772826F" w:rsidR="00D11CA6" w:rsidRPr="00D018E8" w:rsidRDefault="00D11CA6" w:rsidP="006237A5">
      <w:pPr>
        <w:jc w:val="both"/>
        <w:rPr>
          <w:rFonts w:cstheme="minorHAnsi"/>
        </w:rPr>
      </w:pPr>
    </w:p>
    <w:p w14:paraId="3F02A17C" w14:textId="7072A53C" w:rsidR="00807510" w:rsidRPr="00D018E8" w:rsidRDefault="00807510" w:rsidP="006237A5">
      <w:pPr>
        <w:jc w:val="both"/>
        <w:rPr>
          <w:rFonts w:cstheme="minorHAnsi"/>
          <w:color w:val="222222"/>
          <w:shd w:val="clear" w:color="auto" w:fill="FFFFFF"/>
        </w:rPr>
      </w:pPr>
      <w:r w:rsidRPr="00D018E8">
        <w:rPr>
          <w:rFonts w:cstheme="minorHAnsi"/>
        </w:rPr>
        <w:t>In Latent sema</w:t>
      </w:r>
      <w:r w:rsidR="00D018E8">
        <w:rPr>
          <w:rFonts w:cstheme="minorHAnsi"/>
        </w:rPr>
        <w:t>n</w:t>
      </w:r>
      <w:r w:rsidRPr="00D018E8">
        <w:rPr>
          <w:rFonts w:cstheme="minorHAnsi"/>
        </w:rPr>
        <w:t xml:space="preserve">tic </w:t>
      </w:r>
      <w:r w:rsidR="009477F1" w:rsidRPr="00D018E8">
        <w:rPr>
          <w:rFonts w:cstheme="minorHAnsi"/>
        </w:rPr>
        <w:t>analysis, the</w:t>
      </w:r>
      <w:r w:rsidRPr="00D018E8">
        <w:rPr>
          <w:rFonts w:cstheme="minorHAnsi"/>
        </w:rPr>
        <w:t xml:space="preserve"> term latent means </w:t>
      </w:r>
      <w:r w:rsidRPr="00D018E8">
        <w:rPr>
          <w:rFonts w:cstheme="minorHAnsi"/>
          <w:color w:val="222222"/>
          <w:shd w:val="clear" w:color="auto" w:fill="FFFFFF"/>
        </w:rPr>
        <w:t xml:space="preserve">hidden </w:t>
      </w:r>
      <w:r w:rsidR="003B0BDF" w:rsidRPr="00D018E8">
        <w:rPr>
          <w:rFonts w:cstheme="minorHAnsi"/>
          <w:color w:val="222222"/>
          <w:shd w:val="clear" w:color="auto" w:fill="FFFFFF"/>
        </w:rPr>
        <w:t>in the data which cannot be directly measured. These features are essential to the data but are not essential features of the data set</w:t>
      </w:r>
      <w:proofErr w:type="gramStart"/>
      <w:r w:rsidR="003B0BDF" w:rsidRPr="00D018E8">
        <w:rPr>
          <w:rFonts w:cstheme="minorHAnsi"/>
          <w:color w:val="222222"/>
          <w:shd w:val="clear" w:color="auto" w:fill="FFFFFF"/>
        </w:rPr>
        <w:t xml:space="preserve">.  </w:t>
      </w:r>
      <w:proofErr w:type="gramEnd"/>
      <w:r w:rsidR="003B0BDF" w:rsidRPr="00D018E8">
        <w:rPr>
          <w:rFonts w:cstheme="minorHAnsi"/>
          <w:color w:val="222222"/>
          <w:shd w:val="clear" w:color="auto" w:fill="FFFFFF"/>
        </w:rPr>
        <w:t>Latent Semantic analysis is a natural processing technique as well as an unsuper</w:t>
      </w:r>
      <w:r w:rsidR="00D018E8">
        <w:rPr>
          <w:rFonts w:cstheme="minorHAnsi"/>
          <w:color w:val="222222"/>
          <w:shd w:val="clear" w:color="auto" w:fill="FFFFFF"/>
        </w:rPr>
        <w:t>v</w:t>
      </w:r>
      <w:r w:rsidR="003B0BDF" w:rsidRPr="00D018E8">
        <w:rPr>
          <w:rFonts w:cstheme="minorHAnsi"/>
          <w:color w:val="222222"/>
          <w:shd w:val="clear" w:color="auto" w:fill="FFFFFF"/>
        </w:rPr>
        <w:t xml:space="preserve">ised learning technique. </w:t>
      </w:r>
      <w:r w:rsidR="00D018E8">
        <w:rPr>
          <w:rFonts w:cstheme="minorHAnsi"/>
          <w:color w:val="222222"/>
          <w:shd w:val="clear" w:color="auto" w:fill="FFFFFF"/>
        </w:rPr>
        <w:t>The latent semantic analysis aim</w:t>
      </w:r>
      <w:r w:rsidR="003B0BDF" w:rsidRPr="00D018E8">
        <w:rPr>
          <w:rFonts w:cstheme="minorHAnsi"/>
          <w:color w:val="222222"/>
          <w:shd w:val="clear" w:color="auto" w:fill="FFFFFF"/>
        </w:rPr>
        <w:t xml:space="preserve">s to create representations of the text data in terms of topics or latent features. Which </w:t>
      </w:r>
      <w:r w:rsidR="00D018E8">
        <w:rPr>
          <w:rFonts w:cstheme="minorHAnsi"/>
          <w:color w:val="222222"/>
          <w:shd w:val="clear" w:color="auto" w:fill="FFFFFF"/>
        </w:rPr>
        <w:t>can</w:t>
      </w:r>
      <w:r w:rsidR="003B0BDF" w:rsidRPr="00D018E8">
        <w:rPr>
          <w:rFonts w:cstheme="minorHAnsi"/>
          <w:color w:val="222222"/>
          <w:shd w:val="clear" w:color="auto" w:fill="FFFFFF"/>
        </w:rPr>
        <w:t xml:space="preserve"> produce dimensionality of the original text</w:t>
      </w:r>
      <w:r w:rsidR="00D018E8">
        <w:rPr>
          <w:rFonts w:cstheme="minorHAnsi"/>
          <w:color w:val="222222"/>
          <w:shd w:val="clear" w:color="auto" w:fill="FFFFFF"/>
        </w:rPr>
        <w:t>-</w:t>
      </w:r>
      <w:r w:rsidR="003B0BDF" w:rsidRPr="00D018E8">
        <w:rPr>
          <w:rFonts w:cstheme="minorHAnsi"/>
          <w:color w:val="222222"/>
          <w:shd w:val="clear" w:color="auto" w:fill="FFFFFF"/>
        </w:rPr>
        <w:t>based dataset</w:t>
      </w:r>
      <w:r w:rsidR="00363F17" w:rsidRPr="00D018E8">
        <w:rPr>
          <w:rFonts w:cstheme="minorHAnsi"/>
          <w:color w:val="222222"/>
          <w:shd w:val="clear" w:color="auto" w:fill="FFFFFF"/>
        </w:rPr>
        <w:fldChar w:fldCharType="begin"/>
      </w:r>
      <w:r w:rsidR="00363F17" w:rsidRPr="00D018E8">
        <w:rPr>
          <w:rFonts w:cstheme="minorHAnsi"/>
          <w:color w:val="222222"/>
          <w:shd w:val="clear" w:color="auto" w:fill="FFFFFF"/>
        </w:rPr>
        <w:instrText xml:space="preserve"> ADDIN ZOTERO_ITEM CSL_CITATION {"citationID":"BqQQrAil","properties":{"formattedCitation":"(Landauer, 2014)","plainCitation":"(Landauer, 2014)","noteIndex":0},"citationItems":[{"id":130,"uris":["http://zotero.org/users/local/JDH5x0lp/items/C2WQXBI9"],"uri":["http://zotero.org/users/local/JDH5x0lp/items/C2WQXBI9"],"itemData":{"id":130,"type":"book","edition":"1. iss. in paperback","event-place":"New York","ISBN":"978-0-8058-5418-3","language":"en","number-of-pages":"532","publisher":"Routledge","publisher-place":"New York","source":"K10plus ISBN","title":"Handbook of latent semantic analysis","editor":[{"family":"Landauer","given":"Thomas K."}],"issued":{"date-parts":[["2014"]]}}}],"schema":"https://github.com/citation-style-language/schema/raw/master/csl-citation.json"} </w:instrText>
      </w:r>
      <w:r w:rsidR="00363F17" w:rsidRPr="00D018E8">
        <w:rPr>
          <w:rFonts w:cstheme="minorHAnsi"/>
          <w:color w:val="222222"/>
          <w:shd w:val="clear" w:color="auto" w:fill="FFFFFF"/>
        </w:rPr>
        <w:fldChar w:fldCharType="separate"/>
      </w:r>
      <w:r w:rsidR="00363F17" w:rsidRPr="00D018E8">
        <w:rPr>
          <w:rFonts w:cstheme="minorHAnsi"/>
        </w:rPr>
        <w:t>(Landauer, 2014)</w:t>
      </w:r>
      <w:r w:rsidR="00363F17" w:rsidRPr="00D018E8">
        <w:rPr>
          <w:rFonts w:cstheme="minorHAnsi"/>
          <w:color w:val="222222"/>
          <w:shd w:val="clear" w:color="auto" w:fill="FFFFFF"/>
        </w:rPr>
        <w:fldChar w:fldCharType="end"/>
      </w:r>
      <w:r w:rsidR="00363F17" w:rsidRPr="00D018E8">
        <w:rPr>
          <w:rFonts w:cstheme="minorHAnsi"/>
          <w:color w:val="222222"/>
          <w:shd w:val="clear" w:color="auto" w:fill="FFFFFF"/>
        </w:rPr>
        <w:t xml:space="preserve">. </w:t>
      </w:r>
    </w:p>
    <w:p w14:paraId="2DABE2A6" w14:textId="326AE5B2" w:rsidR="007A15A0" w:rsidRPr="00D018E8" w:rsidRDefault="00AD7D6D" w:rsidP="006237A5">
      <w:pPr>
        <w:jc w:val="both"/>
        <w:rPr>
          <w:rFonts w:cstheme="minorHAnsi"/>
          <w:color w:val="222222"/>
          <w:shd w:val="clear" w:color="auto" w:fill="FFFFFF"/>
        </w:rPr>
      </w:pPr>
      <w:r w:rsidRPr="00D018E8">
        <w:rPr>
          <w:rFonts w:cstheme="minorHAnsi"/>
          <w:color w:val="222222"/>
          <w:shd w:val="clear" w:color="auto" w:fill="FFFFFF"/>
        </w:rPr>
        <w:t>Traditional information retrieval system models mainly consist of probability model</w:t>
      </w:r>
      <w:r w:rsidR="00D018E8">
        <w:rPr>
          <w:rFonts w:cstheme="minorHAnsi"/>
          <w:color w:val="222222"/>
          <w:shd w:val="clear" w:color="auto" w:fill="FFFFFF"/>
        </w:rPr>
        <w:t>s</w:t>
      </w:r>
      <w:r w:rsidRPr="00D018E8">
        <w:rPr>
          <w:rFonts w:cstheme="minorHAnsi"/>
          <w:color w:val="222222"/>
          <w:shd w:val="clear" w:color="auto" w:fill="FFFFFF"/>
        </w:rPr>
        <w:t xml:space="preserve"> or space model</w:t>
      </w:r>
      <w:r w:rsidR="00D018E8">
        <w:rPr>
          <w:rFonts w:cstheme="minorHAnsi"/>
          <w:color w:val="222222"/>
          <w:shd w:val="clear" w:color="auto" w:fill="FFFFFF"/>
        </w:rPr>
        <w:t>s</w:t>
      </w:r>
      <w:r w:rsidRPr="00D018E8">
        <w:rPr>
          <w:rFonts w:cstheme="minorHAnsi"/>
          <w:color w:val="222222"/>
          <w:shd w:val="clear" w:color="auto" w:fill="FFFFFF"/>
        </w:rPr>
        <w:t xml:space="preserve"> or vector model</w:t>
      </w:r>
      <w:r w:rsidR="00D018E8">
        <w:rPr>
          <w:rFonts w:cstheme="minorHAnsi"/>
          <w:color w:val="222222"/>
          <w:shd w:val="clear" w:color="auto" w:fill="FFFFFF"/>
        </w:rPr>
        <w:t>s</w:t>
      </w:r>
      <w:r w:rsidRPr="00D018E8">
        <w:rPr>
          <w:rFonts w:cstheme="minorHAnsi"/>
          <w:color w:val="222222"/>
          <w:shd w:val="clear" w:color="auto" w:fill="FFFFFF"/>
        </w:rPr>
        <w:t>. Its basic princip</w:t>
      </w:r>
      <w:r w:rsidR="00D018E8">
        <w:rPr>
          <w:rFonts w:cstheme="minorHAnsi"/>
          <w:color w:val="222222"/>
          <w:shd w:val="clear" w:color="auto" w:fill="FFFFFF"/>
        </w:rPr>
        <w:t>le</w:t>
      </w:r>
      <w:r w:rsidRPr="00D018E8">
        <w:rPr>
          <w:rFonts w:cstheme="minorHAnsi"/>
          <w:color w:val="222222"/>
          <w:shd w:val="clear" w:color="auto" w:fill="FFFFFF"/>
        </w:rPr>
        <w:t xml:space="preserve"> being </w:t>
      </w:r>
      <w:r w:rsidR="00D018E8">
        <w:rPr>
          <w:rFonts w:cstheme="minorHAnsi"/>
          <w:color w:val="222222"/>
          <w:shd w:val="clear" w:color="auto" w:fill="FFFFFF"/>
        </w:rPr>
        <w:t xml:space="preserve">the </w:t>
      </w:r>
      <w:r w:rsidRPr="00D018E8">
        <w:rPr>
          <w:rFonts w:cstheme="minorHAnsi"/>
          <w:color w:val="222222"/>
          <w:shd w:val="clear" w:color="auto" w:fill="FFFFFF"/>
        </w:rPr>
        <w:t>keyword retrieval system. It</w:t>
      </w:r>
      <w:r w:rsidR="00D018E8">
        <w:rPr>
          <w:rFonts w:cstheme="minorHAnsi"/>
          <w:color w:val="222222"/>
          <w:shd w:val="clear" w:color="auto" w:fill="FFFFFF"/>
        </w:rPr>
        <w:t xml:space="preserve"> i</w:t>
      </w:r>
      <w:r w:rsidRPr="00D018E8">
        <w:rPr>
          <w:rFonts w:cstheme="minorHAnsi"/>
          <w:color w:val="222222"/>
          <w:shd w:val="clear" w:color="auto" w:fill="FFFFFF"/>
        </w:rPr>
        <w:t>s like matching the words that need to be searched with the words from the index of the document. But the existence of synonyms and polysemy made these systems complex to retrieve the information</w:t>
      </w:r>
      <w:r w:rsidRPr="00D018E8">
        <w:rPr>
          <w:rFonts w:cstheme="minorHAnsi"/>
          <w:color w:val="222222"/>
          <w:shd w:val="clear" w:color="auto" w:fill="FFFFFF"/>
        </w:rPr>
        <w:fldChar w:fldCharType="begin"/>
      </w:r>
      <w:r w:rsidRPr="00D018E8">
        <w:rPr>
          <w:rFonts w:cstheme="minorHAnsi"/>
          <w:color w:val="222222"/>
          <w:shd w:val="clear" w:color="auto" w:fill="FFFFFF"/>
        </w:rPr>
        <w:instrText xml:space="preserve"> ADDIN ZOTERO_ITEM CSL_CITATION {"citationID":"SptR88Ku","properties":{"formattedCitation":"(Wenli, 2016)","plainCitation":"(Wenli, 2016)","noteIndex":0},"citationItems":[{"id":127,"uris":["http://zotero.org/users/local/JDH5x0lp/items/HSHUJSVC"],"uri":["http://zotero.org/users/local/JDH5x0lp/items/HSHUJSVC"],"itemData":{"id":127,"type":"paper-conference","abstract":"The basic principle of Classic traditional information retrieval model is the machine matching of the key word, namely retrieval based on keywords. This paper proposes a pre-clustering-based latent semantic analysis algorithm for document retrieval. The algorithm can solve the problem of time consuming computation of the similarity between the query vector and each text vector in the traditional latent semantic algorithm for document retrieval. It first clusters the documents using k-means clustering based on the latent semantic analysis, finds out the central point of each cluster, and then calculates the similarity between the query vector and each cluster's central points for retrieval. In view of the characteristics of document retrieval, it proposes a new method for calculating the feature weights and adopts the method of pre-clustering to preprocess document collection. The results of the experiment show that the new algorithm can reduce the search time, and improve the retrieval efficiency.","container-title":"2016 Eighth International Conference on Measuring Technology and Mechatronics Automation (ICMTMA)","DOI":"10.1109/ICMTMA.2016.37","event":"2016 Eighth International Conference on Measuring Technology and Mechatronics Automation (ICMTMA)","note":"ISSN: 2157-1481","page":"118-121","source":"IEEE Xplore","title":"Application Research on Latent Semantic Analysis for Information Retrieval","author":[{"family":"Wenli","given":"Chen"}],"issued":{"date-parts":[["2016",3]]}}}],"schema":"https://github.com/citation-style-language/schema/raw/master/csl-citation.json"} </w:instrText>
      </w:r>
      <w:r w:rsidRPr="00D018E8">
        <w:rPr>
          <w:rFonts w:cstheme="minorHAnsi"/>
          <w:color w:val="222222"/>
          <w:shd w:val="clear" w:color="auto" w:fill="FFFFFF"/>
        </w:rPr>
        <w:fldChar w:fldCharType="separate"/>
      </w:r>
      <w:r w:rsidRPr="00D018E8">
        <w:rPr>
          <w:rFonts w:cstheme="minorHAnsi"/>
        </w:rPr>
        <w:t>(Wenli, 2016)</w:t>
      </w:r>
      <w:r w:rsidRPr="00D018E8">
        <w:rPr>
          <w:rFonts w:cstheme="minorHAnsi"/>
          <w:color w:val="222222"/>
          <w:shd w:val="clear" w:color="auto" w:fill="FFFFFF"/>
        </w:rPr>
        <w:fldChar w:fldCharType="end"/>
      </w:r>
      <w:r w:rsidRPr="00D018E8">
        <w:rPr>
          <w:rFonts w:cstheme="minorHAnsi"/>
          <w:color w:val="222222"/>
          <w:shd w:val="clear" w:color="auto" w:fill="FFFFFF"/>
        </w:rPr>
        <w:t xml:space="preserve">. Later </w:t>
      </w:r>
      <w:r w:rsidRPr="00D018E8">
        <w:rPr>
          <w:rFonts w:cstheme="minorHAnsi"/>
          <w:color w:val="222222"/>
          <w:shd w:val="clear" w:color="auto" w:fill="FFFFFF"/>
        </w:rPr>
        <w:fldChar w:fldCharType="begin"/>
      </w:r>
      <w:r w:rsidRPr="00D018E8">
        <w:rPr>
          <w:rFonts w:cstheme="minorHAnsi"/>
          <w:color w:val="222222"/>
          <w:shd w:val="clear" w:color="auto" w:fill="FFFFFF"/>
        </w:rPr>
        <w:instrText xml:space="preserve"> ADDIN ZOTERO_ITEM CSL_CITATION {"citationID":"YIzMOHhf","properties":{"formattedCitation":"(Dumais et al., 1988)","plainCitation":"(Dumais et al., 1988)","noteIndex":0},"citationItems":[{"id":134,"uris":["http://zotero.org/users/local/JDH5x0lp/items/3NK9SV83"],"uri":["http://zotero.org/users/local/JDH5x0lp/items/3NK9SV83"],"itemData":{"id":134,"type":"paper-conference","abstract":"This paper describes a new approach for dealing with the vocabulary problem in human-computer interaction. Most approaches to retrieving textual materials depend on a lexical match between words in users' requests and those in or assigned to database objects. Because of the tremendous diversity in the words people use to describe the same object, lexical matching methods are necessarily incomplete and imprecise [5]. The latent semantic indexing approach tries to overcome these problems by automatically organizing text objects into a semantic structure more appropriate for matching user requests. This is done by taking advantage of implicit higher-order structure in the association of terms with text objects. The particular technique used is singular-value decomposition, in which a large term by text-object matrix is decomposed into a set of about 50 to 150 orthogonal factors from which the original matrix can be approximated by linear combination. Terms and objects are represented by 50 to 150 dimensional vectors and matched against user queries in this “semantic” space. Initial tests find this completely automatic method widely applicable and a promising way to improve users' access to many kinds of textual materials, or to objects and services for which textual descriptions are available.","collection-title":"CHI '88","container-title":"Proceedings of the SIGCHI Conference on Human Factors in Computing Systems","DOI":"10.1145/57167.57214","event-place":"New York, NY, USA","ISBN":"978-0-201-14237-2","page":"281–285","publisher":"Association for Computing Machinery","publisher-place":"New York, NY, USA","source":"ACM Digital Library","title":"Using latent semantic analysis to improve access to textual information","URL":"https://doi.org/10.1145/57167.57214","author":[{"family":"Dumais","given":"S. T."},{"family":"Furnas","given":"G. W."},{"family":"Landauer","given":"T. K."},{"family":"Deerwester","given":"S."},{"family":"Harshman","given":"R."}],"accessed":{"date-parts":[["2021",8,8]]},"issued":{"date-parts":[["1988",5,1]]}}}],"schema":"https://github.com/citation-style-language/schema/raw/master/csl-citation.json"} </w:instrText>
      </w:r>
      <w:r w:rsidRPr="00D018E8">
        <w:rPr>
          <w:rFonts w:cstheme="minorHAnsi"/>
          <w:color w:val="222222"/>
          <w:shd w:val="clear" w:color="auto" w:fill="FFFFFF"/>
        </w:rPr>
        <w:fldChar w:fldCharType="separate"/>
      </w:r>
      <w:r w:rsidRPr="00D018E8">
        <w:rPr>
          <w:rFonts w:cstheme="minorHAnsi"/>
        </w:rPr>
        <w:t>(Dumais et al., 1988)</w:t>
      </w:r>
      <w:r w:rsidRPr="00D018E8">
        <w:rPr>
          <w:rFonts w:cstheme="minorHAnsi"/>
          <w:color w:val="222222"/>
          <w:shd w:val="clear" w:color="auto" w:fill="FFFFFF"/>
        </w:rPr>
        <w:fldChar w:fldCharType="end"/>
      </w:r>
      <w:r w:rsidRPr="00D018E8">
        <w:rPr>
          <w:rFonts w:cstheme="minorHAnsi"/>
          <w:color w:val="222222"/>
          <w:shd w:val="clear" w:color="auto" w:fill="FFFFFF"/>
        </w:rPr>
        <w:t xml:space="preserve"> proposed latent semantic analysis to improve access to textual information.</w:t>
      </w:r>
    </w:p>
    <w:p w14:paraId="45D95655" w14:textId="45FA6D8F" w:rsidR="003A1FDC" w:rsidRPr="00D018E8" w:rsidRDefault="00363F17" w:rsidP="006237A5">
      <w:pPr>
        <w:jc w:val="both"/>
        <w:rPr>
          <w:rFonts w:cstheme="minorHAnsi"/>
        </w:rPr>
      </w:pPr>
      <w:r w:rsidRPr="00D018E8">
        <w:rPr>
          <w:rFonts w:cstheme="minorHAnsi"/>
        </w:rPr>
        <w:lastRenderedPageBreak/>
        <w:t>Latent Semantic Analysis</w:t>
      </w:r>
      <w:r w:rsidRPr="00D018E8">
        <w:rPr>
          <w:rFonts w:cstheme="minorHAnsi"/>
        </w:rPr>
        <w:fldChar w:fldCharType="begin"/>
      </w:r>
      <w:r w:rsidRPr="00D018E8">
        <w:rPr>
          <w:rFonts w:cstheme="minorHAnsi"/>
        </w:rPr>
        <w:instrText xml:space="preserve"> ADDIN ZOTERO_ITEM CSL_CITATION {"citationID":"T9f5VUe4","properties":{"formattedCitation":"(Landauer et al., 1998)","plainCitation":"(Landauer et al., 1998)","noteIndex":0},"citationItems":[{"id":110,"uris":["http://zotero.org/users/local/JDH5x0lp/items/SFU4RP6E"],"uri":["http://zotero.org/users/local/JDH5x0lp/items/SFU4RP6E"],"itemData":{"id":110,"type":"article-journal","abstract":"Latent Semantic Analysis (LSA) is a theory and me:hod for extracting and representing the contextual-usage meaning of words by statistical computations applied to a large corpus of text (Landauer &amp; Dumais, 1997). The underlying idea is that the aggregate of all the word\ncontexts in which a given word does and does not appear provides\na set of mutual constraints that largely determines the similarity of meaning of words and sets of words to each other. The adequacy of LSA's reflection of human knowledge has been established in a\nvariety of ways. For example, its scores overlap those of humans\non standard vocabulary and subject matter tests; it mimics human\nword sorting and category judgments; it simulates word-word and passage-word lexical priming data; and, as reported in 3 following articles in this issue, it accurately estimates passage coherence, learnability of passages by individual students, and the quality and quantity\nof knowledge contained in an essay.","container-title":"Discourse Processes","DOI":"10.1080/01638539809545028","journalAbbreviation":"Discourse Processes","page":"259-284","source":"ResearchGate","title":"An Introduction to Latent Semantic Analysis","volume":"25","author":[{"family":"Landauer","given":"Thomas"},{"family":"Foltz","given":"Peter"},{"family":"Laham","given":"Darrell"}],"issued":{"date-parts":[["1998",1,1]]}}}],"schema":"https://github.com/citation-style-language/schema/raw/master/csl-citation.json"} </w:instrText>
      </w:r>
      <w:r w:rsidRPr="00D018E8">
        <w:rPr>
          <w:rFonts w:cstheme="minorHAnsi"/>
        </w:rPr>
        <w:fldChar w:fldCharType="separate"/>
      </w:r>
      <w:r w:rsidRPr="00D018E8">
        <w:rPr>
          <w:rFonts w:cstheme="minorHAnsi"/>
        </w:rPr>
        <w:t>(Landauer et al., 1998)</w:t>
      </w:r>
      <w:r w:rsidRPr="00D018E8">
        <w:rPr>
          <w:rFonts w:cstheme="minorHAnsi"/>
        </w:rPr>
        <w:fldChar w:fldCharType="end"/>
      </w:r>
      <w:r w:rsidRPr="00D018E8">
        <w:rPr>
          <w:rFonts w:cstheme="minorHAnsi"/>
        </w:rPr>
        <w:t>, uses free text as an input, with the paragraph as a relevant contextual unit. An analysis of word frequency within the paragraphs represents the meaning and relationship of words as vectors which helps to compare words semantically even at high order co-occurrences</w:t>
      </w:r>
      <w:r w:rsidRPr="00D018E8">
        <w:rPr>
          <w:rFonts w:cstheme="minorHAnsi"/>
        </w:rPr>
        <w:fldChar w:fldCharType="begin"/>
      </w:r>
      <w:r w:rsidRPr="00D018E8">
        <w:rPr>
          <w:rFonts w:cstheme="minorHAnsi"/>
        </w:rPr>
        <w:instrText xml:space="preserve"> ADDIN ZOTERO_ITEM CSL_CITATION {"citationID":"Mxt2OMYi","properties":{"formattedCitation":"(Kontostathis and Pottenger, 2002)","plainCitation":"(Kontostathis and Pottenger, 2002)","noteIndex":0},"citationItems":[{"id":113,"uris":["http://zotero.org/users/local/JDH5x0lp/items/3GYRC5DX"],"uri":["http://zotero.org/users/local/JDH5x0lp/items/3GYRC5DX"],"itemData":{"id":113,"type":"article-journal","abstract":"Higher order co-occurrences play a key role in the effectiveness of systems used for text mining. A wide variety of applications use techniques that explicitly or implicitly employ a limited degree of transitivity in the cooccurrence relation. In this work we show use of higher orders of co-occurrence in the Singular Value Decomposition (SVD) algorithm and, by inference, on the systems that rely on SVD, such as LSI. Our empirical and mathematical studies prove that term co-occurrence plays a crucial role in LSI. This work is the first to study the values produced in the truncated term-term matrix, and we have discovered an explanation for why certain term pairs receive a high similarity value, while others receive low (and even negative) values. Thus we have discovered the basis for the claim that is frequently made for LSI: LSI emphasizes important semantic distinctions (latent semantics) while reducing noise in the data","container-title":"undefined","language":"en","source":"www.semanticscholar.org","title":"Detecting Patterns in the LSI Term-Term Matrix","URL":"https://www.semanticscholar.org/paper/Detecting-Patterns-in-the-LSI-Term-Term-Matrix-Kontostathis-Pottenger/fffcb107c9d6eb9bacbd9265ee70665dc8f5b28e","author":[{"family":"Kontostathis","given":"April"},{"family":"Pottenger","given":"W."}],"accessed":{"date-parts":[["2021",8,6]]},"issued":{"date-parts":[["2002"]]}}}],"schema":"https://github.com/citation-style-language/schema/raw/master/csl-citation.json"} </w:instrText>
      </w:r>
      <w:r w:rsidRPr="00D018E8">
        <w:rPr>
          <w:rFonts w:cstheme="minorHAnsi"/>
        </w:rPr>
        <w:fldChar w:fldCharType="separate"/>
      </w:r>
      <w:r w:rsidRPr="00D018E8">
        <w:rPr>
          <w:rFonts w:cstheme="minorHAnsi"/>
        </w:rPr>
        <w:t>(Kontostathis and Pottenger, 2002)</w:t>
      </w:r>
      <w:r w:rsidRPr="00D018E8">
        <w:rPr>
          <w:rFonts w:cstheme="minorHAnsi"/>
        </w:rPr>
        <w:fldChar w:fldCharType="end"/>
      </w:r>
      <w:r w:rsidRPr="00D018E8">
        <w:rPr>
          <w:rFonts w:cstheme="minorHAnsi"/>
        </w:rPr>
        <w:t xml:space="preserve">. </w:t>
      </w:r>
      <w:r w:rsidRPr="00D018E8">
        <w:rPr>
          <w:rFonts w:cstheme="minorHAnsi"/>
        </w:rPr>
        <w:fldChar w:fldCharType="begin"/>
      </w:r>
      <w:r w:rsidRPr="00D018E8">
        <w:rPr>
          <w:rFonts w:cstheme="minorHAnsi"/>
        </w:rPr>
        <w:instrText xml:space="preserve"> ADDIN ZOTERO_ITEM CSL_CITATION {"citationID":"LMn2p3nU","properties":{"formattedCitation":"(Foltz, 1996)","plainCitation":"(Foltz, 1996)","noteIndex":0},"citationItems":[{"id":117,"uris":["http://zotero.org/users/local/JDH5x0lp/items/4A3F4PPI"],"uri":["http://zotero.org/users/local/JDH5x0lp/items/4A3F4PPI"],"itemData":{"id":117,"type":"article-journal","abstract":"Latent semantic analysis (LSA) is a statistical model of word usage that permits comparisons of semantic similarity between pieces of textual information. This paper summarizes three experiments that illustrate how LSA may be used in text-based research. Two experiments describe methods for analyzing a subject’s essay for determining from what text a subject learned the information and for grading the quality of information cited in the essay. The third experiment describes using LSA to measure the coherence and comprehensibility of texts.","container-title":"Behavior Research Methods, Instruments, &amp; Computers","DOI":"10.3758/BF03204765","ISSN":"1532-5970","issue":"2","journalAbbreviation":"Behavior Research Methods, Instruments, &amp; Computers","language":"en","page":"197-202","source":"Springer Link","title":"Latent semantic analysis for text-based research","volume":"28","author":[{"family":"Foltz","given":"Peter W."}],"issued":{"date-parts":[["1996",6,1]]}}}],"schema":"https://github.com/citation-style-language/schema/raw/master/csl-citation.json"} </w:instrText>
      </w:r>
      <w:r w:rsidRPr="00D018E8">
        <w:rPr>
          <w:rFonts w:cstheme="minorHAnsi"/>
        </w:rPr>
        <w:fldChar w:fldCharType="separate"/>
      </w:r>
      <w:r w:rsidRPr="00D018E8">
        <w:rPr>
          <w:rFonts w:cstheme="minorHAnsi"/>
        </w:rPr>
        <w:t>(Foltz, 1996)</w:t>
      </w:r>
      <w:r w:rsidRPr="00D018E8">
        <w:rPr>
          <w:rFonts w:cstheme="minorHAnsi"/>
        </w:rPr>
        <w:fldChar w:fldCharType="end"/>
      </w:r>
      <w:r w:rsidRPr="00D018E8">
        <w:rPr>
          <w:rFonts w:cstheme="minorHAnsi"/>
        </w:rPr>
        <w:t xml:space="preserve"> rigorously tested LSA and it is regarded as a very successful theory and be</w:t>
      </w:r>
      <w:r w:rsidR="00D018E8">
        <w:rPr>
          <w:rFonts w:cstheme="minorHAnsi"/>
        </w:rPr>
        <w:t>t</w:t>
      </w:r>
      <w:r w:rsidRPr="00D018E8">
        <w:rPr>
          <w:rFonts w:cstheme="minorHAnsi"/>
        </w:rPr>
        <w:t>ter than Hyperspace Analog to Language</w:t>
      </w:r>
      <w:r w:rsidRPr="00D018E8">
        <w:rPr>
          <w:rFonts w:cstheme="minorHAnsi"/>
        </w:rPr>
        <w:fldChar w:fldCharType="begin"/>
      </w:r>
      <w:r w:rsidRPr="00D018E8">
        <w:rPr>
          <w:rFonts w:cstheme="minorHAnsi"/>
        </w:rPr>
        <w:instrText xml:space="preserve"> ADDIN ZOTERO_ITEM CSL_CITATION {"citationID":"rEyrI9v5","properties":{"formattedCitation":"(Meena and Raj, 2014)","plainCitation":"(Meena and Raj, 2014)","noteIndex":0},"citationItems":[{"id":119,"uris":["http://zotero.org/users/local/JDH5x0lp/items/YQK2NA8S"],"uri":["http://zotero.org/users/local/JDH5x0lp/items/YQK2NA8S"],"itemData":{"id":119,"type":"paper-conference","abstract":"The question papers of many academic institutions contain a significant part of descriptive type questions. Generally, these question papers follow a fixed pattern. Normally, the descriptive type answers are evaluated manually with the possibilities of deviation in the evaluation of the same answer-script by different examiners with almost the same amount of experience and academic qualifications. The present work focuses on the online evaluation of descriptive type answers which will eliminate the discrepancy in manual evaluation. Evaluation of students' answers in online can be performed using Hyperspace Analog to Language (HAL) procedure and Self-Organizing Map (SOM) method. The answer is given as input to HAL. HAL represents a procedure that processes a corpus of text and produce numeric vectors containing information about its meanings. The clustering method of Kohonen Self-Organizing Maps is applied to the vector. SOM is neural based technique. It takes the vectors as inputs and forms a document map in such a way that nearby neurons contain a similar document. The proposed method will be tested with short answers written by learners of our department. This method has a number of benefits like increased reliability of results, reduced time and effort, reduced burden on the faculty and efficient use of resources.","container-title":"2014 IEEE International Conference on Computational Intelligence and Computing Research","DOI":"10.1109/ICCIC.2014.7238415","event":"2014 IEEE International Conference on Computational Intelligence and Computing Research","page":"1-5","source":"IEEE Xplore","title":"Evaluation of the descriptive type answers using hyperspace analog to language and self-organizing map","author":[{"family":"Meena","given":"K."},{"family":"Raj","given":"Lawrance"}],"issued":{"date-parts":[["2014",12]]}}}],"schema":"https://github.com/citation-style-language/schema/raw/master/csl-citation.json"} </w:instrText>
      </w:r>
      <w:r w:rsidRPr="00D018E8">
        <w:rPr>
          <w:rFonts w:cstheme="minorHAnsi"/>
        </w:rPr>
        <w:fldChar w:fldCharType="separate"/>
      </w:r>
      <w:r w:rsidRPr="00D018E8">
        <w:rPr>
          <w:rFonts w:cstheme="minorHAnsi"/>
        </w:rPr>
        <w:t>(Meena and Raj, 2014)</w:t>
      </w:r>
      <w:r w:rsidRPr="00D018E8">
        <w:rPr>
          <w:rFonts w:cstheme="minorHAnsi"/>
        </w:rPr>
        <w:fldChar w:fldCharType="end"/>
      </w:r>
      <w:r w:rsidRPr="00D018E8">
        <w:rPr>
          <w:rFonts w:cstheme="minorHAnsi"/>
        </w:rPr>
        <w:t xml:space="preserve"> which is a method for lexical analysis and a model of semantic analysis. HAL uses a sliding window of co-occurrences words as a measure of context and avoiding higher-order co-occurrences.</w:t>
      </w:r>
    </w:p>
    <w:p w14:paraId="0E1130E8" w14:textId="5D3B9EA0" w:rsidR="006237A5" w:rsidRDefault="003A1FDC" w:rsidP="00942BBE">
      <w:pPr>
        <w:jc w:val="both"/>
        <w:rPr>
          <w:rFonts w:cstheme="minorHAnsi"/>
        </w:rPr>
      </w:pPr>
      <w:r w:rsidRPr="00D018E8">
        <w:rPr>
          <w:rFonts w:cstheme="minorHAnsi"/>
        </w:rPr>
        <w:fldChar w:fldCharType="begin"/>
      </w:r>
      <w:r w:rsidRPr="00D018E8">
        <w:rPr>
          <w:rFonts w:cstheme="minorHAnsi"/>
        </w:rPr>
        <w:instrText xml:space="preserve"> ADDIN ZOTERO_ITEM CSL_CITATION {"citationID":"DPZiAe7B","properties":{"formattedCitation":"(Anwar, 2006)","plainCitation":"(Anwar, 2006)","noteIndex":0},"citationItems":[{"id":135,"uris":["http://zotero.org/users/local/JDH5x0lp/items/LJQHFE65"],"uri":["http://zotero.org/users/local/JDH5x0lp/items/LJQHFE65"],"itemData":{"id":135,"type":"paper-conference","abstract":"In this paper I show the possible use of Latent Semantic Analysis (LSA) as an aid for word tagging and ambiguity resolution for words in test sentences. The idea is to use large corpora of training sentences, previously tagged by a human expert; for building an LSA \"engine\" that is used to aid in tagging future test sentences. Various training and testing phases were done. The results show that LSA seems to do somewhat fair; compared to other statistical word tagging and ambiguity resolution methods. However, there is one main drawback for this approach; the accuracy of word tagging depends on the training corpus.","collection-title":"CSECS'06","container-title":"Proceedings of the 5th WSEAS International Conference on Circuits, Systems, Electronics, Control &amp; Signal Processing","event-place":"Stevens Point, Wisconsin, USA","ISBN":"978-960-8457-55-3","page":"275–278","publisher":"World Scientific and Engineering Academy and Society (WSEAS)","publisher-place":"Stevens Point, Wisconsin, USA","source":"ACM Digital Library","title":"Experiments with latent semantic analysis for word tagging","author":[{"family":"Anwar","given":"Ashraf"}],"accessed":{"date-parts":[["2021",8,8]]},"issued":{"date-parts":[["2006",11,1]]}}}],"schema":"https://github.com/citation-style-language/schema/raw/master/csl-citation.json"} </w:instrText>
      </w:r>
      <w:r w:rsidRPr="00D018E8">
        <w:rPr>
          <w:rFonts w:cstheme="minorHAnsi"/>
        </w:rPr>
        <w:fldChar w:fldCharType="separate"/>
      </w:r>
      <w:r w:rsidRPr="00D018E8">
        <w:rPr>
          <w:rFonts w:cstheme="minorHAnsi"/>
        </w:rPr>
        <w:t>(Anwar, 2006)</w:t>
      </w:r>
      <w:r w:rsidRPr="00D018E8">
        <w:rPr>
          <w:rFonts w:cstheme="minorHAnsi"/>
        </w:rPr>
        <w:fldChar w:fldCharType="end"/>
      </w:r>
      <w:r w:rsidRPr="00D018E8">
        <w:rPr>
          <w:rFonts w:cstheme="minorHAnsi"/>
        </w:rPr>
        <w:t xml:space="preserve"> conducted some experiments with latent semantic analysis for tagging and ambiguity </w:t>
      </w:r>
      <w:r w:rsidR="00D018E8" w:rsidRPr="00D018E8">
        <w:rPr>
          <w:rFonts w:cstheme="minorHAnsi"/>
        </w:rPr>
        <w:t>correction</w:t>
      </w:r>
      <w:r w:rsidRPr="00D018E8">
        <w:rPr>
          <w:rFonts w:cstheme="minorHAnsi"/>
        </w:rPr>
        <w:t xml:space="preserve"> for words from the large corpus. And provided details about how LSA does better compared to other statistical word tagging and ambiguity correction methods.</w:t>
      </w:r>
      <w:r w:rsidR="00D018E8">
        <w:rPr>
          <w:rFonts w:cstheme="minorHAnsi"/>
        </w:rPr>
        <w:t xml:space="preserve"> And the size and the meaning of the corpus plays an important role while using latent semantic analysis</w:t>
      </w:r>
      <w:r w:rsidR="00D018E8">
        <w:rPr>
          <w:rFonts w:cstheme="minorHAnsi"/>
        </w:rPr>
        <w:fldChar w:fldCharType="begin"/>
      </w:r>
      <w:r w:rsidR="00D018E8">
        <w:rPr>
          <w:rFonts w:cstheme="minorHAnsi"/>
        </w:rPr>
        <w:instrText xml:space="preserve"> ADDIN ZOTERO_ITEM CSL_CITATION {"citationID":"NuUAyv7i","properties":{"formattedCitation":"(Dascalu and McNamara, 2017)","plainCitation":"(Dascalu and McNamara, 2017)","noteIndex":0},"citationItems":[{"id":138,"uris":["http://zotero.org/users/local/JDH5x0lp/items/YQ3QGX44"],"uri":["http://zotero.org/users/local/JDH5x0lp/items/YQ3QGX44"],"itemData":{"id":138,"type":"paper-conference","abstract":"This study examines how differences in corpus size influence the accuracy of Latent Semantic Analysis (LSA) spaces and Latent Dirichlet Allocation (LDA) spaces in two tasks: a word association task and a vocabulary definition test. Specific optimizations were considered in building each semantic model. Initial results indicate that larger corpora lead to greater accuracy and that LDA probabilistic models, similar to LSA vector spaces, can provide insights into cognitive processing at semantic levels.","source":"ResearchGate","title":"How Important Is Size? An Investigation of Corpus Size and Meaning in both Latent Semantic Analysis and Latent Dirichlet Allocation","title-short":"How Important Is Size?","author":[{"family":"Dascalu","given":"Mihai"},{"family":"McNamara","given":"Danielle"}],"issued":{"date-parts":[["2017",1,1]]}}}],"schema":"https://github.com/citation-style-language/schema/raw/master/csl-citation.json"} </w:instrText>
      </w:r>
      <w:r w:rsidR="00D018E8">
        <w:rPr>
          <w:rFonts w:cstheme="minorHAnsi"/>
        </w:rPr>
        <w:fldChar w:fldCharType="separate"/>
      </w:r>
      <w:r w:rsidR="00D018E8" w:rsidRPr="00D018E8">
        <w:rPr>
          <w:rFonts w:ascii="Calibri" w:hAnsi="Calibri" w:cs="Calibri"/>
        </w:rPr>
        <w:t>(Dascalu and McNamara, 2017)</w:t>
      </w:r>
      <w:r w:rsidR="00D018E8">
        <w:rPr>
          <w:rFonts w:cstheme="minorHAnsi"/>
        </w:rPr>
        <w:fldChar w:fldCharType="end"/>
      </w:r>
      <w:r w:rsidR="00D018E8">
        <w:rPr>
          <w:rFonts w:cstheme="minorHAnsi"/>
        </w:rPr>
        <w:t xml:space="preserve">. </w:t>
      </w:r>
      <w:r w:rsidR="00AD38A0">
        <w:rPr>
          <w:rFonts w:cstheme="minorHAnsi"/>
        </w:rPr>
        <w:t>An application</w:t>
      </w:r>
      <w:r w:rsidR="00143D3C">
        <w:rPr>
          <w:rFonts w:cstheme="minorHAnsi"/>
        </w:rPr>
        <w:fldChar w:fldCharType="begin"/>
      </w:r>
      <w:r w:rsidR="00143D3C">
        <w:rPr>
          <w:rFonts w:cstheme="minorHAnsi"/>
        </w:rPr>
        <w:instrText xml:space="preserve"> ADDIN ZOTERO_ITEM CSL_CITATION {"citationID":"9yjHjybW","properties":{"formattedCitation":"(Rosenbusch et al., 2020)","plainCitation":"(Rosenbusch et al., 2020)","noteIndex":0},"citationItems":[{"id":142,"uris":["http://zotero.org/users/local/JDH5x0lp/items/DCKN4NPQ"],"uri":["http://zotero.org/users/local/JDH5x0lp/items/DCKN4NPQ"],"itemData":{"id":142,"type":"article-journal","abstract":"Psychological measurement and theory are afflicted with an ongoing proliferation of new constructs and scales. Given the often redundant nature of new scales, psychological science is struggling with arbitrary measurement, construct dilution, and disconnection between research groups. To address these issues, we introduce an easy-to-use online application: the Semantic Scale Network. The purpose of this application is to automatically detect semantic overlap between scales through latent semantic analysis. Authors and reviewers can enter the items of a new scale into the application, and receive quantifications of semantic overlap with related scales in the application’s corpus. Contrary to traditional assessments of scale overlap, the application can support expert judgments on scale redundancy without access to empirical data or awareness of every potentially related scale. After a brief introduction to measures of semantic similarity in texts, we introduce the Semantic Scale Network and provide best practices for interpreting its outputs.","container-title":"Psychological Methods","DOI":"10.1037/met0000244","ISSN":"1939-1463, 1082-989X","issue":"3","journalAbbreviation":"Psychological Methods","language":"en","page":"380-392","source":"DOI.org (Crossref)","title":"The Semantic Scale Network: An online tool to detect semantic overlap of psychological scales and prevent scale redundancies.","title-short":"The Semantic Scale Network","volume":"25","author":[{"family":"Rosenbusch","given":"Hannes"},{"family":"Wanders","given":"Florian"},{"family":"Pit","given":"Ilse L."}],"issued":{"date-parts":[["2020",6]]}}}],"schema":"https://github.com/citation-style-language/schema/raw/master/csl-citation.json"} </w:instrText>
      </w:r>
      <w:r w:rsidR="00143D3C">
        <w:rPr>
          <w:rFonts w:cstheme="minorHAnsi"/>
        </w:rPr>
        <w:fldChar w:fldCharType="separate"/>
      </w:r>
      <w:r w:rsidR="00143D3C" w:rsidRPr="00143D3C">
        <w:rPr>
          <w:rFonts w:ascii="Calibri" w:hAnsi="Calibri" w:cs="Calibri"/>
        </w:rPr>
        <w:t>(Rosenbusch et al., 2020)</w:t>
      </w:r>
      <w:r w:rsidR="00143D3C">
        <w:rPr>
          <w:rFonts w:cstheme="minorHAnsi"/>
        </w:rPr>
        <w:fldChar w:fldCharType="end"/>
      </w:r>
      <w:r w:rsidR="00AD38A0">
        <w:rPr>
          <w:rFonts w:cstheme="minorHAnsi"/>
        </w:rPr>
        <w:t xml:space="preserve"> has </w:t>
      </w:r>
      <w:r w:rsidR="00143D3C">
        <w:rPr>
          <w:rFonts w:cstheme="minorHAnsi"/>
        </w:rPr>
        <w:t xml:space="preserve">been produced </w:t>
      </w:r>
      <w:r w:rsidR="00C3571F">
        <w:rPr>
          <w:rFonts w:cstheme="minorHAnsi"/>
        </w:rPr>
        <w:t xml:space="preserve">addressing </w:t>
      </w:r>
      <w:r w:rsidR="00AE32BC">
        <w:rPr>
          <w:rFonts w:cstheme="minorHAnsi"/>
        </w:rPr>
        <w:t xml:space="preserve">the </w:t>
      </w:r>
      <w:r w:rsidR="00A121E9">
        <w:rPr>
          <w:rFonts w:cstheme="minorHAnsi"/>
        </w:rPr>
        <w:t xml:space="preserve">arbitrary measurements and disconnection between research groups </w:t>
      </w:r>
      <w:r w:rsidR="009745FF">
        <w:rPr>
          <w:rFonts w:cstheme="minorHAnsi"/>
        </w:rPr>
        <w:t xml:space="preserve">in psychology </w:t>
      </w:r>
      <w:r w:rsidR="00E35630">
        <w:rPr>
          <w:rFonts w:cstheme="minorHAnsi"/>
        </w:rPr>
        <w:t xml:space="preserve">by detecting semantic </w:t>
      </w:r>
      <w:r w:rsidR="00AD3BD9">
        <w:rPr>
          <w:rFonts w:cstheme="minorHAnsi"/>
        </w:rPr>
        <w:t>overlap between the scale</w:t>
      </w:r>
      <w:r w:rsidR="003A3F72">
        <w:rPr>
          <w:rFonts w:cstheme="minorHAnsi"/>
        </w:rPr>
        <w:t>s with semantic analysis.</w:t>
      </w:r>
      <w:r w:rsidR="006237A5">
        <w:rPr>
          <w:rFonts w:cstheme="minorHAnsi"/>
        </w:rPr>
        <w:t xml:space="preserve"> He also explained that</w:t>
      </w:r>
      <w:r w:rsidR="002F1CC3">
        <w:rPr>
          <w:rFonts w:cstheme="minorHAnsi"/>
        </w:rPr>
        <w:t xml:space="preserve"> The</w:t>
      </w:r>
      <w:r w:rsidR="00341DC5">
        <w:rPr>
          <w:rFonts w:cstheme="minorHAnsi"/>
        </w:rPr>
        <w:t xml:space="preserve">se similarity or dissimilarity measurements </w:t>
      </w:r>
      <w:r w:rsidR="002E4475">
        <w:rPr>
          <w:rFonts w:cstheme="minorHAnsi"/>
        </w:rPr>
        <w:t xml:space="preserve">can be shown by cosine similarity </w:t>
      </w:r>
      <w:r w:rsidR="00E75EED" w:rsidRPr="00E75EED">
        <w:rPr>
          <w:rFonts w:cstheme="minorHAnsi"/>
        </w:rPr>
        <w:t xml:space="preserve">and can be represented </w:t>
      </w:r>
      <w:r w:rsidR="00E75EED">
        <w:rPr>
          <w:rFonts w:cstheme="minorHAnsi"/>
        </w:rPr>
        <w:t>a space by word network form</w:t>
      </w:r>
      <w:r w:rsidR="006237A5">
        <w:rPr>
          <w:rFonts w:cstheme="minorHAnsi"/>
        </w:rPr>
        <w:t>.</w:t>
      </w:r>
    </w:p>
    <w:p w14:paraId="4B1B50C7" w14:textId="4D935941" w:rsidR="00C0153A" w:rsidRDefault="00593704" w:rsidP="00942BBE">
      <w:pPr>
        <w:jc w:val="both"/>
        <w:rPr>
          <w:rFonts w:cstheme="minorHAnsi"/>
        </w:rPr>
      </w:pPr>
      <w:r w:rsidRPr="00593704">
        <w:rPr>
          <w:rFonts w:cstheme="minorHAnsi"/>
        </w:rPr>
        <w:t xml:space="preserve">Researchers have recently advanced beyond LSA models of semantic representations to investigate topic-based models of semanticity, the most prevalent of which </w:t>
      </w:r>
      <w:r w:rsidR="00DD29A5">
        <w:rPr>
          <w:rFonts w:cstheme="minorHAnsi"/>
        </w:rPr>
        <w:t>is</w:t>
      </w:r>
      <w:r w:rsidRPr="00593704">
        <w:rPr>
          <w:rFonts w:cstheme="minorHAnsi"/>
        </w:rPr>
        <w:t xml:space="preserve"> Latent Dirichlet Allocation</w:t>
      </w:r>
      <w:r w:rsidR="00964C0F">
        <w:rPr>
          <w:rFonts w:cstheme="minorHAnsi"/>
        </w:rPr>
        <w:fldChar w:fldCharType="begin"/>
      </w:r>
      <w:r w:rsidR="00964C0F">
        <w:rPr>
          <w:rFonts w:cstheme="minorHAnsi"/>
        </w:rPr>
        <w:instrText xml:space="preserve"> ADDIN ZOTERO_ITEM CSL_CITATION {"citationID":"DlSIHGGt","properties":{"formattedCitation":"(Blei et al., 2003)","plainCitation":"(Blei et al., 2003)","noteIndex":0},"citationItems":[{"id":174,"uris":["http://zotero.org/users/local/JDH5x0lp/items/GGZMI4XS"],"uri":["http://zotero.org/users/local/JDH5x0lp/items/GGZMI4XS"],"itemData":{"id":174,"type":"article-journal","abstract":"We describe latent Dirichlet allocation (LDA), a generative\n  probabilistic model for collections of discrete data such as text\n  corpora.  LDA is a three-level hierarchical Bayesian model, in which\n  each item of a collection is modeled as a finite mixture over an\n  underlying set of topics.  Each topic is, in turn, modeled as an\n  infinite mixture over an underlying set of topic probabilities.  In\n  the context of text modeling, the topic probabilities provide an\n  explicit representation of a document.  We present efficient\n  approximate inference techniques based on variational methods and an\n  EM algorithm for empirical Bayes parameter estimation.  We report\n  results in document modeling, text classification, and collaborative\n  filtering, comparing to a mixture of unigrams model and the\n  probabilistic LSI model.","container-title":"Journal of Machine Learning Research","ISSN":"ISSN 1533-7928","issue":"Jan","page":"993-1022","source":"www.jmlr.org","title":"Latent Dirichlet Allocation","volume":"3","author":[{"family":"Blei","given":"David M."},{"family":"Ng","given":"Andrew Y."},{"family":"Jordan","given":"Michael I."}],"issued":{"date-parts":[["2003"]]}}}],"schema":"https://github.com/citation-style-language/schema/raw/master/csl-citation.json"} </w:instrText>
      </w:r>
      <w:r w:rsidR="00964C0F">
        <w:rPr>
          <w:rFonts w:cstheme="minorHAnsi"/>
        </w:rPr>
        <w:fldChar w:fldCharType="separate"/>
      </w:r>
      <w:r w:rsidR="00964C0F" w:rsidRPr="00964C0F">
        <w:rPr>
          <w:rFonts w:ascii="Calibri" w:hAnsi="Calibri" w:cs="Calibri"/>
        </w:rPr>
        <w:t>(Blei et al., 2003)</w:t>
      </w:r>
      <w:r w:rsidR="00964C0F">
        <w:rPr>
          <w:rFonts w:cstheme="minorHAnsi"/>
        </w:rPr>
        <w:fldChar w:fldCharType="end"/>
      </w:r>
      <w:r w:rsidRPr="00593704">
        <w:rPr>
          <w:rFonts w:cstheme="minorHAnsi"/>
        </w:rPr>
        <w:t>.</w:t>
      </w:r>
      <w:r w:rsidR="00E86C6F">
        <w:rPr>
          <w:rFonts w:cstheme="minorHAnsi"/>
        </w:rPr>
        <w:t xml:space="preserve"> </w:t>
      </w:r>
      <w:r w:rsidR="00C0153A" w:rsidRPr="00C0153A">
        <w:rPr>
          <w:rFonts w:cstheme="minorHAnsi"/>
        </w:rPr>
        <w:t>Because each word in the semantic vector space model can be represented as a context-free vector, LSA can be thought of as a cognitive statement of meaning. Although individual dimensions of concepts do not have a distinct meaning, the total representation provided by LSA can be thought of as a map of meanings. Positive correlations between LSA similarity scores and human recall using word association lists further support a semantic proximity effect in which LSA resembles human memory</w:t>
      </w:r>
      <w:r w:rsidR="00053C3C">
        <w:rPr>
          <w:rFonts w:cstheme="minorHAnsi"/>
        </w:rPr>
        <w:fldChar w:fldCharType="begin"/>
      </w:r>
      <w:r w:rsidR="00053C3C">
        <w:rPr>
          <w:rFonts w:cstheme="minorHAnsi"/>
        </w:rPr>
        <w:instrText xml:space="preserve"> ADDIN ZOTERO_ITEM CSL_CITATION {"citationID":"cmUIP5Td","properties":{"formattedCitation":"(Kintsch, 2001)","plainCitation":"(Kintsch, 2001)","noteIndex":0},"citationItems":[{"id":173,"uris":["http://zotero.org/users/local/JDH5x0lp/items/YBZQGURJ"],"uri":["http://zotero.org/users/local/JDH5x0lp/items/YBZQGURJ"],"itemData":{"id":173,"type":"article-journal","abstract":"Abstract In Latent Semantic Analysis (LSA) the meaning of a word is represented as a vector in a high-dimensional semantic space. Different meanings of a word or different senses of a word are not distinguished. Instead, word senses are appropriately modified as the word is used in different contexts. In N-VP sentences, the precise meaning of the verb phrase depends on the noun it is combined with. An algorithm is described to adjust the meaning of a predicate as it is applied to different arguments. In forming a sentence meaning, not all features of a predicate are combined with the features of the argument, but only those that are appropriate to the argument. Hence, a different “sense” of a predicate emerges every time it is used in a different context. This predication algorithm is explored in the context of four different semantic problems: metaphor interpretation, causal inferences, similarity judgments, and homonym disambiguation.","container-title":"Cognitive Science","DOI":"https://doi.org/10.1207/s15516709cog2502_1","issue":"2","note":"_eprint: https://onlinelibrary.wiley.com/doi/pdf/10.1207/s15516709cog2502_1","page":"173-202","title":"Predication","volume":"25","author":[{"family":"Kintsch","given":"Walter"}],"issued":{"date-parts":[["2001"]]}}}],"schema":"https://github.com/citation-style-language/schema/raw/master/csl-citation.json"} </w:instrText>
      </w:r>
      <w:r w:rsidR="00053C3C">
        <w:rPr>
          <w:rFonts w:cstheme="minorHAnsi"/>
        </w:rPr>
        <w:fldChar w:fldCharType="separate"/>
      </w:r>
      <w:r w:rsidR="00053C3C" w:rsidRPr="00053C3C">
        <w:rPr>
          <w:rFonts w:ascii="Calibri" w:hAnsi="Calibri" w:cs="Calibri"/>
        </w:rPr>
        <w:t>(Kintsch, 2001)</w:t>
      </w:r>
      <w:r w:rsidR="00053C3C">
        <w:rPr>
          <w:rFonts w:cstheme="minorHAnsi"/>
        </w:rPr>
        <w:fldChar w:fldCharType="end"/>
      </w:r>
      <w:r w:rsidR="00C0153A" w:rsidRPr="00C0153A">
        <w:rPr>
          <w:rFonts w:cstheme="minorHAnsi"/>
        </w:rPr>
        <w:t>.</w:t>
      </w:r>
    </w:p>
    <w:p w14:paraId="28D40063" w14:textId="2BDEABEA" w:rsidR="00C62804" w:rsidRDefault="00C62804" w:rsidP="00942BBE">
      <w:pPr>
        <w:jc w:val="both"/>
        <w:rPr>
          <w:rFonts w:cstheme="minorHAnsi"/>
        </w:rPr>
      </w:pPr>
      <w:r w:rsidRPr="00C62804">
        <w:rPr>
          <w:rFonts w:cstheme="minorHAnsi"/>
        </w:rPr>
        <w:t>To embed words in a vectorial space, corpus-based semantic representations take advantage of statistical features of textual structure. Term pairs with comparable meanings tend to cluster together in this space. These approaches are based on the notion that words with similar meanings are more likely to appear in comparable contexts. This theory is known as the distributional hypothesis, and it provides a useful framework for comprehending and computing semantic relationships between words</w:t>
      </w:r>
      <w:r w:rsidR="003342ED">
        <w:rPr>
          <w:rFonts w:cstheme="minorHAnsi"/>
        </w:rPr>
        <w:fldChar w:fldCharType="begin"/>
      </w:r>
      <w:r w:rsidR="003342ED">
        <w:rPr>
          <w:rFonts w:cstheme="minorHAnsi"/>
        </w:rPr>
        <w:instrText xml:space="preserve"> ADDIN ZOTERO_ITEM CSL_CITATION {"citationID":"c707TW7A","properties":{"formattedCitation":"(Altszyler et al., 2017)","plainCitation":"(Altszyler et al., 2017)","noteIndex":0},"citationItems":[{"id":179,"uris":["http://zotero.org/users/local/JDH5x0lp/items/UJGKSJ8B"],"uri":["http://zotero.org/users/local/JDH5x0lp/items/UJGKSJ8B"],"itemData":{"id":179,"type":"article-journal","abstract":"Word embeddings have been extensively studied in large text datasets. However, only a few studies analyze semantic representations of small corpora, particularly relevant in single-person text production studies. In the present paper, we compare Skip-gram and LSA capabilities in this scenario, and we test both techniques to extract relevant semantic patterns in single-series dreams reports. LSA showed better performance than Skip-gram in small size training corpus in two semantic tests. As a study case, we show that LSA can capture relevant words associations in dream reports series, even in cases of small number of dreams or low-frequency words. We propose that LSA can be used to explore words associations in dreams reports, which could bring new insight into this classic research area of psychology","container-title":"Consciousness and Cognition","DOI":"10.1016/j.concog.2017.09.004","ISSN":"10538100","journalAbbreviation":"Consciousness and Cognition","language":"en","note":"arXiv: 1610.01520","page":"178-187","source":"arXiv.org","title":"Comparative study of LSA vs Word2vec embeddings in small corpora: a case study in dreams database","title-short":"Comparative study of LSA vs Word2vec embeddings in small corpora","volume":"56","author":[{"family":"Altszyler","given":"Edgar"},{"family":"Sigman","given":"Mariano"},{"family":"Ribeiro","given":"Sidarta"},{"family":"Slezak","given":"Diego Fernández"}],"issued":{"date-parts":[["2017",11]]}}}],"schema":"https://github.com/citation-style-language/schema/raw/master/csl-citation.json"} </w:instrText>
      </w:r>
      <w:r w:rsidR="003342ED">
        <w:rPr>
          <w:rFonts w:cstheme="minorHAnsi"/>
        </w:rPr>
        <w:fldChar w:fldCharType="separate"/>
      </w:r>
      <w:r w:rsidR="003342ED" w:rsidRPr="003342ED">
        <w:rPr>
          <w:rFonts w:ascii="Calibri" w:hAnsi="Calibri" w:cs="Calibri"/>
        </w:rPr>
        <w:t>(Altszyler et al., 2017)</w:t>
      </w:r>
      <w:r w:rsidR="003342ED">
        <w:rPr>
          <w:rFonts w:cstheme="minorHAnsi"/>
        </w:rPr>
        <w:fldChar w:fldCharType="end"/>
      </w:r>
      <w:r w:rsidRPr="00C62804">
        <w:rPr>
          <w:rFonts w:cstheme="minorHAnsi"/>
        </w:rPr>
        <w:t>.</w:t>
      </w:r>
    </w:p>
    <w:p w14:paraId="4AC61CBB" w14:textId="049E40D7" w:rsidR="00E95596" w:rsidRPr="00E95596" w:rsidRDefault="00205C3E" w:rsidP="00E95596">
      <w:pPr>
        <w:jc w:val="both"/>
        <w:rPr>
          <w:rFonts w:cstheme="minorHAnsi"/>
        </w:rPr>
      </w:pPr>
      <w:r>
        <w:rPr>
          <w:rFonts w:cstheme="minorHAnsi"/>
        </w:rPr>
        <w:t>T</w:t>
      </w:r>
      <w:r w:rsidR="00E95596" w:rsidRPr="00E95596">
        <w:rPr>
          <w:rFonts w:cstheme="minorHAnsi"/>
        </w:rPr>
        <w:t xml:space="preserve">o learn correct word embeddings in small text corpora, the author compares the capabilities of Skip-gram and LSA. To accomplish so, we used nested subsamples of a medium-sized corpus to assess the model's capacity to represent semantic categories (such as drinks, countries, tools, and garments). When models are trained with medium-sized datasets ( 10 million words), Word2vec embeddings beat LSAs. When the corpus size is lowered, however, Word2vec performance suffers significantly, making LSA the more appropriate technique. This discovery adds to the debate over prediction-based vs. counter-based models. They assume that the performance </w:t>
      </w:r>
      <w:r w:rsidR="00FC5193" w:rsidRPr="00E95596">
        <w:rPr>
          <w:rFonts w:cstheme="minorHAnsi"/>
        </w:rPr>
        <w:t>drops</w:t>
      </w:r>
      <w:r w:rsidR="00E95596" w:rsidRPr="00E95596">
        <w:rPr>
          <w:rFonts w:cstheme="minorHAnsi"/>
        </w:rPr>
        <w:t xml:space="preserve"> of 10 Word2vec in small corpora is </w:t>
      </w:r>
      <w:r w:rsidR="006F0660">
        <w:rPr>
          <w:rFonts w:cstheme="minorHAnsi"/>
        </w:rPr>
        <w:t>because</w:t>
      </w:r>
      <w:r w:rsidR="00E95596" w:rsidRPr="00E95596">
        <w:rPr>
          <w:rFonts w:cstheme="minorHAnsi"/>
        </w:rPr>
        <w:t xml:space="preserve"> prediction-based models require a large amount of training data to fit their large number of parameters.</w:t>
      </w:r>
    </w:p>
    <w:p w14:paraId="1876044E" w14:textId="19022CBC" w:rsidR="00E95596" w:rsidRDefault="00E95596" w:rsidP="00E95596">
      <w:pPr>
        <w:jc w:val="both"/>
        <w:rPr>
          <w:rFonts w:cstheme="minorHAnsi"/>
        </w:rPr>
      </w:pPr>
      <w:r w:rsidRPr="00E95596">
        <w:rPr>
          <w:rFonts w:cstheme="minorHAnsi"/>
        </w:rPr>
        <w:t xml:space="preserve">We used LSA and Skip-gram capabilities to extract significant semantic word correlations in dream reports as a case study. Even in cases of series with a small number of dreams and a low frequency of target words, we discovered that LSA can accurately identify semantic word relations. This is a step forward in the application of word embeddings to dream content analysis. This branch of study </w:t>
      </w:r>
      <w:r w:rsidR="009477F1" w:rsidRPr="00E95596">
        <w:rPr>
          <w:rFonts w:cstheme="minorHAnsi"/>
        </w:rPr>
        <w:t>investigates</w:t>
      </w:r>
      <w:r w:rsidRPr="00E95596">
        <w:rPr>
          <w:rFonts w:cstheme="minorHAnsi"/>
        </w:rPr>
        <w:t xml:space="preserve"> things like "what do we dream about?" and "how do gender, cultural background, and waking life events impact the content of our dreams?" They recommend that LSA be used to </w:t>
      </w:r>
      <w:r w:rsidRPr="00E95596">
        <w:rPr>
          <w:rFonts w:cstheme="minorHAnsi"/>
        </w:rPr>
        <w:lastRenderedPageBreak/>
        <w:t>investigate word connections in dream reports, potentially shedding new light on an ancient topic of psychology research</w:t>
      </w:r>
      <w:r w:rsidR="006F0660">
        <w:rPr>
          <w:rFonts w:cstheme="minorHAnsi"/>
        </w:rPr>
        <w:fldChar w:fldCharType="begin"/>
      </w:r>
      <w:r w:rsidR="006F0660">
        <w:rPr>
          <w:rFonts w:cstheme="minorHAnsi"/>
        </w:rPr>
        <w:instrText xml:space="preserve"> ADDIN ZOTERO_ITEM CSL_CITATION {"citationID":"fjlPeJiP","properties":{"formattedCitation":"(Altszyler et al., 2017)","plainCitation":"(Altszyler et al., 2017)","noteIndex":0},"citationItems":[{"id":179,"uris":["http://zotero.org/users/local/JDH5x0lp/items/UJGKSJ8B"],"uri":["http://zotero.org/users/local/JDH5x0lp/items/UJGKSJ8B"],"itemData":{"id":179,"type":"article-journal","abstract":"Word embeddings have been extensively studied in large text datasets. However, only a few studies analyze semantic representations of small corpora, particularly relevant in single-person text production studies. In the present paper, we compare Skip-gram and LSA capabilities in this scenario, and we test both techniques to extract relevant semantic patterns in single-series dreams reports. LSA showed better performance than Skip-gram in small size training corpus in two semantic tests. As a study case, we show that LSA can capture relevant words associations in dream reports series, even in cases of small number of dreams or low-frequency words. We propose that LSA can be used to explore words associations in dreams reports, which could bring new insight into this classic research area of psychology","container-title":"Consciousness and Cognition","DOI":"10.1016/j.concog.2017.09.004","ISSN":"10538100","journalAbbreviation":"Consciousness and Cognition","language":"en","note":"arXiv: 1610.01520","page":"178-187","source":"arXiv.org","title":"Comparative study of LSA vs Word2vec embeddings in small corpora: a case study in dreams database","title-short":"Comparative study of LSA vs Word2vec embeddings in small corpora","volume":"56","author":[{"family":"Altszyler","given":"Edgar"},{"family":"Sigman","given":"Mariano"},{"family":"Ribeiro","given":"Sidarta"},{"family":"Slezak","given":"Diego Fernández"}],"issued":{"date-parts":[["2017",11]]}}}],"schema":"https://github.com/citation-style-language/schema/raw/master/csl-citation.json"} </w:instrText>
      </w:r>
      <w:r w:rsidR="006F0660">
        <w:rPr>
          <w:rFonts w:cstheme="minorHAnsi"/>
        </w:rPr>
        <w:fldChar w:fldCharType="separate"/>
      </w:r>
      <w:r w:rsidR="006F0660" w:rsidRPr="006F0660">
        <w:rPr>
          <w:rFonts w:ascii="Calibri" w:hAnsi="Calibri" w:cs="Calibri"/>
        </w:rPr>
        <w:t>(Altszyler et al., 2017)</w:t>
      </w:r>
      <w:r w:rsidR="006F0660">
        <w:rPr>
          <w:rFonts w:cstheme="minorHAnsi"/>
        </w:rPr>
        <w:fldChar w:fldCharType="end"/>
      </w:r>
      <w:r w:rsidRPr="00E95596">
        <w:rPr>
          <w:rFonts w:cstheme="minorHAnsi"/>
        </w:rPr>
        <w:t>.</w:t>
      </w:r>
    </w:p>
    <w:p w14:paraId="304F66CF" w14:textId="1F337FBA" w:rsidR="00E8352F" w:rsidRDefault="00E8352F" w:rsidP="00E95596">
      <w:pPr>
        <w:jc w:val="both"/>
        <w:rPr>
          <w:rFonts w:cstheme="minorHAnsi"/>
        </w:rPr>
      </w:pPr>
      <w:r w:rsidRPr="00E8352F">
        <w:rPr>
          <w:rFonts w:cstheme="minorHAnsi"/>
        </w:rPr>
        <w:t xml:space="preserve">There is a constant proliferation of novel notions and scales in psychological measurement and theory. Psychological science is grappling with arbitrary measurement, construct dilution, and separation between research groups due to the </w:t>
      </w:r>
      <w:r w:rsidR="009477F1" w:rsidRPr="00E8352F">
        <w:rPr>
          <w:rFonts w:cstheme="minorHAnsi"/>
        </w:rPr>
        <w:t>sometimes-redundant</w:t>
      </w:r>
      <w:r w:rsidRPr="00E8352F">
        <w:rPr>
          <w:rFonts w:cstheme="minorHAnsi"/>
        </w:rPr>
        <w:t xml:space="preserve"> nature of new scales. We introduce the Semantic Scale Network, an easy-to-use online tool, to overcome these challenges. The goal of this application is to use latent semantic analysis to find semantic overlap between scales automatically. Authors and reviewers can insert items for a new scale into the app and receive semantic overlap quantifications with related scales in the app's corpus. Unlike typical scale overlap evaluations, the programme can allow expert scale redundancy judgments without access to empirical data or understanding of all possibl</w:t>
      </w:r>
      <w:r>
        <w:rPr>
          <w:rFonts w:cstheme="minorHAnsi"/>
        </w:rPr>
        <w:t>e</w:t>
      </w:r>
      <w:r w:rsidRPr="00E8352F">
        <w:rPr>
          <w:rFonts w:cstheme="minorHAnsi"/>
        </w:rPr>
        <w:t xml:space="preserve"> associated scales. They explain the Semantic Scale Network and discuss best practi</w:t>
      </w:r>
      <w:r>
        <w:rPr>
          <w:rFonts w:cstheme="minorHAnsi"/>
        </w:rPr>
        <w:t>c</w:t>
      </w:r>
      <w:r w:rsidRPr="00E8352F">
        <w:rPr>
          <w:rFonts w:cstheme="minorHAnsi"/>
        </w:rPr>
        <w:t>es for interpreting its outputs after a brief introduction to metrics of semantic similarity in texts</w:t>
      </w:r>
      <w:r w:rsidR="008C014A">
        <w:rPr>
          <w:rFonts w:cstheme="minorHAnsi"/>
        </w:rPr>
        <w:fldChar w:fldCharType="begin"/>
      </w:r>
      <w:r w:rsidR="008C014A">
        <w:rPr>
          <w:rFonts w:cstheme="minorHAnsi"/>
        </w:rPr>
        <w:instrText xml:space="preserve"> ADDIN ZOTERO_ITEM CSL_CITATION {"citationID":"VWB2Lkh6","properties":{"formattedCitation":"(Rosenbusch et al., 2020)","plainCitation":"(Rosenbusch et al., 2020)","noteIndex":0},"citationItems":[{"id":142,"uris":["http://zotero.org/users/local/JDH5x0lp/items/DCKN4NPQ"],"uri":["http://zotero.org/users/local/JDH5x0lp/items/DCKN4NPQ"],"itemData":{"id":142,"type":"article-journal","abstract":"Psychological measurement and theory are afflicted with an ongoing proliferation of new constructs and scales. Given the often redundant nature of new scales, psychological science is struggling with arbitrary measurement, construct dilution, and disconnection between research groups. To address these issues, we introduce an easy-to-use online application: the Semantic Scale Network. The purpose of this application is to automatically detect semantic overlap between scales through latent semantic analysis. Authors and reviewers can enter the items of a new scale into the application, and receive quantifications of semantic overlap with related scales in the application’s corpus. Contrary to traditional assessments of scale overlap, the application can support expert judgments on scale redundancy without access to empirical data or awareness of every potentially related scale. After a brief introduction to measures of semantic similarity in texts, we introduce the Semantic Scale Network and provide best practices for interpreting its outputs.","container-title":"Psychological Methods","DOI":"10.1037/met0000244","ISSN":"1939-1463, 1082-989X","issue":"3","journalAbbreviation":"Psychological Methods","language":"en","page":"380-392","source":"DOI.org (Crossref)","title":"The Semantic Scale Network: An online tool to detect semantic overlap of psychological scales and prevent scale redundancies.","title-short":"The Semantic Scale Network","volume":"25","author":[{"family":"Rosenbusch","given":"Hannes"},{"family":"Wanders","given":"Florian"},{"family":"Pit","given":"Ilse L."}],"issued":{"date-parts":[["2020",6]]}}}],"schema":"https://github.com/citation-style-language/schema/raw/master/csl-citation.json"} </w:instrText>
      </w:r>
      <w:r w:rsidR="008C014A">
        <w:rPr>
          <w:rFonts w:cstheme="minorHAnsi"/>
        </w:rPr>
        <w:fldChar w:fldCharType="separate"/>
      </w:r>
      <w:r w:rsidR="008C014A" w:rsidRPr="008C014A">
        <w:rPr>
          <w:rFonts w:ascii="Calibri" w:hAnsi="Calibri" w:cs="Calibri"/>
        </w:rPr>
        <w:t>(Rosenbusch et al., 2020)</w:t>
      </w:r>
      <w:r w:rsidR="008C014A">
        <w:rPr>
          <w:rFonts w:cstheme="minorHAnsi"/>
        </w:rPr>
        <w:fldChar w:fldCharType="end"/>
      </w:r>
      <w:r w:rsidRPr="00E8352F">
        <w:rPr>
          <w:rFonts w:cstheme="minorHAnsi"/>
        </w:rPr>
        <w:t>.</w:t>
      </w:r>
    </w:p>
    <w:p w14:paraId="71B96012" w14:textId="2EFAFC6F" w:rsidR="00377332" w:rsidRDefault="00377332" w:rsidP="00942BBE">
      <w:pPr>
        <w:jc w:val="both"/>
        <w:rPr>
          <w:rFonts w:cstheme="minorHAnsi"/>
        </w:rPr>
      </w:pPr>
      <w:r w:rsidRPr="00377332">
        <w:rPr>
          <w:rFonts w:cstheme="minorHAnsi"/>
        </w:rPr>
        <w:t>Using two criteria, classify a network-similarity algorithm. First, at what network level does it operate? Second, what kind of comparison is it employing? We identify three levels for the first criterion: micro, meso, and macro. At the micro-level, a method extracts features from nodes or egonets;1 at the mezzo-level, it extracts features from communities; and at the macro-level, it extracts features from the global/network level, as their names suggest. We have three sorts of criteria for the second criterion: vector-based, classifier-based, and matching-based</w:t>
      </w:r>
      <w:r w:rsidR="00016332">
        <w:rPr>
          <w:rFonts w:cstheme="minorHAnsi"/>
        </w:rPr>
        <w:fldChar w:fldCharType="begin"/>
      </w:r>
      <w:r w:rsidR="00016332">
        <w:rPr>
          <w:rFonts w:cstheme="minorHAnsi"/>
        </w:rPr>
        <w:instrText xml:space="preserve"> ADDIN ZOTERO_ITEM CSL_CITATION {"citationID":"lH35ThUK","properties":{"formattedCitation":"(Soundarajan et al., 2014)","plainCitation":"(Soundarajan et al., 2014)","noteIndex":0},"citationItems":[{"id":177,"uris":["http://zotero.org/users/local/JDH5x0lp/items/J5QSXRZV"],"uri":["http://zotero.org/users/local/JDH5x0lp/items/J5QSXRZV"],"itemData":{"id":177,"type":"paper-conference","abstract":"We consider the problem of determining how similar two networks (without known node-correspondences) are. This problem occurs frequently in real-world applications such as transfer learning and change detection. Many networksimilarity methods exist; and it is unclear how one should select from amongst them. We provide the ﬁrst empirical study on the relationships between di</w:instrText>
      </w:r>
      <w:r w:rsidR="00016332">
        <w:rPr>
          <w:rFonts w:ascii="Cambria Math" w:hAnsi="Cambria Math" w:cs="Cambria Math"/>
        </w:rPr>
        <w:instrText>↵</w:instrText>
      </w:r>
      <w:r w:rsidR="00016332">
        <w:rPr>
          <w:rFonts w:cstheme="minorHAnsi"/>
        </w:rPr>
        <w:instrText>erent networksimilarity methods. Speci</w:instrText>
      </w:r>
      <w:r w:rsidR="00016332">
        <w:rPr>
          <w:rFonts w:ascii="Calibri" w:hAnsi="Calibri" w:cs="Calibri"/>
        </w:rPr>
        <w:instrText>ﬁ</w:instrText>
      </w:r>
      <w:r w:rsidR="00016332">
        <w:rPr>
          <w:rFonts w:cstheme="minorHAnsi"/>
        </w:rPr>
        <w:instrText>cally, we present (1) an approach for identifying groups of comparable network-similarity methods and (2) an approach for computing the consensus among a given set of network-similarity methods. We compare and contrast twenty network-similarity methods by applying our approaches to a variety of real datasets spanning multiple domains. Our experiments demonstrate that (1) di</w:instrText>
      </w:r>
      <w:r w:rsidR="00016332">
        <w:rPr>
          <w:rFonts w:ascii="Cambria Math" w:hAnsi="Cambria Math" w:cs="Cambria Math"/>
        </w:rPr>
        <w:instrText>↵</w:instrText>
      </w:r>
      <w:r w:rsidR="00016332">
        <w:rPr>
          <w:rFonts w:cstheme="minorHAnsi"/>
        </w:rPr>
        <w:instrText xml:space="preserve">erent network-similarity methods are surprisingly well correlated, (2) some complex network-similarity methods can be closely approximated by a much simpler method, and (3) a few network similarity methods produce rankings that are very close to the consensus ranking.","container-title":"Proceedings of the 2014 SIAM International Conference on Data Mining","DOI":"10.1137/1.9781611973440.118","event":"Proceedings of the 2014 SIAM International Conference on Data Mining","ISBN":"978-1-61197-344-0","language":"en","page":"1037-1045","publisher":"Society for Industrial and Applied Mathematics","source":"DOI.org (Crossref)","title":"A Guide to Selecting a Network Similarity Method","URL":"https://epubs.siam.org/doi/10.1137/1.9781611973440.118","author":[{"family":"Soundarajan","given":"Sucheta"},{"family":"Eliassi-Rad","given":"Tina"},{"family":"Gallagher","given":"Brian"}],"accessed":{"date-parts":[["2021",10,15]]},"issued":{"date-parts":[["2014",4,28]]}}}],"schema":"https://github.com/citation-style-language/schema/raw/master/csl-citation.json"} </w:instrText>
      </w:r>
      <w:r w:rsidR="00016332">
        <w:rPr>
          <w:rFonts w:cstheme="minorHAnsi"/>
        </w:rPr>
        <w:fldChar w:fldCharType="separate"/>
      </w:r>
      <w:r w:rsidR="00016332" w:rsidRPr="00016332">
        <w:rPr>
          <w:rFonts w:ascii="Calibri" w:hAnsi="Calibri" w:cs="Calibri"/>
        </w:rPr>
        <w:t>(Soundarajan et al., 2014)</w:t>
      </w:r>
      <w:r w:rsidR="00016332">
        <w:rPr>
          <w:rFonts w:cstheme="minorHAnsi"/>
        </w:rPr>
        <w:fldChar w:fldCharType="end"/>
      </w:r>
      <w:r w:rsidRPr="00377332">
        <w:rPr>
          <w:rFonts w:cstheme="minorHAnsi"/>
        </w:rPr>
        <w:t>.</w:t>
      </w:r>
    </w:p>
    <w:p w14:paraId="6DB30730" w14:textId="48A13236" w:rsidR="00960616" w:rsidRDefault="00960616" w:rsidP="007C3A99">
      <w:pPr>
        <w:jc w:val="both"/>
        <w:rPr>
          <w:rFonts w:cstheme="minorHAnsi"/>
        </w:rPr>
      </w:pPr>
      <w:r w:rsidRPr="00960616">
        <w:rPr>
          <w:rFonts w:cstheme="minorHAnsi"/>
        </w:rPr>
        <w:t xml:space="preserve">In applications like transfer learning and change detection, quantifying the difference between two networks is crucial. For this goal, </w:t>
      </w:r>
      <w:r w:rsidR="00BC6FB4">
        <w:rPr>
          <w:rFonts w:cstheme="minorHAnsi"/>
        </w:rPr>
        <w:t>several</w:t>
      </w:r>
      <w:r w:rsidRPr="00960616">
        <w:rPr>
          <w:rFonts w:cstheme="minorHAnsi"/>
        </w:rPr>
        <w:t xml:space="preserve"> network similarity algorithms have been proposed. The problem's origins can be traced back to the problem of [determining graph isomorphism], for which no</w:t>
      </w:r>
      <w:r w:rsidR="007C3A99">
        <w:rPr>
          <w:rFonts w:cstheme="minorHAnsi"/>
        </w:rPr>
        <w:t xml:space="preserve"> </w:t>
      </w:r>
      <w:r w:rsidRPr="00960616">
        <w:rPr>
          <w:rFonts w:cstheme="minorHAnsi"/>
        </w:rPr>
        <w:t>polynomial-time algorithm exists. The task of network</w:t>
      </w:r>
      <w:r>
        <w:rPr>
          <w:rFonts w:cstheme="minorHAnsi"/>
        </w:rPr>
        <w:t xml:space="preserve"> </w:t>
      </w:r>
      <w:r w:rsidRPr="00960616">
        <w:rPr>
          <w:rFonts w:cstheme="minorHAnsi"/>
        </w:rPr>
        <w:t>similarity is significantly broader</w:t>
      </w:r>
      <w:r w:rsidR="007622EC">
        <w:rPr>
          <w:rFonts w:cstheme="minorHAnsi"/>
        </w:rPr>
        <w:fldChar w:fldCharType="begin"/>
      </w:r>
      <w:r w:rsidR="007622EC">
        <w:rPr>
          <w:rFonts w:cstheme="minorHAnsi"/>
        </w:rPr>
        <w:instrText xml:space="preserve"> ADDIN ZOTERO_ITEM CSL_CITATION {"citationID":"k646Kefg","properties":{"formattedCitation":"(Soundarajan et al., 2014)","plainCitation":"(Soundarajan et al., 2014)","noteIndex":0},"citationItems":[{"id":177,"uris":["http://zotero.org/users/local/JDH5x0lp/items/J5QSXRZV"],"uri":["http://zotero.org/users/local/JDH5x0lp/items/J5QSXRZV"],"itemData":{"id":177,"type":"paper-conference","abstract":"We consider the problem of determining how similar two networks (without known node-correspondences) are. This problem occurs frequently in real-world applications such as transfer learning and change detection. Many networksimilarity methods exist; and it is unclear how one should select from amongst them. We provide the ﬁrst empirical study on the relationships between di</w:instrText>
      </w:r>
      <w:r w:rsidR="007622EC">
        <w:rPr>
          <w:rFonts w:ascii="Cambria Math" w:hAnsi="Cambria Math" w:cs="Cambria Math"/>
        </w:rPr>
        <w:instrText>↵</w:instrText>
      </w:r>
      <w:r w:rsidR="007622EC">
        <w:rPr>
          <w:rFonts w:cstheme="minorHAnsi"/>
        </w:rPr>
        <w:instrText>erent networksimilarity methods. Speci</w:instrText>
      </w:r>
      <w:r w:rsidR="007622EC">
        <w:rPr>
          <w:rFonts w:ascii="Calibri" w:hAnsi="Calibri" w:cs="Calibri"/>
        </w:rPr>
        <w:instrText>ﬁ</w:instrText>
      </w:r>
      <w:r w:rsidR="007622EC">
        <w:rPr>
          <w:rFonts w:cstheme="minorHAnsi"/>
        </w:rPr>
        <w:instrText>cally, we present (1) an approach for identifying groups of comparable network-similarity methods and (2) an approach for computing the consensus among a given set of network-similarity methods. We compare and contrast twenty network-similarity methods by applying our approaches to a variety of real datasets spanning multiple domains. Our experiments demonstrate that (1) di</w:instrText>
      </w:r>
      <w:r w:rsidR="007622EC">
        <w:rPr>
          <w:rFonts w:ascii="Cambria Math" w:hAnsi="Cambria Math" w:cs="Cambria Math"/>
        </w:rPr>
        <w:instrText>↵</w:instrText>
      </w:r>
      <w:r w:rsidR="007622EC">
        <w:rPr>
          <w:rFonts w:cstheme="minorHAnsi"/>
        </w:rPr>
        <w:instrText xml:space="preserve">erent network-similarity methods are surprisingly well correlated, (2) some complex network-similarity methods can be closely approximated by a much simpler method, and (3) a few network similarity methods produce rankings that are very close to the consensus ranking.","container-title":"Proceedings of the 2014 SIAM International Conference on Data Mining","DOI":"10.1137/1.9781611973440.118","event":"Proceedings of the 2014 SIAM International Conference on Data Mining","ISBN":"978-1-61197-344-0","language":"en","page":"1037-1045","publisher":"Society for Industrial and Applied Mathematics","source":"DOI.org (Crossref)","title":"A Guide to Selecting a Network Similarity Method","URL":"https://epubs.siam.org/doi/10.1137/1.9781611973440.118","author":[{"family":"Soundarajan","given":"Sucheta"},{"family":"Eliassi-Rad","given":"Tina"},{"family":"Gallagher","given":"Brian"}],"accessed":{"date-parts":[["2021",10,15]]},"issued":{"date-parts":[["2014",4,28]]}}}],"schema":"https://github.com/citation-style-language/schema/raw/master/csl-citation.json"} </w:instrText>
      </w:r>
      <w:r w:rsidR="007622EC">
        <w:rPr>
          <w:rFonts w:cstheme="minorHAnsi"/>
        </w:rPr>
        <w:fldChar w:fldCharType="separate"/>
      </w:r>
      <w:r w:rsidR="007622EC" w:rsidRPr="007622EC">
        <w:rPr>
          <w:rFonts w:ascii="Calibri" w:hAnsi="Calibri" w:cs="Calibri"/>
        </w:rPr>
        <w:t>(Soundarajan et al., 2014)</w:t>
      </w:r>
      <w:r w:rsidR="007622EC">
        <w:rPr>
          <w:rFonts w:cstheme="minorHAnsi"/>
        </w:rPr>
        <w:fldChar w:fldCharType="end"/>
      </w:r>
      <w:r w:rsidRPr="00960616">
        <w:rPr>
          <w:rFonts w:cstheme="minorHAnsi"/>
        </w:rPr>
        <w:t>.</w:t>
      </w:r>
    </w:p>
    <w:p w14:paraId="5B45ED5C" w14:textId="77777777" w:rsidR="00E86C6F" w:rsidRDefault="00E86C6F" w:rsidP="00942BBE">
      <w:pPr>
        <w:jc w:val="both"/>
        <w:rPr>
          <w:rFonts w:cstheme="minorHAnsi"/>
        </w:rPr>
      </w:pPr>
    </w:p>
    <w:p w14:paraId="6452BB36" w14:textId="4FA2BB31" w:rsidR="00E922DF" w:rsidRDefault="000E5744" w:rsidP="003B5031">
      <w:pPr>
        <w:pStyle w:val="Heading2"/>
      </w:pPr>
      <w:bookmarkStart w:id="9" w:name="_Toc86205671"/>
      <w:r>
        <w:t xml:space="preserve">2.2 Statistical </w:t>
      </w:r>
      <w:r w:rsidR="00234E50">
        <w:t>test</w:t>
      </w:r>
      <w:bookmarkEnd w:id="9"/>
    </w:p>
    <w:p w14:paraId="30F43552" w14:textId="7572B22A" w:rsidR="00234E50" w:rsidRDefault="00234E50" w:rsidP="00EB0859">
      <w:pPr>
        <w:jc w:val="both"/>
      </w:pPr>
    </w:p>
    <w:p w14:paraId="44A90D9D" w14:textId="4861873C" w:rsidR="00585488" w:rsidRDefault="00734DB0" w:rsidP="00EB0859">
      <w:pPr>
        <w:jc w:val="both"/>
      </w:pPr>
      <w:r>
        <w:t>L</w:t>
      </w:r>
      <w:r w:rsidR="007E19C7">
        <w:t>atent Semantic Analysis</w:t>
      </w:r>
      <w:r>
        <w:t xml:space="preserve"> can be used to</w:t>
      </w:r>
      <w:r w:rsidR="00FF545E">
        <w:t xml:space="preserve"> generate</w:t>
      </w:r>
      <w:r w:rsidR="007E19C7">
        <w:t xml:space="preserve"> </w:t>
      </w:r>
      <w:r w:rsidR="00F11197">
        <w:t>principal components of a text corpus</w:t>
      </w:r>
      <w:r w:rsidR="00503D0C">
        <w:t xml:space="preserve"> </w:t>
      </w:r>
      <w:r w:rsidR="00503D0C">
        <w:fldChar w:fldCharType="begin"/>
      </w:r>
      <w:r w:rsidR="00503D0C">
        <w:instrText xml:space="preserve"> ADDIN ZOTERO_ITEM CSL_CITATION {"citationID":"ncesFJoM","properties":{"formattedCitation":"(Slomovitz, 2017)","plainCitation":"(Slomovitz, 2017)","noteIndex":0},"citationItems":[{"id":164,"uris":["http://zotero.org/users/local/JDH5x0lp/items/YKZEAE4G"],"uri":["http://zotero.org/users/local/JDH5x0lp/items/YKZEAE4G"],"itemData":{"id":164,"type":"paper-conference","abstract":"Latent Semantic Analysis is a novel method to extract the principal components of a text corpus which has been initially used for categorization and information search. However, due to the significant results obtained, similar to human processing, LSA has become much more than a simple method to analyze text. In this work, we propose to use LSA in order to infer similarity degree of syslog messages by discovering hidden relations between them. Using real syslog message samples, we show that LSA is able to highlight the most correlated messages by topic. This method can be used to avoid complex event correlation systems which usually need signatures or rule set definitions and high expertise for its configuration.","container-title":"2017 International Conference on Electronics, Communications and Computers (CONIELECOMP)","DOI":"10.1109/CONIELECOMP.2017.7891819","event":"2017 International Conference on Electronics, Communications and Computers (CONIELECOMP)","note":"ISSN: 2474-9044","page":"1-4","source":"IEEE Xplore","title":"Latent Semantic Analysis (LSA) for syslog correlation","author":[{"family":"Slomovitz","given":"Gabriel"}],"issued":{"date-parts":[["2017",2]]}}}],"schema":"https://github.com/citation-style-language/schema/raw/master/csl-citation.json"} </w:instrText>
      </w:r>
      <w:r w:rsidR="00503D0C">
        <w:fldChar w:fldCharType="separate"/>
      </w:r>
      <w:r w:rsidR="00503D0C" w:rsidRPr="00503D0C">
        <w:rPr>
          <w:rFonts w:ascii="Calibri" w:hAnsi="Calibri" w:cs="Calibri"/>
        </w:rPr>
        <w:t>(Slomovitz, 2017)</w:t>
      </w:r>
      <w:r w:rsidR="00503D0C">
        <w:fldChar w:fldCharType="end"/>
      </w:r>
      <w:r w:rsidR="00F11197">
        <w:t xml:space="preserve">. </w:t>
      </w:r>
      <w:r w:rsidR="00297DA6">
        <w:t>But to compare these principal components with other text corp</w:t>
      </w:r>
      <w:r w:rsidR="001123AF">
        <w:t>ora</w:t>
      </w:r>
      <w:r w:rsidR="00634E02">
        <w:t>,</w:t>
      </w:r>
      <w:r w:rsidR="00297DA6">
        <w:t xml:space="preserve"> by considering each principal components </w:t>
      </w:r>
      <w:r w:rsidR="00FF545E">
        <w:t>elements as populations</w:t>
      </w:r>
      <w:r w:rsidR="00634E02">
        <w:t xml:space="preserve"> we need a statistical test</w:t>
      </w:r>
      <w:r w:rsidR="00242997">
        <w:t xml:space="preserve">. A statistical </w:t>
      </w:r>
      <w:r w:rsidR="00A143DD">
        <w:t>test</w:t>
      </w:r>
      <w:r w:rsidR="008B537F">
        <w:t xml:space="preserve"> that coul</w:t>
      </w:r>
      <w:r w:rsidR="00242997">
        <w:t>d d</w:t>
      </w:r>
      <w:r w:rsidR="00A143DD">
        <w:t xml:space="preserve">ifferentiate different types of </w:t>
      </w:r>
      <w:r w:rsidR="009477F1">
        <w:t>corpuses</w:t>
      </w:r>
      <w:r w:rsidR="00585488">
        <w:t xml:space="preserve"> need to be defined.</w:t>
      </w:r>
    </w:p>
    <w:p w14:paraId="4C29E5F3" w14:textId="2AC26F7D" w:rsidR="008556FD" w:rsidRDefault="00242997" w:rsidP="00EB0859">
      <w:pPr>
        <w:jc w:val="both"/>
      </w:pPr>
      <w:r>
        <w:t xml:space="preserve"> </w:t>
      </w:r>
      <w:r w:rsidR="001123AF">
        <w:t>Many statistical tests</w:t>
      </w:r>
      <w:r w:rsidR="006C27D8">
        <w:t xml:space="preserve"> could </w:t>
      </w:r>
      <w:r w:rsidR="00992F80">
        <w:t xml:space="preserve">be used to compare two populations. Some of them are </w:t>
      </w:r>
      <w:r w:rsidR="00F949F7">
        <w:t>for</w:t>
      </w:r>
      <w:r w:rsidR="0031780A">
        <w:t xml:space="preserve"> paired or </w:t>
      </w:r>
      <w:r w:rsidR="00DD7294">
        <w:t>matched observation</w:t>
      </w:r>
      <w:r w:rsidR="009E0491">
        <w:t>,</w:t>
      </w:r>
      <w:r w:rsidR="00F949F7">
        <w:t xml:space="preserve"> no</w:t>
      </w:r>
      <w:r w:rsidR="009D1F84">
        <w:t xml:space="preserve">minal data </w:t>
      </w:r>
      <w:r w:rsidR="00590EFB">
        <w:t xml:space="preserve">- </w:t>
      </w:r>
      <w:proofErr w:type="spellStart"/>
      <w:r w:rsidR="009D1F84">
        <w:t>McNemar’s</w:t>
      </w:r>
      <w:proofErr w:type="spellEnd"/>
      <w:r w:rsidR="009D1F84">
        <w:t xml:space="preserve"> Test, </w:t>
      </w:r>
      <w:r w:rsidR="00BA4AD6">
        <w:t>F</w:t>
      </w:r>
      <w:r w:rsidR="00290353">
        <w:t>or Ordinal (Ordered categories)</w:t>
      </w:r>
      <w:r w:rsidR="00590EFB">
        <w:t xml:space="preserve"> </w:t>
      </w:r>
      <w:r w:rsidR="00290353">
        <w:t>-</w:t>
      </w:r>
      <w:r w:rsidR="00590EFB">
        <w:t xml:space="preserve"> </w:t>
      </w:r>
      <w:r w:rsidR="00290353">
        <w:t>Wilco</w:t>
      </w:r>
      <w:r w:rsidR="00590EFB">
        <w:t xml:space="preserve">xon test, For </w:t>
      </w:r>
      <w:r w:rsidR="00BA4AD6">
        <w:t>Quantitative data (Discrete or Non-Nominal)</w:t>
      </w:r>
      <w:r w:rsidR="00EB0859">
        <w:t xml:space="preserve"> – Wilcoxon, For Quantitative (Normal*) – Paired t</w:t>
      </w:r>
      <w:r w:rsidR="001123AF">
        <w:t>-</w:t>
      </w:r>
      <w:r w:rsidR="00EB0859">
        <w:t xml:space="preserve">test. </w:t>
      </w:r>
    </w:p>
    <w:p w14:paraId="3149B97F" w14:textId="3A047385" w:rsidR="00DD59FD" w:rsidRDefault="00F25139" w:rsidP="00EB0859">
      <w:pPr>
        <w:jc w:val="both"/>
      </w:pPr>
      <w:r>
        <w:t>For comparing two or more groups</w:t>
      </w:r>
      <w:r w:rsidR="00FA5EF9">
        <w:t xml:space="preserve"> there are two categories of tests parametric tests and non-parametric </w:t>
      </w:r>
      <w:r w:rsidR="005403AC">
        <w:t xml:space="preserve">tests. In </w:t>
      </w:r>
      <w:r w:rsidR="00E65306">
        <w:t>Parametric tests</w:t>
      </w:r>
      <w:r w:rsidR="001123AF">
        <w:t>,</w:t>
      </w:r>
      <w:r w:rsidR="00E65306">
        <w:t xml:space="preserve"> they are </w:t>
      </w:r>
      <w:r w:rsidR="002C7B8C">
        <w:t>P</w:t>
      </w:r>
      <w:r w:rsidR="00E65306">
        <w:t xml:space="preserve">aired t-test, </w:t>
      </w:r>
      <w:r w:rsidR="002C7B8C">
        <w:t>U</w:t>
      </w:r>
      <w:r w:rsidR="00E65306">
        <w:t>npaired t-test</w:t>
      </w:r>
      <w:r w:rsidR="002C7B8C">
        <w:t>, Pearson correlation,</w:t>
      </w:r>
      <w:r w:rsidR="003F16FC">
        <w:t xml:space="preserve"> One</w:t>
      </w:r>
      <w:r w:rsidR="001123AF">
        <w:t>-</w:t>
      </w:r>
      <w:r w:rsidR="003F16FC">
        <w:t>way analysis of variance while the</w:t>
      </w:r>
      <w:r w:rsidR="001123AF">
        <w:t>ir</w:t>
      </w:r>
      <w:r w:rsidR="003F16FC">
        <w:t xml:space="preserve"> equivalent non-parametric tests are Wilcoxon rank</w:t>
      </w:r>
      <w:r w:rsidR="00411EC0">
        <w:t>-</w:t>
      </w:r>
      <w:r w:rsidR="003F16FC">
        <w:t xml:space="preserve">sum test, Mann-Whitney U test, Spearman correlation test, </w:t>
      </w:r>
      <w:r w:rsidR="00DD59FD">
        <w:t>Kruskal Wallis Test</w:t>
      </w:r>
      <w:r w:rsidR="00C45AD3">
        <w:fldChar w:fldCharType="begin"/>
      </w:r>
      <w:r w:rsidR="00C45AD3">
        <w:instrText xml:space="preserve"> ADDIN ZOTERO_ITEM CSL_CITATION {"citationID":"7IGFTZOb","properties":{"formattedCitation":"(Campbell, 2021)","plainCitation":"(Campbell, 2021)","noteIndex":0},"citationItems":[{"id":170,"uris":["http://zotero.org/users/local/JDH5x0lp/items/9ATWXEEB"],"uri":["http://zotero.org/users/local/JDH5x0lp/items/9ATWXEEB"],"itemData":{"id":170,"type":"book","abstract":"STATISTICS AT SQUARE ONE The new edition of the popular introduction to the world of statistics for health care professionals and medical studentsFirst published nearly three decades ago, Statistics at Square One remains one of the most popular introductions to medical statistics. Now in its twelfth edition, this international bestseller continues to be a must-have resource for anyone in need of a thorough introduction to statistics in the health sciences. Clear and accessible chapters help students with no previous background in the subject understand fundamental topics including summary statistics for quantitative and binary data, diagnostic and screening tests, populations and samples, survival analysis, correlation and regression, study design, computer modeling, and more.This edition reflects contemporary understanding of medical statistics and emphasizes the importance of statistics in public health, including extensively updated coverage of diagnostic tests and new COVID-related examples. All figures and examples now include code to reproduce them in the R statistical software. New chapters cover the basics for understanding numbers and introduce the use of models in medical statistical analysis. Based on the author’s many years of experience teaching medical and health science students, the latest edition of this classic textbook:Highlights the connections between different medical statistics methodsEmphasizes the proper use of p-values in testingFeatures practical examples from recent literatureContains end-of-chapter exercises with answers, some of which are based on the Royal College of General Practitioners (RCGP) Advanced Knowledge TestStatistics at Square One is required reading for all medical and health care practitioners and students wanting to understand the use and value of statistical analysis in the health sciences.","ISBN":"978-1-119-40234-3","language":"en","note":"Google-Books-ID: syw0EAAAQBAJ","number-of-pages":"307","publisher":"John Wiley &amp; Sons","source":"Google Books","title":"Statistics at Square One","author":[{"family":"Campbell","given":"Michael J."}],"issued":{"date-parts":[["2021",6,16]]}}}],"schema":"https://github.com/citation-style-language/schema/raw/master/csl-citation.json"} </w:instrText>
      </w:r>
      <w:r w:rsidR="00C45AD3">
        <w:fldChar w:fldCharType="separate"/>
      </w:r>
      <w:r w:rsidR="00C45AD3" w:rsidRPr="00C45AD3">
        <w:rPr>
          <w:rFonts w:ascii="Calibri" w:hAnsi="Calibri" w:cs="Calibri"/>
        </w:rPr>
        <w:t>(Campbell, 2021)</w:t>
      </w:r>
      <w:r w:rsidR="00C45AD3">
        <w:fldChar w:fldCharType="end"/>
      </w:r>
      <w:r w:rsidR="00DD59FD">
        <w:t>.</w:t>
      </w:r>
    </w:p>
    <w:p w14:paraId="57D085DD" w14:textId="2280B616" w:rsidR="000E2713" w:rsidRDefault="000E2713" w:rsidP="00EB0859">
      <w:pPr>
        <w:jc w:val="both"/>
      </w:pPr>
      <w:r w:rsidRPr="000E2713">
        <w:t xml:space="preserve">When sampling from multivariate normal populations, </w:t>
      </w:r>
      <w:proofErr w:type="spellStart"/>
      <w:r w:rsidRPr="000E2713">
        <w:t>Kullback's</w:t>
      </w:r>
      <w:proofErr w:type="spellEnd"/>
      <w:r w:rsidRPr="000E2713">
        <w:t xml:space="preserve"> statistic for verifying equality of many correlation matrices can be considered a modified likely hood ratio statistic, according to the article</w:t>
      </w:r>
      <w:r w:rsidR="007A234D">
        <w:fldChar w:fldCharType="begin"/>
      </w:r>
      <w:r w:rsidR="007A234D">
        <w:instrText xml:space="preserve"> ADDIN ZOTERO_ITEM CSL_CITATION {"citationID":"i7E3lkZf","properties":{"formattedCitation":"(Gupta et al., 2013)","plainCitation":"(Gupta et al., 2013)","noteIndex":0},"citationItems":[{"id":188,"uris":["http://zotero.org/users/local/JDH5x0lp/items/VDY6YKEI"],"uri":["http://zotero.org/users/local/JDH5x0lp/items/VDY6YKEI"],"itemData":{"id":188,"type":"article-journal","abstract":"In this article we show that the Kullback’s statistic for testing equality of several correlation matrices may be considered a modified likelihood ratio statistic when sampling from multivariate normal populations. We derive the asymptotic null distribution of L* in series involving independent chisquare variables by expanding L* in terms of other random variables and then inverting the expansion term by term. An example is also given to exhibit the procedure to be used when testing the equality of correlation matrices using the statistic L* .","container-title":"Revista Colombiana de Estadística","journalAbbreviation":"Revista Colombiana de Estadística","source":"ResearchGate","title":"Testing Equality of Several Correlation Matrices","volume":"36","author":[{"family":"Gupta","given":"Arjun"},{"family":"Johnson","given":"Bruce"},{"family":"Nagar","given":"Daya"}],"issued":{"date-parts":[["2013",12,1]]}}}],"schema":"https://github.com/citation-style-language/schema/raw/master/csl-citation.json"} </w:instrText>
      </w:r>
      <w:r w:rsidR="007A234D">
        <w:fldChar w:fldCharType="separate"/>
      </w:r>
      <w:r w:rsidR="007A234D" w:rsidRPr="007A234D">
        <w:rPr>
          <w:rFonts w:ascii="Calibri" w:hAnsi="Calibri" w:cs="Calibri"/>
        </w:rPr>
        <w:t>(Gupta et al., 2013)</w:t>
      </w:r>
      <w:r w:rsidR="007A234D">
        <w:fldChar w:fldCharType="end"/>
      </w:r>
      <w:r w:rsidRPr="000E2713">
        <w:t xml:space="preserve">. Expand data in terms of other random variables and then reverse the expansion term by term to get the asymptotic null distribution of data in series involving independent </w:t>
      </w:r>
      <w:r w:rsidRPr="000E2713">
        <w:lastRenderedPageBreak/>
        <w:t>chi</w:t>
      </w:r>
      <w:r>
        <w:t>-</w:t>
      </w:r>
      <w:r w:rsidRPr="000E2713">
        <w:t>square variables. An example is also provided to demonstrate the technique to be followed when using the statistic to assess the equivalence of correlation matrices.</w:t>
      </w:r>
    </w:p>
    <w:p w14:paraId="24B291B5" w14:textId="760EF4F9" w:rsidR="003F0406" w:rsidRDefault="0025456D" w:rsidP="00EB0859">
      <w:pPr>
        <w:jc w:val="both"/>
      </w:pPr>
      <w:r w:rsidRPr="0025456D">
        <w:t>The author of this paper</w:t>
      </w:r>
      <w:r w:rsidR="00C46BE8">
        <w:fldChar w:fldCharType="begin"/>
      </w:r>
      <w:r w:rsidR="00C46BE8">
        <w:instrText xml:space="preserve"> ADDIN ZOTERO_ITEM CSL_CITATION {"citationID":"7v9mWIdM","properties":{"formattedCitation":"(Gupta et al., 2013)","plainCitation":"(Gupta et al., 2013)","noteIndex":0},"citationItems":[{"id":188,"uris":["http://zotero.org/users/local/JDH5x0lp/items/VDY6YKEI"],"uri":["http://zotero.org/users/local/JDH5x0lp/items/VDY6YKEI"],"itemData":{"id":188,"type":"article-journal","abstract":"In this article we show that the Kullback’s statistic for testing equality of several correlation matrices may be considered a modified likelihood ratio statistic when sampling from multivariate normal populations. We derive the asymptotic null distribution of L* in series involving independent chisquare variables by expanding L* in terms of other random variables and then inverting the expansion term by term. An example is also given to exhibit the procedure to be used when testing the equality of correlation matrices using the statistic L* .","container-title":"Revista Colombiana de Estadística","journalAbbreviation":"Revista Colombiana de Estadística","source":"ResearchGate","title":"Testing Equality of Several Correlation Matrices","volume":"36","author":[{"family":"Gupta","given":"Arjun"},{"family":"Johnson","given":"Bruce"},{"family":"Nagar","given":"Daya"}],"issued":{"date-parts":[["2013",12,1]]}}}],"schema":"https://github.com/citation-style-language/schema/raw/master/csl-citation.json"} </w:instrText>
      </w:r>
      <w:r w:rsidR="00C46BE8">
        <w:fldChar w:fldCharType="separate"/>
      </w:r>
      <w:r w:rsidR="00C46BE8" w:rsidRPr="00C46BE8">
        <w:rPr>
          <w:rFonts w:ascii="Calibri" w:hAnsi="Calibri" w:cs="Calibri"/>
        </w:rPr>
        <w:t>(Gupta et al., 2013)</w:t>
      </w:r>
      <w:r w:rsidR="00C46BE8">
        <w:fldChar w:fldCharType="end"/>
      </w:r>
      <w:r w:rsidRPr="0025456D">
        <w:t xml:space="preserve"> looked at the difficulty of assessing how similar two networks are when node-correspondences are unknown. In real-world applications such as transfer learning and change detection, this issue arises regularly. There </w:t>
      </w:r>
      <w:proofErr w:type="gramStart"/>
      <w:r w:rsidRPr="0025456D">
        <w:t>are</w:t>
      </w:r>
      <w:proofErr w:type="gramEnd"/>
      <w:r w:rsidRPr="0025456D">
        <w:t xml:space="preserve"> a plethora of network similarity approaches to choose from, and it's difficult to know which one to use. The first empirical examination of the relationships between various network similarity approaches is presented. We provide (1) a method for identifying groups of comparable network similarity methods and (2) a method for calculating consensus among a collection of network-similarity methods. By applying our approaches to a variety of real datasets across several areas, we compare and contrast twenty network-similarity strategies. Our findings show that (1) multiple network-similarity approaches are surprisingly well correlated, (2) certain complex network-similarity methods may be approximated by a much simpler method, and (3) a few network similarity methods provide rankings that are extremely near to the consensus ranking.</w:t>
      </w:r>
    </w:p>
    <w:p w14:paraId="36D8EFB7" w14:textId="1E0303A6" w:rsidR="009E60C8" w:rsidRDefault="00B36605" w:rsidP="00EB0859">
      <w:pPr>
        <w:jc w:val="both"/>
      </w:pPr>
      <w:r w:rsidRPr="00B36605">
        <w:t>It is desirable to be able to make statistical comparisons between correlation coefficients recorded on the same individuals in a variety of scenarios in psychological research. For example, an experimenter might want to see if two predictors have the same correlation with a criterion variable. In a different scenario, the investigator might want to see if a whole matrix of correlations has remained stable over time. The current paper examines the literature on such tests, identifies specific statistics to avoid, and describes a number of procedures that can be applied securely with medium to large samples. A number of numerical examples are offered to help illustrate the point</w:t>
      </w:r>
      <w:r w:rsidR="00E8294F">
        <w:fldChar w:fldCharType="begin"/>
      </w:r>
      <w:r w:rsidR="00E8294F">
        <w:instrText xml:space="preserve"> ADDIN ZOTERO_ITEM CSL_CITATION {"citationID":"adePQGko","properties":{"formattedCitation":"(Steiger, 1980)","plainCitation":"(Steiger, 1980)","noteIndex":0},"citationItems":[{"id":194,"uris":["http://zotero.org/users/local/JDH5x0lp/items/L8K668FG"],"uri":["http://zotero.org/users/local/JDH5x0lp/items/L8K668FG"],"itemData":{"id":194,"type":"article-journal","language":"en","page":"7","source":"Zotero","title":"Tests for Comparing Elements of a Correlation Matrix","author":[{"family":"Steiger","given":"James H"}],"issued":{"date-parts":[["1980"]]}}}],"schema":"https://github.com/citation-style-language/schema/raw/master/csl-citation.json"} </w:instrText>
      </w:r>
      <w:r w:rsidR="00E8294F">
        <w:fldChar w:fldCharType="separate"/>
      </w:r>
      <w:r w:rsidR="00E8294F" w:rsidRPr="00E8294F">
        <w:rPr>
          <w:rFonts w:ascii="Calibri" w:hAnsi="Calibri" w:cs="Calibri"/>
        </w:rPr>
        <w:t>(Steiger, 1980)</w:t>
      </w:r>
      <w:r w:rsidR="00E8294F">
        <w:fldChar w:fldCharType="end"/>
      </w:r>
      <w:r w:rsidRPr="00B36605">
        <w:t>.</w:t>
      </w:r>
    </w:p>
    <w:p w14:paraId="74AFC36E" w14:textId="43E22046" w:rsidR="00AC097C" w:rsidRDefault="00F50170" w:rsidP="00EB0859">
      <w:pPr>
        <w:jc w:val="both"/>
      </w:pPr>
      <w:r w:rsidRPr="00F50170">
        <w:t>The former problem is handled in traditional statistical analyses by multivariate approaches that allow one to pay to the correlations among predictor variables; partial regression is a well-known solution to this problem. Path analysis is an interpretive method for conceptually distinguishing causal linkages from spurious associations resulting from chance correlations between variables. However, the second difficulty, namely that autocorrelation in the variables violates the principles of parametric analysis, confounds traditional parametric techniques</w:t>
      </w:r>
      <w:r w:rsidR="00F464E5">
        <w:fldChar w:fldCharType="begin"/>
      </w:r>
      <w:r w:rsidR="00F464E5">
        <w:instrText xml:space="preserve"> ADDIN ZOTERO_ITEM CSL_CITATION {"citationID":"Qz64umEC","properties":{"formattedCitation":"(Diniz-Filho et al., 2013)","plainCitation":"(Diniz-Filho et al., 2013)","noteIndex":0},"citationItems":[{"id":161,"uris":["http://zotero.org/users/local/JDH5x0lp/items/EA2ME28H"],"uri":["http://zotero.org/users/local/JDH5x0lp/items/EA2ME28H"],"itemData":{"id":161,"type":"article-journal","abstract":"The comparison of genetic divergence or genetic distances, estimated by pairwise FST and related statistics, with geographical distances by Mantel test is one of the most popular approaches to evaluate spatial processes driving population structure. There have been, however, recent criticisms and discussions on the statistical performance of the Mantel test. Simultaneously, alternative frameworks for data analyses are being proposed. Here, we review the Mantel test and its variations, including Mantel correlograms and partial correlations and regressions. For illustrative purposes, we studied spatial genetic divergence among 25 populations of Dipteryx alata (“Baru”), a tree species endemic to the Cerrado, the Brazilian savannas, based on 8 microsatellite loci. We also applied alternative methods to analyze spatial patterns in this dataset, especially a multivariate generalization of Spatial Eigenfunction Analysis based on redundancy analysis. The different approaches resulted in similar estimates of the magnitude of spatial structure in the genetic data. Furthermore, the results were expected based on previous knowledge of the ecological and evolutionary processes underlying genetic variation in this species. Our review shows that a careful application and interpretation of Mantel tests, especially Mantel correlograms, can overcome some potential statistical problems and provide a simple and useful tool for multivariate analysis of spatial patterns of genetic divergence.","container-title":"Genetics and Molecular Biology","DOI":"10.1590/S1415-47572013000400002","ISSN":"1415-4757","issue":"4","journalAbbreviation":"Genet Mol Biol","note":"PMID: 24385847\nPMCID: PMC3873175","page":"475-485","source":"PubMed Central","title":"Mantel test in population genetics","volume":"36","author":[{"family":"Diniz-Filho","given":"José Alexandre F."},{"family":"Soares","given":"Thannya N."},{"family":"Lima","given":"Jacqueline S."},{"family":"Dobrovolski","given":"Ricardo"},{"family":"Landeiro","given":"Victor Lemes"},{"family":"Campos Telles","given":"Mariana Pires","non-dropping-particle":"de"},{"family":"Rangel","given":"Thiago F."},{"family":"Bini","given":"Luis Mauricio"}],"issued":{"date-parts":[["2013",12]]}}}],"schema":"https://github.com/citation-style-language/schema/raw/master/csl-citation.json"} </w:instrText>
      </w:r>
      <w:r w:rsidR="00F464E5">
        <w:fldChar w:fldCharType="separate"/>
      </w:r>
      <w:r w:rsidR="00F464E5" w:rsidRPr="00F464E5">
        <w:rPr>
          <w:rFonts w:ascii="Calibri" w:hAnsi="Calibri" w:cs="Calibri"/>
        </w:rPr>
        <w:t>(Diniz-Filho et al., 2013)</w:t>
      </w:r>
      <w:r w:rsidR="00F464E5">
        <w:fldChar w:fldCharType="end"/>
      </w:r>
      <w:r w:rsidRPr="00F50170">
        <w:t>.</w:t>
      </w:r>
    </w:p>
    <w:p w14:paraId="54FCE655" w14:textId="4DA48C15" w:rsidR="002E3B29" w:rsidRDefault="00490DA1" w:rsidP="00EB0859">
      <w:pPr>
        <w:jc w:val="both"/>
      </w:pPr>
      <w:r w:rsidRPr="00490DA1">
        <w:t>The Mantel test is a method for overcoming some of the difficulties that come with describing species-environment connections. Mantel's test is a regression in which the variables are distance or dissimilarity matrices that sum up pairwise similarities across sample sites</w:t>
      </w:r>
      <w:r>
        <w:fldChar w:fldCharType="begin"/>
      </w:r>
      <w:r>
        <w:instrText xml:space="preserve"> ADDIN ZOTERO_ITEM CSL_CITATION {"citationID":"x62TgOVA","properties":{"formattedCitation":"(Diniz-Filho et al., 2013)","plainCitation":"(Diniz-Filho et al., 2013)","noteIndex":0},"citationItems":[{"id":161,"uris":["http://zotero.org/users/local/JDH5x0lp/items/EA2ME28H"],"uri":["http://zotero.org/users/local/JDH5x0lp/items/EA2ME28H"],"itemData":{"id":161,"type":"article-journal","abstract":"The comparison of genetic divergence or genetic distances, estimated by pairwise FST and related statistics, with geographical distances by Mantel test is one of the most popular approaches to evaluate spatial processes driving population structure. There have been, however, recent criticisms and discussions on the statistical performance of the Mantel test. Simultaneously, alternative frameworks for data analyses are being proposed. Here, we review the Mantel test and its variations, including Mantel correlograms and partial correlations and regressions. For illustrative purposes, we studied spatial genetic divergence among 25 populations of Dipteryx alata (“Baru”), a tree species endemic to the Cerrado, the Brazilian savannas, based on 8 microsatellite loci. We also applied alternative methods to analyze spatial patterns in this dataset, especially a multivariate generalization of Spatial Eigenfunction Analysis based on redundancy analysis. The different approaches resulted in similar estimates of the magnitude of spatial structure in the genetic data. Furthermore, the results were expected based on previous knowledge of the ecological and evolutionary processes underlying genetic variation in this species. Our review shows that a careful application and interpretation of Mantel tests, especially Mantel correlograms, can overcome some potential statistical problems and provide a simple and useful tool for multivariate analysis of spatial patterns of genetic divergence.","container-title":"Genetics and Molecular Biology","DOI":"10.1590/S1415-47572013000400002","ISSN":"1415-4757","issue":"4","journalAbbreviation":"Genet Mol Biol","note":"PMID: 24385847\nPMCID: PMC3873175","page":"475-485","source":"PubMed Central","title":"Mantel test in population genetics","volume":"36","author":[{"family":"Diniz-Filho","given":"José Alexandre F."},{"family":"Soares","given":"Thannya N."},{"family":"Lima","given":"Jacqueline S."},{"family":"Dobrovolski","given":"Ricardo"},{"family":"Landeiro","given":"Victor Lemes"},{"family":"Campos Telles","given":"Mariana Pires","non-dropping-particle":"de"},{"family":"Rangel","given":"Thiago F."},{"family":"Bini","given":"Luis Mauricio"}],"issued":{"date-parts":[["2013",12]]}}}],"schema":"https://github.com/citation-style-language/schema/raw/master/csl-citation.json"} </w:instrText>
      </w:r>
      <w:r>
        <w:fldChar w:fldCharType="separate"/>
      </w:r>
      <w:r w:rsidRPr="00490DA1">
        <w:rPr>
          <w:rFonts w:ascii="Calibri" w:hAnsi="Calibri" w:cs="Calibri"/>
        </w:rPr>
        <w:t>(Diniz-Filho et al., 2013)</w:t>
      </w:r>
      <w:r>
        <w:fldChar w:fldCharType="end"/>
      </w:r>
      <w:r w:rsidRPr="00490DA1">
        <w:t>.</w:t>
      </w:r>
    </w:p>
    <w:p w14:paraId="3C9EF22C" w14:textId="77777777" w:rsidR="00E63A0A" w:rsidRDefault="00E63A0A" w:rsidP="00EB0859">
      <w:pPr>
        <w:jc w:val="both"/>
      </w:pPr>
    </w:p>
    <w:p w14:paraId="08150AC4" w14:textId="41D60AB3" w:rsidR="00624CAD" w:rsidRDefault="00624CAD" w:rsidP="00EB0859">
      <w:pPr>
        <w:jc w:val="both"/>
      </w:pPr>
    </w:p>
    <w:p w14:paraId="30F0B455" w14:textId="4E5A1029" w:rsidR="00297CAF" w:rsidRDefault="00297CAF" w:rsidP="00EB0859">
      <w:pPr>
        <w:jc w:val="both"/>
      </w:pPr>
    </w:p>
    <w:p w14:paraId="702AE369" w14:textId="53E3CDDF" w:rsidR="00297CAF" w:rsidRDefault="00297CAF" w:rsidP="00EB0859">
      <w:pPr>
        <w:jc w:val="both"/>
      </w:pPr>
    </w:p>
    <w:p w14:paraId="655DCD49" w14:textId="5A994B3A" w:rsidR="009E1DAD" w:rsidRDefault="009E1DAD" w:rsidP="00EB0859">
      <w:pPr>
        <w:jc w:val="both"/>
      </w:pPr>
    </w:p>
    <w:p w14:paraId="45E7C484" w14:textId="3306A68E" w:rsidR="009E1DAD" w:rsidRDefault="009E1DAD" w:rsidP="00EB0859">
      <w:pPr>
        <w:jc w:val="both"/>
      </w:pPr>
    </w:p>
    <w:p w14:paraId="2130525B" w14:textId="465A020E" w:rsidR="009E1DAD" w:rsidRDefault="009E1DAD" w:rsidP="00EB0859">
      <w:pPr>
        <w:jc w:val="both"/>
      </w:pPr>
    </w:p>
    <w:p w14:paraId="060DB685" w14:textId="6D09DE2E" w:rsidR="009E1DAD" w:rsidRDefault="009E1DAD" w:rsidP="00EB0859">
      <w:pPr>
        <w:jc w:val="both"/>
      </w:pPr>
    </w:p>
    <w:p w14:paraId="2E9D866B" w14:textId="77777777" w:rsidR="009E1DAD" w:rsidRDefault="009E1DAD" w:rsidP="00EB0859">
      <w:pPr>
        <w:jc w:val="both"/>
      </w:pPr>
    </w:p>
    <w:p w14:paraId="3CF15AC1" w14:textId="7BEDD375" w:rsidR="00B36702" w:rsidRDefault="00B36702" w:rsidP="00B36702">
      <w:pPr>
        <w:pStyle w:val="Heading1"/>
      </w:pPr>
      <w:bookmarkStart w:id="10" w:name="_Toc79217138"/>
      <w:bookmarkStart w:id="11" w:name="_Toc79473109"/>
      <w:bookmarkStart w:id="12" w:name="_Toc86205672"/>
      <w:r>
        <w:lastRenderedPageBreak/>
        <w:t xml:space="preserve">Chapter 3 </w:t>
      </w:r>
      <w:r w:rsidR="00685DA8">
        <w:t>Methodology</w:t>
      </w:r>
      <w:bookmarkEnd w:id="10"/>
      <w:bookmarkEnd w:id="11"/>
      <w:bookmarkEnd w:id="12"/>
    </w:p>
    <w:p w14:paraId="33861508" w14:textId="77777777" w:rsidR="00685DA8" w:rsidRPr="00685DA8" w:rsidRDefault="00685DA8" w:rsidP="00685DA8"/>
    <w:p w14:paraId="791FD502" w14:textId="76A4CB7F" w:rsidR="00450126" w:rsidRDefault="00E16F02" w:rsidP="003B5031">
      <w:pPr>
        <w:pStyle w:val="Heading2"/>
      </w:pPr>
      <w:bookmarkStart w:id="13" w:name="_Toc86205673"/>
      <w:r>
        <w:t>3.1</w:t>
      </w:r>
      <w:r w:rsidR="001F1C05">
        <w:t xml:space="preserve"> </w:t>
      </w:r>
      <w:r w:rsidR="008405D3">
        <w:t>Data collection</w:t>
      </w:r>
      <w:bookmarkEnd w:id="13"/>
    </w:p>
    <w:p w14:paraId="2B1FB44F" w14:textId="77777777" w:rsidR="00A976B5" w:rsidRPr="00A976B5" w:rsidRDefault="00A976B5" w:rsidP="00A976B5"/>
    <w:p w14:paraId="3262E0FD" w14:textId="08855468" w:rsidR="007A6D7A" w:rsidRDefault="006E31F7" w:rsidP="003D7131">
      <w:pPr>
        <w:jc w:val="both"/>
      </w:pPr>
      <w:r>
        <w:t xml:space="preserve">This is the first and important step </w:t>
      </w:r>
      <w:r w:rsidR="00AF3EAD">
        <w:t>of the experiment.</w:t>
      </w:r>
      <w:r w:rsidR="00910B86">
        <w:t xml:space="preserve"> The </w:t>
      </w:r>
      <w:r w:rsidR="00282B2F">
        <w:t>data collected need</w:t>
      </w:r>
      <w:r w:rsidR="000A117C">
        <w:t>s</w:t>
      </w:r>
      <w:r w:rsidR="00282B2F">
        <w:t xml:space="preserve"> to be</w:t>
      </w:r>
      <w:r w:rsidR="00ED7D65">
        <w:t xml:space="preserve"> </w:t>
      </w:r>
      <w:r w:rsidR="006041C3">
        <w:t>research specific data</w:t>
      </w:r>
      <w:r w:rsidR="003904D2">
        <w:t xml:space="preserve">. </w:t>
      </w:r>
      <w:r w:rsidR="00EF431C">
        <w:t>This is the process of</w:t>
      </w:r>
      <w:r w:rsidR="003A76D5">
        <w:t xml:space="preserve"> assembling,</w:t>
      </w:r>
      <w:r w:rsidR="00036502">
        <w:t xml:space="preserve"> </w:t>
      </w:r>
      <w:r w:rsidR="00F40632">
        <w:t xml:space="preserve">quantifying </w:t>
      </w:r>
      <w:r w:rsidR="00AB2B8F">
        <w:t>information on target variables and</w:t>
      </w:r>
      <w:r w:rsidR="0077418F">
        <w:t xml:space="preserve"> </w:t>
      </w:r>
      <w:r w:rsidR="00734DB0">
        <w:t>analysing</w:t>
      </w:r>
      <w:r w:rsidR="008F2AEC">
        <w:t xml:space="preserve"> insight</w:t>
      </w:r>
      <w:r w:rsidR="00511BA2">
        <w:t>s</w:t>
      </w:r>
      <w:r w:rsidR="00ED7D65">
        <w:fldChar w:fldCharType="begin"/>
      </w:r>
      <w:r w:rsidR="00ED7D65">
        <w:instrText xml:space="preserve"> ADDIN ZOTERO_ITEM CSL_CITATION {"citationID":"mC2AVdbL","properties":{"formattedCitation":"(Morgan and Harmon, 2001)","plainCitation":"(Morgan and Harmon, 2001)","noteIndex":0},"citationItems":[{"id":146,"uris":["http://zotero.org/users/local/JDH5x0lp/items/3NGUHFNK"],"uri":["http://zotero.org/users/local/JDH5x0lp/items/3NGUHFNK"],"itemData":{"id":146,"type":"article-journal","abstract":"We have provided an overview of techniques used to assess variables in the applied behavioral sciences. Most of the methods are used by both quantitative/positivist and qualitative/constructivist researchers but to different extents. Qualitative researchers prefer more open-ended, less structured data collection techniques than do quantitative researchers. Direct observation of participants is common in experimental and qualitative research; it is less common in so-called survey research, which tends to use self-report questionnaires. It is important that investigators use instruments that are reliable and valid for the population and purpose for which they will be used. Standardized instruments have manuals that provide norms and indexes of reliability and validity. However, if the populations and purpose on which these data are based are different from yours, it may be necessary for you to develop your own instrument or provide new evidence of reliability and validity.","container-title":"Journal of the American Academy of Child and Adolescent Psychiatry","DOI":"10.1097/00004583-200108000-00020","journalAbbreviation":"Journal of the American Academy of Child and Adolescent Psychiatry","page":"973-6","source":"ResearchGate","title":"Data Collection Techniques","volume":"40","author":[{"family":"Morgan","given":"George"},{"family":"Harmon","given":"Robert"}],"issued":{"date-parts":[["2001",9,1]]}}}],"schema":"https://github.com/citation-style-language/schema/raw/master/csl-citation.json"} </w:instrText>
      </w:r>
      <w:r w:rsidR="00ED7D65">
        <w:fldChar w:fldCharType="separate"/>
      </w:r>
      <w:r w:rsidR="00ED7D65" w:rsidRPr="00ED7D65">
        <w:rPr>
          <w:rFonts w:ascii="Calibri" w:hAnsi="Calibri" w:cs="Calibri"/>
        </w:rPr>
        <w:t>(Morgan and Harmon, 2001)</w:t>
      </w:r>
      <w:r w:rsidR="00ED7D65">
        <w:fldChar w:fldCharType="end"/>
      </w:r>
      <w:r w:rsidR="00511BA2">
        <w:t>.</w:t>
      </w:r>
      <w:r w:rsidR="00D707E3">
        <w:t xml:space="preserve"> </w:t>
      </w:r>
      <w:r w:rsidR="00A10940">
        <w:t xml:space="preserve">For </w:t>
      </w:r>
      <w:r w:rsidR="00BE074F">
        <w:t>this project</w:t>
      </w:r>
      <w:r w:rsidR="00A44E29">
        <w:t>,</w:t>
      </w:r>
      <w:r w:rsidR="00BE074F">
        <w:t xml:space="preserve"> the </w:t>
      </w:r>
      <w:r w:rsidR="00A500EE">
        <w:t xml:space="preserve">data collected need to be </w:t>
      </w:r>
      <w:r w:rsidR="00E47A4A">
        <w:t xml:space="preserve">both </w:t>
      </w:r>
      <w:r w:rsidR="00A500EE">
        <w:t>quanti</w:t>
      </w:r>
      <w:r w:rsidR="00A44E29">
        <w:t>tative</w:t>
      </w:r>
      <w:r w:rsidR="00E47A4A">
        <w:t xml:space="preserve"> and qualitative data</w:t>
      </w:r>
      <w:r w:rsidR="00A44E29">
        <w:t xml:space="preserve">, for statistical insights and </w:t>
      </w:r>
      <w:r w:rsidR="00BC44AB">
        <w:t>context</w:t>
      </w:r>
      <w:r w:rsidR="00031CEE">
        <w:t>-</w:t>
      </w:r>
      <w:r w:rsidR="00BC44AB">
        <w:t>specifi</w:t>
      </w:r>
      <w:r w:rsidR="00031CEE">
        <w:t xml:space="preserve">c insights. </w:t>
      </w:r>
    </w:p>
    <w:p w14:paraId="7E03E17C" w14:textId="4458DB73" w:rsidR="007A3DC2" w:rsidRDefault="007A3DC2" w:rsidP="003D7131">
      <w:pPr>
        <w:jc w:val="both"/>
      </w:pPr>
      <w:r w:rsidRPr="007A3DC2">
        <w:t xml:space="preserve">Before collecting data, researchers must first determine whether scales are redundant to the new instrument, as they will need participant data to quantify shared variation. Despite </w:t>
      </w:r>
      <w:r w:rsidR="00013373">
        <w:t xml:space="preserve">the </w:t>
      </w:r>
      <w:r w:rsidRPr="007A3DC2">
        <w:t>greatest attempts, it is difficult to be aware of every scale that might be important to one's research despite best efforts. Relevant scales are frequently published under various names or in unrelated areas and hence may go unnoticed by researchers. Second, researchers must collect data from the same test subjects for all scales, which might be difficult if there are too many related scales for each participant to complete. Third, the line between strong convergent validity and redundancy does not exist</w:t>
      </w:r>
      <w:r w:rsidR="00ED4051">
        <w:fldChar w:fldCharType="begin"/>
      </w:r>
      <w:r w:rsidR="00ED4051">
        <w:instrText xml:space="preserve"> ADDIN ZOTERO_ITEM CSL_CITATION {"citationID":"hD7403Kl","properties":{"formattedCitation":"(Kabir, 2016)","plainCitation":"(Kabir, 2016)","noteIndex":0},"citationItems":[{"id":182,"uris":["http://zotero.org/users/local/JDH5x0lp/items/UJ7BEU5C"],"uri":["http://zotero.org/users/local/JDH5x0lp/items/UJ7BEU5C"],"itemData":{"id":182,"type":"chapter","abstract":"Concept of Data Collection; Types of Data; Issues to be Considered for Data Collection; Methods of Primary Data Collection; Questionnaire Method; Interviews Method; Focus Group Discussion (FGD); Participatory Rural Appraisal/ Assessment (PRA); Rapid Rural Appraisal/ Assessment (RRA); Observation Method; Survey Method; Case Study Method; Diaries Method; Principal Component Analysis (PCA); Activity Sampling Technique; Memo Motion Study; Process Analysis; Link Analysis; Time and Motion Study; Experimental Method; Statistical Method; Methods of Secondary Data Collection; Methods of Legal Research.","ISBN":"978-984-33-9565-8","page":"201-275","source":"ResearchGate","title":"METHODS OF DATA COLLECTION","author":[{"family":"Kabir","given":"Syed Muhammad"}],"issued":{"date-parts":[["2016",7,10]]}}}],"schema":"https://github.com/citation-style-language/schema/raw/master/csl-citation.json"} </w:instrText>
      </w:r>
      <w:r w:rsidR="00ED4051">
        <w:fldChar w:fldCharType="separate"/>
      </w:r>
      <w:r w:rsidR="00ED4051" w:rsidRPr="00ED4051">
        <w:rPr>
          <w:rFonts w:ascii="Calibri" w:hAnsi="Calibri" w:cs="Calibri"/>
        </w:rPr>
        <w:t>(Kabir, 2016)</w:t>
      </w:r>
      <w:r w:rsidR="00ED4051">
        <w:fldChar w:fldCharType="end"/>
      </w:r>
      <w:r w:rsidRPr="007A3DC2">
        <w:t>.</w:t>
      </w:r>
    </w:p>
    <w:p w14:paraId="17324C8B" w14:textId="6D398081" w:rsidR="007D7C0A" w:rsidRDefault="00F5293C" w:rsidP="003D7131">
      <w:pPr>
        <w:jc w:val="both"/>
      </w:pPr>
      <w:r>
        <w:t xml:space="preserve">In quantitative terms, the </w:t>
      </w:r>
      <w:r w:rsidR="00562580">
        <w:t>data</w:t>
      </w:r>
      <w:r w:rsidR="006C06F0">
        <w:t>sets</w:t>
      </w:r>
      <w:r w:rsidR="00562580">
        <w:t xml:space="preserve"> collected </w:t>
      </w:r>
      <w:r w:rsidR="006C06F0">
        <w:t xml:space="preserve">need to be </w:t>
      </w:r>
      <w:r w:rsidR="00A548D3">
        <w:t xml:space="preserve">significantly different and of different sizes </w:t>
      </w:r>
      <w:r w:rsidR="00141DCE">
        <w:t>to compare the results.</w:t>
      </w:r>
    </w:p>
    <w:p w14:paraId="5BE27B3A" w14:textId="1A9E4D9F" w:rsidR="00164261" w:rsidRDefault="00790DF4" w:rsidP="003D7131">
      <w:pPr>
        <w:jc w:val="both"/>
      </w:pPr>
      <w:r>
        <w:t>E</w:t>
      </w:r>
      <w:r w:rsidR="00141DCE">
        <w:t>x</w:t>
      </w:r>
      <w:r>
        <w:t xml:space="preserve">: Covid science dataset </w:t>
      </w:r>
      <w:r w:rsidR="009043E8">
        <w:t xml:space="preserve">of multiple sizes </w:t>
      </w:r>
      <w:r w:rsidR="00605589">
        <w:t>and covid non</w:t>
      </w:r>
      <w:r w:rsidR="009043E8">
        <w:t>-science dataset of multiple sizes</w:t>
      </w:r>
    </w:p>
    <w:p w14:paraId="6F8E0A1B" w14:textId="45FB5664" w:rsidR="00141DCE" w:rsidRDefault="00141DCE" w:rsidP="003D7131">
      <w:pPr>
        <w:jc w:val="both"/>
      </w:pPr>
      <w:r>
        <w:t xml:space="preserve">In qualitative terms, the datasets collected </w:t>
      </w:r>
      <w:r w:rsidR="00434D9E">
        <w:t>need to be semantically differentiable.</w:t>
      </w:r>
    </w:p>
    <w:p w14:paraId="562E05DB" w14:textId="50826C5F" w:rsidR="00434D9E" w:rsidRDefault="00434D9E" w:rsidP="003D7131">
      <w:pPr>
        <w:jc w:val="both"/>
      </w:pPr>
      <w:r>
        <w:t>Ex: One data set with</w:t>
      </w:r>
      <w:r w:rsidR="00164261">
        <w:t xml:space="preserve"> scientific</w:t>
      </w:r>
      <w:r>
        <w:t xml:space="preserve"> </w:t>
      </w:r>
      <w:r w:rsidR="00485EE3">
        <w:t>research</w:t>
      </w:r>
      <w:r w:rsidR="00164261">
        <w:t xml:space="preserve"> papers</w:t>
      </w:r>
      <w:r w:rsidR="00485EE3">
        <w:t xml:space="preserve"> and the other with</w:t>
      </w:r>
      <w:r w:rsidR="00164261">
        <w:t xml:space="preserve"> psychology research papers.</w:t>
      </w:r>
      <w:r w:rsidR="00485EE3">
        <w:t xml:space="preserve"> </w:t>
      </w:r>
    </w:p>
    <w:p w14:paraId="36845799" w14:textId="77777777" w:rsidR="009C20DF" w:rsidRDefault="009C20DF" w:rsidP="003D7131">
      <w:pPr>
        <w:jc w:val="both"/>
      </w:pPr>
    </w:p>
    <w:p w14:paraId="10B94FCC" w14:textId="2255E03E" w:rsidR="003567B9" w:rsidRDefault="00E16F02" w:rsidP="003B5031">
      <w:pPr>
        <w:pStyle w:val="Heading2"/>
      </w:pPr>
      <w:bookmarkStart w:id="14" w:name="_Toc86205674"/>
      <w:r>
        <w:t>3.2 Data cleaning</w:t>
      </w:r>
      <w:bookmarkEnd w:id="14"/>
    </w:p>
    <w:p w14:paraId="53886FE9" w14:textId="77777777" w:rsidR="00A976B5" w:rsidRPr="00A976B5" w:rsidRDefault="00A976B5" w:rsidP="00A976B5"/>
    <w:p w14:paraId="64CAB094" w14:textId="5AE97275" w:rsidR="00426178" w:rsidRDefault="00F4623F" w:rsidP="003D7131">
      <w:pPr>
        <w:jc w:val="both"/>
      </w:pPr>
      <w:r>
        <w:t>The data collected from multiple sou</w:t>
      </w:r>
      <w:r w:rsidR="007C54F6">
        <w:t>r</w:t>
      </w:r>
      <w:r>
        <w:t>ces consist</w:t>
      </w:r>
      <w:r w:rsidR="007C54F6">
        <w:t>s of a lot of noise in it like unwanted data,</w:t>
      </w:r>
      <w:r w:rsidR="00C9254D">
        <w:t xml:space="preserve"> symbols etc. </w:t>
      </w:r>
      <w:r w:rsidR="00423D60">
        <w:t xml:space="preserve">So, </w:t>
      </w:r>
      <w:r w:rsidR="008A399B">
        <w:t>to</w:t>
      </w:r>
      <w:r w:rsidR="00423D60">
        <w:t xml:space="preserve"> perform experiments on the data collected the data need to be cleaned. Data cleaning is a process of </w:t>
      </w:r>
      <w:r w:rsidR="00ED6F3A">
        <w:t xml:space="preserve">detecting, </w:t>
      </w:r>
      <w:r w:rsidR="00A75DD7">
        <w:t>identifying</w:t>
      </w:r>
      <w:r w:rsidR="00033C9C">
        <w:t xml:space="preserve">, and </w:t>
      </w:r>
      <w:r w:rsidR="00F1112D">
        <w:t xml:space="preserve">correcting data </w:t>
      </w:r>
      <w:r w:rsidR="00A60C02">
        <w:t>inconsistency,</w:t>
      </w:r>
      <w:r w:rsidR="00AF2FDF" w:rsidRPr="00AF2FDF">
        <w:t xml:space="preserve"> duplic</w:t>
      </w:r>
      <w:r w:rsidR="00AF2FDF">
        <w:t>it</w:t>
      </w:r>
      <w:r w:rsidR="00AF2FDF" w:rsidRPr="00AF2FDF">
        <w:t>y</w:t>
      </w:r>
      <w:r w:rsidR="00AF2FDF">
        <w:t>,</w:t>
      </w:r>
      <w:r w:rsidR="00A60C02">
        <w:t xml:space="preserve"> redundancy</w:t>
      </w:r>
      <w:r w:rsidR="00414B47">
        <w:fldChar w:fldCharType="begin"/>
      </w:r>
      <w:r w:rsidR="00414B47">
        <w:instrText xml:space="preserve"> ADDIN ZOTERO_ITEM CSL_CITATION {"citationID":"ebEiKD7v","properties":{"formattedCitation":"(Broeck et al., 2005)","plainCitation":"(Broeck et al., 2005)","noteIndex":0},"citationItems":[{"id":143,"uris":["http://zotero.org/users/local/JDH5x0lp/items/JPA3U6XP"],"uri":["http://zotero.org/users/local/JDH5x0lp/items/JPA3U6XP"],"itemData":{"id":143,"type":"article-journal","abstract":"In this policy forum the authors argue that data cleaning is an essential part of the research process, and should be incorporated into study design.","container-title":"PLOS Medicine","DOI":"10.1371/journal.pmed.0020267","ISSN":"1549-1676","issue":"10","journalAbbreviation":"PLOS Medicine","language":"en","note":"publisher: Public Library of Science","page":"e267","source":"PLoS Journals","title":"Data Cleaning: Detecting, Diagnosing, and Editing Data Abnormalities","title-short":"Data Cleaning","volume":"2","author":[{"family":"Broeck","given":"Jan Van","dropping-particle":"den"},{"family":"Cunningham","given":"Solveig Argeseanu"},{"family":"Eeckels","given":"Roger"},{"family":"Herbst","given":"Kobus"}],"issued":{"date-parts":[["2005",9,6]]}}}],"schema":"https://github.com/citation-style-language/schema/raw/master/csl-citation.json"} </w:instrText>
      </w:r>
      <w:r w:rsidR="00414B47">
        <w:fldChar w:fldCharType="separate"/>
      </w:r>
      <w:r w:rsidR="00414B47" w:rsidRPr="00414B47">
        <w:rPr>
          <w:rFonts w:ascii="Calibri" w:hAnsi="Calibri" w:cs="Calibri"/>
        </w:rPr>
        <w:t>(Broeck et al., 2005)</w:t>
      </w:r>
      <w:r w:rsidR="00414B47">
        <w:fldChar w:fldCharType="end"/>
      </w:r>
      <w:r w:rsidR="00A60C02">
        <w:t>.</w:t>
      </w:r>
    </w:p>
    <w:p w14:paraId="58E44ED1" w14:textId="3CA199DD" w:rsidR="00B1625F" w:rsidRDefault="00B1625F" w:rsidP="003D7131">
      <w:pPr>
        <w:jc w:val="both"/>
      </w:pPr>
      <w:r w:rsidRPr="00B1625F">
        <w:t xml:space="preserve">Data cleaning, also known as data cleansing or scrubbing, is the process of discovering and removing mistakes and inconsistencies from data to improve its quality. Single data collections, such as files and databases, might have data quality issues, such as misspellings during data entry, missing information, or other erroneous data. The necessity for data cleansing increases dramatically when various data sources must be connected, such as in data warehouses, federated database systems, or worldwide web-based information systems. This is due to the fact that the sources frequently provide redundant data in various forms. Consolidation of disparate data formats and the deletion of redundant information </w:t>
      </w:r>
      <w:r w:rsidR="00AF1D37">
        <w:t>is</w:t>
      </w:r>
      <w:r w:rsidRPr="00B1625F">
        <w:t xml:space="preserve"> required in order to enable access to correct and consistent data</w:t>
      </w:r>
      <w:r w:rsidR="00E43996">
        <w:fldChar w:fldCharType="begin"/>
      </w:r>
      <w:r w:rsidR="00E43996">
        <w:instrText xml:space="preserve"> ADDIN ZOTERO_ITEM CSL_CITATION {"citationID":"rO7XyBcW","properties":{"formattedCitation":"(Broeck et al., 2005)","plainCitation":"(Broeck et al., 2005)","noteIndex":0},"citationItems":[{"id":143,"uris":["http://zotero.org/users/local/JDH5x0lp/items/JPA3U6XP"],"uri":["http://zotero.org/users/local/JDH5x0lp/items/JPA3U6XP"],"itemData":{"id":143,"type":"article-journal","abstract":"In this policy forum the authors argue that data cleaning is an essential part of the research process, and should be incorporated into study design.","container-title":"PLOS Medicine","DOI":"10.1371/journal.pmed.0020267","ISSN":"1549-1676","issue":"10","journalAbbreviation":"PLOS Medicine","language":"en","note":"publisher: Public Library of Science","page":"e267","source":"PLoS Journals","title":"Data Cleaning: Detecting, Diagnosing, and Editing Data Abnormalities","title-short":"Data Cleaning","volume":"2","author":[{"family":"Broeck","given":"Jan Van","dropping-particle":"den"},{"family":"Cunningham","given":"Solveig Argeseanu"},{"family":"Eeckels","given":"Roger"},{"family":"Herbst","given":"Kobus"}],"issued":{"date-parts":[["2005",9,6]]}}}],"schema":"https://github.com/citation-style-language/schema/raw/master/csl-citation.json"} </w:instrText>
      </w:r>
      <w:r w:rsidR="00E43996">
        <w:fldChar w:fldCharType="separate"/>
      </w:r>
      <w:r w:rsidR="00E43996" w:rsidRPr="00E43996">
        <w:rPr>
          <w:rFonts w:ascii="Calibri" w:hAnsi="Calibri" w:cs="Calibri"/>
        </w:rPr>
        <w:t>(Broeck et al., 2005)</w:t>
      </w:r>
      <w:r w:rsidR="00E43996">
        <w:fldChar w:fldCharType="end"/>
      </w:r>
      <w:r w:rsidRPr="00B1625F">
        <w:t>.</w:t>
      </w:r>
    </w:p>
    <w:p w14:paraId="1E98845C" w14:textId="2E7FA1BF" w:rsidR="00082B17" w:rsidRDefault="00082B17" w:rsidP="003D7131">
      <w:pPr>
        <w:jc w:val="both"/>
      </w:pPr>
      <w:r w:rsidRPr="00082B17">
        <w:t xml:space="preserve">Text pre-processing is a technique for cleaning text data and preparing it for use in a model. Text data comprises noise in the form of emotions, punctuation, and text in a different case, among other things. When it comes to Human Language, there are many different ways to communicate the same thing, </w:t>
      </w:r>
      <w:r w:rsidRPr="00082B17">
        <w:lastRenderedPageBreak/>
        <w:t xml:space="preserve">and this is only the beginning of the challenge. Machines cannot understand words; they require numbers; </w:t>
      </w:r>
      <w:r w:rsidR="003550ED" w:rsidRPr="00082B17">
        <w:t>thus,</w:t>
      </w:r>
      <w:r w:rsidRPr="00082B17">
        <w:t xml:space="preserve"> we must convert text to numbers efficiently.</w:t>
      </w:r>
    </w:p>
    <w:p w14:paraId="0FCA475D" w14:textId="6ACD701C" w:rsidR="00ED2D1C" w:rsidRDefault="005076A2" w:rsidP="003D7131">
      <w:pPr>
        <w:jc w:val="both"/>
      </w:pPr>
      <w:r>
        <w:t xml:space="preserve">There are many methods </w:t>
      </w:r>
      <w:r w:rsidR="004E0B71">
        <w:t>developed for data cleaning. But before applying those methods</w:t>
      </w:r>
      <w:r w:rsidR="00112DBF">
        <w:t xml:space="preserve">, the </w:t>
      </w:r>
      <w:r w:rsidR="00097EA1">
        <w:t xml:space="preserve">data should be overseen once </w:t>
      </w:r>
      <w:r w:rsidR="00745AA2">
        <w:t xml:space="preserve">to </w:t>
      </w:r>
      <w:r w:rsidR="00097EA1">
        <w:t>detect, identify</w:t>
      </w:r>
      <w:r w:rsidR="00745AA2">
        <w:t xml:space="preserve"> the issues in the data</w:t>
      </w:r>
      <w:r w:rsidR="00A06278">
        <w:t xml:space="preserve"> and skim any unwanted data. Different types of data ha</w:t>
      </w:r>
      <w:r w:rsidR="00692018">
        <w:t>ve</w:t>
      </w:r>
      <w:r w:rsidR="00A06278">
        <w:t xml:space="preserve"> different t</w:t>
      </w:r>
      <w:r w:rsidR="00692018">
        <w:t>echniques for data cleaning. Since our data is textual</w:t>
      </w:r>
      <w:r w:rsidR="005B23D9">
        <w:t xml:space="preserve"> data</w:t>
      </w:r>
      <w:r w:rsidR="00692018">
        <w:t xml:space="preserve">, </w:t>
      </w:r>
      <w:r w:rsidR="00B92A8E">
        <w:t>these</w:t>
      </w:r>
      <w:r w:rsidR="005B23D9">
        <w:t xml:space="preserve"> techniques </w:t>
      </w:r>
      <w:r w:rsidR="00ED2D1C">
        <w:t xml:space="preserve">like </w:t>
      </w:r>
      <w:r w:rsidR="000C54B9" w:rsidRPr="000C54B9">
        <w:t xml:space="preserve">Remove Punctuations, </w:t>
      </w:r>
      <w:r w:rsidR="003550ED" w:rsidRPr="000C54B9">
        <w:t>remove</w:t>
      </w:r>
      <w:r w:rsidR="000C54B9" w:rsidRPr="000C54B9">
        <w:t xml:space="preserve"> words and digits containing digits, Remove, </w:t>
      </w:r>
      <w:r w:rsidR="003550ED" w:rsidRPr="000C54B9">
        <w:t>stop</w:t>
      </w:r>
      <w:r w:rsidR="000C54B9" w:rsidRPr="000C54B9">
        <w:t xml:space="preserve"> words, Rephrase Text, Stemming and Lemmatization,</w:t>
      </w:r>
      <w:r w:rsidR="001B688F">
        <w:t xml:space="preserve"> Lower case,</w:t>
      </w:r>
      <w:r w:rsidR="000C54B9" w:rsidRPr="000C54B9">
        <w:t xml:space="preserve"> Remove White spaces</w:t>
      </w:r>
      <w:r w:rsidR="00ED2D1C">
        <w:t xml:space="preserve"> need to be performed.</w:t>
      </w:r>
      <w:r w:rsidR="00A33925">
        <w:t xml:space="preserve"> </w:t>
      </w:r>
    </w:p>
    <w:p w14:paraId="6652C1EE" w14:textId="4B9DEAFB" w:rsidR="0035597A" w:rsidRDefault="0057635C" w:rsidP="003D7131">
      <w:pPr>
        <w:jc w:val="both"/>
      </w:pPr>
      <w:r>
        <w:t xml:space="preserve">There are three types of stemming algorithms. They are Potter stemmer, </w:t>
      </w:r>
      <w:r w:rsidR="00C47099">
        <w:t>Snowball stemmer, Lancaster stemmer. The potter stemmer is consider</w:t>
      </w:r>
      <w:r w:rsidR="0025530F">
        <w:t>ed as the oldest one but easy to implement and it mainly concerns removing the</w:t>
      </w:r>
      <w:r w:rsidR="008746D6" w:rsidRPr="008746D6">
        <w:rPr>
          <w:rFonts w:cstheme="minorHAnsi"/>
          <w:color w:val="292929"/>
          <w:spacing w:val="-1"/>
          <w:shd w:val="clear" w:color="auto" w:fill="FFFFFF"/>
        </w:rPr>
        <w:t xml:space="preserve"> common endings to words so that they can be resolved to a common form</w:t>
      </w:r>
      <w:r w:rsidR="00A84451">
        <w:rPr>
          <w:rFonts w:cstheme="minorHAnsi"/>
          <w:color w:val="292929"/>
          <w:spacing w:val="-1"/>
          <w:shd w:val="clear" w:color="auto" w:fill="FFFFFF"/>
        </w:rPr>
        <w:t xml:space="preserve">. While snowball stemmer is the updated stemmer of snowball </w:t>
      </w:r>
      <w:r w:rsidR="000C178E">
        <w:rPr>
          <w:rFonts w:cstheme="minorHAnsi"/>
          <w:color w:val="292929"/>
          <w:spacing w:val="-1"/>
          <w:shd w:val="clear" w:color="auto" w:fill="FFFFFF"/>
        </w:rPr>
        <w:t>stemmer,</w:t>
      </w:r>
      <w:r w:rsidR="00A84451">
        <w:rPr>
          <w:rFonts w:cstheme="minorHAnsi"/>
          <w:color w:val="292929"/>
          <w:spacing w:val="-1"/>
          <w:shd w:val="clear" w:color="auto" w:fill="FFFFFF"/>
        </w:rPr>
        <w:t xml:space="preserve"> but it is </w:t>
      </w:r>
      <w:r w:rsidR="000C178E">
        <w:rPr>
          <w:rFonts w:cstheme="minorHAnsi"/>
          <w:color w:val="292929"/>
          <w:spacing w:val="-1"/>
          <w:shd w:val="clear" w:color="auto" w:fill="FFFFFF"/>
        </w:rPr>
        <w:t>more aggressive when compared to potter stemmer.</w:t>
      </w:r>
      <w:r w:rsidR="004C3FA4">
        <w:rPr>
          <w:rFonts w:cstheme="minorHAnsi"/>
          <w:color w:val="292929"/>
          <w:spacing w:val="-1"/>
          <w:shd w:val="clear" w:color="auto" w:fill="FFFFFF"/>
        </w:rPr>
        <w:t xml:space="preserve"> In Lancaster stemmer is also one the most aggressive stemming algorithms. Lancaster stemm</w:t>
      </w:r>
      <w:r w:rsidR="00C85E25">
        <w:rPr>
          <w:rFonts w:cstheme="minorHAnsi"/>
          <w:color w:val="292929"/>
          <w:spacing w:val="-1"/>
          <w:shd w:val="clear" w:color="auto" w:fill="FFFFFF"/>
        </w:rPr>
        <w:t>er is mainly used for customization</w:t>
      </w:r>
      <w:r w:rsidR="008553CB">
        <w:rPr>
          <w:rFonts w:cstheme="minorHAnsi"/>
          <w:color w:val="292929"/>
          <w:spacing w:val="-1"/>
          <w:shd w:val="clear" w:color="auto" w:fill="FFFFFF"/>
        </w:rPr>
        <w:t xml:space="preserve">s and this algorithm can weirdly transforms </w:t>
      </w:r>
      <w:r w:rsidR="00E14657">
        <w:rPr>
          <w:rFonts w:cstheme="minorHAnsi"/>
          <w:color w:val="292929"/>
          <w:spacing w:val="-1"/>
          <w:shd w:val="clear" w:color="auto" w:fill="FFFFFF"/>
        </w:rPr>
        <w:t>words into strange stems. Among all o</w:t>
      </w:r>
      <w:r w:rsidR="00D92250">
        <w:rPr>
          <w:rFonts w:cstheme="minorHAnsi"/>
          <w:color w:val="292929"/>
          <w:spacing w:val="-1"/>
          <w:shd w:val="clear" w:color="auto" w:fill="FFFFFF"/>
        </w:rPr>
        <w:t xml:space="preserve">f this stemmers potter stemmer better </w:t>
      </w:r>
      <w:proofErr w:type="spellStart"/>
      <w:r w:rsidR="00D92250">
        <w:rPr>
          <w:rFonts w:cstheme="minorHAnsi"/>
          <w:color w:val="292929"/>
          <w:spacing w:val="-1"/>
          <w:shd w:val="clear" w:color="auto" w:fill="FFFFFF"/>
        </w:rPr>
        <w:t>suites</w:t>
      </w:r>
      <w:proofErr w:type="spellEnd"/>
      <w:r w:rsidR="00D92250">
        <w:rPr>
          <w:rFonts w:cstheme="minorHAnsi"/>
          <w:color w:val="292929"/>
          <w:spacing w:val="-1"/>
          <w:shd w:val="clear" w:color="auto" w:fill="FFFFFF"/>
        </w:rPr>
        <w:t xml:space="preserve"> for this </w:t>
      </w:r>
      <w:r w:rsidR="00840A74">
        <w:rPr>
          <w:rFonts w:cstheme="minorHAnsi"/>
          <w:color w:val="292929"/>
          <w:spacing w:val="-1"/>
          <w:shd w:val="clear" w:color="auto" w:fill="FFFFFF"/>
        </w:rPr>
        <w:t>project.</w:t>
      </w:r>
    </w:p>
    <w:p w14:paraId="0A28A9AE" w14:textId="4B466393" w:rsidR="00DC3C57" w:rsidRDefault="00B21B14" w:rsidP="003D7131">
      <w:pPr>
        <w:jc w:val="both"/>
      </w:pPr>
      <w:r>
        <w:t>Here is the sample example for data pre-processing</w:t>
      </w:r>
    </w:p>
    <w:p w14:paraId="614CC448" w14:textId="13EB2A44" w:rsidR="00B21B14" w:rsidRDefault="00781D6C" w:rsidP="003D7131">
      <w:pPr>
        <w:jc w:val="both"/>
      </w:pPr>
      <w:r>
        <w:t>Data before pre-processing:</w:t>
      </w:r>
    </w:p>
    <w:p w14:paraId="75440778" w14:textId="79341ECD" w:rsidR="00781D6C" w:rsidRPr="00781D6C" w:rsidRDefault="00781D6C" w:rsidP="00781D6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18"/>
          <w:szCs w:val="18"/>
          <w:lang w:eastAsia="en-GB"/>
        </w:rPr>
      </w:pPr>
      <w:r w:rsidRPr="00781D6C">
        <w:rPr>
          <w:rFonts w:ascii="Courier New" w:eastAsia="Times New Roman" w:hAnsi="Courier New" w:cs="Courier New"/>
          <w:color w:val="000000"/>
          <w:sz w:val="18"/>
          <w:szCs w:val="18"/>
          <w:lang w:eastAsia="en-GB"/>
        </w:rPr>
        <w:t xml:space="preserve">['REGINA v SECRETARY OF STATE FOR THE HOMEDEPARTMENT, Ex </w:t>
      </w:r>
      <w:proofErr w:type="spellStart"/>
      <w:r w:rsidRPr="00781D6C">
        <w:rPr>
          <w:rFonts w:ascii="Courier New" w:eastAsia="Times New Roman" w:hAnsi="Courier New" w:cs="Courier New"/>
          <w:color w:val="000000"/>
          <w:sz w:val="18"/>
          <w:szCs w:val="18"/>
          <w:lang w:eastAsia="en-GB"/>
        </w:rPr>
        <w:t>parte</w:t>
      </w:r>
      <w:proofErr w:type="spellEnd"/>
      <w:r w:rsidRPr="00781D6C">
        <w:rPr>
          <w:rFonts w:ascii="Courier New" w:eastAsia="Times New Roman" w:hAnsi="Courier New" w:cs="Courier New"/>
          <w:color w:val="000000"/>
          <w:sz w:val="18"/>
          <w:szCs w:val="18"/>
          <w:lang w:eastAsia="en-GB"/>
        </w:rPr>
        <w:t xml:space="preserve"> HINDLEY[COURT OF APPEAL][2000] 1 QB 152HEARING-DATES: 5, 6, 7, October 5 November 19985 November 1998CATCHWORDS:Prisons - Prisoners\' rights - Release on licence - Mandatory life sentence prisoner - Tariff element of determinate length provisionally fixed but not communicated to prisoner</w:t>
      </w:r>
      <w:r w:rsidRPr="00C95A54">
        <w:rPr>
          <w:rFonts w:ascii="Courier New" w:eastAsia="Times New Roman" w:hAnsi="Courier New" w:cs="Courier New"/>
          <w:color w:val="000000"/>
          <w:sz w:val="18"/>
          <w:szCs w:val="18"/>
          <w:lang w:eastAsia="en-GB"/>
        </w:rPr>
        <w:t>’]</w:t>
      </w:r>
    </w:p>
    <w:p w14:paraId="7A585774" w14:textId="77CA0F6A" w:rsidR="00415343" w:rsidRDefault="00415343" w:rsidP="003D7131">
      <w:pPr>
        <w:jc w:val="both"/>
      </w:pPr>
    </w:p>
    <w:p w14:paraId="1DBE5869" w14:textId="519196DB" w:rsidR="00296928" w:rsidRDefault="00296928" w:rsidP="003D7131">
      <w:pPr>
        <w:jc w:val="both"/>
      </w:pPr>
      <w:r>
        <w:t>Applying these pre-processing techniques:</w:t>
      </w:r>
    </w:p>
    <w:tbl>
      <w:tblPr>
        <w:tblStyle w:val="TableGrid"/>
        <w:tblW w:w="9322" w:type="dxa"/>
        <w:tblLook w:val="04A0" w:firstRow="1" w:lastRow="0" w:firstColumn="1" w:lastColumn="0" w:noHBand="0" w:noVBand="1"/>
      </w:tblPr>
      <w:tblGrid>
        <w:gridCol w:w="2638"/>
        <w:gridCol w:w="3031"/>
        <w:gridCol w:w="3653"/>
      </w:tblGrid>
      <w:tr w:rsidR="00415343" w14:paraId="30127DA0" w14:textId="77777777" w:rsidTr="001B74F9">
        <w:tc>
          <w:tcPr>
            <w:tcW w:w="2660" w:type="dxa"/>
          </w:tcPr>
          <w:p w14:paraId="1711C99D" w14:textId="1B513A2A" w:rsidR="00415343" w:rsidRPr="00004BE1" w:rsidRDefault="00004BE1" w:rsidP="003D7131">
            <w:pPr>
              <w:jc w:val="both"/>
              <w:rPr>
                <w:b/>
                <w:bCs/>
              </w:rPr>
            </w:pPr>
            <w:r w:rsidRPr="00004BE1">
              <w:rPr>
                <w:b/>
                <w:bCs/>
              </w:rPr>
              <w:t>Pre-processing technique</w:t>
            </w:r>
          </w:p>
        </w:tc>
        <w:tc>
          <w:tcPr>
            <w:tcW w:w="2977" w:type="dxa"/>
          </w:tcPr>
          <w:p w14:paraId="2070492E" w14:textId="0A2DB9EE" w:rsidR="00415343" w:rsidRPr="00004BE1" w:rsidRDefault="00004BE1" w:rsidP="003D7131">
            <w:pPr>
              <w:jc w:val="both"/>
              <w:rPr>
                <w:b/>
                <w:bCs/>
              </w:rPr>
            </w:pPr>
            <w:r w:rsidRPr="00004BE1">
              <w:rPr>
                <w:b/>
                <w:bCs/>
              </w:rPr>
              <w:t>Function</w:t>
            </w:r>
          </w:p>
        </w:tc>
        <w:tc>
          <w:tcPr>
            <w:tcW w:w="3685" w:type="dxa"/>
          </w:tcPr>
          <w:p w14:paraId="0EB42595" w14:textId="47E8A993" w:rsidR="00415343" w:rsidRPr="00004BE1" w:rsidRDefault="00004BE1" w:rsidP="003D7131">
            <w:pPr>
              <w:jc w:val="both"/>
              <w:rPr>
                <w:b/>
                <w:bCs/>
              </w:rPr>
            </w:pPr>
            <w:r w:rsidRPr="00004BE1">
              <w:rPr>
                <w:b/>
                <w:bCs/>
              </w:rPr>
              <w:t>purpose</w:t>
            </w:r>
          </w:p>
        </w:tc>
      </w:tr>
      <w:tr w:rsidR="00415343" w14:paraId="72E77FF6" w14:textId="77777777" w:rsidTr="001B74F9">
        <w:tc>
          <w:tcPr>
            <w:tcW w:w="2660" w:type="dxa"/>
          </w:tcPr>
          <w:p w14:paraId="506A3B51" w14:textId="50CCE4C9" w:rsidR="00415343" w:rsidRDefault="00004BE1" w:rsidP="003D7131">
            <w:pPr>
              <w:jc w:val="both"/>
            </w:pPr>
            <w:r>
              <w:t>Regex tokenizer</w:t>
            </w:r>
          </w:p>
        </w:tc>
        <w:tc>
          <w:tcPr>
            <w:tcW w:w="2977" w:type="dxa"/>
          </w:tcPr>
          <w:p w14:paraId="16726440" w14:textId="52D46805" w:rsidR="00415343" w:rsidRDefault="003241B5" w:rsidP="003D7131">
            <w:pPr>
              <w:jc w:val="both"/>
            </w:pPr>
            <w:r w:rsidRPr="003241B5">
              <w:t>RegexpTokenizer(r'\w+')</w:t>
            </w:r>
          </w:p>
        </w:tc>
        <w:tc>
          <w:tcPr>
            <w:tcW w:w="3685" w:type="dxa"/>
          </w:tcPr>
          <w:p w14:paraId="3D7CAC37" w14:textId="7C51E141" w:rsidR="00415343" w:rsidRDefault="00EE3284" w:rsidP="003D7131">
            <w:pPr>
              <w:jc w:val="both"/>
            </w:pPr>
            <w:r>
              <w:t xml:space="preserve">Used to extract </w:t>
            </w:r>
            <w:r w:rsidR="00DD3ADF">
              <w:t>the tokens from string by using regular expression.</w:t>
            </w:r>
          </w:p>
        </w:tc>
      </w:tr>
      <w:tr w:rsidR="00415343" w14:paraId="40E4F440" w14:textId="77777777" w:rsidTr="001B74F9">
        <w:tc>
          <w:tcPr>
            <w:tcW w:w="2660" w:type="dxa"/>
          </w:tcPr>
          <w:p w14:paraId="3624F33C" w14:textId="5AE816AF" w:rsidR="00415343" w:rsidRDefault="004C4628" w:rsidP="003D7131">
            <w:pPr>
              <w:jc w:val="both"/>
            </w:pPr>
            <w:r>
              <w:t>Stop word list</w:t>
            </w:r>
          </w:p>
        </w:tc>
        <w:tc>
          <w:tcPr>
            <w:tcW w:w="2977" w:type="dxa"/>
          </w:tcPr>
          <w:p w14:paraId="429409CE" w14:textId="3C78D525" w:rsidR="00415343" w:rsidRDefault="006334CC" w:rsidP="003D7131">
            <w:pPr>
              <w:jc w:val="both"/>
            </w:pPr>
            <w:r w:rsidRPr="006334CC">
              <w:t>set(</w:t>
            </w:r>
            <w:proofErr w:type="spellStart"/>
            <w:r w:rsidRPr="006334CC">
              <w:t>stopwords.words</w:t>
            </w:r>
            <w:proofErr w:type="spellEnd"/>
            <w:r w:rsidRPr="006334CC">
              <w:t>('</w:t>
            </w:r>
            <w:proofErr w:type="spellStart"/>
            <w:r w:rsidRPr="006334CC">
              <w:t>english</w:t>
            </w:r>
            <w:proofErr w:type="spellEnd"/>
            <w:r w:rsidRPr="006334CC">
              <w:t>'))</w:t>
            </w:r>
          </w:p>
        </w:tc>
        <w:tc>
          <w:tcPr>
            <w:tcW w:w="3685" w:type="dxa"/>
          </w:tcPr>
          <w:p w14:paraId="444908D7" w14:textId="0BAD9472" w:rsidR="00415343" w:rsidRDefault="00BB7B01" w:rsidP="003D7131">
            <w:pPr>
              <w:jc w:val="both"/>
            </w:pPr>
            <w:r w:rsidRPr="00BB7B01">
              <w:t>Stop words are frequently used in Text Mining and Natural Language Processing (NLP) to exclude terms that are so widely used that they contain little meaningful information.</w:t>
            </w:r>
            <w:r w:rsidR="00070186">
              <w:t xml:space="preserve"> </w:t>
            </w:r>
            <w:r>
              <w:t xml:space="preserve">Ex: </w:t>
            </w:r>
            <w:r w:rsidR="004C7CEB">
              <w:t>“a”, “the”, “is”</w:t>
            </w:r>
            <w:r w:rsidR="00070186">
              <w:t>, etc</w:t>
            </w:r>
            <w:r w:rsidR="00EB42CC">
              <w:t xml:space="preserve"> are stop words.</w:t>
            </w:r>
          </w:p>
        </w:tc>
      </w:tr>
      <w:tr w:rsidR="00415343" w14:paraId="2B54CB3A" w14:textId="77777777" w:rsidTr="001F70E1">
        <w:trPr>
          <w:trHeight w:val="872"/>
        </w:trPr>
        <w:tc>
          <w:tcPr>
            <w:tcW w:w="2660" w:type="dxa"/>
          </w:tcPr>
          <w:p w14:paraId="2A7B146B" w14:textId="60F8E09A" w:rsidR="00415343" w:rsidRDefault="004C4628" w:rsidP="003D7131">
            <w:pPr>
              <w:jc w:val="both"/>
            </w:pPr>
            <w:r>
              <w:t>Porter</w:t>
            </w:r>
            <w:r w:rsidR="00C6409C">
              <w:t xml:space="preserve"> Stemmer</w:t>
            </w:r>
          </w:p>
        </w:tc>
        <w:tc>
          <w:tcPr>
            <w:tcW w:w="2977" w:type="dxa"/>
          </w:tcPr>
          <w:p w14:paraId="4ECB0631" w14:textId="0550B5FF" w:rsidR="00415343" w:rsidRDefault="006334CC" w:rsidP="003D7131">
            <w:pPr>
              <w:jc w:val="both"/>
            </w:pPr>
            <w:proofErr w:type="spellStart"/>
            <w:r w:rsidRPr="006334CC">
              <w:t>PorterStemmer</w:t>
            </w:r>
            <w:proofErr w:type="spellEnd"/>
            <w:r w:rsidRPr="006334CC">
              <w:t>()</w:t>
            </w:r>
          </w:p>
        </w:tc>
        <w:tc>
          <w:tcPr>
            <w:tcW w:w="3685" w:type="dxa"/>
          </w:tcPr>
          <w:p w14:paraId="5DB95DEA" w14:textId="7681F66D" w:rsidR="00415343" w:rsidRDefault="00675A9D" w:rsidP="003D7131">
            <w:pPr>
              <w:jc w:val="both"/>
            </w:pPr>
            <w:r w:rsidRPr="00675A9D">
              <w:t>The Porter stemmer is a method for removing frequent morphological and inflexional endings</w:t>
            </w:r>
            <w:r w:rsidR="00630A4E">
              <w:t xml:space="preserve"> </w:t>
            </w:r>
            <w:r w:rsidRPr="00675A9D">
              <w:t>from English words</w:t>
            </w:r>
            <w:r>
              <w:t>.</w:t>
            </w:r>
            <w:r w:rsidR="00630A4E">
              <w:t xml:space="preserve"> Ex: </w:t>
            </w:r>
            <w:r w:rsidR="00443E9A">
              <w:t xml:space="preserve">(play, playing) </w:t>
            </w:r>
            <w:r w:rsidR="00443E9A">
              <w:sym w:font="Wingdings" w:char="F0E0"/>
            </w:r>
            <w:r w:rsidR="00443E9A">
              <w:t xml:space="preserve"> play</w:t>
            </w:r>
          </w:p>
        </w:tc>
      </w:tr>
    </w:tbl>
    <w:p w14:paraId="43EC42C5" w14:textId="308C18E5" w:rsidR="009F4853" w:rsidRDefault="009F4853" w:rsidP="003D7131">
      <w:pPr>
        <w:jc w:val="both"/>
      </w:pPr>
    </w:p>
    <w:p w14:paraId="09A3DE04" w14:textId="6F5C0A7B" w:rsidR="007828FC" w:rsidRDefault="007828FC" w:rsidP="003D7131">
      <w:pPr>
        <w:jc w:val="both"/>
      </w:pPr>
      <w:r>
        <w:t>Data after pre-processing:</w:t>
      </w:r>
    </w:p>
    <w:p w14:paraId="3C19D243" w14:textId="7D4F9396" w:rsidR="007B3732" w:rsidRPr="007B3732" w:rsidRDefault="007B3732" w:rsidP="007A7998">
      <w:pPr>
        <w:pStyle w:val="HTMLPreformatted"/>
        <w:shd w:val="clear" w:color="auto" w:fill="FFFFFF"/>
        <w:wordWrap w:val="0"/>
        <w:textAlignment w:val="baseline"/>
        <w:rPr>
          <w:color w:val="000000"/>
          <w:sz w:val="18"/>
          <w:szCs w:val="18"/>
        </w:rPr>
      </w:pPr>
      <w:r w:rsidRPr="007B3732">
        <w:rPr>
          <w:color w:val="000000"/>
          <w:sz w:val="18"/>
          <w:szCs w:val="18"/>
        </w:rPr>
        <w:t>['</w:t>
      </w:r>
      <w:proofErr w:type="spellStart"/>
      <w:r w:rsidRPr="007B3732">
        <w:rPr>
          <w:color w:val="000000"/>
          <w:sz w:val="18"/>
          <w:szCs w:val="18"/>
        </w:rPr>
        <w:t>regina</w:t>
      </w:r>
      <w:proofErr w:type="spellEnd"/>
      <w:r w:rsidRPr="007B3732">
        <w:rPr>
          <w:color w:val="000000"/>
          <w:sz w:val="18"/>
          <w:szCs w:val="18"/>
        </w:rPr>
        <w:t>', 'secretary', 'state', '</w:t>
      </w:r>
      <w:proofErr w:type="spellStart"/>
      <w:r w:rsidRPr="007B3732">
        <w:rPr>
          <w:color w:val="000000"/>
          <w:sz w:val="18"/>
          <w:szCs w:val="18"/>
        </w:rPr>
        <w:t>homedepartment</w:t>
      </w:r>
      <w:proofErr w:type="spellEnd"/>
      <w:r w:rsidRPr="007B3732">
        <w:rPr>
          <w:color w:val="000000"/>
          <w:sz w:val="18"/>
          <w:szCs w:val="18"/>
        </w:rPr>
        <w:t>', '</w:t>
      </w:r>
      <w:proofErr w:type="spellStart"/>
      <w:r w:rsidRPr="007B3732">
        <w:rPr>
          <w:color w:val="000000"/>
          <w:sz w:val="18"/>
          <w:szCs w:val="18"/>
        </w:rPr>
        <w:t>parte</w:t>
      </w:r>
      <w:proofErr w:type="spellEnd"/>
      <w:r w:rsidRPr="007B3732">
        <w:rPr>
          <w:color w:val="000000"/>
          <w:sz w:val="18"/>
          <w:szCs w:val="18"/>
        </w:rPr>
        <w:t>', '</w:t>
      </w:r>
      <w:proofErr w:type="spellStart"/>
      <w:r w:rsidRPr="007B3732">
        <w:rPr>
          <w:color w:val="000000"/>
          <w:sz w:val="18"/>
          <w:szCs w:val="18"/>
        </w:rPr>
        <w:t>hindley</w:t>
      </w:r>
      <w:proofErr w:type="spellEnd"/>
      <w:r w:rsidRPr="007B3732">
        <w:rPr>
          <w:color w:val="000000"/>
          <w:sz w:val="18"/>
          <w:szCs w:val="18"/>
        </w:rPr>
        <w:t>', 'court', 'appeal', '2000', '152</w:t>
      </w:r>
      <w:r w:rsidR="000A79F0" w:rsidRPr="00C95A54">
        <w:rPr>
          <w:color w:val="000000"/>
          <w:sz w:val="18"/>
          <w:szCs w:val="18"/>
        </w:rPr>
        <w:t>’</w:t>
      </w:r>
      <w:r w:rsidRPr="00C95A54">
        <w:rPr>
          <w:color w:val="000000"/>
          <w:sz w:val="18"/>
          <w:szCs w:val="18"/>
        </w:rPr>
        <w:t>,</w:t>
      </w:r>
      <w:r w:rsidR="000A79F0" w:rsidRPr="00C95A54">
        <w:rPr>
          <w:color w:val="000000"/>
          <w:sz w:val="18"/>
          <w:szCs w:val="18"/>
        </w:rPr>
        <w:t>’</w:t>
      </w:r>
      <w:r w:rsidRPr="007B3732">
        <w:rPr>
          <w:color w:val="000000"/>
          <w:sz w:val="18"/>
          <w:szCs w:val="18"/>
        </w:rPr>
        <w:t>hearing', 'dates', '</w:t>
      </w:r>
      <w:proofErr w:type="spellStart"/>
      <w:r w:rsidRPr="007B3732">
        <w:rPr>
          <w:color w:val="000000"/>
          <w:sz w:val="18"/>
          <w:szCs w:val="18"/>
        </w:rPr>
        <w:t>october</w:t>
      </w:r>
      <w:proofErr w:type="spellEnd"/>
      <w:r w:rsidRPr="007B3732">
        <w:rPr>
          <w:color w:val="000000"/>
          <w:sz w:val="18"/>
          <w:szCs w:val="18"/>
        </w:rPr>
        <w:t>', '</w:t>
      </w:r>
      <w:proofErr w:type="spellStart"/>
      <w:r w:rsidRPr="007B3732">
        <w:rPr>
          <w:color w:val="000000"/>
          <w:sz w:val="18"/>
          <w:szCs w:val="18"/>
        </w:rPr>
        <w:t>november</w:t>
      </w:r>
      <w:proofErr w:type="spellEnd"/>
      <w:r w:rsidRPr="007B3732">
        <w:rPr>
          <w:color w:val="000000"/>
          <w:sz w:val="18"/>
          <w:szCs w:val="18"/>
        </w:rPr>
        <w:t>', '19985', '</w:t>
      </w:r>
      <w:proofErr w:type="spellStart"/>
      <w:r w:rsidRPr="007B3732">
        <w:rPr>
          <w:color w:val="000000"/>
          <w:sz w:val="18"/>
          <w:szCs w:val="18"/>
        </w:rPr>
        <w:t>november</w:t>
      </w:r>
      <w:proofErr w:type="spellEnd"/>
      <w:r w:rsidRPr="007B3732">
        <w:rPr>
          <w:color w:val="000000"/>
          <w:sz w:val="18"/>
          <w:szCs w:val="18"/>
        </w:rPr>
        <w:t>', '1998</w:t>
      </w:r>
      <w:r w:rsidR="00DB2A26" w:rsidRPr="00C95A54">
        <w:rPr>
          <w:color w:val="000000"/>
          <w:sz w:val="18"/>
          <w:szCs w:val="18"/>
        </w:rPr>
        <w:t>’, ’</w:t>
      </w:r>
      <w:r w:rsidRPr="007B3732">
        <w:rPr>
          <w:color w:val="000000"/>
          <w:sz w:val="18"/>
          <w:szCs w:val="18"/>
        </w:rPr>
        <w:t>catchwords', 'prisons'</w:t>
      </w:r>
      <w:r w:rsidR="007A7998" w:rsidRPr="00C95A54">
        <w:rPr>
          <w:color w:val="000000"/>
          <w:sz w:val="18"/>
          <w:szCs w:val="18"/>
        </w:rPr>
        <w:t>, 'prisoners', 'rights', 'release', 'licence', 'mandatory', 'life', 'sentence', 'prisoner', 'tariff', 'element', 'determinate', 'length', 'provisionally', 'fixed', 'communicated', 'prisoner'</w:t>
      </w:r>
      <w:r w:rsidR="000A79F0" w:rsidRPr="00C95A54">
        <w:rPr>
          <w:color w:val="000000"/>
          <w:sz w:val="18"/>
          <w:szCs w:val="18"/>
        </w:rPr>
        <w:t>]</w:t>
      </w:r>
    </w:p>
    <w:p w14:paraId="390B0486" w14:textId="77777777" w:rsidR="007828FC" w:rsidRDefault="007828FC" w:rsidP="003D7131">
      <w:pPr>
        <w:jc w:val="both"/>
      </w:pPr>
    </w:p>
    <w:p w14:paraId="1F7C2444" w14:textId="61EACB9C" w:rsidR="002C303D" w:rsidRDefault="002C303D" w:rsidP="003D7131">
      <w:pPr>
        <w:jc w:val="both"/>
      </w:pPr>
    </w:p>
    <w:p w14:paraId="0791FEAF" w14:textId="06E43F58" w:rsidR="00613C6D" w:rsidRDefault="00613C6D" w:rsidP="003D7131">
      <w:pPr>
        <w:jc w:val="both"/>
      </w:pPr>
    </w:p>
    <w:p w14:paraId="7D5EB62E" w14:textId="70590FB2" w:rsidR="00613C6D" w:rsidRDefault="00613C6D" w:rsidP="003D7131">
      <w:pPr>
        <w:jc w:val="both"/>
      </w:pPr>
    </w:p>
    <w:p w14:paraId="23BC0A97" w14:textId="7356BB63" w:rsidR="00613C6D" w:rsidRDefault="00613C6D" w:rsidP="003D7131">
      <w:pPr>
        <w:jc w:val="both"/>
      </w:pPr>
    </w:p>
    <w:p w14:paraId="615FC816" w14:textId="77777777" w:rsidR="00613C6D" w:rsidRPr="003567B9" w:rsidRDefault="00613C6D" w:rsidP="003D7131">
      <w:pPr>
        <w:jc w:val="both"/>
      </w:pPr>
    </w:p>
    <w:p w14:paraId="1CBD55EF" w14:textId="5FF74772" w:rsidR="00E16F02" w:rsidRDefault="00E16F02" w:rsidP="003B5031">
      <w:pPr>
        <w:pStyle w:val="Heading2"/>
      </w:pPr>
      <w:bookmarkStart w:id="15" w:name="_Toc86205675"/>
      <w:r>
        <w:t xml:space="preserve">3.3 </w:t>
      </w:r>
      <w:r w:rsidR="001822B2">
        <w:t>Latent Semantic Analysis (LSA)</w:t>
      </w:r>
      <w:bookmarkEnd w:id="15"/>
    </w:p>
    <w:p w14:paraId="327BAF0A" w14:textId="77777777" w:rsidR="00A976B5" w:rsidRPr="00A976B5" w:rsidRDefault="00A976B5" w:rsidP="00A976B5"/>
    <w:p w14:paraId="73CB3429" w14:textId="071A89A0" w:rsidR="00554210" w:rsidRDefault="00554210" w:rsidP="00E066DC">
      <w:pPr>
        <w:jc w:val="both"/>
      </w:pPr>
      <w:r w:rsidRPr="00554210">
        <w:t>The most widely used techniques for determining document proximity can be split into three categories: Adaptive Strategies (AS) such as probabilistic, neural networks, and genetic algorithms, as well as Vector Space Models (VSM) and Latent Semantic Indexing (LSI)</w:t>
      </w:r>
      <w:r w:rsidR="005C743C">
        <w:fldChar w:fldCharType="begin"/>
      </w:r>
      <w:r w:rsidR="005C743C">
        <w:instrText xml:space="preserve"> ADDIN ZOTERO_ITEM CSL_CITATION {"citationID":"Ah6cfIst","properties":{"formattedCitation":"(Ibrahimov et al., 2002)","plainCitation":"(Ibrahimov et al., 2002)","noteIndex":0},"citationItems":[{"id":186,"uris":["http://zotero.org/users/local/JDH5x0lp/items/AXV6LKNE"],"uri":["http://zotero.org/users/local/JDH5x0lp/items/AXV6LKNE"],"itemData":{"id":186,"type":"paper-conference","abstract":"The goal of the paper is to present a novel Chi-square similarity measure and assess its performance through comparison with well-known similarity measures such as Cosine, Dice, and Jaccard. The Chi-square similarity measure has been designed to withstand the imperfections of transcribed spoken documents. The major difference of our similarity measure from others consists in the fact that in addition to searching for co-occurring words in documents, we also match informative closeness of common words. We assume that cooccurring words, which had been employed to convey the same information, should have the compatible significance in matching documents. To test it we apply the Chi-Square method.","container-title":"Object recognition supported by user interaction for service robots","DOI":"10.1109/ICPR.2002.1047452","event":"16th International Conference on Pattern Recognition","event-place":"Quebec City, Que., Canada","language":"en","page":"285-288","publisher":"IEEE Comput. Soc","publisher-place":"Quebec City, Que., Canada","source":"DOI.org (Crossref)","title":"The performance analysis of a Chi-square similarity measure for topic related clustering of noisy transcripts","URL":"http://ieeexplore.ieee.org/document/1047452/","volume":"4","author":[{"family":"Ibrahimov","given":"O."},{"family":"Sethi","given":"I."},{"family":"Dimitrova","given":"N."}],"accessed":{"date-parts":[["2021",10,15]]},"issued":{"date-parts":[["2002"]]}}}],"schema":"https://github.com/citation-style-language/schema/raw/master/csl-citation.json"} </w:instrText>
      </w:r>
      <w:r w:rsidR="005C743C">
        <w:fldChar w:fldCharType="separate"/>
      </w:r>
      <w:r w:rsidR="005C743C" w:rsidRPr="005C743C">
        <w:rPr>
          <w:rFonts w:ascii="Calibri" w:hAnsi="Calibri" w:cs="Calibri"/>
        </w:rPr>
        <w:t>(Ibrahimov et al., 2002)</w:t>
      </w:r>
      <w:r w:rsidR="005C743C">
        <w:fldChar w:fldCharType="end"/>
      </w:r>
      <w:r w:rsidRPr="00554210">
        <w:t>.</w:t>
      </w:r>
      <w:r w:rsidR="001D09D6">
        <w:t xml:space="preserve"> For this project, we focus on LS</w:t>
      </w:r>
      <w:r w:rsidR="000C12B7">
        <w:t>I</w:t>
      </w:r>
      <w:r w:rsidR="001D09D6">
        <w:t>.</w:t>
      </w:r>
    </w:p>
    <w:p w14:paraId="4152B2AF" w14:textId="2A6A18D3" w:rsidR="006B6A78" w:rsidRDefault="003D7131" w:rsidP="00E066DC">
      <w:pPr>
        <w:jc w:val="both"/>
      </w:pPr>
      <w:r>
        <w:t xml:space="preserve">Latent Semantic </w:t>
      </w:r>
      <w:r w:rsidR="003550ED">
        <w:t>Analysis (</w:t>
      </w:r>
      <w:r>
        <w:t xml:space="preserve">LSA) </w:t>
      </w:r>
      <w:r w:rsidR="00B950B3" w:rsidRPr="00D018E8">
        <w:rPr>
          <w:rFonts w:cstheme="minorHAnsi"/>
          <w:color w:val="222222"/>
          <w:shd w:val="clear" w:color="auto" w:fill="FFFFFF"/>
        </w:rPr>
        <w:t>is a natural processing technique as well as an unsuper</w:t>
      </w:r>
      <w:r w:rsidR="00B950B3">
        <w:rPr>
          <w:rFonts w:cstheme="minorHAnsi"/>
          <w:color w:val="222222"/>
          <w:shd w:val="clear" w:color="auto" w:fill="FFFFFF"/>
        </w:rPr>
        <w:t>v</w:t>
      </w:r>
      <w:r w:rsidR="00B950B3" w:rsidRPr="00D018E8">
        <w:rPr>
          <w:rFonts w:cstheme="minorHAnsi"/>
          <w:color w:val="222222"/>
          <w:shd w:val="clear" w:color="auto" w:fill="FFFFFF"/>
        </w:rPr>
        <w:t>ised learning technique</w:t>
      </w:r>
      <w:r w:rsidR="00B950B3">
        <w:rPr>
          <w:rFonts w:cstheme="minorHAnsi"/>
          <w:color w:val="222222"/>
          <w:shd w:val="clear" w:color="auto" w:fill="FFFFFF"/>
        </w:rPr>
        <w:t xml:space="preserve">, </w:t>
      </w:r>
      <w:r w:rsidR="00B950B3">
        <w:t>that tries to capture and code the semantics of words and documents at different levels.</w:t>
      </w:r>
      <w:r w:rsidR="002661A7">
        <w:t xml:space="preserve"> </w:t>
      </w:r>
      <w:r w:rsidR="00BB12A5">
        <w:t xml:space="preserve">After </w:t>
      </w:r>
      <w:r w:rsidR="0072349B">
        <w:t>collecting and cleaning the data the data need to be modelled using LSA.</w:t>
      </w:r>
      <w:r w:rsidR="0075233E">
        <w:t xml:space="preserve"> </w:t>
      </w:r>
      <w:r w:rsidR="00E52FF3">
        <w:t xml:space="preserve">Which generates a weighted matrix </w:t>
      </w:r>
      <w:r w:rsidR="0030750D">
        <w:t xml:space="preserve">by semantically comparing each word to all other words in </w:t>
      </w:r>
      <w:r w:rsidR="000D6B93">
        <w:t>the corpus.</w:t>
      </w:r>
      <w:r w:rsidR="00FB3663">
        <w:t xml:space="preserve"> </w:t>
      </w:r>
      <w:r w:rsidR="00466BA5">
        <w:t xml:space="preserve">This </w:t>
      </w:r>
      <w:r w:rsidR="00EF0DBC">
        <w:t xml:space="preserve">weighted </w:t>
      </w:r>
      <w:r w:rsidR="00466BA5">
        <w:t>matrix can be achi</w:t>
      </w:r>
      <w:r w:rsidR="00EF0DBC">
        <w:t>e</w:t>
      </w:r>
      <w:r w:rsidR="00466BA5">
        <w:t xml:space="preserve">ved by </w:t>
      </w:r>
      <w:r w:rsidR="00C11A18">
        <w:t xml:space="preserve">importing </w:t>
      </w:r>
      <w:r w:rsidR="00353918">
        <w:t xml:space="preserve">the </w:t>
      </w:r>
      <w:r w:rsidR="00C11A18">
        <w:t xml:space="preserve">Latent Semantic </w:t>
      </w:r>
      <w:r w:rsidR="003550ED">
        <w:t>Indexing (</w:t>
      </w:r>
      <w:r w:rsidR="00353918">
        <w:t>LSI</w:t>
      </w:r>
      <w:r w:rsidR="00200497">
        <w:t xml:space="preserve">) model from </w:t>
      </w:r>
      <w:r w:rsidR="00620031">
        <w:t>genism</w:t>
      </w:r>
      <w:r w:rsidR="00353918">
        <w:t xml:space="preserve">. </w:t>
      </w:r>
      <w:r w:rsidR="003550ED">
        <w:t>model’s</w:t>
      </w:r>
      <w:r w:rsidR="00353918">
        <w:t xml:space="preserve"> library and </w:t>
      </w:r>
      <w:r w:rsidR="00497A1E">
        <w:t>set the data to the model.</w:t>
      </w:r>
      <w:r w:rsidR="006B6A78">
        <w:t xml:space="preserve"> The LSI model first generate</w:t>
      </w:r>
      <w:r w:rsidR="00715893">
        <w:t>s</w:t>
      </w:r>
      <w:r w:rsidR="006B6A78">
        <w:t xml:space="preserve"> the document ter</w:t>
      </w:r>
      <w:r w:rsidR="00454130">
        <w:t xml:space="preserve">m matrix and then performs </w:t>
      </w:r>
      <w:r w:rsidR="00715893">
        <w:t>singular value decomposition on the matrix.</w:t>
      </w:r>
      <w:r w:rsidR="004F0378">
        <w:t xml:space="preserve"> From this</w:t>
      </w:r>
      <w:r w:rsidR="00E066DC">
        <w:t>,</w:t>
      </w:r>
      <w:r w:rsidR="003E0C54">
        <w:t xml:space="preserve"> </w:t>
      </w:r>
      <w:r w:rsidR="00E066DC">
        <w:t xml:space="preserve">the </w:t>
      </w:r>
      <w:r w:rsidR="003E0C54">
        <w:t>weighted matrix</w:t>
      </w:r>
      <w:r w:rsidR="00E066DC">
        <w:t xml:space="preserve"> of the words </w:t>
      </w:r>
      <w:r w:rsidR="00B2579C">
        <w:t>is</w:t>
      </w:r>
      <w:r w:rsidR="00E066DC">
        <w:t xml:space="preserve"> generated at </w:t>
      </w:r>
      <w:r w:rsidR="00B2579C">
        <w:t>multiple levels of documents</w:t>
      </w:r>
      <w:r w:rsidR="00E066DC">
        <w:t>.</w:t>
      </w:r>
      <w:r w:rsidR="003E0C54">
        <w:t xml:space="preserve"> </w:t>
      </w:r>
    </w:p>
    <w:p w14:paraId="43472195" w14:textId="4303495D" w:rsidR="00446659" w:rsidRDefault="00446659" w:rsidP="00E066DC">
      <w:pPr>
        <w:jc w:val="both"/>
      </w:pPr>
      <w:r>
        <w:t xml:space="preserve">Steps involved in LSA: </w:t>
      </w:r>
    </w:p>
    <w:p w14:paraId="3AD92F0C" w14:textId="77777777" w:rsidR="00446659" w:rsidRDefault="00446659" w:rsidP="00446659">
      <w:pPr>
        <w:keepNext/>
        <w:jc w:val="center"/>
      </w:pPr>
      <w:r>
        <w:rPr>
          <w:noProof/>
        </w:rPr>
        <w:drawing>
          <wp:inline distT="0" distB="0" distL="0" distR="0" wp14:anchorId="45D2BEDD" wp14:editId="4D12D196">
            <wp:extent cx="3407229" cy="1510205"/>
            <wp:effectExtent l="0" t="0" r="3175" b="0"/>
            <wp:docPr id="113" name="Picture 1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descr="Dia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3510604" cy="1556024"/>
                    </a:xfrm>
                    <a:prstGeom prst="rect">
                      <a:avLst/>
                    </a:prstGeom>
                  </pic:spPr>
                </pic:pic>
              </a:graphicData>
            </a:graphic>
          </wp:inline>
        </w:drawing>
      </w:r>
    </w:p>
    <w:p w14:paraId="70224C86" w14:textId="2727B660" w:rsidR="00446659" w:rsidRDefault="00446659" w:rsidP="00446659">
      <w:pPr>
        <w:pStyle w:val="Caption"/>
        <w:jc w:val="center"/>
      </w:pPr>
      <w:bookmarkStart w:id="16" w:name="_Toc86123012"/>
      <w:r>
        <w:t xml:space="preserve">Figure </w:t>
      </w:r>
      <w:r w:rsidR="00130A9D">
        <w:fldChar w:fldCharType="begin"/>
      </w:r>
      <w:r w:rsidR="00130A9D">
        <w:instrText xml:space="preserve"> SEQ Figure \* ARABIC </w:instrText>
      </w:r>
      <w:r w:rsidR="00130A9D">
        <w:fldChar w:fldCharType="separate"/>
      </w:r>
      <w:r w:rsidR="00E703C5">
        <w:rPr>
          <w:noProof/>
        </w:rPr>
        <w:t>1</w:t>
      </w:r>
      <w:r w:rsidR="00130A9D">
        <w:rPr>
          <w:noProof/>
        </w:rPr>
        <w:fldChar w:fldCharType="end"/>
      </w:r>
      <w:r>
        <w:t xml:space="preserve"> </w:t>
      </w:r>
      <w:r w:rsidR="002F0DF4">
        <w:t>H</w:t>
      </w:r>
      <w:r w:rsidR="002F0DF4" w:rsidRPr="002F0DF4">
        <w:t xml:space="preserve">ierarchical structure of </w:t>
      </w:r>
      <w:r w:rsidR="00802D4F">
        <w:t>LSA</w:t>
      </w:r>
      <w:r w:rsidR="005C6A1D">
        <w:t xml:space="preserve"> </w:t>
      </w:r>
      <w:r w:rsidR="00C512BC">
        <w:fldChar w:fldCharType="begin"/>
      </w:r>
      <w:r w:rsidR="00C512BC">
        <w:instrText xml:space="preserve"> ADDIN ZOTERO_ITEM CSL_CITATION {"citationID":"US16swcx","properties":{"formattedCitation":"(Databricks Academy, 2019)","plainCitation":"(Databricks Academy, 2019)","noteIndex":0},"citationItems":[{"id":210,"uris":["http://zotero.org/users/local/JDH5x0lp/items/WLWBBTB3"],"uri":["http://zotero.org/users/local/JDH5x0lp/items/WLWBBTB3"],"itemData":{"id":210,"type":"motion_picture","abstract":"This video introduces the core concepts in Natural Language Processing and the Unsupervised Learning technique, Latent Semantic Analysis. The purposes and benefits of the technique are discussed. In particular, the video highlights how the technique can aid understanding of latent, or hidden, aspects of a body of documents, in addition to reducing the dimensionality of the original dataset.\n\nDownload the notebook here: https://files.training.databricks.com...\n\nDon't have a Databricks Account? Sign up for Community Edition: https://databricks.com/try-databricks\n\nThis is Part 1 of our Introduction to Latent Semantic Analysis Series:\nhttps://www.youtube.com/playlist?list...\n\nLearn more at Databricks Academy! https://databricksacademy.com","dimensions":"3:23","source":"YouTube","title":"Introduction to Latent Semantic Analysis (1/5)","URL":"https://www.youtube.com/watch?v=hB51kkus-Rc","author":[{"literal":"Databricks Academy"}],"accessed":{"date-parts":[["2021",10,18]]},"issued":{"date-parts":[["2019",4,22]]}}}],"schema":"https://github.com/citation-style-language/schema/raw/master/csl-citation.json"} </w:instrText>
      </w:r>
      <w:r w:rsidR="00C512BC">
        <w:fldChar w:fldCharType="separate"/>
      </w:r>
      <w:r w:rsidR="00C512BC" w:rsidRPr="00C512BC">
        <w:rPr>
          <w:rFonts w:ascii="Calibri" w:hAnsi="Calibri" w:cs="Calibri"/>
        </w:rPr>
        <w:t>(Databricks Academy, 2019)</w:t>
      </w:r>
      <w:bookmarkEnd w:id="16"/>
      <w:r w:rsidR="00C512BC">
        <w:fldChar w:fldCharType="end"/>
      </w:r>
    </w:p>
    <w:p w14:paraId="3F57CE7F" w14:textId="77777777" w:rsidR="00422F73" w:rsidRPr="00422F73" w:rsidRDefault="00422F73" w:rsidP="00422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404040"/>
          <w:sz w:val="18"/>
          <w:szCs w:val="18"/>
          <w:lang w:eastAsia="en-GB"/>
        </w:rPr>
      </w:pPr>
    </w:p>
    <w:p w14:paraId="1C628A78" w14:textId="5B111FA7" w:rsidR="001E16F1" w:rsidRDefault="001E16F1" w:rsidP="001E16F1">
      <w:pPr>
        <w:jc w:val="both"/>
      </w:pPr>
      <w:r w:rsidRPr="00E41F87">
        <w:t>The dilemma of how to locate relevant documents from search phrases prompted</w:t>
      </w:r>
      <w:r>
        <w:t>,</w:t>
      </w:r>
      <w:r w:rsidRPr="00E41F87">
        <w:t xml:space="preserve"> the development of Latent Semantic Analysis. When we compare words to identify relevant papers</w:t>
      </w:r>
      <w:r>
        <w:t xml:space="preserve">, the basic challenge that occurs is </w:t>
      </w:r>
      <w:r w:rsidRPr="001529B4">
        <w:t>to compare the meanings or concepts behind the words.</w:t>
      </w:r>
      <w:r>
        <w:t xml:space="preserve"> But </w:t>
      </w:r>
      <w:r w:rsidRPr="004C7270">
        <w:t>LSA tries to tackle this problem by putting both words and documents in a "concept" space and comparing them there.</w:t>
      </w:r>
    </w:p>
    <w:p w14:paraId="3AF8259B" w14:textId="65FF4DFE" w:rsidR="00995ABB" w:rsidRDefault="00995ABB" w:rsidP="001E16F1">
      <w:pPr>
        <w:jc w:val="both"/>
      </w:pPr>
    </w:p>
    <w:p w14:paraId="0E5FF5B3" w14:textId="46500574" w:rsidR="00746D0D" w:rsidRDefault="00746D0D" w:rsidP="001E16F1">
      <w:pPr>
        <w:jc w:val="both"/>
      </w:pPr>
    </w:p>
    <w:p w14:paraId="06EE07E3" w14:textId="74B153A6" w:rsidR="00746D0D" w:rsidRDefault="00746D0D" w:rsidP="001E16F1">
      <w:pPr>
        <w:jc w:val="both"/>
      </w:pPr>
    </w:p>
    <w:p w14:paraId="51E2EC62" w14:textId="099346CB" w:rsidR="00746D0D" w:rsidRDefault="00746D0D" w:rsidP="001E16F1">
      <w:pPr>
        <w:jc w:val="both"/>
      </w:pPr>
    </w:p>
    <w:p w14:paraId="720F8F64" w14:textId="77777777" w:rsidR="00746D0D" w:rsidRDefault="00746D0D" w:rsidP="001E16F1">
      <w:pPr>
        <w:jc w:val="both"/>
      </w:pPr>
    </w:p>
    <w:p w14:paraId="64B1E1A9" w14:textId="6C22FBE7" w:rsidR="00E002AD" w:rsidRDefault="00995ABB" w:rsidP="006943FD">
      <w:pPr>
        <w:jc w:val="both"/>
      </w:pPr>
      <w:r>
        <w:lastRenderedPageBreak/>
        <w:t>Example</w:t>
      </w:r>
      <w:r w:rsidR="006943FD">
        <w:t>:</w:t>
      </w:r>
    </w:p>
    <w:p w14:paraId="1526C029" w14:textId="36B715E9" w:rsidR="006943FD" w:rsidRDefault="006943FD" w:rsidP="006943FD">
      <w:pPr>
        <w:jc w:val="both"/>
      </w:pPr>
    </w:p>
    <w:p w14:paraId="612BA5BF" w14:textId="3F790DAE" w:rsidR="009A63AA" w:rsidRDefault="00046683" w:rsidP="006943FD">
      <w:pPr>
        <w:jc w:val="both"/>
      </w:pPr>
      <w:r>
        <w:t>The aim of the Latent Semantic Analysis is to create the</w:t>
      </w:r>
      <w:r w:rsidR="00543440">
        <w:t xml:space="preserve"> representations of the text data in terms of topics or</w:t>
      </w:r>
      <w:r w:rsidR="00C5273B">
        <w:t xml:space="preserve"> latent features.</w:t>
      </w:r>
      <w:r w:rsidR="009A63AA">
        <w:t xml:space="preserve"> Document term matrix is a</w:t>
      </w:r>
      <w:r w:rsidR="00044D2F">
        <w:t xml:space="preserve"> </w:t>
      </w:r>
      <w:r w:rsidR="00AD3531">
        <w:t xml:space="preserve">matrix of the words in </w:t>
      </w:r>
      <w:r w:rsidR="001A557D">
        <w:t xml:space="preserve">Euclidian </w:t>
      </w:r>
      <w:r w:rsidR="004864EB">
        <w:t>space</w:t>
      </w:r>
      <w:r w:rsidR="001A557D">
        <w:t>. Considering an example of document term matrix</w:t>
      </w:r>
      <w:r w:rsidR="009A48CE">
        <w:t>.</w:t>
      </w:r>
    </w:p>
    <w:p w14:paraId="65892C4E" w14:textId="52CF1AE3" w:rsidR="009A48CE" w:rsidRDefault="009A48CE" w:rsidP="009A48CE">
      <w:pPr>
        <w:jc w:val="both"/>
      </w:pPr>
      <w:r>
        <w:t>Raw text words:</w:t>
      </w:r>
    </w:p>
    <w:p w14:paraId="2558C5AA" w14:textId="3DC3AAE1" w:rsidR="009A48CE" w:rsidRDefault="009A48CE" w:rsidP="009A48CE">
      <w:pPr>
        <w:jc w:val="both"/>
      </w:pPr>
      <w:r>
        <w:t>‘</w:t>
      </w:r>
      <w:proofErr w:type="gramStart"/>
      <w:r>
        <w:t>the</w:t>
      </w:r>
      <w:proofErr w:type="gramEnd"/>
      <w:r>
        <w:t xml:space="preserve"> quick fox’ </w:t>
      </w:r>
    </w:p>
    <w:p w14:paraId="59A3E45F" w14:textId="3CAD0B8F" w:rsidR="009A48CE" w:rsidRDefault="009A48CE" w:rsidP="009A48CE">
      <w:pPr>
        <w:jc w:val="both"/>
      </w:pPr>
      <w:r>
        <w:t>‘</w:t>
      </w:r>
      <w:proofErr w:type="gramStart"/>
      <w:r>
        <w:t>the</w:t>
      </w:r>
      <w:proofErr w:type="gramEnd"/>
      <w:r w:rsidR="009B13FD">
        <w:t xml:space="preserve"> quic</w:t>
      </w:r>
      <w:r w:rsidR="00D81250">
        <w:t>k</w:t>
      </w:r>
      <w:r>
        <w:t xml:space="preserve">’ </w:t>
      </w:r>
    </w:p>
    <w:p w14:paraId="220E9AE3" w14:textId="77777777" w:rsidR="009A48CE" w:rsidRDefault="009A48CE" w:rsidP="006943FD">
      <w:pPr>
        <w:jc w:val="both"/>
      </w:pPr>
    </w:p>
    <w:tbl>
      <w:tblPr>
        <w:tblStyle w:val="TableGrid"/>
        <w:tblW w:w="0" w:type="auto"/>
        <w:tblLook w:val="04A0" w:firstRow="1" w:lastRow="0" w:firstColumn="1" w:lastColumn="0" w:noHBand="0" w:noVBand="1"/>
      </w:tblPr>
      <w:tblGrid>
        <w:gridCol w:w="2254"/>
        <w:gridCol w:w="2254"/>
        <w:gridCol w:w="2254"/>
        <w:gridCol w:w="2254"/>
      </w:tblGrid>
      <w:tr w:rsidR="00AC6E8C" w14:paraId="4710CE06" w14:textId="77777777" w:rsidTr="00AC6E8C">
        <w:tc>
          <w:tcPr>
            <w:tcW w:w="2254" w:type="dxa"/>
          </w:tcPr>
          <w:p w14:paraId="60EFE771" w14:textId="77777777" w:rsidR="00AC6E8C" w:rsidRDefault="00AC6E8C" w:rsidP="00081E92">
            <w:pPr>
              <w:keepNext/>
              <w:jc w:val="both"/>
            </w:pPr>
          </w:p>
        </w:tc>
        <w:tc>
          <w:tcPr>
            <w:tcW w:w="2254" w:type="dxa"/>
          </w:tcPr>
          <w:p w14:paraId="6E8ECDAA" w14:textId="49D64468" w:rsidR="00AC6E8C" w:rsidRDefault="00AC6E8C" w:rsidP="00081E92">
            <w:pPr>
              <w:keepNext/>
              <w:jc w:val="both"/>
            </w:pPr>
            <w:r>
              <w:t>‘the’</w:t>
            </w:r>
          </w:p>
        </w:tc>
        <w:tc>
          <w:tcPr>
            <w:tcW w:w="2254" w:type="dxa"/>
          </w:tcPr>
          <w:p w14:paraId="7774E279" w14:textId="3E8778DC" w:rsidR="00AC6E8C" w:rsidRDefault="00AC6E8C" w:rsidP="00081E92">
            <w:pPr>
              <w:keepNext/>
              <w:jc w:val="both"/>
            </w:pPr>
            <w:r>
              <w:t>‘quick’</w:t>
            </w:r>
          </w:p>
        </w:tc>
        <w:tc>
          <w:tcPr>
            <w:tcW w:w="2254" w:type="dxa"/>
          </w:tcPr>
          <w:p w14:paraId="5A213590" w14:textId="138F6151" w:rsidR="00AC6E8C" w:rsidRDefault="00AC6E8C" w:rsidP="00081E92">
            <w:pPr>
              <w:keepNext/>
              <w:jc w:val="both"/>
            </w:pPr>
            <w:r>
              <w:t>‘fox’</w:t>
            </w:r>
          </w:p>
        </w:tc>
      </w:tr>
      <w:tr w:rsidR="00AC6E8C" w14:paraId="60846D90" w14:textId="77777777" w:rsidTr="00AC6E8C">
        <w:tc>
          <w:tcPr>
            <w:tcW w:w="2254" w:type="dxa"/>
          </w:tcPr>
          <w:p w14:paraId="6ABC878E" w14:textId="1EEFAC6F" w:rsidR="00AC6E8C" w:rsidRDefault="00AC6E8C" w:rsidP="00081E92">
            <w:pPr>
              <w:keepNext/>
              <w:jc w:val="both"/>
            </w:pPr>
            <w:r>
              <w:t>‘</w:t>
            </w:r>
            <w:proofErr w:type="gramStart"/>
            <w:r>
              <w:t>the</w:t>
            </w:r>
            <w:proofErr w:type="gramEnd"/>
            <w:r>
              <w:t xml:space="preserve"> fox’</w:t>
            </w:r>
          </w:p>
        </w:tc>
        <w:tc>
          <w:tcPr>
            <w:tcW w:w="2254" w:type="dxa"/>
          </w:tcPr>
          <w:p w14:paraId="5DA94872" w14:textId="55A13DF2" w:rsidR="00AC6E8C" w:rsidRDefault="00D81250" w:rsidP="00081E92">
            <w:pPr>
              <w:keepNext/>
              <w:jc w:val="both"/>
            </w:pPr>
            <w:r>
              <w:t>1</w:t>
            </w:r>
          </w:p>
        </w:tc>
        <w:tc>
          <w:tcPr>
            <w:tcW w:w="2254" w:type="dxa"/>
          </w:tcPr>
          <w:p w14:paraId="424D32E7" w14:textId="25D25451" w:rsidR="00AC6E8C" w:rsidRDefault="00D81250" w:rsidP="00081E92">
            <w:pPr>
              <w:keepNext/>
              <w:jc w:val="both"/>
            </w:pPr>
            <w:r>
              <w:t>0</w:t>
            </w:r>
          </w:p>
        </w:tc>
        <w:tc>
          <w:tcPr>
            <w:tcW w:w="2254" w:type="dxa"/>
          </w:tcPr>
          <w:p w14:paraId="26A69A91" w14:textId="10F97461" w:rsidR="00AC6E8C" w:rsidRDefault="00D81250" w:rsidP="00081E92">
            <w:pPr>
              <w:keepNext/>
              <w:jc w:val="both"/>
            </w:pPr>
            <w:r>
              <w:t>1</w:t>
            </w:r>
          </w:p>
        </w:tc>
      </w:tr>
      <w:tr w:rsidR="00AC6E8C" w14:paraId="4F8B453C" w14:textId="77777777" w:rsidTr="00AC6E8C">
        <w:tc>
          <w:tcPr>
            <w:tcW w:w="2254" w:type="dxa"/>
          </w:tcPr>
          <w:p w14:paraId="536C12B1" w14:textId="6C48DD56" w:rsidR="00AC6E8C" w:rsidRDefault="00AC6E8C" w:rsidP="00081E92">
            <w:pPr>
              <w:keepNext/>
              <w:jc w:val="both"/>
            </w:pPr>
            <w:r>
              <w:t>‘</w:t>
            </w:r>
            <w:proofErr w:type="gramStart"/>
            <w:r w:rsidR="00FA102B">
              <w:t>the</w:t>
            </w:r>
            <w:proofErr w:type="gramEnd"/>
            <w:r w:rsidR="00FA102B">
              <w:t xml:space="preserve"> quick dog</w:t>
            </w:r>
            <w:r>
              <w:t>’</w:t>
            </w:r>
          </w:p>
        </w:tc>
        <w:tc>
          <w:tcPr>
            <w:tcW w:w="2254" w:type="dxa"/>
          </w:tcPr>
          <w:p w14:paraId="7415E0EC" w14:textId="4CF2759E" w:rsidR="00AC6E8C" w:rsidRDefault="00D81250" w:rsidP="00081E92">
            <w:pPr>
              <w:keepNext/>
              <w:jc w:val="both"/>
            </w:pPr>
            <w:r>
              <w:t>1</w:t>
            </w:r>
          </w:p>
        </w:tc>
        <w:tc>
          <w:tcPr>
            <w:tcW w:w="2254" w:type="dxa"/>
          </w:tcPr>
          <w:p w14:paraId="0662A8A9" w14:textId="0C971A13" w:rsidR="00AC6E8C" w:rsidRDefault="00D81250" w:rsidP="00081E92">
            <w:pPr>
              <w:keepNext/>
              <w:jc w:val="both"/>
            </w:pPr>
            <w:r>
              <w:t>1</w:t>
            </w:r>
          </w:p>
        </w:tc>
        <w:tc>
          <w:tcPr>
            <w:tcW w:w="2254" w:type="dxa"/>
          </w:tcPr>
          <w:p w14:paraId="11ED16AA" w14:textId="6BB6D791" w:rsidR="00AC6E8C" w:rsidRDefault="00FA102B" w:rsidP="00081E92">
            <w:pPr>
              <w:keepNext/>
              <w:jc w:val="both"/>
            </w:pPr>
            <w:r>
              <w:t>0</w:t>
            </w:r>
          </w:p>
        </w:tc>
      </w:tr>
    </w:tbl>
    <w:p w14:paraId="735664E0" w14:textId="55B41F7F" w:rsidR="00081E92" w:rsidRDefault="00081E92" w:rsidP="00081E92">
      <w:pPr>
        <w:keepNext/>
        <w:jc w:val="both"/>
      </w:pPr>
    </w:p>
    <w:p w14:paraId="04E69DE2" w14:textId="200A0C91" w:rsidR="003462EC" w:rsidRDefault="00081E92" w:rsidP="00081E92">
      <w:pPr>
        <w:pStyle w:val="Caption"/>
        <w:jc w:val="center"/>
      </w:pPr>
      <w:bookmarkStart w:id="17" w:name="_Toc86123013"/>
      <w:r>
        <w:t xml:space="preserve">Figure </w:t>
      </w:r>
      <w:fldSimple w:instr=" SEQ Figure \* ARABIC ">
        <w:r w:rsidR="00E703C5">
          <w:rPr>
            <w:noProof/>
          </w:rPr>
          <w:t>2</w:t>
        </w:r>
      </w:fldSimple>
      <w:r>
        <w:t xml:space="preserve"> Document term matrix</w:t>
      </w:r>
      <w:bookmarkEnd w:id="17"/>
    </w:p>
    <w:p w14:paraId="292C3792" w14:textId="141434BC" w:rsidR="003462EC" w:rsidRDefault="00662F86" w:rsidP="006943FD">
      <w:pPr>
        <w:jc w:val="both"/>
      </w:pPr>
      <w:r>
        <w:t>Step 1 of LSA – Document term matrix</w:t>
      </w:r>
    </w:p>
    <w:p w14:paraId="6206CB0C" w14:textId="25C87C68" w:rsidR="003462EC" w:rsidRDefault="003462EC" w:rsidP="006943FD">
      <w:pPr>
        <w:jc w:val="both"/>
      </w:pPr>
      <w:r>
        <w:t xml:space="preserve">Each </w:t>
      </w:r>
      <w:r w:rsidR="005B13AE">
        <w:t>row in this matrix represent</w:t>
      </w:r>
      <w:r w:rsidR="00111D4B">
        <w:t xml:space="preserve">s one of the documents. In this example one of </w:t>
      </w:r>
      <w:r w:rsidR="00FA102B">
        <w:t>two</w:t>
      </w:r>
      <w:r w:rsidR="00111D4B">
        <w:t xml:space="preserve"> sentence</w:t>
      </w:r>
      <w:r w:rsidR="0095664D">
        <w:t xml:space="preserve"> fragments and then each column represents </w:t>
      </w:r>
      <w:r w:rsidR="0081798A">
        <w:t xml:space="preserve">a word from the dictionary, that is the word </w:t>
      </w:r>
      <w:r w:rsidR="00F609F9">
        <w:t xml:space="preserve">that shows up and at least one of the </w:t>
      </w:r>
      <w:r w:rsidR="00FA102B">
        <w:t xml:space="preserve">two </w:t>
      </w:r>
      <w:r w:rsidR="00F609F9">
        <w:t>documents</w:t>
      </w:r>
      <w:r w:rsidR="00081E92">
        <w:t>.</w:t>
      </w:r>
    </w:p>
    <w:p w14:paraId="0EB44DF3" w14:textId="15DEBBF0" w:rsidR="000130E7" w:rsidRDefault="000130E7" w:rsidP="006943FD">
      <w:pPr>
        <w:jc w:val="both"/>
      </w:pPr>
      <w:r>
        <w:t xml:space="preserve">Now we consider these </w:t>
      </w:r>
      <w:r w:rsidR="00FA102B">
        <w:t>two</w:t>
      </w:r>
      <w:r>
        <w:t xml:space="preserve"> documents as vectors </w:t>
      </w:r>
    </w:p>
    <w:p w14:paraId="4AB2E013" w14:textId="03619E06" w:rsidR="00FA102B" w:rsidRDefault="00FA102B" w:rsidP="00FA102B">
      <w:pPr>
        <w:jc w:val="both"/>
      </w:pPr>
      <w:r>
        <w:t>‘</w:t>
      </w:r>
      <w:proofErr w:type="gramStart"/>
      <w:r>
        <w:t>the</w:t>
      </w:r>
      <w:proofErr w:type="gramEnd"/>
      <w:r>
        <w:t xml:space="preserve"> quick fox’ = (1,0,1)</w:t>
      </w:r>
    </w:p>
    <w:p w14:paraId="4B4B08ED" w14:textId="67EDF8C6" w:rsidR="00FA102B" w:rsidRDefault="00FA102B" w:rsidP="00FA102B">
      <w:pPr>
        <w:jc w:val="both"/>
      </w:pPr>
      <w:r>
        <w:t>‘</w:t>
      </w:r>
      <w:proofErr w:type="gramStart"/>
      <w:r>
        <w:t>the</w:t>
      </w:r>
      <w:proofErr w:type="gramEnd"/>
      <w:r>
        <w:t xml:space="preserve"> quick’ = (1,1,0)</w:t>
      </w:r>
    </w:p>
    <w:p w14:paraId="6E200A09" w14:textId="2D3CC274" w:rsidR="00086B43" w:rsidRDefault="00086B43" w:rsidP="006943FD">
      <w:pPr>
        <w:jc w:val="both"/>
      </w:pPr>
    </w:p>
    <w:p w14:paraId="0EFCA5A6" w14:textId="72C5EFAC" w:rsidR="00086B43" w:rsidRDefault="00086B43" w:rsidP="006943FD">
      <w:pPr>
        <w:jc w:val="both"/>
      </w:pPr>
      <w:r>
        <w:t>Now evaluating the</w:t>
      </w:r>
      <w:r w:rsidR="00662F86">
        <w:t xml:space="preserve"> second step of LSA -</w:t>
      </w:r>
      <w:r>
        <w:t xml:space="preserve"> </w:t>
      </w:r>
      <w:r w:rsidR="005D72B8">
        <w:t>truncated-</w:t>
      </w:r>
      <w:r>
        <w:t>Singular Value Decomposition</w:t>
      </w:r>
    </w:p>
    <w:p w14:paraId="7CE3199D" w14:textId="2F5A99EB" w:rsidR="00F03E61" w:rsidRDefault="00F03E61" w:rsidP="006943FD">
      <w:pPr>
        <w:jc w:val="both"/>
      </w:pPr>
      <w:r w:rsidRPr="00F03E61">
        <w:t xml:space="preserve">Let </w:t>
      </w:r>
      <w:r w:rsidRPr="00F03E61">
        <w:rPr>
          <w:rFonts w:ascii="Cambria Math" w:hAnsi="Cambria Math" w:cs="Cambria Math"/>
        </w:rPr>
        <w:t>𝑀</w:t>
      </w:r>
      <w:r>
        <w:rPr>
          <w:rFonts w:ascii="Cambria Math" w:hAnsi="Cambria Math" w:cs="Cambria Math"/>
        </w:rPr>
        <w:t xml:space="preserve"> </w:t>
      </w:r>
      <w:r w:rsidRPr="00F03E61">
        <w:t xml:space="preserve">be  the real </w:t>
      </w:r>
      <w:r w:rsidRPr="00F03E61">
        <w:rPr>
          <w:rFonts w:ascii="Cambria Math" w:hAnsi="Cambria Math" w:cs="Cambria Math"/>
        </w:rPr>
        <w:t>𝑛</w:t>
      </w:r>
      <w:r w:rsidRPr="00F03E61">
        <w:t>×</w:t>
      </w:r>
      <w:r w:rsidRPr="00F03E61">
        <w:rPr>
          <w:rFonts w:ascii="Cambria Math" w:hAnsi="Cambria Math" w:cs="Cambria Math"/>
        </w:rPr>
        <w:t>𝑑</w:t>
      </w:r>
      <w:r w:rsidRPr="00F03E61">
        <w:t>matrix that we want to decompose.</w:t>
      </w:r>
    </w:p>
    <w:p w14:paraId="710C4351" w14:textId="77777777" w:rsidR="00EB13B2" w:rsidRDefault="00F03E61" w:rsidP="006943FD">
      <w:pPr>
        <w:jc w:val="both"/>
      </w:pPr>
      <w:r w:rsidRPr="00F03E61">
        <w:t>The SVD theorem states:</w:t>
      </w:r>
    </w:p>
    <w:p w14:paraId="4AB85839" w14:textId="4450F678" w:rsidR="0052694D" w:rsidRDefault="00F03E61" w:rsidP="006943FD">
      <w:pPr>
        <w:jc w:val="both"/>
      </w:pPr>
      <w:r w:rsidRPr="00F03E61">
        <w:t>(</w:t>
      </w:r>
      <w:r w:rsidRPr="00F03E61">
        <w:rPr>
          <w:rFonts w:ascii="Cambria Math" w:hAnsi="Cambria Math" w:cs="Cambria Math"/>
        </w:rPr>
        <w:t>𝑴</w:t>
      </w:r>
      <w:r w:rsidRPr="00F03E61">
        <w:t>=</w:t>
      </w:r>
      <w:r w:rsidRPr="00F03E61">
        <w:rPr>
          <w:rFonts w:ascii="Cambria Math" w:hAnsi="Cambria Math" w:cs="Cambria Math"/>
        </w:rPr>
        <w:t>𝐔𝑺𝐕𝐓</w:t>
      </w:r>
      <w:r w:rsidRPr="00F03E61">
        <w:t>)</w:t>
      </w:r>
    </w:p>
    <w:p w14:paraId="514E6F28" w14:textId="01D53A83" w:rsidR="00F03E61" w:rsidRPr="003E1728" w:rsidRDefault="00F03E61" w:rsidP="006943FD">
      <w:pPr>
        <w:jc w:val="both"/>
        <w:rPr>
          <w:rFonts w:ascii="Cambria Math" w:eastAsiaTheme="minorEastAsia" w:hAnsi="Cambria Math" w:cs="Cambria Math"/>
          <w:sz w:val="16"/>
          <w:szCs w:val="16"/>
        </w:rPr>
      </w:pPr>
      <w:r w:rsidRPr="00F03E61">
        <w:rPr>
          <w:rFonts w:ascii="Cambria Math" w:hAnsi="Cambria Math" w:cs="Cambria Math"/>
        </w:rPr>
        <w:t>𝑴𝒏</w:t>
      </w:r>
      <w:r w:rsidRPr="00F03E61">
        <w:t>×</w:t>
      </w:r>
      <w:r w:rsidRPr="00F03E61">
        <w:rPr>
          <w:rFonts w:ascii="Cambria Math" w:hAnsi="Cambria Math" w:cs="Cambria Math"/>
        </w:rPr>
        <w:t>𝒅</w:t>
      </w:r>
      <w:r w:rsidR="0052694D">
        <w:rPr>
          <w:rFonts w:ascii="Cambria Math" w:hAnsi="Cambria Math" w:cs="Cambria Math"/>
        </w:rPr>
        <w:t xml:space="preserve"> </w:t>
      </w:r>
      <w:r w:rsidRPr="00F03E61">
        <w:t>=</w:t>
      </w:r>
      <w:r w:rsidR="0052694D">
        <w:t xml:space="preserve"> </w:t>
      </w:r>
      <w:r w:rsidRPr="00F03E61">
        <w:rPr>
          <w:rFonts w:ascii="Cambria Math" w:hAnsi="Cambria Math" w:cs="Cambria Math"/>
        </w:rPr>
        <w:t>𝑼</w:t>
      </w:r>
      <w:r w:rsidRPr="00E00614">
        <w:rPr>
          <w:rFonts w:ascii="Cambria Math" w:hAnsi="Cambria Math" w:cs="Cambria Math"/>
          <w:sz w:val="16"/>
          <w:szCs w:val="16"/>
        </w:rPr>
        <w:t>𝑛</w:t>
      </w:r>
      <w:r w:rsidRPr="00E00614">
        <w:rPr>
          <w:sz w:val="16"/>
          <w:szCs w:val="16"/>
        </w:rPr>
        <w:t>×</w:t>
      </w:r>
      <w:r w:rsidRPr="00E00614">
        <w:rPr>
          <w:rFonts w:ascii="Cambria Math" w:hAnsi="Cambria Math" w:cs="Cambria Math"/>
          <w:sz w:val="16"/>
          <w:szCs w:val="16"/>
        </w:rPr>
        <w:t>𝒏</w:t>
      </w:r>
      <w:r w:rsidR="00136869">
        <w:rPr>
          <w:rFonts w:ascii="Cambria Math" w:hAnsi="Cambria Math" w:cs="Cambria Math"/>
        </w:rPr>
        <w:t xml:space="preserve"> </w:t>
      </w:r>
      <w:r w:rsidRPr="00F03E61">
        <w:rPr>
          <w:rFonts w:ascii="Cambria Math" w:hAnsi="Cambria Math" w:cs="Cambria Math"/>
        </w:rPr>
        <w:t>𝑺</w:t>
      </w:r>
      <w:r w:rsidRPr="00E00614">
        <w:rPr>
          <w:rFonts w:ascii="Cambria Math" w:hAnsi="Cambria Math" w:cs="Cambria Math"/>
          <w:sz w:val="16"/>
          <w:szCs w:val="16"/>
        </w:rPr>
        <w:t>𝑛</w:t>
      </w:r>
      <w:r w:rsidRPr="00E00614">
        <w:rPr>
          <w:sz w:val="16"/>
          <w:szCs w:val="16"/>
        </w:rPr>
        <w:t>×</w:t>
      </w:r>
      <w:r w:rsidRPr="00E00614">
        <w:rPr>
          <w:rFonts w:ascii="Cambria Math" w:hAnsi="Cambria Math" w:cs="Cambria Math"/>
          <w:sz w:val="16"/>
          <w:szCs w:val="16"/>
        </w:rPr>
        <w:t>𝒅</w:t>
      </w:r>
      <w:r w:rsidR="00E00614">
        <w:rPr>
          <w:rFonts w:ascii="Cambria Math" w:hAnsi="Cambria Math" w:cs="Cambria Math"/>
        </w:rPr>
        <w:t xml:space="preserve"> </w:t>
      </w:r>
      <m:oMath>
        <m:sSup>
          <m:sSupPr>
            <m:ctrlPr>
              <w:rPr>
                <w:rFonts w:ascii="Cambria Math" w:hAnsi="Cambria Math" w:cs="Cambria Math"/>
                <w:i/>
                <w:sz w:val="16"/>
                <w:szCs w:val="16"/>
              </w:rPr>
            </m:ctrlPr>
          </m:sSupPr>
          <m:e>
            <m:r>
              <w:rPr>
                <w:rFonts w:ascii="Cambria Math" w:hAnsi="Cambria Math" w:cs="Cambria Math"/>
              </w:rPr>
              <m:t>V</m:t>
            </m:r>
            <m:ctrlPr>
              <w:rPr>
                <w:rFonts w:ascii="Cambria Math" w:hAnsi="Cambria Math" w:cs="Cambria Math"/>
                <w:i/>
              </w:rPr>
            </m:ctrlPr>
          </m:e>
          <m:sup>
            <m:r>
              <w:rPr>
                <w:rFonts w:ascii="Cambria Math" w:hAnsi="Cambria Math" w:cs="Cambria Math"/>
                <w:sz w:val="16"/>
                <w:szCs w:val="16"/>
              </w:rPr>
              <m:t>T</m:t>
            </m:r>
          </m:sup>
        </m:sSup>
      </m:oMath>
      <w:r w:rsidRPr="00E00614">
        <w:rPr>
          <w:rFonts w:ascii="Cambria Math" w:hAnsi="Cambria Math" w:cs="Cambria Math"/>
          <w:sz w:val="16"/>
          <w:szCs w:val="16"/>
        </w:rPr>
        <w:t>𝑑</w:t>
      </w:r>
      <w:r w:rsidRPr="00E00614">
        <w:rPr>
          <w:sz w:val="16"/>
          <w:szCs w:val="16"/>
        </w:rPr>
        <w:t>×</w:t>
      </w:r>
      <w:r w:rsidRPr="00E00614">
        <w:rPr>
          <w:rFonts w:ascii="Cambria Math" w:hAnsi="Cambria Math" w:cs="Cambria Math"/>
          <w:sz w:val="16"/>
          <w:szCs w:val="16"/>
        </w:rPr>
        <w:t>𝑑</w:t>
      </w:r>
    </w:p>
    <w:p w14:paraId="6AAE460F" w14:textId="518EFD58" w:rsidR="008C5046" w:rsidRDefault="00F03E61" w:rsidP="008C5046">
      <w:pPr>
        <w:ind w:left="720"/>
        <w:jc w:val="both"/>
      </w:pPr>
      <w:r w:rsidRPr="00F03E61">
        <w:t xml:space="preserve">where </w:t>
      </w:r>
      <w:r w:rsidRPr="00F03E61">
        <w:rPr>
          <w:rFonts w:ascii="Cambria Math" w:hAnsi="Cambria Math" w:cs="Cambria Math"/>
        </w:rPr>
        <w:t>𝐔</w:t>
      </w:r>
      <w:r w:rsidR="00EB13B2">
        <w:rPr>
          <w:rFonts w:ascii="Cambria Math" w:hAnsi="Cambria Math" w:cs="Cambria Math"/>
        </w:rPr>
        <w:t xml:space="preserve"> </w:t>
      </w:r>
      <w:r w:rsidRPr="00F03E61">
        <w:t xml:space="preserve">is a column-orthonormal matrix; the columns of the </w:t>
      </w:r>
      <w:r w:rsidRPr="00F03E61">
        <w:rPr>
          <w:rFonts w:ascii="Cambria Math" w:hAnsi="Cambria Math" w:cs="Cambria Math"/>
        </w:rPr>
        <w:t>𝐔</w:t>
      </w:r>
      <w:r w:rsidRPr="00F03E61">
        <w:t>matrix are called the left-singular vectors</w:t>
      </w:r>
      <w:r w:rsidR="008C5046">
        <w:t xml:space="preserve"> </w:t>
      </w:r>
      <w:r w:rsidRPr="00F03E61">
        <w:t xml:space="preserve">of </w:t>
      </w:r>
      <w:r w:rsidRPr="00F03E61">
        <w:rPr>
          <w:rFonts w:ascii="Cambria Math" w:hAnsi="Cambria Math" w:cs="Cambria Math"/>
        </w:rPr>
        <w:t>𝑀</w:t>
      </w:r>
      <w:r w:rsidRPr="00F03E61">
        <w:t>.</w:t>
      </w:r>
    </w:p>
    <w:p w14:paraId="1851F6A3" w14:textId="660C6D05" w:rsidR="008C5046" w:rsidRDefault="00F03E61" w:rsidP="008C5046">
      <w:pPr>
        <w:ind w:left="720"/>
        <w:jc w:val="both"/>
      </w:pPr>
      <w:r w:rsidRPr="00F03E61">
        <w:rPr>
          <w:rFonts w:ascii="Cambria Math" w:hAnsi="Cambria Math" w:cs="Cambria Math"/>
        </w:rPr>
        <w:t>𝑺</w:t>
      </w:r>
      <w:r w:rsidR="008C5046">
        <w:rPr>
          <w:rFonts w:ascii="Cambria Math" w:hAnsi="Cambria Math" w:cs="Cambria Math"/>
        </w:rPr>
        <w:t xml:space="preserve"> </w:t>
      </w:r>
      <w:r w:rsidRPr="00F03E61">
        <w:t xml:space="preserve">is a </w:t>
      </w:r>
      <w:r w:rsidRPr="00F03E61">
        <w:rPr>
          <w:rFonts w:ascii="Cambria Math" w:hAnsi="Cambria Math" w:cs="Cambria Math"/>
        </w:rPr>
        <w:t>𝑛</w:t>
      </w:r>
      <w:r w:rsidRPr="00F03E61">
        <w:t>×</w:t>
      </w:r>
      <w:r w:rsidRPr="00F03E61">
        <w:rPr>
          <w:rFonts w:ascii="Cambria Math" w:hAnsi="Cambria Math" w:cs="Cambria Math"/>
        </w:rPr>
        <w:t>𝑑</w:t>
      </w:r>
      <w:r w:rsidR="000450C9">
        <w:rPr>
          <w:rFonts w:ascii="Cambria Math" w:hAnsi="Cambria Math" w:cs="Cambria Math"/>
        </w:rPr>
        <w:t xml:space="preserve"> </w:t>
      </w:r>
      <w:r w:rsidRPr="00F03E61">
        <w:t>diagonal matrix, and</w:t>
      </w:r>
      <w:r w:rsidR="008C5046">
        <w:rPr>
          <w:rFonts w:ascii="Segoe UI Symbol" w:hAnsi="Segoe UI Symbol" w:cs="Segoe UI Symbol"/>
        </w:rPr>
        <w:t xml:space="preserve"> </w:t>
      </w:r>
      <w:r w:rsidRPr="00F03E61">
        <w:t xml:space="preserve">the diagonal values in the </w:t>
      </w:r>
      <w:r w:rsidRPr="00F03E61">
        <w:rPr>
          <w:rFonts w:ascii="Cambria Math" w:hAnsi="Cambria Math" w:cs="Cambria Math"/>
        </w:rPr>
        <w:t>𝑺</w:t>
      </w:r>
      <w:r w:rsidR="008C5046">
        <w:rPr>
          <w:rFonts w:ascii="Cambria Math" w:hAnsi="Cambria Math" w:cs="Cambria Math"/>
        </w:rPr>
        <w:t xml:space="preserve"> </w:t>
      </w:r>
      <w:r w:rsidRPr="00F03E61">
        <w:t xml:space="preserve">matrix are known as the singular values of the original matrix </w:t>
      </w:r>
      <w:r w:rsidRPr="00F03E61">
        <w:rPr>
          <w:rFonts w:ascii="Cambria Math" w:hAnsi="Cambria Math" w:cs="Cambria Math"/>
        </w:rPr>
        <w:t>𝑀</w:t>
      </w:r>
      <w:r w:rsidRPr="00F03E61">
        <w:t>.</w:t>
      </w:r>
    </w:p>
    <w:p w14:paraId="1E482A64" w14:textId="77777777" w:rsidR="008C5046" w:rsidRDefault="00F03E61" w:rsidP="008C5046">
      <w:pPr>
        <w:ind w:firstLine="720"/>
        <w:jc w:val="both"/>
      </w:pPr>
      <w:r w:rsidRPr="00F03E61">
        <w:t xml:space="preserve">Usually, the singular values are stored in a descending order along the main diagonal in </w:t>
      </w:r>
      <w:r w:rsidRPr="00F03E61">
        <w:rPr>
          <w:rFonts w:ascii="Cambria Math" w:hAnsi="Cambria Math" w:cs="Cambria Math"/>
        </w:rPr>
        <w:t>𝑺</w:t>
      </w:r>
      <w:r w:rsidRPr="00F03E61">
        <w:t>.</w:t>
      </w:r>
    </w:p>
    <w:p w14:paraId="2FE04136" w14:textId="1078E3E6" w:rsidR="00FF4DD4" w:rsidRDefault="00F03E61" w:rsidP="000C7F19">
      <w:pPr>
        <w:ind w:firstLine="720"/>
        <w:jc w:val="both"/>
      </w:pPr>
      <w:r w:rsidRPr="00F03E61">
        <w:rPr>
          <w:rFonts w:ascii="Cambria Math" w:hAnsi="Cambria Math" w:cs="Cambria Math"/>
        </w:rPr>
        <w:t>𝐕</w:t>
      </w:r>
      <w:r w:rsidRPr="00F03E61">
        <w:t xml:space="preserve">is a column-orthonormal matrix; the columns of </w:t>
      </w:r>
      <w:r w:rsidRPr="00F03E61">
        <w:rPr>
          <w:rFonts w:ascii="Cambria Math" w:hAnsi="Cambria Math" w:cs="Cambria Math"/>
        </w:rPr>
        <w:t>𝐕</w:t>
      </w:r>
      <w:r w:rsidRPr="00F03E61">
        <w:t xml:space="preserve">are called the right-singular vectors of </w:t>
      </w:r>
      <w:r w:rsidRPr="00F03E61">
        <w:rPr>
          <w:rFonts w:ascii="Cambria Math" w:hAnsi="Cambria Math" w:cs="Cambria Math"/>
        </w:rPr>
        <w:t>𝑀</w:t>
      </w:r>
      <w:r w:rsidRPr="00F03E61">
        <w:t>.</w:t>
      </w:r>
    </w:p>
    <w:p w14:paraId="29F03E95" w14:textId="77777777" w:rsidR="001D4ABD" w:rsidRDefault="001D4ABD" w:rsidP="001D4ABD">
      <w:pPr>
        <w:tabs>
          <w:tab w:val="left" w:pos="926"/>
        </w:tabs>
        <w:jc w:val="both"/>
      </w:pPr>
    </w:p>
    <w:p w14:paraId="2E21865C" w14:textId="2BC6F875" w:rsidR="00E40A16" w:rsidRDefault="00FC102C" w:rsidP="001D4ABD">
      <w:pPr>
        <w:tabs>
          <w:tab w:val="left" w:pos="926"/>
        </w:tabs>
        <w:jc w:val="both"/>
      </w:pPr>
      <w:r>
        <w:rPr>
          <w:rFonts w:ascii="Cambria Math" w:hAnsi="Cambria Math" w:cs="Cambria Math"/>
          <w:noProof/>
        </w:rPr>
        <w:lastRenderedPageBreak/>
        <mc:AlternateContent>
          <mc:Choice Requires="wps">
            <w:drawing>
              <wp:anchor distT="0" distB="0" distL="114300" distR="114300" simplePos="0" relativeHeight="251654144" behindDoc="0" locked="0" layoutInCell="1" allowOverlap="1" wp14:anchorId="4270CE44" wp14:editId="18988406">
                <wp:simplePos x="0" y="0"/>
                <wp:positionH relativeFrom="column">
                  <wp:posOffset>1087755</wp:posOffset>
                </wp:positionH>
                <wp:positionV relativeFrom="paragraph">
                  <wp:posOffset>-106045</wp:posOffset>
                </wp:positionV>
                <wp:extent cx="108585" cy="783590"/>
                <wp:effectExtent l="0" t="0" r="24765" b="16510"/>
                <wp:wrapNone/>
                <wp:docPr id="166" name="Freeform: Shape 166"/>
                <wp:cNvGraphicFramePr/>
                <a:graphic xmlns:a="http://schemas.openxmlformats.org/drawingml/2006/main">
                  <a:graphicData uri="http://schemas.microsoft.com/office/word/2010/wordprocessingShape">
                    <wps:wsp>
                      <wps:cNvSpPr/>
                      <wps:spPr>
                        <a:xfrm>
                          <a:off x="0" y="0"/>
                          <a:ext cx="108585" cy="783590"/>
                        </a:xfrm>
                        <a:custGeom>
                          <a:avLst/>
                          <a:gdLst>
                            <a:gd name="connsiteX0" fmla="*/ 0 w 108905"/>
                            <a:gd name="connsiteY0" fmla="*/ 0 h 783771"/>
                            <a:gd name="connsiteX1" fmla="*/ 108857 w 108905"/>
                            <a:gd name="connsiteY1" fmla="*/ 370114 h 783771"/>
                            <a:gd name="connsiteX2" fmla="*/ 10886 w 108905"/>
                            <a:gd name="connsiteY2" fmla="*/ 783771 h 783771"/>
                          </a:gdLst>
                          <a:ahLst/>
                          <a:cxnLst>
                            <a:cxn ang="0">
                              <a:pos x="connsiteX0" y="connsiteY0"/>
                            </a:cxn>
                            <a:cxn ang="0">
                              <a:pos x="connsiteX1" y="connsiteY1"/>
                            </a:cxn>
                            <a:cxn ang="0">
                              <a:pos x="connsiteX2" y="connsiteY2"/>
                            </a:cxn>
                          </a:cxnLst>
                          <a:rect l="l" t="t" r="r" b="b"/>
                          <a:pathLst>
                            <a:path w="108905" h="783771">
                              <a:moveTo>
                                <a:pt x="0" y="0"/>
                              </a:moveTo>
                              <a:cubicBezTo>
                                <a:pt x="53521" y="119743"/>
                                <a:pt x="107043" y="239486"/>
                                <a:pt x="108857" y="370114"/>
                              </a:cubicBezTo>
                              <a:cubicBezTo>
                                <a:pt x="110671" y="500742"/>
                                <a:pt x="60778" y="642256"/>
                                <a:pt x="10886" y="783771"/>
                              </a:cubicBezTo>
                            </a:path>
                          </a:pathLst>
                        </a:cu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DEBB56A" id="Freeform: Shape 166" o:spid="_x0000_s1026" style="position:absolute;margin-left:85.65pt;margin-top:-8.35pt;width:8.55pt;height:61.7pt;z-index:251654144;visibility:visible;mso-wrap-style:square;mso-wrap-distance-left:9pt;mso-wrap-distance-top:0;mso-wrap-distance-right:9pt;mso-wrap-distance-bottom:0;mso-position-horizontal:absolute;mso-position-horizontal-relative:text;mso-position-vertical:absolute;mso-position-vertical-relative:text;v-text-anchor:middle" coordsize="108905,7837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" path="m,c53521,119743,107043,239486,108857,370114,110671,500742,60778,642256,10886,783771e" filled="f" strokecolor="black [3200]" strokeweight=".5pt">
                <v:stroke joinstyle="miter"/>
                <v:path arrowok="t" o:connecttype="custom" o:connectlocs="0,0;108537,370029;10854,783590" o:connectangles="0,0,0"/>
              </v:shape>
            </w:pict>
          </mc:Fallback>
        </mc:AlternateContent>
      </w:r>
      <w:r w:rsidR="00AD0D19">
        <w:rPr>
          <w:rFonts w:ascii="Cambria Math" w:hAnsi="Cambria Math" w:cs="Cambria Math"/>
          <w:noProof/>
        </w:rPr>
        <mc:AlternateContent>
          <mc:Choice Requires="wps">
            <w:drawing>
              <wp:anchor distT="0" distB="0" distL="114300" distR="114300" simplePos="0" relativeHeight="251652096" behindDoc="0" locked="0" layoutInCell="1" allowOverlap="1" wp14:anchorId="30631852" wp14:editId="04E11C7F">
                <wp:simplePos x="0" y="0"/>
                <wp:positionH relativeFrom="column">
                  <wp:posOffset>402771</wp:posOffset>
                </wp:positionH>
                <wp:positionV relativeFrom="paragraph">
                  <wp:posOffset>-87086</wp:posOffset>
                </wp:positionV>
                <wp:extent cx="152400" cy="761819"/>
                <wp:effectExtent l="0" t="0" r="19050" b="19685"/>
                <wp:wrapNone/>
                <wp:docPr id="165" name="Freeform: Shape 165"/>
                <wp:cNvGraphicFramePr/>
                <a:graphic xmlns:a="http://schemas.openxmlformats.org/drawingml/2006/main">
                  <a:graphicData uri="http://schemas.microsoft.com/office/word/2010/wordprocessingShape">
                    <wps:wsp>
                      <wps:cNvSpPr/>
                      <wps:spPr>
                        <a:xfrm>
                          <a:off x="0" y="0"/>
                          <a:ext cx="152400" cy="761819"/>
                        </a:xfrm>
                        <a:custGeom>
                          <a:avLst/>
                          <a:gdLst>
                            <a:gd name="connsiteX0" fmla="*/ 77431 w 175403"/>
                            <a:gd name="connsiteY0" fmla="*/ 0 h 881743"/>
                            <a:gd name="connsiteX1" fmla="*/ 1231 w 175403"/>
                            <a:gd name="connsiteY1" fmla="*/ 468086 h 881743"/>
                            <a:gd name="connsiteX2" fmla="*/ 131860 w 175403"/>
                            <a:gd name="connsiteY2" fmla="*/ 816429 h 881743"/>
                            <a:gd name="connsiteX3" fmla="*/ 175403 w 175403"/>
                            <a:gd name="connsiteY3" fmla="*/ 881743 h 881743"/>
                          </a:gdLst>
                          <a:ahLst/>
                          <a:cxnLst>
                            <a:cxn ang="0">
                              <a:pos x="connsiteX0" y="connsiteY0"/>
                            </a:cxn>
                            <a:cxn ang="0">
                              <a:pos x="connsiteX1" y="connsiteY1"/>
                            </a:cxn>
                            <a:cxn ang="0">
                              <a:pos x="connsiteX2" y="connsiteY2"/>
                            </a:cxn>
                            <a:cxn ang="0">
                              <a:pos x="connsiteX3" y="connsiteY3"/>
                            </a:cxn>
                          </a:cxnLst>
                          <a:rect l="l" t="t" r="r" b="b"/>
                          <a:pathLst>
                            <a:path w="175403" h="881743">
                              <a:moveTo>
                                <a:pt x="77431" y="0"/>
                              </a:moveTo>
                              <a:cubicBezTo>
                                <a:pt x="34795" y="166007"/>
                                <a:pt x="-7841" y="332015"/>
                                <a:pt x="1231" y="468086"/>
                              </a:cubicBezTo>
                              <a:cubicBezTo>
                                <a:pt x="10302" y="604158"/>
                                <a:pt x="102831" y="747486"/>
                                <a:pt x="131860" y="816429"/>
                              </a:cubicBezTo>
                              <a:cubicBezTo>
                                <a:pt x="160889" y="885372"/>
                                <a:pt x="171775" y="869043"/>
                                <a:pt x="175403" y="881743"/>
                              </a:cubicBezTo>
                            </a:path>
                          </a:pathLst>
                        </a:cu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F12A7A" id="Freeform: Shape 165" o:spid="_x0000_s1026" style="position:absolute;margin-left:31.7pt;margin-top:-6.85pt;width:12pt;height:60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75403,8817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" path="m77431,c34795,166007,-7841,332015,1231,468086v9071,136072,101600,279400,130629,348343c160889,885372,171775,869043,175403,881743e" filled="f" strokecolor="black [3200]" strokeweight=".5pt">
                <v:stroke joinstyle="miter"/>
                <v:path arrowok="t" o:connecttype="custom" o:connectlocs="67276,0;1070,404423;114567,705388;152400,761819" o:connectangles="0,0,0,0"/>
              </v:shape>
            </w:pict>
          </mc:Fallback>
        </mc:AlternateContent>
      </w:r>
      <w:r w:rsidR="00811CCD">
        <w:t xml:space="preserve">M = </w:t>
      </w:r>
      <w:r w:rsidR="001D4ABD">
        <w:tab/>
        <w:t>1  0   1</w:t>
      </w:r>
    </w:p>
    <w:p w14:paraId="10514BDD" w14:textId="77777777" w:rsidR="00FC102C" w:rsidRDefault="001D4ABD" w:rsidP="001D4ABD">
      <w:pPr>
        <w:tabs>
          <w:tab w:val="left" w:pos="926"/>
        </w:tabs>
        <w:jc w:val="both"/>
      </w:pPr>
      <w:r>
        <w:tab/>
      </w:r>
      <w:r w:rsidR="00AD0D19">
        <w:t>1   1   0</w:t>
      </w:r>
    </w:p>
    <w:p w14:paraId="6D65103B" w14:textId="155065F9" w:rsidR="00FC102C" w:rsidRDefault="00FC102C" w:rsidP="001D4ABD">
      <w:pPr>
        <w:tabs>
          <w:tab w:val="left" w:pos="926"/>
        </w:tabs>
        <w:jc w:val="both"/>
      </w:pPr>
      <w:r>
        <w:rPr>
          <w:rFonts w:ascii="Cambria Math" w:hAnsi="Cambria Math" w:cs="Cambria Math"/>
          <w:noProof/>
        </w:rPr>
        <mc:AlternateContent>
          <mc:Choice Requires="wps">
            <w:drawing>
              <wp:anchor distT="0" distB="0" distL="114300" distR="114300" simplePos="0" relativeHeight="251658240" behindDoc="0" locked="0" layoutInCell="1" allowOverlap="1" wp14:anchorId="7D02BA40" wp14:editId="723A4936">
                <wp:simplePos x="0" y="0"/>
                <wp:positionH relativeFrom="column">
                  <wp:posOffset>1197156</wp:posOffset>
                </wp:positionH>
                <wp:positionV relativeFrom="paragraph">
                  <wp:posOffset>306887</wp:posOffset>
                </wp:positionV>
                <wp:extent cx="108585" cy="783590"/>
                <wp:effectExtent l="0" t="0" r="24765" b="16510"/>
                <wp:wrapNone/>
                <wp:docPr id="168" name="Freeform: Shape 168"/>
                <wp:cNvGraphicFramePr/>
                <a:graphic xmlns:a="http://schemas.openxmlformats.org/drawingml/2006/main">
                  <a:graphicData uri="http://schemas.microsoft.com/office/word/2010/wordprocessingShape">
                    <wps:wsp>
                      <wps:cNvSpPr/>
                      <wps:spPr>
                        <a:xfrm>
                          <a:off x="0" y="0"/>
                          <a:ext cx="108585" cy="783590"/>
                        </a:xfrm>
                        <a:custGeom>
                          <a:avLst/>
                          <a:gdLst>
                            <a:gd name="connsiteX0" fmla="*/ 0 w 108905"/>
                            <a:gd name="connsiteY0" fmla="*/ 0 h 783771"/>
                            <a:gd name="connsiteX1" fmla="*/ 108857 w 108905"/>
                            <a:gd name="connsiteY1" fmla="*/ 370114 h 783771"/>
                            <a:gd name="connsiteX2" fmla="*/ 10886 w 108905"/>
                            <a:gd name="connsiteY2" fmla="*/ 783771 h 783771"/>
                          </a:gdLst>
                          <a:ahLst/>
                          <a:cxnLst>
                            <a:cxn ang="0">
                              <a:pos x="connsiteX0" y="connsiteY0"/>
                            </a:cxn>
                            <a:cxn ang="0">
                              <a:pos x="connsiteX1" y="connsiteY1"/>
                            </a:cxn>
                            <a:cxn ang="0">
                              <a:pos x="connsiteX2" y="connsiteY2"/>
                            </a:cxn>
                          </a:cxnLst>
                          <a:rect l="l" t="t" r="r" b="b"/>
                          <a:pathLst>
                            <a:path w="108905" h="783771">
                              <a:moveTo>
                                <a:pt x="0" y="0"/>
                              </a:moveTo>
                              <a:cubicBezTo>
                                <a:pt x="53521" y="119743"/>
                                <a:pt x="107043" y="239486"/>
                                <a:pt x="108857" y="370114"/>
                              </a:cubicBezTo>
                              <a:cubicBezTo>
                                <a:pt x="110671" y="500742"/>
                                <a:pt x="60778" y="642256"/>
                                <a:pt x="10886" y="783771"/>
                              </a:cubicBezTo>
                            </a:path>
                          </a:pathLst>
                        </a:cu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EE92E77" id="Freeform: Shape 168" o:spid="_x0000_s1026" style="position:absolute;margin-left:94.25pt;margin-top:24.15pt;width:8.55pt;height:61.7pt;z-index:251658240;visibility:visible;mso-wrap-style:square;mso-wrap-distance-left:9pt;mso-wrap-distance-top:0;mso-wrap-distance-right:9pt;mso-wrap-distance-bottom:0;mso-position-horizontal:absolute;mso-position-horizontal-relative:text;mso-position-vertical:absolute;mso-position-vertical-relative:text;v-text-anchor:middle" coordsize="108905,7837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" path="m,c53521,119743,107043,239486,108857,370114,110671,500742,60778,642256,10886,783771e" filled="f" strokecolor="black [3200]" strokeweight=".5pt">
                <v:stroke joinstyle="miter"/>
                <v:path arrowok="t" o:connecttype="custom" o:connectlocs="0,0;108537,370029;10854,783590" o:connectangles="0,0,0"/>
              </v:shape>
            </w:pict>
          </mc:Fallback>
        </mc:AlternateContent>
      </w:r>
      <w:r>
        <w:rPr>
          <w:rFonts w:ascii="Cambria Math" w:hAnsi="Cambria Math" w:cs="Cambria Math"/>
          <w:noProof/>
        </w:rPr>
        <mc:AlternateContent>
          <mc:Choice Requires="wps">
            <w:drawing>
              <wp:anchor distT="0" distB="0" distL="114300" distR="114300" simplePos="0" relativeHeight="251656192" behindDoc="0" locked="0" layoutInCell="1" allowOverlap="1" wp14:anchorId="1EDE8F6A" wp14:editId="29687AB8">
                <wp:simplePos x="0" y="0"/>
                <wp:positionH relativeFrom="column">
                  <wp:posOffset>489857</wp:posOffset>
                </wp:positionH>
                <wp:positionV relativeFrom="paragraph">
                  <wp:posOffset>263343</wp:posOffset>
                </wp:positionV>
                <wp:extent cx="152400" cy="761819"/>
                <wp:effectExtent l="0" t="0" r="19050" b="19685"/>
                <wp:wrapNone/>
                <wp:docPr id="167" name="Freeform: Shape 167"/>
                <wp:cNvGraphicFramePr/>
                <a:graphic xmlns:a="http://schemas.openxmlformats.org/drawingml/2006/main">
                  <a:graphicData uri="http://schemas.microsoft.com/office/word/2010/wordprocessingShape">
                    <wps:wsp>
                      <wps:cNvSpPr/>
                      <wps:spPr>
                        <a:xfrm>
                          <a:off x="0" y="0"/>
                          <a:ext cx="152400" cy="761819"/>
                        </a:xfrm>
                        <a:custGeom>
                          <a:avLst/>
                          <a:gdLst>
                            <a:gd name="connsiteX0" fmla="*/ 77431 w 175403"/>
                            <a:gd name="connsiteY0" fmla="*/ 0 h 881743"/>
                            <a:gd name="connsiteX1" fmla="*/ 1231 w 175403"/>
                            <a:gd name="connsiteY1" fmla="*/ 468086 h 881743"/>
                            <a:gd name="connsiteX2" fmla="*/ 131860 w 175403"/>
                            <a:gd name="connsiteY2" fmla="*/ 816429 h 881743"/>
                            <a:gd name="connsiteX3" fmla="*/ 175403 w 175403"/>
                            <a:gd name="connsiteY3" fmla="*/ 881743 h 881743"/>
                          </a:gdLst>
                          <a:ahLst/>
                          <a:cxnLst>
                            <a:cxn ang="0">
                              <a:pos x="connsiteX0" y="connsiteY0"/>
                            </a:cxn>
                            <a:cxn ang="0">
                              <a:pos x="connsiteX1" y="connsiteY1"/>
                            </a:cxn>
                            <a:cxn ang="0">
                              <a:pos x="connsiteX2" y="connsiteY2"/>
                            </a:cxn>
                            <a:cxn ang="0">
                              <a:pos x="connsiteX3" y="connsiteY3"/>
                            </a:cxn>
                          </a:cxnLst>
                          <a:rect l="l" t="t" r="r" b="b"/>
                          <a:pathLst>
                            <a:path w="175403" h="881743">
                              <a:moveTo>
                                <a:pt x="77431" y="0"/>
                              </a:moveTo>
                              <a:cubicBezTo>
                                <a:pt x="34795" y="166007"/>
                                <a:pt x="-7841" y="332015"/>
                                <a:pt x="1231" y="468086"/>
                              </a:cubicBezTo>
                              <a:cubicBezTo>
                                <a:pt x="10302" y="604158"/>
                                <a:pt x="102831" y="747486"/>
                                <a:pt x="131860" y="816429"/>
                              </a:cubicBezTo>
                              <a:cubicBezTo>
                                <a:pt x="160889" y="885372"/>
                                <a:pt x="171775" y="869043"/>
                                <a:pt x="175403" y="881743"/>
                              </a:cubicBezTo>
                            </a:path>
                          </a:pathLst>
                        </a:cu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F99595" id="Freeform: Shape 167" o:spid="_x0000_s1026" style="position:absolute;margin-left:38.55pt;margin-top:20.75pt;width:12pt;height:60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75403,8817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" path="m77431,c34795,166007,-7841,332015,1231,468086v9071,136072,101600,279400,130629,348343c160889,885372,171775,869043,175403,881743e" filled="f" strokecolor="black [3200]" strokeweight=".5pt">
                <v:stroke joinstyle="miter"/>
                <v:path arrowok="t" o:connecttype="custom" o:connectlocs="67276,0;1070,404423;114567,705388;152400,761819" o:connectangles="0,0,0,0"/>
              </v:shape>
            </w:pict>
          </mc:Fallback>
        </mc:AlternateContent>
      </w:r>
    </w:p>
    <w:p w14:paraId="3D471528" w14:textId="77777777" w:rsidR="009C4FE5" w:rsidRDefault="00FC102C" w:rsidP="001D4ABD">
      <w:pPr>
        <w:tabs>
          <w:tab w:val="left" w:pos="926"/>
        </w:tabs>
        <w:jc w:val="both"/>
        <w:rPr>
          <w:rFonts w:eastAsiaTheme="minorEastAsia"/>
        </w:rPr>
      </w:pPr>
      <m:oMath>
        <m:r>
          <w:rPr>
            <w:rFonts w:ascii="Cambria Math" w:hAnsi="Cambria Math"/>
          </w:rPr>
          <m:t>M</m:t>
        </m:r>
        <m:sSup>
          <m:sSupPr>
            <m:ctrlPr>
              <w:rPr>
                <w:rFonts w:ascii="Cambria Math" w:hAnsi="Cambria Math"/>
                <w:i/>
              </w:rPr>
            </m:ctrlPr>
          </m:sSupPr>
          <m:e>
            <m:r>
              <w:rPr>
                <w:rFonts w:ascii="Cambria Math" w:hAnsi="Cambria Math"/>
              </w:rPr>
              <m:t>M</m:t>
            </m:r>
          </m:e>
          <m:sup>
            <m:r>
              <w:rPr>
                <w:rFonts w:ascii="Cambria Math" w:hAnsi="Cambria Math"/>
              </w:rPr>
              <m:t>T</m:t>
            </m:r>
          </m:sup>
        </m:sSup>
      </m:oMath>
      <w:r>
        <w:rPr>
          <w:rFonts w:eastAsiaTheme="minorEastAsia"/>
        </w:rPr>
        <w:t xml:space="preserve"> = </w:t>
      </w:r>
      <w:r>
        <w:rPr>
          <w:rFonts w:eastAsiaTheme="minorEastAsia"/>
        </w:rPr>
        <w:tab/>
      </w:r>
      <w:r w:rsidR="009C4FE5">
        <w:rPr>
          <w:rFonts w:eastAsiaTheme="minorEastAsia"/>
        </w:rPr>
        <w:t>2        1</w:t>
      </w:r>
    </w:p>
    <w:p w14:paraId="1DE502F1" w14:textId="11B9F476" w:rsidR="00AD0D19" w:rsidRPr="00FC102C" w:rsidRDefault="009C4FE5" w:rsidP="001D4ABD">
      <w:pPr>
        <w:tabs>
          <w:tab w:val="left" w:pos="926"/>
        </w:tabs>
        <w:jc w:val="both"/>
      </w:pPr>
      <w:r>
        <w:rPr>
          <w:rFonts w:eastAsiaTheme="minorEastAsia"/>
        </w:rPr>
        <w:tab/>
        <w:t>1         2</w:t>
      </w:r>
      <w:r w:rsidR="00FC102C">
        <w:rPr>
          <w:rFonts w:eastAsiaTheme="minorEastAsia"/>
        </w:rPr>
        <w:tab/>
      </w:r>
    </w:p>
    <w:p w14:paraId="417A359D" w14:textId="25E400BA" w:rsidR="00FC102C" w:rsidRDefault="00FC102C" w:rsidP="001D4ABD">
      <w:pPr>
        <w:tabs>
          <w:tab w:val="left" w:pos="926"/>
        </w:tabs>
        <w:jc w:val="both"/>
        <w:rPr>
          <w:rFonts w:eastAsiaTheme="minorEastAsia"/>
        </w:rPr>
      </w:pPr>
    </w:p>
    <w:p w14:paraId="36FC9957" w14:textId="13EBCBDF" w:rsidR="009C4FE5" w:rsidRDefault="009C4FE5" w:rsidP="001D4ABD">
      <w:pPr>
        <w:tabs>
          <w:tab w:val="left" w:pos="926"/>
        </w:tabs>
        <w:jc w:val="both"/>
        <w:rPr>
          <w:rFonts w:eastAsiaTheme="minorEastAsia"/>
        </w:rPr>
      </w:pPr>
    </w:p>
    <w:p w14:paraId="1A023165" w14:textId="4B2FF1EB" w:rsidR="009C4FE5" w:rsidRDefault="00ED4E5A" w:rsidP="001D4ABD">
      <w:pPr>
        <w:tabs>
          <w:tab w:val="left" w:pos="926"/>
        </w:tabs>
        <w:jc w:val="both"/>
        <w:rPr>
          <w:rFonts w:eastAsiaTheme="minorEastAsia"/>
        </w:rPr>
      </w:pPr>
      <w:r>
        <w:rPr>
          <w:rFonts w:eastAsiaTheme="minorEastAsia"/>
          <w:noProof/>
        </w:rPr>
        <mc:AlternateContent>
          <mc:Choice Requires="wps">
            <w:drawing>
              <wp:anchor distT="0" distB="0" distL="114300" distR="114300" simplePos="0" relativeHeight="251660288" behindDoc="0" locked="0" layoutInCell="1" allowOverlap="1" wp14:anchorId="4CAAEF52" wp14:editId="028B2B94">
                <wp:simplePos x="0" y="0"/>
                <wp:positionH relativeFrom="column">
                  <wp:posOffset>-22225</wp:posOffset>
                </wp:positionH>
                <wp:positionV relativeFrom="paragraph">
                  <wp:posOffset>294640</wp:posOffset>
                </wp:positionV>
                <wp:extent cx="0" cy="674370"/>
                <wp:effectExtent l="0" t="0" r="38100" b="30480"/>
                <wp:wrapNone/>
                <wp:docPr id="169" name="Straight Connector 169"/>
                <wp:cNvGraphicFramePr/>
                <a:graphic xmlns:a="http://schemas.openxmlformats.org/drawingml/2006/main">
                  <a:graphicData uri="http://schemas.microsoft.com/office/word/2010/wordprocessingShape">
                    <wps:wsp>
                      <wps:cNvCnPr/>
                      <wps:spPr>
                        <a:xfrm>
                          <a:off x="0" y="0"/>
                          <a:ext cx="0" cy="67437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28BBFC6" id="Straight Connector 169"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1.75pt,23.2pt" to="-1.75pt,7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" strokecolor="black [3200]" strokeweight=".5pt">
                <v:stroke joinstyle="miter"/>
              </v:line>
            </w:pict>
          </mc:Fallback>
        </mc:AlternateContent>
      </w:r>
      <w:r w:rsidR="009C4FE5">
        <w:rPr>
          <w:rFonts w:eastAsiaTheme="minorEastAsia"/>
        </w:rPr>
        <w:t>det|</w:t>
      </w:r>
      <m:oMath>
        <m:r>
          <w:rPr>
            <w:rFonts w:ascii="Cambria Math" w:eastAsiaTheme="minorEastAsia" w:hAnsi="Cambria Math"/>
          </w:rPr>
          <m:t>M</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T</m:t>
            </m:r>
          </m:sup>
        </m:sSup>
      </m:oMath>
      <w:r w:rsidR="009F3C99">
        <w:rPr>
          <w:rFonts w:eastAsiaTheme="minorEastAsia"/>
        </w:rPr>
        <w:t>-</w:t>
      </w:r>
      <m:oMath>
        <m:r>
          <w:rPr>
            <w:rFonts w:ascii="Cambria Math" w:eastAsiaTheme="minorEastAsia" w:hAnsi="Cambria Math"/>
          </w:rPr>
          <m:t>λI|</m:t>
        </m:r>
      </m:oMath>
      <w:r w:rsidR="009F3C99">
        <w:rPr>
          <w:rFonts w:eastAsiaTheme="minorEastAsia"/>
        </w:rPr>
        <w:t xml:space="preserve"> = 0</w:t>
      </w:r>
    </w:p>
    <w:p w14:paraId="14345CFC" w14:textId="247C1863" w:rsidR="00ED4E5A" w:rsidRDefault="00C616D0" w:rsidP="001D4ABD">
      <w:pPr>
        <w:tabs>
          <w:tab w:val="left" w:pos="926"/>
        </w:tabs>
        <w:jc w:val="both"/>
        <w:rPr>
          <w:rFonts w:eastAsiaTheme="minorEastAsia"/>
        </w:rPr>
      </w:pPr>
      <w:r>
        <w:rPr>
          <w:rFonts w:eastAsiaTheme="minorEastAsia"/>
          <w:noProof/>
        </w:rPr>
        <mc:AlternateContent>
          <mc:Choice Requires="wps">
            <w:drawing>
              <wp:anchor distT="0" distB="0" distL="114300" distR="114300" simplePos="0" relativeHeight="251662336" behindDoc="0" locked="0" layoutInCell="1" allowOverlap="1" wp14:anchorId="707557AD" wp14:editId="4D4AAA6D">
                <wp:simplePos x="0" y="0"/>
                <wp:positionH relativeFrom="column">
                  <wp:posOffset>1001304</wp:posOffset>
                </wp:positionH>
                <wp:positionV relativeFrom="paragraph">
                  <wp:posOffset>5805</wp:posOffset>
                </wp:positionV>
                <wp:extent cx="0" cy="674370"/>
                <wp:effectExtent l="0" t="0" r="38100" b="30480"/>
                <wp:wrapNone/>
                <wp:docPr id="170" name="Straight Connector 170"/>
                <wp:cNvGraphicFramePr/>
                <a:graphic xmlns:a="http://schemas.openxmlformats.org/drawingml/2006/main">
                  <a:graphicData uri="http://schemas.microsoft.com/office/word/2010/wordprocessingShape">
                    <wps:wsp>
                      <wps:cNvCnPr/>
                      <wps:spPr>
                        <a:xfrm>
                          <a:off x="0" y="0"/>
                          <a:ext cx="0" cy="67437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41A33E7" id="Straight Connector 170"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78.85pt,.45pt" to="78.85pt,5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" strokecolor="black [3200]" strokeweight=".5pt">
                <v:stroke joinstyle="miter"/>
              </v:line>
            </w:pict>
          </mc:Fallback>
        </mc:AlternateContent>
      </w:r>
      <w:r>
        <w:rPr>
          <w:rFonts w:eastAsiaTheme="minorEastAsia"/>
        </w:rPr>
        <w:t xml:space="preserve">    </w:t>
      </w:r>
      <m:oMath>
        <m:r>
          <w:rPr>
            <w:rFonts w:ascii="Cambria Math" w:eastAsiaTheme="minorEastAsia" w:hAnsi="Cambria Math"/>
          </w:rPr>
          <m:t>2-λ</m:t>
        </m:r>
      </m:oMath>
      <w:r w:rsidR="00BE0C43">
        <w:rPr>
          <w:rFonts w:eastAsiaTheme="minorEastAsia"/>
        </w:rPr>
        <w:t xml:space="preserve">     1</w:t>
      </w:r>
      <w:r w:rsidR="00ED4E5A">
        <w:rPr>
          <w:rFonts w:eastAsiaTheme="minorEastAsia"/>
        </w:rPr>
        <w:tab/>
      </w:r>
      <w:r w:rsidR="00ED4E5A">
        <w:rPr>
          <w:rFonts w:eastAsiaTheme="minorEastAsia"/>
        </w:rPr>
        <w:tab/>
        <w:t>=    0</w:t>
      </w:r>
    </w:p>
    <w:p w14:paraId="7AFEBFA7" w14:textId="0B8B72DA" w:rsidR="00BE0C43" w:rsidRPr="00ED4E5A" w:rsidRDefault="00ED4E5A" w:rsidP="00ED4E5A">
      <w:pPr>
        <w:pStyle w:val="ListParagraph"/>
        <w:numPr>
          <w:ilvl w:val="0"/>
          <w:numId w:val="11"/>
        </w:numPr>
        <w:tabs>
          <w:tab w:val="left" w:pos="926"/>
        </w:tabs>
        <w:jc w:val="both"/>
        <w:rPr>
          <w:rFonts w:eastAsiaTheme="minorEastAsia"/>
        </w:rPr>
      </w:pPr>
      <m:oMath>
        <m:r>
          <w:rPr>
            <w:rFonts w:ascii="Cambria Math" w:eastAsiaTheme="minorEastAsia" w:hAnsi="Cambria Math"/>
          </w:rPr>
          <m:t>2-λ</m:t>
        </m:r>
      </m:oMath>
    </w:p>
    <w:p w14:paraId="267D4C01" w14:textId="77777777" w:rsidR="00ED4E5A" w:rsidRPr="00ED4E5A" w:rsidRDefault="00ED4E5A" w:rsidP="00ED4E5A">
      <w:pPr>
        <w:pStyle w:val="ListParagraph"/>
        <w:tabs>
          <w:tab w:val="left" w:pos="926"/>
        </w:tabs>
        <w:ind w:left="930"/>
        <w:jc w:val="both"/>
        <w:rPr>
          <w:rFonts w:eastAsiaTheme="minorEastAsia"/>
        </w:rPr>
      </w:pPr>
    </w:p>
    <w:p w14:paraId="5071096A" w14:textId="47C0439D" w:rsidR="00BE0C43" w:rsidRDefault="00BE0C43" w:rsidP="001D4ABD">
      <w:pPr>
        <w:tabs>
          <w:tab w:val="left" w:pos="926"/>
        </w:tabs>
        <w:jc w:val="both"/>
        <w:rPr>
          <w:rFonts w:eastAsiaTheme="minorEastAsia"/>
        </w:rPr>
      </w:pPr>
    </w:p>
    <w:p w14:paraId="35EEB9F9" w14:textId="4878CE7E" w:rsidR="00ED4E5A" w:rsidRPr="00A70028" w:rsidRDefault="00962825" w:rsidP="001D4ABD">
      <w:pPr>
        <w:tabs>
          <w:tab w:val="left" w:pos="926"/>
        </w:tabs>
        <w:jc w:val="both"/>
        <w:rPr>
          <w:rFonts w:eastAsiaTheme="minorEastAsia"/>
        </w:rPr>
      </w:pPr>
      <m:oMathPara>
        <m:oMathParaPr>
          <m:jc m:val="left"/>
        </m:oMathParaPr>
        <m:oMath>
          <m:r>
            <w:rPr>
              <w:rFonts w:ascii="Cambria Math" w:eastAsiaTheme="minorEastAsia" w:hAnsi="Cambria Math"/>
            </w:rPr>
            <m:t>λ =  3 , 1</m:t>
          </m:r>
        </m:oMath>
      </m:oMathPara>
    </w:p>
    <w:p w14:paraId="5D96A3E5" w14:textId="1B660297" w:rsidR="00A70028" w:rsidRDefault="00C05E48" w:rsidP="001D4ABD">
      <w:pPr>
        <w:tabs>
          <w:tab w:val="left" w:pos="926"/>
        </w:tabs>
        <w:jc w:val="both"/>
      </w:pPr>
      <w:r>
        <w:t xml:space="preserve">The eigenvalues of </w:t>
      </w:r>
      <m:oMath>
        <m:r>
          <w:rPr>
            <w:rFonts w:ascii="Cambria Math" w:hAnsi="Cambria Math"/>
          </w:rPr>
          <m:t>M</m:t>
        </m:r>
        <m:sSup>
          <m:sSupPr>
            <m:ctrlPr>
              <w:rPr>
                <w:rFonts w:ascii="Cambria Math" w:hAnsi="Cambria Math"/>
                <w:i/>
              </w:rPr>
            </m:ctrlPr>
          </m:sSupPr>
          <m:e>
            <m:r>
              <w:rPr>
                <w:rFonts w:ascii="Cambria Math" w:hAnsi="Cambria Math"/>
              </w:rPr>
              <m:t>M</m:t>
            </m:r>
          </m:e>
          <m:sup>
            <m:r>
              <w:rPr>
                <w:rFonts w:ascii="Cambria Math" w:hAnsi="Cambria Math"/>
              </w:rPr>
              <m:t>T</m:t>
            </m:r>
          </m:sup>
        </m:sSup>
      </m:oMath>
      <w:r>
        <w:t>are</w:t>
      </w:r>
      <w:r w:rsidR="009A69D4">
        <w:t xml:space="preserve"> 3</w:t>
      </w:r>
      <w:r>
        <w:t xml:space="preserve">, </w:t>
      </w:r>
      <w:r w:rsidR="009A69D4">
        <w:t>1</w:t>
      </w:r>
      <w:r>
        <w:t>, and 0</w:t>
      </w:r>
    </w:p>
    <w:p w14:paraId="337E16F3" w14:textId="5F562A6E" w:rsidR="009A69D4" w:rsidRPr="009A69D4" w:rsidRDefault="00BA771D" w:rsidP="001D4ABD">
      <w:pPr>
        <w:tabs>
          <w:tab w:val="left" w:pos="926"/>
        </w:tabs>
        <w:jc w:val="both"/>
        <w:rPr>
          <w:rFonts w:eastAsiaTheme="minorEastAsia"/>
        </w:rPr>
      </w:pPr>
      <w:r>
        <w:t xml:space="preserve">Then we calculate </w:t>
      </w:r>
    </w:p>
    <w:p w14:paraId="53305408" w14:textId="30D36CD2" w:rsidR="00A70028" w:rsidRPr="00CE03A1" w:rsidRDefault="00CE03A1" w:rsidP="001D4ABD">
      <w:pPr>
        <w:tabs>
          <w:tab w:val="left" w:pos="926"/>
        </w:tabs>
        <w:jc w:val="both"/>
        <w:rPr>
          <w:rFonts w:eastAsiaTheme="minorEastAsia"/>
        </w:rPr>
      </w:pPr>
      <w:r w:rsidRPr="00F03E61">
        <w:rPr>
          <w:rFonts w:ascii="Cambria Math" w:hAnsi="Cambria Math" w:cs="Cambria Math"/>
        </w:rPr>
        <w:t>𝑴</w:t>
      </w:r>
      <w:r w:rsidRPr="00F03E61">
        <w:t>=</w:t>
      </w:r>
      <m:oMath>
        <m:r>
          <w:rPr>
            <w:rFonts w:ascii="Cambria Math" w:hAnsi="Cambria Math"/>
          </w:rPr>
          <m:t xml:space="preserve">U S </m:t>
        </m:r>
        <m:sSup>
          <m:sSupPr>
            <m:ctrlPr>
              <w:rPr>
                <w:rFonts w:ascii="Cambria Math" w:hAnsi="Cambria Math"/>
                <w:i/>
              </w:rPr>
            </m:ctrlPr>
          </m:sSupPr>
          <m:e>
            <m:r>
              <w:rPr>
                <w:rFonts w:ascii="Cambria Math" w:hAnsi="Cambria Math"/>
              </w:rPr>
              <m:t>V</m:t>
            </m:r>
          </m:e>
          <m:sup>
            <m:r>
              <w:rPr>
                <w:rFonts w:ascii="Cambria Math" w:hAnsi="Cambria Math"/>
              </w:rPr>
              <m:t>T</m:t>
            </m:r>
          </m:sup>
        </m:sSup>
      </m:oMath>
    </w:p>
    <w:p w14:paraId="3A0273E7" w14:textId="6F982869" w:rsidR="00CE03A1" w:rsidRPr="00CE03A1" w:rsidRDefault="009E0AF3" w:rsidP="001D4ABD">
      <w:pPr>
        <w:tabs>
          <w:tab w:val="left" w:pos="926"/>
        </w:tabs>
        <w:jc w:val="both"/>
        <w:rPr>
          <w:rFonts w:eastAsiaTheme="minorEastAsia"/>
        </w:rPr>
      </w:pPr>
      <w:r>
        <w:rPr>
          <w:rFonts w:eastAsiaTheme="minorEastAsia"/>
        </w:rPr>
        <w:t xml:space="preserve">S = </w:t>
      </w:r>
      <w:r w:rsidR="00942567">
        <w:rPr>
          <w:rFonts w:eastAsiaTheme="minorEastAsia"/>
        </w:rPr>
        <w:t>[1.73</w:t>
      </w:r>
      <w:r w:rsidR="00942567">
        <w:rPr>
          <w:rFonts w:eastAsiaTheme="minorEastAsia"/>
        </w:rPr>
        <w:tab/>
        <w:t>,1.0</w:t>
      </w:r>
      <w:r w:rsidR="00942567">
        <w:rPr>
          <w:rFonts w:eastAsiaTheme="minorEastAsia"/>
        </w:rPr>
        <w:tab/>
        <w:t>]</w:t>
      </w:r>
    </w:p>
    <w:p w14:paraId="5177D19E" w14:textId="7ED32575" w:rsidR="00C21312" w:rsidRPr="00C21312" w:rsidRDefault="00942567" w:rsidP="00C21312">
      <w:pPr>
        <w:pStyle w:val="HTMLPreformatted"/>
        <w:shd w:val="clear" w:color="auto" w:fill="FFFFFF"/>
        <w:wordWrap w:val="0"/>
        <w:textAlignment w:val="baseline"/>
        <w:rPr>
          <w:color w:val="000000"/>
          <w:sz w:val="21"/>
          <w:szCs w:val="21"/>
        </w:rPr>
      </w:pPr>
      <w:r>
        <w:rPr>
          <w:rFonts w:eastAsiaTheme="minorEastAsia"/>
        </w:rPr>
        <w:t xml:space="preserve">U = </w:t>
      </w:r>
      <w:r w:rsidR="00C21312" w:rsidRPr="00C21312">
        <w:rPr>
          <w:color w:val="000000"/>
          <w:sz w:val="21"/>
          <w:szCs w:val="21"/>
        </w:rPr>
        <w:t>[[ 0.70, -0.7</w:t>
      </w:r>
      <w:r w:rsidR="00C21312">
        <w:rPr>
          <w:color w:val="000000"/>
          <w:sz w:val="21"/>
          <w:szCs w:val="21"/>
        </w:rPr>
        <w:t>0</w:t>
      </w:r>
      <w:r w:rsidR="00C21312" w:rsidRPr="00C21312">
        <w:rPr>
          <w:color w:val="000000"/>
          <w:sz w:val="21"/>
          <w:szCs w:val="21"/>
        </w:rPr>
        <w:t>],</w:t>
      </w:r>
    </w:p>
    <w:p w14:paraId="43781D0B" w14:textId="1A6FA6BE" w:rsidR="004353DD" w:rsidRDefault="00C21312" w:rsidP="00C2131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sidRPr="00C21312">
        <w:rPr>
          <w:rFonts w:ascii="Courier New" w:eastAsia="Times New Roman" w:hAnsi="Courier New" w:cs="Courier New"/>
          <w:color w:val="000000"/>
          <w:sz w:val="21"/>
          <w:szCs w:val="21"/>
          <w:lang w:eastAsia="en-GB"/>
        </w:rPr>
        <w:t xml:space="preserve">       [ 0.70,  0.70]]</w:t>
      </w:r>
    </w:p>
    <w:p w14:paraId="485C76FA" w14:textId="77777777" w:rsidR="00502741" w:rsidRDefault="00502741" w:rsidP="00C2131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p>
    <w:p w14:paraId="72CB2C54" w14:textId="20566497" w:rsidR="000F5D7B" w:rsidRPr="000F5D7B" w:rsidRDefault="00130A9D" w:rsidP="000F5D7B">
      <w:pPr>
        <w:pStyle w:val="HTMLPreformatted"/>
        <w:shd w:val="clear" w:color="auto" w:fill="FFFFFF"/>
        <w:wordWrap w:val="0"/>
        <w:textAlignment w:val="baseline"/>
        <w:rPr>
          <w:color w:val="000000"/>
          <w:sz w:val="21"/>
          <w:szCs w:val="21"/>
        </w:rPr>
      </w:pPr>
      <m:oMath>
        <m:sSup>
          <m:sSupPr>
            <m:ctrlPr>
              <w:rPr>
                <w:rFonts w:ascii="Cambria Math" w:hAnsi="Cambria Math"/>
                <w:i/>
                <w:color w:val="000000"/>
                <w:sz w:val="21"/>
                <w:szCs w:val="21"/>
              </w:rPr>
            </m:ctrlPr>
          </m:sSupPr>
          <m:e>
            <m:r>
              <w:rPr>
                <w:rFonts w:ascii="Cambria Math" w:hAnsi="Cambria Math"/>
                <w:color w:val="000000"/>
                <w:sz w:val="21"/>
                <w:szCs w:val="21"/>
              </w:rPr>
              <m:t>V</m:t>
            </m:r>
          </m:e>
          <m:sup>
            <m:r>
              <w:rPr>
                <w:rFonts w:ascii="Cambria Math" w:hAnsi="Cambria Math"/>
                <w:color w:val="000000"/>
                <w:sz w:val="21"/>
                <w:szCs w:val="21"/>
              </w:rPr>
              <m:t>T</m:t>
            </m:r>
          </m:sup>
        </m:sSup>
      </m:oMath>
      <w:r w:rsidR="004353DD">
        <w:rPr>
          <w:color w:val="000000"/>
          <w:sz w:val="21"/>
          <w:szCs w:val="21"/>
        </w:rPr>
        <w:t xml:space="preserve"> =  </w:t>
      </w:r>
      <w:r w:rsidR="000F5D7B" w:rsidRPr="000F5D7B">
        <w:rPr>
          <w:color w:val="000000"/>
          <w:sz w:val="21"/>
          <w:szCs w:val="21"/>
        </w:rPr>
        <w:t xml:space="preserve">[[ </w:t>
      </w:r>
      <w:r w:rsidR="000F5D7B">
        <w:rPr>
          <w:color w:val="000000"/>
          <w:sz w:val="21"/>
          <w:szCs w:val="21"/>
        </w:rPr>
        <w:t>0.</w:t>
      </w:r>
      <w:r w:rsidR="000F5D7B" w:rsidRPr="000F5D7B">
        <w:rPr>
          <w:color w:val="000000"/>
          <w:sz w:val="21"/>
          <w:szCs w:val="21"/>
        </w:rPr>
        <w:t xml:space="preserve">8,  </w:t>
      </w:r>
      <w:r w:rsidR="000F5D7B">
        <w:rPr>
          <w:color w:val="000000"/>
          <w:sz w:val="21"/>
          <w:szCs w:val="21"/>
        </w:rPr>
        <w:t>0.</w:t>
      </w:r>
      <w:r w:rsidR="000F5D7B" w:rsidRPr="000F5D7B">
        <w:rPr>
          <w:color w:val="000000"/>
          <w:sz w:val="21"/>
          <w:szCs w:val="21"/>
        </w:rPr>
        <w:t xml:space="preserve">4,  </w:t>
      </w:r>
      <w:r w:rsidR="000F5D7B">
        <w:rPr>
          <w:color w:val="000000"/>
          <w:sz w:val="21"/>
          <w:szCs w:val="21"/>
        </w:rPr>
        <w:t>0.</w:t>
      </w:r>
      <w:r w:rsidR="000F5D7B" w:rsidRPr="000F5D7B">
        <w:rPr>
          <w:color w:val="000000"/>
          <w:sz w:val="21"/>
          <w:szCs w:val="21"/>
        </w:rPr>
        <w:t>4],</w:t>
      </w:r>
    </w:p>
    <w:p w14:paraId="7770920A" w14:textId="69A2B16D" w:rsidR="000F5D7B" w:rsidRPr="000F5D7B" w:rsidRDefault="000F5D7B" w:rsidP="000F5D7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sidRPr="000F5D7B">
        <w:rPr>
          <w:rFonts w:ascii="Courier New" w:eastAsia="Times New Roman" w:hAnsi="Courier New" w:cs="Courier New"/>
          <w:color w:val="000000"/>
          <w:sz w:val="21"/>
          <w:szCs w:val="21"/>
          <w:lang w:eastAsia="en-GB"/>
        </w:rPr>
        <w:t xml:space="preserve">       [ </w:t>
      </w:r>
      <w:r>
        <w:rPr>
          <w:rFonts w:ascii="Courier New" w:eastAsia="Times New Roman" w:hAnsi="Courier New" w:cs="Courier New"/>
          <w:color w:val="000000"/>
          <w:sz w:val="21"/>
          <w:szCs w:val="21"/>
          <w:lang w:eastAsia="en-GB"/>
        </w:rPr>
        <w:t>0.</w:t>
      </w:r>
      <w:r w:rsidRPr="000F5D7B">
        <w:rPr>
          <w:rFonts w:ascii="Courier New" w:eastAsia="Times New Roman" w:hAnsi="Courier New" w:cs="Courier New"/>
          <w:color w:val="000000"/>
          <w:sz w:val="21"/>
          <w:szCs w:val="21"/>
          <w:lang w:eastAsia="en-GB"/>
        </w:rPr>
        <w:t xml:space="preserve">4,  </w:t>
      </w:r>
      <w:r>
        <w:rPr>
          <w:rFonts w:ascii="Courier New" w:eastAsia="Times New Roman" w:hAnsi="Courier New" w:cs="Courier New"/>
          <w:color w:val="000000"/>
          <w:sz w:val="21"/>
          <w:szCs w:val="21"/>
          <w:lang w:eastAsia="en-GB"/>
        </w:rPr>
        <w:t>0.</w:t>
      </w:r>
      <w:r w:rsidRPr="000F5D7B">
        <w:rPr>
          <w:rFonts w:ascii="Courier New" w:eastAsia="Times New Roman" w:hAnsi="Courier New" w:cs="Courier New"/>
          <w:color w:val="000000"/>
          <w:sz w:val="21"/>
          <w:szCs w:val="21"/>
          <w:lang w:eastAsia="en-GB"/>
        </w:rPr>
        <w:t>7, -</w:t>
      </w:r>
      <w:r>
        <w:rPr>
          <w:rFonts w:ascii="Courier New" w:eastAsia="Times New Roman" w:hAnsi="Courier New" w:cs="Courier New"/>
          <w:color w:val="000000"/>
          <w:sz w:val="21"/>
          <w:szCs w:val="21"/>
          <w:lang w:eastAsia="en-GB"/>
        </w:rPr>
        <w:t>0.</w:t>
      </w:r>
      <w:r w:rsidRPr="000F5D7B">
        <w:rPr>
          <w:rFonts w:ascii="Courier New" w:eastAsia="Times New Roman" w:hAnsi="Courier New" w:cs="Courier New"/>
          <w:color w:val="000000"/>
          <w:sz w:val="21"/>
          <w:szCs w:val="21"/>
          <w:lang w:eastAsia="en-GB"/>
        </w:rPr>
        <w:t>7],</w:t>
      </w:r>
    </w:p>
    <w:p w14:paraId="349F8FD5" w14:textId="1E98A357" w:rsidR="000F5D7B" w:rsidRDefault="000F5D7B" w:rsidP="000F5D7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sidRPr="000F5D7B">
        <w:rPr>
          <w:rFonts w:ascii="Courier New" w:eastAsia="Times New Roman" w:hAnsi="Courier New" w:cs="Courier New"/>
          <w:color w:val="000000"/>
          <w:sz w:val="21"/>
          <w:szCs w:val="21"/>
          <w:lang w:eastAsia="en-GB"/>
        </w:rPr>
        <w:t xml:space="preserve">       [-</w:t>
      </w:r>
      <w:r>
        <w:rPr>
          <w:rFonts w:ascii="Courier New" w:eastAsia="Times New Roman" w:hAnsi="Courier New" w:cs="Courier New"/>
          <w:color w:val="000000"/>
          <w:sz w:val="21"/>
          <w:szCs w:val="21"/>
          <w:lang w:eastAsia="en-GB"/>
        </w:rPr>
        <w:t>0.</w:t>
      </w:r>
      <w:r w:rsidRPr="000F5D7B">
        <w:rPr>
          <w:rFonts w:ascii="Courier New" w:eastAsia="Times New Roman" w:hAnsi="Courier New" w:cs="Courier New"/>
          <w:color w:val="000000"/>
          <w:sz w:val="21"/>
          <w:szCs w:val="21"/>
          <w:lang w:eastAsia="en-GB"/>
        </w:rPr>
        <w:t xml:space="preserve">5.,  </w:t>
      </w:r>
      <w:r>
        <w:rPr>
          <w:rFonts w:ascii="Courier New" w:eastAsia="Times New Roman" w:hAnsi="Courier New" w:cs="Courier New"/>
          <w:color w:val="000000"/>
          <w:sz w:val="21"/>
          <w:szCs w:val="21"/>
          <w:lang w:eastAsia="en-GB"/>
        </w:rPr>
        <w:t>0.</w:t>
      </w:r>
      <w:r w:rsidRPr="000F5D7B">
        <w:rPr>
          <w:rFonts w:ascii="Courier New" w:eastAsia="Times New Roman" w:hAnsi="Courier New" w:cs="Courier New"/>
          <w:color w:val="000000"/>
          <w:sz w:val="21"/>
          <w:szCs w:val="21"/>
          <w:lang w:eastAsia="en-GB"/>
        </w:rPr>
        <w:t xml:space="preserve">5,  </w:t>
      </w:r>
      <w:r>
        <w:rPr>
          <w:rFonts w:ascii="Courier New" w:eastAsia="Times New Roman" w:hAnsi="Courier New" w:cs="Courier New"/>
          <w:color w:val="000000"/>
          <w:sz w:val="21"/>
          <w:szCs w:val="21"/>
          <w:lang w:eastAsia="en-GB"/>
        </w:rPr>
        <w:t>0.</w:t>
      </w:r>
      <w:r w:rsidRPr="000F5D7B">
        <w:rPr>
          <w:rFonts w:ascii="Courier New" w:eastAsia="Times New Roman" w:hAnsi="Courier New" w:cs="Courier New"/>
          <w:color w:val="000000"/>
          <w:sz w:val="21"/>
          <w:szCs w:val="21"/>
          <w:lang w:eastAsia="en-GB"/>
        </w:rPr>
        <w:t>5]]</w:t>
      </w:r>
    </w:p>
    <w:p w14:paraId="60BEFFFE" w14:textId="5CEB5081" w:rsidR="00502741" w:rsidRDefault="00074C10" w:rsidP="000F5D7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Pr>
          <w:rFonts w:ascii="Courier New" w:eastAsia="Times New Roman" w:hAnsi="Courier New" w:cs="Courier New"/>
          <w:noProof/>
          <w:color w:val="000000"/>
          <w:sz w:val="21"/>
          <w:szCs w:val="21"/>
          <w:lang w:eastAsia="en-GB"/>
        </w:rPr>
        <mc:AlternateContent>
          <mc:Choice Requires="wps">
            <w:drawing>
              <wp:anchor distT="0" distB="0" distL="114300" distR="114300" simplePos="0" relativeHeight="251670528" behindDoc="0" locked="0" layoutInCell="1" allowOverlap="1" wp14:anchorId="4A7C564E" wp14:editId="5AF3D87A">
                <wp:simplePos x="0" y="0"/>
                <wp:positionH relativeFrom="column">
                  <wp:posOffset>2416266</wp:posOffset>
                </wp:positionH>
                <wp:positionV relativeFrom="paragraph">
                  <wp:posOffset>115570</wp:posOffset>
                </wp:positionV>
                <wp:extent cx="181" cy="587829"/>
                <wp:effectExtent l="0" t="0" r="38100" b="22225"/>
                <wp:wrapNone/>
                <wp:docPr id="175" name="Straight Connector 175"/>
                <wp:cNvGraphicFramePr/>
                <a:graphic xmlns:a="http://schemas.openxmlformats.org/drawingml/2006/main">
                  <a:graphicData uri="http://schemas.microsoft.com/office/word/2010/wordprocessingShape">
                    <wps:wsp>
                      <wps:cNvCnPr/>
                      <wps:spPr>
                        <a:xfrm>
                          <a:off x="0" y="0"/>
                          <a:ext cx="181" cy="587829"/>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0E9585A3" id="Straight Connector 175" o:spid="_x0000_s1026" style="position:absolute;z-index:251670528;visibility:visible;mso-wrap-style:square;mso-wrap-distance-left:9pt;mso-wrap-distance-top:0;mso-wrap-distance-right:9pt;mso-wrap-distance-bottom:0;mso-position-horizontal:absolute;mso-position-horizontal-relative:text;mso-position-vertical:absolute;mso-position-vertical-relative:text" from="190.25pt,9.1pt" to="190.25pt,5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" strokecolor="#ed7d31 [3205]" strokeweight=".5pt">
                <v:stroke joinstyle="miter"/>
              </v:line>
            </w:pict>
          </mc:Fallback>
        </mc:AlternateContent>
      </w:r>
      <w:r>
        <w:rPr>
          <w:rFonts w:ascii="Courier New" w:eastAsia="Times New Roman" w:hAnsi="Courier New" w:cs="Courier New"/>
          <w:noProof/>
          <w:color w:val="000000"/>
          <w:sz w:val="21"/>
          <w:szCs w:val="21"/>
          <w:lang w:eastAsia="en-GB"/>
        </w:rPr>
        <mc:AlternateContent>
          <mc:Choice Requires="wps">
            <w:drawing>
              <wp:anchor distT="0" distB="0" distL="114300" distR="114300" simplePos="0" relativeHeight="251668480" behindDoc="0" locked="0" layoutInCell="1" allowOverlap="1" wp14:anchorId="5DFE5C92" wp14:editId="7F10A93C">
                <wp:simplePos x="0" y="0"/>
                <wp:positionH relativeFrom="column">
                  <wp:posOffset>1534886</wp:posOffset>
                </wp:positionH>
                <wp:positionV relativeFrom="paragraph">
                  <wp:posOffset>82913</wp:posOffset>
                </wp:positionV>
                <wp:extent cx="881561" cy="0"/>
                <wp:effectExtent l="0" t="0" r="0" b="0"/>
                <wp:wrapNone/>
                <wp:docPr id="174" name="Straight Connector 174"/>
                <wp:cNvGraphicFramePr/>
                <a:graphic xmlns:a="http://schemas.openxmlformats.org/drawingml/2006/main">
                  <a:graphicData uri="http://schemas.microsoft.com/office/word/2010/wordprocessingShape">
                    <wps:wsp>
                      <wps:cNvCnPr/>
                      <wps:spPr>
                        <a:xfrm>
                          <a:off x="0" y="0"/>
                          <a:ext cx="881561" cy="0"/>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30F09D7F" id="Straight Connector 174" o:spid="_x0000_s1026" style="position:absolute;z-index:251668480;visibility:visible;mso-wrap-style:square;mso-wrap-distance-left:9pt;mso-wrap-distance-top:0;mso-wrap-distance-right:9pt;mso-wrap-distance-bottom:0;mso-position-horizontal:absolute;mso-position-horizontal-relative:text;mso-position-vertical:absolute;mso-position-vertical-relative:text" from="120.85pt,6.55pt" to="190.25pt,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" strokecolor="#ed7d31 [3205]" strokeweight=".5pt">
                <v:stroke joinstyle="miter"/>
              </v:line>
            </w:pict>
          </mc:Fallback>
        </mc:AlternateContent>
      </w:r>
      <w:r>
        <w:rPr>
          <w:rFonts w:ascii="Courier New" w:eastAsia="Times New Roman" w:hAnsi="Courier New" w:cs="Courier New"/>
          <w:noProof/>
          <w:color w:val="000000"/>
          <w:sz w:val="21"/>
          <w:szCs w:val="21"/>
          <w:lang w:eastAsia="en-GB"/>
        </w:rPr>
        <mc:AlternateContent>
          <mc:Choice Requires="wps">
            <w:drawing>
              <wp:anchor distT="0" distB="0" distL="114300" distR="114300" simplePos="0" relativeHeight="251664384" behindDoc="0" locked="0" layoutInCell="1" allowOverlap="1" wp14:anchorId="46C442BF" wp14:editId="5C824C8A">
                <wp:simplePos x="0" y="0"/>
                <wp:positionH relativeFrom="column">
                  <wp:posOffset>1513114</wp:posOffset>
                </wp:positionH>
                <wp:positionV relativeFrom="paragraph">
                  <wp:posOffset>115570</wp:posOffset>
                </wp:positionV>
                <wp:extent cx="21772" cy="587829"/>
                <wp:effectExtent l="0" t="0" r="35560" b="22225"/>
                <wp:wrapNone/>
                <wp:docPr id="172" name="Straight Connector 172"/>
                <wp:cNvGraphicFramePr/>
                <a:graphic xmlns:a="http://schemas.openxmlformats.org/drawingml/2006/main">
                  <a:graphicData uri="http://schemas.microsoft.com/office/word/2010/wordprocessingShape">
                    <wps:wsp>
                      <wps:cNvCnPr/>
                      <wps:spPr>
                        <a:xfrm flipH="1">
                          <a:off x="0" y="0"/>
                          <a:ext cx="21772" cy="587829"/>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5E82C631" id="Straight Connector 172" o:spid="_x0000_s1026" style="position:absolute;flip:x;z-index:251664384;visibility:visible;mso-wrap-style:square;mso-wrap-distance-left:9pt;mso-wrap-distance-top:0;mso-wrap-distance-right:9pt;mso-wrap-distance-bottom:0;mso-position-horizontal:absolute;mso-position-horizontal-relative:text;mso-position-vertical:absolute;mso-position-vertical-relative:text" from="119.15pt,9.1pt" to="120.85pt,5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" strokecolor="#ed7d31 [3205]" strokeweight=".5pt">
                <v:stroke joinstyle="miter"/>
              </v:line>
            </w:pict>
          </mc:Fallback>
        </mc:AlternateContent>
      </w:r>
      <w:r>
        <w:rPr>
          <w:rFonts w:ascii="Courier New" w:eastAsia="Times New Roman" w:hAnsi="Courier New" w:cs="Courier New"/>
          <w:noProof/>
          <w:color w:val="000000"/>
          <w:sz w:val="21"/>
          <w:szCs w:val="21"/>
          <w:lang w:eastAsia="en-GB"/>
        </w:rPr>
        <mc:AlternateContent>
          <mc:Choice Requires="wps">
            <w:drawing>
              <wp:anchor distT="0" distB="0" distL="114300" distR="114300" simplePos="0" relativeHeight="251645952" behindDoc="1" locked="0" layoutInCell="1" allowOverlap="1" wp14:anchorId="081040C1" wp14:editId="6755E15E">
                <wp:simplePos x="0" y="0"/>
                <wp:positionH relativeFrom="column">
                  <wp:posOffset>1404257</wp:posOffset>
                </wp:positionH>
                <wp:positionV relativeFrom="paragraph">
                  <wp:posOffset>50256</wp:posOffset>
                </wp:positionV>
                <wp:extent cx="1012372" cy="642257"/>
                <wp:effectExtent l="0" t="0" r="16510" b="24765"/>
                <wp:wrapNone/>
                <wp:docPr id="171" name="Rectangle: Rounded Corners 171"/>
                <wp:cNvGraphicFramePr/>
                <a:graphic xmlns:a="http://schemas.openxmlformats.org/drawingml/2006/main">
                  <a:graphicData uri="http://schemas.microsoft.com/office/word/2010/wordprocessingShape">
                    <wps:wsp>
                      <wps:cNvSpPr/>
                      <wps:spPr>
                        <a:xfrm>
                          <a:off x="0" y="0"/>
                          <a:ext cx="1012372" cy="642257"/>
                        </a:xfrm>
                        <a:prstGeom prst="round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5A848637" id="Rectangle: Rounded Corners 171" o:spid="_x0000_s1026" style="position:absolute;margin-left:110.55pt;margin-top:3.95pt;width:79.7pt;height:50.55pt;z-index:-25167052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" fillcolor="white [3201]" strokecolor="#70ad47 [3209]" strokeweight="1pt">
                <v:stroke joinstyle="miter"/>
              </v:roundrect>
            </w:pict>
          </mc:Fallback>
        </mc:AlternateContent>
      </w:r>
    </w:p>
    <w:p w14:paraId="4BE0F12E" w14:textId="325903A9" w:rsidR="00044EEB" w:rsidRPr="001142B5" w:rsidRDefault="00044EEB" w:rsidP="00044EEB">
      <w:pPr>
        <w:pStyle w:val="HTMLPreformatted"/>
        <w:shd w:val="clear" w:color="auto" w:fill="FFFFFF"/>
        <w:wordWrap w:val="0"/>
        <w:textAlignment w:val="baseline"/>
        <w:rPr>
          <w:color w:val="000000"/>
          <w:sz w:val="21"/>
          <w:szCs w:val="21"/>
        </w:rPr>
      </w:pPr>
      <w:r>
        <w:rPr>
          <w:color w:val="000000"/>
          <w:sz w:val="21"/>
          <w:szCs w:val="21"/>
        </w:rPr>
        <w:t xml:space="preserve">Truncated </w:t>
      </w:r>
      <m:oMath>
        <m:r>
          <w:rPr>
            <w:rFonts w:ascii="Cambria Math" w:hAnsi="Cambria Math"/>
            <w:color w:val="000000"/>
            <w:sz w:val="21"/>
            <w:szCs w:val="21"/>
          </w:rPr>
          <m:t>SV</m:t>
        </m:r>
        <m:sSup>
          <m:sSupPr>
            <m:ctrlPr>
              <w:rPr>
                <w:rFonts w:ascii="Cambria Math" w:hAnsi="Cambria Math"/>
                <w:i/>
                <w:color w:val="000000"/>
                <w:sz w:val="21"/>
                <w:szCs w:val="21"/>
              </w:rPr>
            </m:ctrlPr>
          </m:sSupPr>
          <m:e>
            <m:r>
              <w:rPr>
                <w:rFonts w:ascii="Cambria Math" w:hAnsi="Cambria Math"/>
                <w:color w:val="000000"/>
                <w:sz w:val="21"/>
                <w:szCs w:val="21"/>
              </w:rPr>
              <m:t>D</m:t>
            </m:r>
          </m:e>
          <m:sup>
            <m:r>
              <w:rPr>
                <w:rFonts w:ascii="Cambria Math" w:hAnsi="Cambria Math"/>
                <w:color w:val="000000"/>
                <w:sz w:val="21"/>
                <w:szCs w:val="21"/>
              </w:rPr>
              <m:t>T</m:t>
            </m:r>
          </m:sup>
        </m:sSup>
      </m:oMath>
      <w:r>
        <w:rPr>
          <w:color w:val="000000"/>
          <w:sz w:val="21"/>
          <w:szCs w:val="21"/>
        </w:rPr>
        <w:t xml:space="preserve">= </w:t>
      </w:r>
      <w:r w:rsidRPr="000F5D7B">
        <w:rPr>
          <w:color w:val="000000"/>
          <w:sz w:val="21"/>
          <w:szCs w:val="21"/>
        </w:rPr>
        <w:t>[</w:t>
      </w:r>
      <w:r>
        <w:rPr>
          <w:color w:val="000000"/>
          <w:sz w:val="21"/>
          <w:szCs w:val="21"/>
        </w:rPr>
        <w:t xml:space="preserve"> </w:t>
      </w:r>
      <w:r w:rsidRPr="000F5D7B">
        <w:rPr>
          <w:color w:val="000000"/>
          <w:sz w:val="21"/>
          <w:szCs w:val="21"/>
        </w:rPr>
        <w:t xml:space="preserve">[ </w:t>
      </w:r>
      <w:r>
        <w:rPr>
          <w:color w:val="000000"/>
          <w:sz w:val="21"/>
          <w:szCs w:val="21"/>
        </w:rPr>
        <w:t>0.</w:t>
      </w:r>
      <w:r w:rsidRPr="000F5D7B">
        <w:rPr>
          <w:color w:val="000000"/>
          <w:sz w:val="21"/>
          <w:szCs w:val="21"/>
        </w:rPr>
        <w:t xml:space="preserve">8,  </w:t>
      </w:r>
      <w:r>
        <w:rPr>
          <w:color w:val="000000"/>
          <w:sz w:val="21"/>
          <w:szCs w:val="21"/>
        </w:rPr>
        <w:t>0.</w:t>
      </w:r>
      <w:r w:rsidRPr="000F5D7B">
        <w:rPr>
          <w:color w:val="000000"/>
          <w:sz w:val="21"/>
          <w:szCs w:val="21"/>
        </w:rPr>
        <w:t xml:space="preserve">4,  </w:t>
      </w:r>
      <w:r>
        <w:rPr>
          <w:color w:val="000000"/>
          <w:sz w:val="21"/>
          <w:szCs w:val="21"/>
        </w:rPr>
        <w:t>0.</w:t>
      </w:r>
      <w:r w:rsidRPr="000F5D7B">
        <w:rPr>
          <w:color w:val="000000"/>
          <w:sz w:val="21"/>
          <w:szCs w:val="21"/>
        </w:rPr>
        <w:t>4],</w:t>
      </w:r>
    </w:p>
    <w:p w14:paraId="0F9145B5" w14:textId="4C7A05D8" w:rsidR="00044EEB" w:rsidRPr="000F5D7B" w:rsidRDefault="00044EEB" w:rsidP="00044E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sidRPr="000F5D7B">
        <w:rPr>
          <w:rFonts w:ascii="Courier New" w:eastAsia="Times New Roman" w:hAnsi="Courier New" w:cs="Courier New"/>
          <w:color w:val="000000"/>
          <w:sz w:val="21"/>
          <w:szCs w:val="21"/>
          <w:lang w:eastAsia="en-GB"/>
        </w:rPr>
        <w:t xml:space="preserve">      </w:t>
      </w:r>
      <w:r>
        <w:rPr>
          <w:rFonts w:ascii="Courier New" w:eastAsia="Times New Roman" w:hAnsi="Courier New" w:cs="Courier New"/>
          <w:color w:val="000000"/>
          <w:sz w:val="21"/>
          <w:szCs w:val="21"/>
          <w:lang w:eastAsia="en-GB"/>
        </w:rPr>
        <w:tab/>
      </w:r>
      <w:r>
        <w:rPr>
          <w:rFonts w:ascii="Courier New" w:eastAsia="Times New Roman" w:hAnsi="Courier New" w:cs="Courier New"/>
          <w:color w:val="000000"/>
          <w:sz w:val="21"/>
          <w:szCs w:val="21"/>
          <w:lang w:eastAsia="en-GB"/>
        </w:rPr>
        <w:tab/>
        <w:t xml:space="preserve">   </w:t>
      </w:r>
      <w:r w:rsidRPr="000F5D7B">
        <w:rPr>
          <w:rFonts w:ascii="Courier New" w:eastAsia="Times New Roman" w:hAnsi="Courier New" w:cs="Courier New"/>
          <w:color w:val="000000"/>
          <w:sz w:val="21"/>
          <w:szCs w:val="21"/>
          <w:lang w:eastAsia="en-GB"/>
        </w:rPr>
        <w:t xml:space="preserve">[ </w:t>
      </w:r>
      <w:r>
        <w:rPr>
          <w:rFonts w:ascii="Courier New" w:eastAsia="Times New Roman" w:hAnsi="Courier New" w:cs="Courier New"/>
          <w:color w:val="000000"/>
          <w:sz w:val="21"/>
          <w:szCs w:val="21"/>
          <w:lang w:eastAsia="en-GB"/>
        </w:rPr>
        <w:t>0.</w:t>
      </w:r>
      <w:r w:rsidRPr="000F5D7B">
        <w:rPr>
          <w:rFonts w:ascii="Courier New" w:eastAsia="Times New Roman" w:hAnsi="Courier New" w:cs="Courier New"/>
          <w:color w:val="000000"/>
          <w:sz w:val="21"/>
          <w:szCs w:val="21"/>
          <w:lang w:eastAsia="en-GB"/>
        </w:rPr>
        <w:t xml:space="preserve">4,  </w:t>
      </w:r>
      <w:r>
        <w:rPr>
          <w:rFonts w:ascii="Courier New" w:eastAsia="Times New Roman" w:hAnsi="Courier New" w:cs="Courier New"/>
          <w:color w:val="000000"/>
          <w:sz w:val="21"/>
          <w:szCs w:val="21"/>
          <w:lang w:eastAsia="en-GB"/>
        </w:rPr>
        <w:t>0.</w:t>
      </w:r>
      <w:r w:rsidRPr="000F5D7B">
        <w:rPr>
          <w:rFonts w:ascii="Courier New" w:eastAsia="Times New Roman" w:hAnsi="Courier New" w:cs="Courier New"/>
          <w:color w:val="000000"/>
          <w:sz w:val="21"/>
          <w:szCs w:val="21"/>
          <w:lang w:eastAsia="en-GB"/>
        </w:rPr>
        <w:t>7, -</w:t>
      </w:r>
      <w:r>
        <w:rPr>
          <w:rFonts w:ascii="Courier New" w:eastAsia="Times New Roman" w:hAnsi="Courier New" w:cs="Courier New"/>
          <w:color w:val="000000"/>
          <w:sz w:val="21"/>
          <w:szCs w:val="21"/>
          <w:lang w:eastAsia="en-GB"/>
        </w:rPr>
        <w:t>0.</w:t>
      </w:r>
      <w:r w:rsidRPr="000F5D7B">
        <w:rPr>
          <w:rFonts w:ascii="Courier New" w:eastAsia="Times New Roman" w:hAnsi="Courier New" w:cs="Courier New"/>
          <w:color w:val="000000"/>
          <w:sz w:val="21"/>
          <w:szCs w:val="21"/>
          <w:lang w:eastAsia="en-GB"/>
        </w:rPr>
        <w:t>7],</w:t>
      </w:r>
    </w:p>
    <w:p w14:paraId="532BFBFB" w14:textId="67C79438" w:rsidR="00044EEB" w:rsidRDefault="00044EEB" w:rsidP="00044E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sidRPr="000F5D7B">
        <w:rPr>
          <w:rFonts w:ascii="Courier New" w:eastAsia="Times New Roman" w:hAnsi="Courier New" w:cs="Courier New"/>
          <w:color w:val="000000"/>
          <w:sz w:val="21"/>
          <w:szCs w:val="21"/>
          <w:lang w:eastAsia="en-GB"/>
        </w:rPr>
        <w:t xml:space="preserve">       </w:t>
      </w:r>
      <w:r>
        <w:rPr>
          <w:rFonts w:ascii="Courier New" w:eastAsia="Times New Roman" w:hAnsi="Courier New" w:cs="Courier New"/>
          <w:color w:val="000000"/>
          <w:sz w:val="21"/>
          <w:szCs w:val="21"/>
          <w:lang w:eastAsia="en-GB"/>
        </w:rPr>
        <w:tab/>
      </w:r>
      <w:r>
        <w:rPr>
          <w:rFonts w:ascii="Courier New" w:eastAsia="Times New Roman" w:hAnsi="Courier New" w:cs="Courier New"/>
          <w:color w:val="000000"/>
          <w:sz w:val="21"/>
          <w:szCs w:val="21"/>
          <w:lang w:eastAsia="en-GB"/>
        </w:rPr>
        <w:tab/>
        <w:t xml:space="preserve">   </w:t>
      </w:r>
      <w:r w:rsidRPr="000F5D7B">
        <w:rPr>
          <w:rFonts w:ascii="Courier New" w:eastAsia="Times New Roman" w:hAnsi="Courier New" w:cs="Courier New"/>
          <w:color w:val="000000"/>
          <w:sz w:val="21"/>
          <w:szCs w:val="21"/>
          <w:lang w:eastAsia="en-GB"/>
        </w:rPr>
        <w:t>[-</w:t>
      </w:r>
      <w:r>
        <w:rPr>
          <w:rFonts w:ascii="Courier New" w:eastAsia="Times New Roman" w:hAnsi="Courier New" w:cs="Courier New"/>
          <w:color w:val="000000"/>
          <w:sz w:val="21"/>
          <w:szCs w:val="21"/>
          <w:lang w:eastAsia="en-GB"/>
        </w:rPr>
        <w:t>0.</w:t>
      </w:r>
      <w:r w:rsidRPr="000F5D7B">
        <w:rPr>
          <w:rFonts w:ascii="Courier New" w:eastAsia="Times New Roman" w:hAnsi="Courier New" w:cs="Courier New"/>
          <w:color w:val="000000"/>
          <w:sz w:val="21"/>
          <w:szCs w:val="21"/>
          <w:lang w:eastAsia="en-GB"/>
        </w:rPr>
        <w:t xml:space="preserve">5.,  </w:t>
      </w:r>
      <w:r>
        <w:rPr>
          <w:rFonts w:ascii="Courier New" w:eastAsia="Times New Roman" w:hAnsi="Courier New" w:cs="Courier New"/>
          <w:color w:val="000000"/>
          <w:sz w:val="21"/>
          <w:szCs w:val="21"/>
          <w:lang w:eastAsia="en-GB"/>
        </w:rPr>
        <w:t>0.</w:t>
      </w:r>
      <w:r w:rsidRPr="000F5D7B">
        <w:rPr>
          <w:rFonts w:ascii="Courier New" w:eastAsia="Times New Roman" w:hAnsi="Courier New" w:cs="Courier New"/>
          <w:color w:val="000000"/>
          <w:sz w:val="21"/>
          <w:szCs w:val="21"/>
          <w:lang w:eastAsia="en-GB"/>
        </w:rPr>
        <w:t xml:space="preserve">5,  </w:t>
      </w:r>
      <w:r>
        <w:rPr>
          <w:rFonts w:ascii="Courier New" w:eastAsia="Times New Roman" w:hAnsi="Courier New" w:cs="Courier New"/>
          <w:color w:val="000000"/>
          <w:sz w:val="21"/>
          <w:szCs w:val="21"/>
          <w:lang w:eastAsia="en-GB"/>
        </w:rPr>
        <w:t>0.</w:t>
      </w:r>
      <w:r w:rsidRPr="000F5D7B">
        <w:rPr>
          <w:rFonts w:ascii="Courier New" w:eastAsia="Times New Roman" w:hAnsi="Courier New" w:cs="Courier New"/>
          <w:color w:val="000000"/>
          <w:sz w:val="21"/>
          <w:szCs w:val="21"/>
          <w:lang w:eastAsia="en-GB"/>
        </w:rPr>
        <w:t>5]]</w:t>
      </w:r>
    </w:p>
    <w:p w14:paraId="537C2F2D" w14:textId="11324D92" w:rsidR="004353DD" w:rsidRPr="00C21312" w:rsidRDefault="00074C10" w:rsidP="00C2131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Pr>
          <w:rFonts w:ascii="Courier New" w:eastAsia="Times New Roman" w:hAnsi="Courier New" w:cs="Courier New"/>
          <w:noProof/>
          <w:color w:val="000000"/>
          <w:sz w:val="21"/>
          <w:szCs w:val="21"/>
          <w:lang w:eastAsia="en-GB"/>
        </w:rPr>
        <mc:AlternateContent>
          <mc:Choice Requires="wps">
            <w:drawing>
              <wp:anchor distT="0" distB="0" distL="114300" distR="114300" simplePos="0" relativeHeight="251666432" behindDoc="0" locked="0" layoutInCell="1" allowOverlap="1" wp14:anchorId="207678F7" wp14:editId="5371779D">
                <wp:simplePos x="0" y="0"/>
                <wp:positionH relativeFrom="column">
                  <wp:posOffset>1534704</wp:posOffset>
                </wp:positionH>
                <wp:positionV relativeFrom="paragraph">
                  <wp:posOffset>98425</wp:posOffset>
                </wp:positionV>
                <wp:extent cx="849267" cy="11339"/>
                <wp:effectExtent l="0" t="0" r="27305" b="27305"/>
                <wp:wrapNone/>
                <wp:docPr id="173" name="Straight Connector 173"/>
                <wp:cNvGraphicFramePr/>
                <a:graphic xmlns:a="http://schemas.openxmlformats.org/drawingml/2006/main">
                  <a:graphicData uri="http://schemas.microsoft.com/office/word/2010/wordprocessingShape">
                    <wps:wsp>
                      <wps:cNvCnPr/>
                      <wps:spPr>
                        <a:xfrm>
                          <a:off x="0" y="0"/>
                          <a:ext cx="849267" cy="11339"/>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5E39A19F" id="Straight Connector 173" o:spid="_x0000_s1026" style="position:absolute;z-index:251666432;visibility:visible;mso-wrap-style:square;mso-wrap-distance-left:9pt;mso-wrap-distance-top:0;mso-wrap-distance-right:9pt;mso-wrap-distance-bottom:0;mso-position-horizontal:absolute;mso-position-horizontal-relative:text;mso-position-vertical:absolute;mso-position-vertical-relative:text" from="120.85pt,7.75pt" to="187.7pt,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" strokecolor="#ed7d31 [3205]" strokeweight=".5pt">
                <v:stroke joinstyle="miter"/>
              </v:line>
            </w:pict>
          </mc:Fallback>
        </mc:AlternateContent>
      </w:r>
      <w:r w:rsidR="00BD4382">
        <w:rPr>
          <w:rFonts w:ascii="Courier New" w:eastAsia="Times New Roman" w:hAnsi="Courier New" w:cs="Courier New"/>
          <w:color w:val="000000"/>
          <w:sz w:val="21"/>
          <w:szCs w:val="21"/>
          <w:lang w:eastAsia="en-GB"/>
        </w:rPr>
        <w:t>‘The’</w:t>
      </w:r>
      <w:r w:rsidR="00C51885">
        <w:rPr>
          <w:rFonts w:ascii="Courier New" w:eastAsia="Times New Roman" w:hAnsi="Courier New" w:cs="Courier New"/>
          <w:color w:val="000000"/>
          <w:sz w:val="21"/>
          <w:szCs w:val="21"/>
          <w:lang w:eastAsia="en-GB"/>
        </w:rPr>
        <w:t xml:space="preserve"> 0.8   0.4</w:t>
      </w:r>
    </w:p>
    <w:p w14:paraId="3E169082" w14:textId="4B7CF9C8" w:rsidR="009F3C99" w:rsidRPr="009F3C99" w:rsidRDefault="00BD4382" w:rsidP="001D4ABD">
      <w:pPr>
        <w:tabs>
          <w:tab w:val="left" w:pos="926"/>
        </w:tabs>
        <w:jc w:val="both"/>
        <w:rPr>
          <w:rFonts w:eastAsiaTheme="minorEastAsia"/>
        </w:rPr>
      </w:pPr>
      <w:r>
        <w:rPr>
          <w:rFonts w:eastAsiaTheme="minorEastAsia"/>
        </w:rPr>
        <w:t>‘quick’</w:t>
      </w:r>
      <w:r w:rsidR="00C51885">
        <w:rPr>
          <w:rFonts w:eastAsiaTheme="minorEastAsia"/>
        </w:rPr>
        <w:t xml:space="preserve">   </w:t>
      </w:r>
      <w:r w:rsidR="00941321">
        <w:rPr>
          <w:rFonts w:eastAsiaTheme="minorEastAsia"/>
        </w:rPr>
        <w:t xml:space="preserve"> 0</w:t>
      </w:r>
      <w:r w:rsidR="00C51885">
        <w:rPr>
          <w:rFonts w:eastAsiaTheme="minorEastAsia"/>
        </w:rPr>
        <w:t>.4           0.7</w:t>
      </w:r>
    </w:p>
    <w:p w14:paraId="26EB2103" w14:textId="7B3DED8E" w:rsidR="009F3C99" w:rsidRPr="009F3C99" w:rsidRDefault="00BD4382" w:rsidP="001D4ABD">
      <w:pPr>
        <w:tabs>
          <w:tab w:val="left" w:pos="926"/>
        </w:tabs>
        <w:jc w:val="both"/>
        <w:rPr>
          <w:rFonts w:eastAsiaTheme="minorEastAsia"/>
        </w:rPr>
      </w:pPr>
      <w:r>
        <w:rPr>
          <w:rFonts w:eastAsiaTheme="minorEastAsia"/>
        </w:rPr>
        <w:t>‘fox’</w:t>
      </w:r>
      <w:r w:rsidR="00C51885">
        <w:rPr>
          <w:rFonts w:eastAsiaTheme="minorEastAsia"/>
        </w:rPr>
        <w:t xml:space="preserve">       -0.5          0.5</w:t>
      </w:r>
    </w:p>
    <w:p w14:paraId="61B83767" w14:textId="10D665D6" w:rsidR="001D4ABD" w:rsidRDefault="0064093F" w:rsidP="006943FD">
      <w:pPr>
        <w:jc w:val="both"/>
      </w:pPr>
      <w:r>
        <w:t xml:space="preserve">The </w:t>
      </w:r>
      <w:r w:rsidR="00050FFD">
        <w:t>weights of terms in the document</w:t>
      </w:r>
      <w:r w:rsidR="00F5363A">
        <w:t xml:space="preserve"> </w:t>
      </w:r>
      <w:proofErr w:type="gramStart"/>
      <w:r w:rsidR="00F5363A">
        <w:t>is</w:t>
      </w:r>
      <w:proofErr w:type="gramEnd"/>
      <w:r w:rsidR="00F5363A">
        <w:t xml:space="preserve"> given in order.</w:t>
      </w:r>
    </w:p>
    <w:p w14:paraId="775BF30B" w14:textId="77777777" w:rsidR="00F5363A" w:rsidRDefault="00F5363A" w:rsidP="006943FD">
      <w:pPr>
        <w:jc w:val="both"/>
      </w:pPr>
    </w:p>
    <w:p w14:paraId="4FA99C92" w14:textId="0CADB8C7" w:rsidR="00CA39C4" w:rsidRDefault="00CA39C4" w:rsidP="006943FD">
      <w:pPr>
        <w:jc w:val="both"/>
      </w:pPr>
    </w:p>
    <w:p w14:paraId="7F965320" w14:textId="44FFF29A" w:rsidR="00F5363A" w:rsidRDefault="00F5363A" w:rsidP="006943FD">
      <w:pPr>
        <w:jc w:val="both"/>
      </w:pPr>
    </w:p>
    <w:p w14:paraId="2A0AE114" w14:textId="08DCBCF1" w:rsidR="00F5363A" w:rsidRDefault="00F5363A" w:rsidP="006943FD">
      <w:pPr>
        <w:jc w:val="both"/>
      </w:pPr>
    </w:p>
    <w:p w14:paraId="17492EF0" w14:textId="77777777" w:rsidR="00050FFD" w:rsidRDefault="00050FFD" w:rsidP="006943FD">
      <w:pPr>
        <w:jc w:val="both"/>
      </w:pPr>
    </w:p>
    <w:p w14:paraId="78660744" w14:textId="413AF209" w:rsidR="00E16F02" w:rsidRDefault="00E16F02" w:rsidP="003B5031">
      <w:pPr>
        <w:pStyle w:val="Heading2"/>
      </w:pPr>
      <w:bookmarkStart w:id="18" w:name="_Toc86205676"/>
      <w:r>
        <w:lastRenderedPageBreak/>
        <w:t xml:space="preserve">3.4 </w:t>
      </w:r>
      <w:r w:rsidR="001545E4">
        <w:t>Word Cloud</w:t>
      </w:r>
      <w:bookmarkEnd w:id="18"/>
    </w:p>
    <w:p w14:paraId="0212B27C" w14:textId="77777777" w:rsidR="00A976B5" w:rsidRPr="00A976B5" w:rsidRDefault="00A976B5" w:rsidP="00471D25">
      <w:pPr>
        <w:jc w:val="both"/>
      </w:pPr>
    </w:p>
    <w:p w14:paraId="42B9D5A0" w14:textId="15D18339" w:rsidR="00A57E44" w:rsidRDefault="001545E4" w:rsidP="00471D25">
      <w:pPr>
        <w:jc w:val="both"/>
      </w:pPr>
      <w:r>
        <w:t>Word Cloud</w:t>
      </w:r>
      <w:r w:rsidR="000704A3">
        <w:t xml:space="preserve"> </w:t>
      </w:r>
      <w:r w:rsidR="002F01A8">
        <w:t xml:space="preserve">is an application program interface </w:t>
      </w:r>
      <w:r w:rsidR="000429E5">
        <w:t xml:space="preserve">that is used for </w:t>
      </w:r>
      <w:r w:rsidR="00A57E44">
        <w:t xml:space="preserve">an </w:t>
      </w:r>
      <w:r w:rsidR="000429E5">
        <w:t>easy and clear representation of the words</w:t>
      </w:r>
      <w:r w:rsidR="00A57E44">
        <w:t xml:space="preserve"> which are related to each other in</w:t>
      </w:r>
      <w:r w:rsidR="00E3089E">
        <w:t xml:space="preserve"> </w:t>
      </w:r>
      <w:r w:rsidR="00A57E44">
        <w:t>a corpus.</w:t>
      </w:r>
      <w:r w:rsidR="00056A1E">
        <w:t xml:space="preserve"> </w:t>
      </w:r>
      <w:r>
        <w:t>Word Cloud</w:t>
      </w:r>
      <w:r w:rsidR="00056A1E">
        <w:t xml:space="preserve"> is a </w:t>
      </w:r>
      <w:r w:rsidR="00590251">
        <w:t xml:space="preserve">process of </w:t>
      </w:r>
      <w:r w:rsidR="00A93FAD">
        <w:t xml:space="preserve">coupling the trend chart with the words with </w:t>
      </w:r>
      <w:r w:rsidR="0017438E">
        <w:t xml:space="preserve">dynamic </w:t>
      </w:r>
      <w:r w:rsidR="00DE7076">
        <w:t xml:space="preserve">word clouds to </w:t>
      </w:r>
      <w:r w:rsidR="0017438E">
        <w:t>visua</w:t>
      </w:r>
      <w:r w:rsidR="00662D1D">
        <w:t>lize</w:t>
      </w:r>
      <w:r w:rsidR="004126F7">
        <w:t xml:space="preserve"> the </w:t>
      </w:r>
      <w:r w:rsidR="00E07690">
        <w:t xml:space="preserve">material </w:t>
      </w:r>
      <w:r w:rsidR="004F7F95">
        <w:t>content evolutions in a set of documents</w:t>
      </w:r>
      <w:r w:rsidR="004F7F95">
        <w:fldChar w:fldCharType="begin"/>
      </w:r>
      <w:r w:rsidR="004F7F95">
        <w:instrText xml:space="preserve"> ADDIN ZOTERO_ITEM CSL_CITATION {"citationID":"ytHf59dA","properties":{"formattedCitation":"(Cui et al., 2010)","plainCitation":"(Cui et al., 2010)","noteIndex":0},"citationItems":[{"id":148,"uris":["http://zotero.org/users/local/JDH5x0lp/items/WTXECDEH"],"uri":["http://zotero.org/users/local/JDH5x0lp/items/WTXECDEH"],"itemData":{"id":148,"type":"paper-conference","abstract":"In this paper, we introduce a visualization method that couples a trend chart with word clouds to illustrate temporal content evolutions in a set of documents. Specifically, we use a trend chart to encode the overall semantic evolution of document content over time. In our work, semantic evolution of a document collection is modeled by varied significance of document content, represented by a set of representative keywords, at different time points. At each time point, we also use a word cloud to depict the representative keywords. Since the words in a word cloud may vary one from another over time (e.g., words with increased importance), we use geometry meshes and an adaptive force-directed model to lay out word clouds to highlight the word differences between any two subsequent word clouds. Our method also ensures semantic coherence and spatial stability of word clouds over time. Our work is embodied in an interactive visual analysis system that helps users to perform text analysis and derive insights from a large collection of documents. Our preliminary evaluation demonstrates the usefulness and usability of our work.","container-title":"2010 IEEE Pacific Visualization Symposium (PacificVis)","DOI":"10.1109/PACIFICVIS.2010.5429600","event":"2010 IEEE Pacific Visualization Symposium (PacificVis)","note":"ISSN: 2165-8773","page":"121-128","source":"IEEE Xplore","title":"Context preserving dynamic word cloud visualization","author":[{"family":"Cui","given":"Weiwei"},{"family":"Wu","given":"Yingcai"},{"family":"Liu","given":"Shixia"},{"family":"Wei","given":"Furu"},{"family":"Zhou","given":"Michelle X."},{"family":"Qu","given":"Huamin"}],"issued":{"date-parts":[["2010",3]]}}}],"schema":"https://github.com/citation-style-language/schema/raw/master/csl-citation.json"} </w:instrText>
      </w:r>
      <w:r w:rsidR="004F7F95">
        <w:fldChar w:fldCharType="separate"/>
      </w:r>
      <w:r w:rsidR="004F7F95" w:rsidRPr="004F7F95">
        <w:rPr>
          <w:rFonts w:ascii="Calibri" w:hAnsi="Calibri" w:cs="Calibri"/>
        </w:rPr>
        <w:t>(Cui et al., 2010)</w:t>
      </w:r>
      <w:r w:rsidR="004F7F95">
        <w:fldChar w:fldCharType="end"/>
      </w:r>
      <w:r w:rsidR="004F7F95">
        <w:t>.</w:t>
      </w:r>
      <w:r w:rsidR="00590251">
        <w:t xml:space="preserve"> </w:t>
      </w:r>
    </w:p>
    <w:p w14:paraId="45D722F0" w14:textId="25643BAE" w:rsidR="00475DAE" w:rsidRDefault="00475DAE" w:rsidP="00471D25">
      <w:pPr>
        <w:jc w:val="both"/>
      </w:pPr>
      <w:r w:rsidRPr="00475DAE">
        <w:t xml:space="preserve">Although word clouds are more versatile than traditional time series views when it comes to displaying intricate word associations, they aren't usually built for side-by-side comparison. For example, the size and position of a word in distinct word clouds normally vary, and words regularly appear and depart over time. Exploring temporal trends of documents with varied time stamps is difficult using traditional word clouds. We present a versatile method for creating </w:t>
      </w:r>
      <w:r w:rsidR="00AD6C01">
        <w:t xml:space="preserve">a </w:t>
      </w:r>
      <w:r w:rsidR="001545E4" w:rsidRPr="00475DAE">
        <w:t>word cloud layout</w:t>
      </w:r>
      <w:r w:rsidRPr="00475DAE">
        <w:t xml:space="preserve"> tailored to such papers. To suit diverse user requirements, our technique can structure layouts according to multiple semantic-coherence criteria </w:t>
      </w:r>
      <w:r w:rsidR="00A701F7">
        <w:fldChar w:fldCharType="begin"/>
      </w:r>
      <w:r w:rsidR="00A701F7">
        <w:instrText xml:space="preserve"> ADDIN ZOTERO_ITEM CSL_CITATION {"citationID":"VcWBaPHO","properties":{"formattedCitation":"(Cui et al., 2010)","plainCitation":"(Cui et al., 2010)","noteIndex":0},"citationItems":[{"id":148,"uris":["http://zotero.org/users/local/JDH5x0lp/items/WTXECDEH"],"uri":["http://zotero.org/users/local/JDH5x0lp/items/WTXECDEH"],"itemData":{"id":148,"type":"paper-conference","abstract":"In this paper, we introduce a visualization method that couples a trend chart with word clouds to illustrate temporal content evolutions in a set of documents. Specifically, we use a trend chart to encode the overall semantic evolution of document content over time. In our work, semantic evolution of a document collection is modeled by varied significance of document content, represented by a set of representative keywords, at different time points. At each time point, we also use a word cloud to depict the representative keywords. Since the words in a word cloud may vary one from another over time (e.g., words with increased importance), we use geometry meshes and an adaptive force-directed model to lay out word clouds to highlight the word differences between any two subsequent word clouds. Our method also ensures semantic coherence and spatial stability of word clouds over time. Our work is embodied in an interactive visual analysis system that helps users to perform text analysis and derive insights from a large collection of documents. Our preliminary evaluation demonstrates the usefulness and usability of our work.","container-title":"2010 IEEE Pacific Visualization Symposium (PacificVis)","DOI":"10.1109/PACIFICVIS.2010.5429600","event":"2010 IEEE Pacific Visualization Symposium (PacificVis)","note":"ISSN: 2165-8773","page":"121-128","source":"IEEE Xplore","title":"Context preserving dynamic word cloud visualization","author":[{"family":"Cui","given":"Weiwei"},{"family":"Wu","given":"Yingcai"},{"family":"Liu","given":"Shixia"},{"family":"Wei","given":"Furu"},{"family":"Zhou","given":"Michelle X."},{"family":"Qu","given":"Huamin"}],"issued":{"date-parts":[["2010",3]]}}}],"schema":"https://github.com/citation-style-language/schema/raw/master/csl-citation.json"} </w:instrText>
      </w:r>
      <w:r w:rsidR="00A701F7">
        <w:fldChar w:fldCharType="separate"/>
      </w:r>
      <w:r w:rsidR="00A701F7" w:rsidRPr="00A701F7">
        <w:rPr>
          <w:rFonts w:ascii="Calibri" w:hAnsi="Calibri" w:cs="Calibri"/>
        </w:rPr>
        <w:t>(Cui et al., 2010)</w:t>
      </w:r>
      <w:r w:rsidR="00A701F7">
        <w:fldChar w:fldCharType="end"/>
      </w:r>
      <w:r w:rsidRPr="00475DAE">
        <w:t>.</w:t>
      </w:r>
    </w:p>
    <w:p w14:paraId="3863AC77" w14:textId="27A9F97D" w:rsidR="00BB7BDA" w:rsidRDefault="00BB7BDA" w:rsidP="00471D25">
      <w:pPr>
        <w:jc w:val="both"/>
      </w:pPr>
      <w:r w:rsidRPr="00BB7BDA">
        <w:t xml:space="preserve">Pipeline for creating </w:t>
      </w:r>
      <w:r>
        <w:t xml:space="preserve">a </w:t>
      </w:r>
      <w:r w:rsidRPr="00BB7BDA">
        <w:t>word cloud</w:t>
      </w:r>
      <w:r w:rsidR="001545E4" w:rsidRPr="00BB7BDA">
        <w:t xml:space="preserve">. </w:t>
      </w:r>
      <w:r w:rsidRPr="00BB7BDA">
        <w:t>A group of words is retrieved from a collection of documents to start the pipeline (see Figure a). Then, based on their properties, we put all extracted words on a 2D plane (see Figure b)</w:t>
      </w:r>
      <w:r w:rsidR="001545E4" w:rsidRPr="00BB7BDA">
        <w:t xml:space="preserve">. </w:t>
      </w:r>
      <w:r w:rsidRPr="00BB7BDA">
        <w:t xml:space="preserve">filter out any unimportant or unrelated words from the 2D plane (see Figure c) and generates a triangular mesh using </w:t>
      </w:r>
      <w:proofErr w:type="spellStart"/>
      <w:r w:rsidRPr="00BB7BDA">
        <w:t>Oelau</w:t>
      </w:r>
      <w:proofErr w:type="spellEnd"/>
      <w:r w:rsidRPr="00BB7BDA">
        <w:t>-nay triangulation" on the remaining points, each of which is at the centre of a word. The font size of each word is determined by the frequency of that word at that moment (see Figure d). Finally, to alter point placements and get a suitable layout, we use an adapted force-directed algorithm (see Figure e)</w:t>
      </w:r>
      <w:r w:rsidR="004D06E0">
        <w:fldChar w:fldCharType="begin"/>
      </w:r>
      <w:r w:rsidR="004D06E0">
        <w:instrText xml:space="preserve"> ADDIN ZOTERO_ITEM CSL_CITATION {"citationID":"qQMLmH6v","properties":{"formattedCitation":"(Cui et al., 2010)","plainCitation":"(Cui et al., 2010)","noteIndex":0},"citationItems":[{"id":148,"uris":["http://zotero.org/users/local/JDH5x0lp/items/WTXECDEH"],"uri":["http://zotero.org/users/local/JDH5x0lp/items/WTXECDEH"],"itemData":{"id":148,"type":"paper-conference","abstract":"In this paper, we introduce a visualization method that couples a trend chart with word clouds to illustrate temporal content evolutions in a set of documents. Specifically, we use a trend chart to encode the overall semantic evolution of document content over time. In our work, semantic evolution of a document collection is modeled by varied significance of document content, represented by a set of representative keywords, at different time points. At each time point, we also use a word cloud to depict the representative keywords. Since the words in a word cloud may vary one from another over time (e.g., words with increased importance), we use geometry meshes and an adaptive force-directed model to lay out word clouds to highlight the word differences between any two subsequent word clouds. Our method also ensures semantic coherence and spatial stability of word clouds over time. Our work is embodied in an interactive visual analysis system that helps users to perform text analysis and derive insights from a large collection of documents. Our preliminary evaluation demonstrates the usefulness and usability of our work.","container-title":"2010 IEEE Pacific Visualization Symposium (PacificVis)","DOI":"10.1109/PACIFICVIS.2010.5429600","event":"2010 IEEE Pacific Visualization Symposium (PacificVis)","note":"ISSN: 2165-8773","page":"121-128","source":"IEEE Xplore","title":"Context preserving dynamic word cloud visualization","author":[{"family":"Cui","given":"Weiwei"},{"family":"Wu","given":"Yingcai"},{"family":"Liu","given":"Shixia"},{"family":"Wei","given":"Furu"},{"family":"Zhou","given":"Michelle X."},{"family":"Qu","given":"Huamin"}],"issued":{"date-parts":[["2010",3]]}}}],"schema":"https://github.com/citation-style-language/schema/raw/master/csl-citation.json"} </w:instrText>
      </w:r>
      <w:r w:rsidR="004D06E0">
        <w:fldChar w:fldCharType="separate"/>
      </w:r>
      <w:r w:rsidR="004D06E0" w:rsidRPr="004D06E0">
        <w:rPr>
          <w:rFonts w:ascii="Calibri" w:hAnsi="Calibri" w:cs="Calibri"/>
        </w:rPr>
        <w:t>(Cui et al., 2010)</w:t>
      </w:r>
      <w:r w:rsidR="004D06E0">
        <w:fldChar w:fldCharType="end"/>
      </w:r>
      <w:r w:rsidRPr="00BB7BDA">
        <w:t>.</w:t>
      </w:r>
    </w:p>
    <w:p w14:paraId="3ED4FC17" w14:textId="77777777" w:rsidR="00655C7B" w:rsidRDefault="00655C7B" w:rsidP="00471D25">
      <w:pPr>
        <w:jc w:val="both"/>
      </w:pPr>
    </w:p>
    <w:p w14:paraId="2C64471F" w14:textId="77777777" w:rsidR="002024C6" w:rsidRDefault="0091226E" w:rsidP="002024C6">
      <w:pPr>
        <w:keepNext/>
        <w:jc w:val="both"/>
      </w:pPr>
      <w:r>
        <w:rPr>
          <w:noProof/>
        </w:rPr>
        <w:drawing>
          <wp:inline distT="0" distB="0" distL="0" distR="0" wp14:anchorId="1D368BE3" wp14:editId="36E56390">
            <wp:extent cx="5240655" cy="1064260"/>
            <wp:effectExtent l="0" t="0" r="0" b="0"/>
            <wp:docPr id="3" name="Picture 3" descr="Figure 2: - Pipeline for creating a semantic and stable word cloud layout: (a) Extracting an initial set of words from all the documents with different time stamps; (b) Placing the extracted words on the 2D plane using multidimensional scaling; (c) Filtering out unrelated words for a specified time slot; (d) Triangulating the remaining words; (d) Optimizing the layout by a force-directed algorith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2: - Pipeline for creating a semantic and stable word cloud layout: (a) Extracting an initial set of words from all the documents with different time stamps; (b) Placing the extracted words on the 2D plane using multidimensional scaling; (c) Filtering out unrelated words for a specified time slot; (d) Triangulating the remaining words; (d) Optimizing the layout by a force-directed algorithm."/>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40655" cy="1064260"/>
                    </a:xfrm>
                    <a:prstGeom prst="rect">
                      <a:avLst/>
                    </a:prstGeom>
                    <a:noFill/>
                    <a:ln>
                      <a:noFill/>
                    </a:ln>
                  </pic:spPr>
                </pic:pic>
              </a:graphicData>
            </a:graphic>
          </wp:inline>
        </w:drawing>
      </w:r>
    </w:p>
    <w:p w14:paraId="188C7F5C" w14:textId="0B797C57" w:rsidR="0091226E" w:rsidRDefault="002024C6" w:rsidP="00557114">
      <w:pPr>
        <w:pStyle w:val="Caption"/>
        <w:jc w:val="center"/>
      </w:pPr>
      <w:bookmarkStart w:id="19" w:name="_Toc86123014"/>
      <w:r>
        <w:t xml:space="preserve">Figure </w:t>
      </w:r>
      <w:r w:rsidR="00130A9D">
        <w:fldChar w:fldCharType="begin"/>
      </w:r>
      <w:r w:rsidR="00130A9D">
        <w:instrText xml:space="preserve"> SEQ Figure \* ARABIC </w:instrText>
      </w:r>
      <w:r w:rsidR="00130A9D">
        <w:fldChar w:fldCharType="separate"/>
      </w:r>
      <w:r w:rsidR="00E703C5">
        <w:rPr>
          <w:noProof/>
        </w:rPr>
        <w:t>3</w:t>
      </w:r>
      <w:r w:rsidR="00130A9D">
        <w:rPr>
          <w:noProof/>
        </w:rPr>
        <w:fldChar w:fldCharType="end"/>
      </w:r>
      <w:r>
        <w:t xml:space="preserve"> </w:t>
      </w:r>
      <w:r w:rsidRPr="001F1A45">
        <w:t>The pipeline for creating a semantic and stable word cloud layout</w:t>
      </w:r>
      <w:r w:rsidR="00557114">
        <w:t xml:space="preserve"> </w:t>
      </w:r>
      <w:r w:rsidR="00557114">
        <w:fldChar w:fldCharType="begin"/>
      </w:r>
      <w:r w:rsidR="00557114">
        <w:instrText xml:space="preserve"> ADDIN ZOTERO_ITEM CSL_CITATION {"citationID":"NTXFpvJr","properties":{"formattedCitation":"(Cui et al., 2010)","plainCitation":"(Cui et al., 2010)","noteIndex":0},"citationItems":[{"id":148,"uris":["http://zotero.org/users/local/JDH5x0lp/items/WTXECDEH"],"uri":["http://zotero.org/users/local/JDH5x0lp/items/WTXECDEH"],"itemData":{"id":148,"type":"paper-conference","abstract":"In this paper, we introduce a visualization method that couples a trend chart with word clouds to illustrate temporal content evolutions in a set of documents. Specifically, we use a trend chart to encode the overall semantic evolution of document content over time. In our work, semantic evolution of a document collection is modeled by varied significance of document content, represented by a set of representative keywords, at different time points. At each time point, we also use a word cloud to depict the representative keywords. Since the words in a word cloud may vary one from another over time (e.g., words with increased importance), we use geometry meshes and an adaptive force-directed model to lay out word clouds to highlight the word differences between any two subsequent word clouds. Our method also ensures semantic coherence and spatial stability of word clouds over time. Our work is embodied in an interactive visual analysis system that helps users to perform text analysis and derive insights from a large collection of documents. Our preliminary evaluation demonstrates the usefulness and usability of our work.","container-title":"2010 IEEE Pacific Visualization Symposium (PacificVis)","DOI":"10.1109/PACIFICVIS.2010.5429600","event":"2010 IEEE Pacific Visualization Symposium (PacificVis)","note":"ISSN: 2165-8773","page":"121-128","source":"IEEE Xplore","title":"Context preserving dynamic word cloud visualization","author":[{"family":"Cui","given":"Weiwei"},{"family":"Wu","given":"Yingcai"},{"family":"Liu","given":"Shixia"},{"family":"Wei","given":"Furu"},{"family":"Zhou","given":"Michelle X."},{"family":"Qu","given":"Huamin"}],"issued":{"date-parts":[["2010",3]]}}}],"schema":"https://github.com/citation-style-language/schema/raw/master/csl-citation.json"} </w:instrText>
      </w:r>
      <w:r w:rsidR="00557114">
        <w:fldChar w:fldCharType="separate"/>
      </w:r>
      <w:r w:rsidR="00557114" w:rsidRPr="00557114">
        <w:rPr>
          <w:rFonts w:ascii="Calibri" w:hAnsi="Calibri" w:cs="Calibri"/>
        </w:rPr>
        <w:t>(Cui et al., 2010)</w:t>
      </w:r>
      <w:bookmarkEnd w:id="19"/>
      <w:r w:rsidR="00557114">
        <w:fldChar w:fldCharType="end"/>
      </w:r>
    </w:p>
    <w:p w14:paraId="0AC62C5E" w14:textId="77777777" w:rsidR="00252A32" w:rsidRPr="00252A32" w:rsidRDefault="00252A32" w:rsidP="00252A32"/>
    <w:p w14:paraId="30ACF10E" w14:textId="64367CFA" w:rsidR="009F7F5E" w:rsidRPr="009F7F5E" w:rsidRDefault="009F7F5E" w:rsidP="009F7F5E">
      <w:r>
        <w:t>Steps:</w:t>
      </w:r>
    </w:p>
    <w:p w14:paraId="46EF44AA" w14:textId="30909B57" w:rsidR="00655C7B" w:rsidRDefault="00952639" w:rsidP="00710CFF">
      <w:pPr>
        <w:pStyle w:val="ListParagraph"/>
        <w:numPr>
          <w:ilvl w:val="0"/>
          <w:numId w:val="8"/>
        </w:numPr>
        <w:jc w:val="both"/>
      </w:pPr>
      <w:r>
        <w:t xml:space="preserve">Initially set of words with different timestamps are generated from the </w:t>
      </w:r>
      <w:r w:rsidR="00046344">
        <w:t>documents.</w:t>
      </w:r>
    </w:p>
    <w:p w14:paraId="3BEEE45C" w14:textId="0F6F47D3" w:rsidR="00AE63A5" w:rsidRDefault="004D3A97" w:rsidP="00710CFF">
      <w:pPr>
        <w:pStyle w:val="ListParagraph"/>
        <w:numPr>
          <w:ilvl w:val="0"/>
          <w:numId w:val="8"/>
        </w:numPr>
        <w:jc w:val="both"/>
      </w:pPr>
      <w:r w:rsidRPr="004D3A97">
        <w:t xml:space="preserve">Multidimensional scaling is used to place the extracted words on a 2D </w:t>
      </w:r>
      <w:r w:rsidR="00046344" w:rsidRPr="004D3A97">
        <w:t>plane</w:t>
      </w:r>
      <w:r w:rsidR="00046344">
        <w:t>.</w:t>
      </w:r>
    </w:p>
    <w:p w14:paraId="53CB120C" w14:textId="58B4CEB0" w:rsidR="00550DF5" w:rsidRDefault="00A660FC" w:rsidP="00710CFF">
      <w:pPr>
        <w:pStyle w:val="ListParagraph"/>
        <w:numPr>
          <w:ilvl w:val="0"/>
          <w:numId w:val="8"/>
        </w:numPr>
        <w:jc w:val="both"/>
      </w:pPr>
      <w:r>
        <w:t xml:space="preserve">Unrelated words are filtered out at this </w:t>
      </w:r>
      <w:r w:rsidR="00046344">
        <w:t>step.</w:t>
      </w:r>
    </w:p>
    <w:p w14:paraId="3A95E05B" w14:textId="18D10D16" w:rsidR="001E3F7C" w:rsidRDefault="00D623D3" w:rsidP="00710CFF">
      <w:pPr>
        <w:pStyle w:val="ListParagraph"/>
        <w:numPr>
          <w:ilvl w:val="0"/>
          <w:numId w:val="8"/>
        </w:numPr>
        <w:jc w:val="both"/>
      </w:pPr>
      <w:r>
        <w:t xml:space="preserve">The remaining words are </w:t>
      </w:r>
      <w:r w:rsidR="00413589">
        <w:t xml:space="preserve">set up in a </w:t>
      </w:r>
      <w:r w:rsidR="00046344">
        <w:t>network.</w:t>
      </w:r>
    </w:p>
    <w:p w14:paraId="7B4873AC" w14:textId="3EF9C0AF" w:rsidR="00C736A9" w:rsidRDefault="0046023F" w:rsidP="00033E74">
      <w:pPr>
        <w:pStyle w:val="ListParagraph"/>
        <w:numPr>
          <w:ilvl w:val="0"/>
          <w:numId w:val="8"/>
        </w:numPr>
        <w:jc w:val="both"/>
      </w:pPr>
      <w:r w:rsidRPr="0046023F">
        <w:t>Optimising the arrangement using a force-directed method</w:t>
      </w:r>
      <w:r w:rsidR="00D20AF3">
        <w:t xml:space="preserve"> </w:t>
      </w:r>
      <w:r w:rsidR="00D20AF3">
        <w:fldChar w:fldCharType="begin"/>
      </w:r>
      <w:r w:rsidR="00D20AF3">
        <w:instrText xml:space="preserve"> ADDIN ZOTERO_ITEM CSL_CITATION {"citationID":"Wv1uxvX1","properties":{"formattedCitation":"(Cui et al., 2010)","plainCitation":"(Cui et al., 2010)","noteIndex":0},"citationItems":[{"id":148,"uris":["http://zotero.org/users/local/JDH5x0lp/items/WTXECDEH"],"uri":["http://zotero.org/users/local/JDH5x0lp/items/WTXECDEH"],"itemData":{"id":148,"type":"paper-conference","abstract":"In this paper, we introduce a visualization method that couples a trend chart with word clouds to illustrate temporal content evolutions in a set of documents. Specifically, we use a trend chart to encode the overall semantic evolution of document content over time. In our work, semantic evolution of a document collection is modeled by varied significance of document content, represented by a set of representative keywords, at different time points. At each time point, we also use a word cloud to depict the representative keywords. Since the words in a word cloud may vary one from another over time (e.g., words with increased importance), we use geometry meshes and an adaptive force-directed model to lay out word clouds to highlight the word differences between any two subsequent word clouds. Our method also ensures semantic coherence and spatial stability of word clouds over time. Our work is embodied in an interactive visual analysis system that helps users to perform text analysis and derive insights from a large collection of documents. Our preliminary evaluation demonstrates the usefulness and usability of our work.","container-title":"2010 IEEE Pacific Visualization Symposium (PacificVis)","DOI":"10.1109/PACIFICVIS.2010.5429600","event":"2010 IEEE Pacific Visualization Symposium (PacificVis)","note":"ISSN: 2165-8773","page":"121-128","source":"IEEE Xplore","title":"Context preserving dynamic word cloud visualization","author":[{"family":"Cui","given":"Weiwei"},{"family":"Wu","given":"Yingcai"},{"family":"Liu","given":"Shixia"},{"family":"Wei","given":"Furu"},{"family":"Zhou","given":"Michelle X."},{"family":"Qu","given":"Huamin"}],"issued":{"date-parts":[["2010",3]]}}}],"schema":"https://github.com/citation-style-language/schema/raw/master/csl-citation.json"} </w:instrText>
      </w:r>
      <w:r w:rsidR="00D20AF3">
        <w:fldChar w:fldCharType="separate"/>
      </w:r>
      <w:r w:rsidR="00D20AF3" w:rsidRPr="00D20AF3">
        <w:rPr>
          <w:rFonts w:ascii="Calibri" w:hAnsi="Calibri" w:cs="Calibri"/>
        </w:rPr>
        <w:t>(Cui et al., 2010)</w:t>
      </w:r>
      <w:r w:rsidR="00D20AF3">
        <w:fldChar w:fldCharType="end"/>
      </w:r>
      <w:r w:rsidR="00C6460F" w:rsidRPr="00C6460F">
        <w:t>.</w:t>
      </w:r>
    </w:p>
    <w:p w14:paraId="0E61C9D3" w14:textId="52D8B9FA" w:rsidR="00033E74" w:rsidRDefault="00033E74" w:rsidP="00033E74">
      <w:pPr>
        <w:jc w:val="both"/>
      </w:pPr>
    </w:p>
    <w:p w14:paraId="30F863E6" w14:textId="471DF290" w:rsidR="00033E74" w:rsidRDefault="00046344" w:rsidP="00033E74">
      <w:pPr>
        <w:jc w:val="both"/>
      </w:pPr>
      <w:r>
        <w:t xml:space="preserve">Input: </w:t>
      </w:r>
      <w:r w:rsidR="007E0A46">
        <w:t xml:space="preserve">Top words from the </w:t>
      </w:r>
      <w:r w:rsidR="007B474E">
        <w:t>corpus</w:t>
      </w:r>
    </w:p>
    <w:p w14:paraId="166F3E36" w14:textId="5DCEDAB3" w:rsidR="0072638E" w:rsidRPr="00432640" w:rsidRDefault="0072638E" w:rsidP="0072638E">
      <w:pPr>
        <w:jc w:val="both"/>
      </w:pPr>
      <w:r>
        <w:t>Word cloud :</w:t>
      </w:r>
    </w:p>
    <w:p w14:paraId="5C382EA3" w14:textId="77777777" w:rsidR="00FB1411" w:rsidRDefault="00FB1411" w:rsidP="00FB1411">
      <w:pPr>
        <w:pStyle w:val="ListParagraph"/>
        <w:keepNext/>
        <w:jc w:val="center"/>
      </w:pPr>
      <w:r>
        <w:rPr>
          <w:b/>
          <w:bCs/>
          <w:noProof/>
        </w:rPr>
        <w:lastRenderedPageBreak/>
        <w:drawing>
          <wp:inline distT="0" distB="0" distL="0" distR="0" wp14:anchorId="2050D41B" wp14:editId="48F53350">
            <wp:extent cx="2346880" cy="1355090"/>
            <wp:effectExtent l="0" t="0" r="0" b="0"/>
            <wp:docPr id="114" name="Picture 11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2432558" cy="1404561"/>
                    </a:xfrm>
                    <a:prstGeom prst="rect">
                      <a:avLst/>
                    </a:prstGeom>
                  </pic:spPr>
                </pic:pic>
              </a:graphicData>
            </a:graphic>
          </wp:inline>
        </w:drawing>
      </w:r>
    </w:p>
    <w:p w14:paraId="04E54C2C" w14:textId="24A93314" w:rsidR="007A732B" w:rsidRDefault="00FB1411" w:rsidP="00FB1411">
      <w:pPr>
        <w:pStyle w:val="Caption"/>
        <w:jc w:val="center"/>
      </w:pPr>
      <w:bookmarkStart w:id="20" w:name="_Toc86123015"/>
      <w:r>
        <w:t xml:space="preserve">Figure </w:t>
      </w:r>
      <w:r w:rsidR="00130A9D">
        <w:fldChar w:fldCharType="begin"/>
      </w:r>
      <w:r w:rsidR="00130A9D">
        <w:instrText xml:space="preserve"> SEQ Figure \* ARABIC </w:instrText>
      </w:r>
      <w:r w:rsidR="00130A9D">
        <w:fldChar w:fldCharType="separate"/>
      </w:r>
      <w:r w:rsidR="00E703C5">
        <w:rPr>
          <w:noProof/>
        </w:rPr>
        <w:t>4</w:t>
      </w:r>
      <w:r w:rsidR="00130A9D">
        <w:rPr>
          <w:noProof/>
        </w:rPr>
        <w:fldChar w:fldCharType="end"/>
      </w:r>
      <w:r>
        <w:t xml:space="preserve"> Word cloud representation</w:t>
      </w:r>
      <w:bookmarkEnd w:id="20"/>
    </w:p>
    <w:p w14:paraId="46476CDB" w14:textId="3CE355BD" w:rsidR="0091226E" w:rsidRPr="00715893" w:rsidRDefault="0091226E" w:rsidP="00471D25">
      <w:pPr>
        <w:jc w:val="both"/>
      </w:pPr>
    </w:p>
    <w:p w14:paraId="2B021AD4" w14:textId="48C85A7D" w:rsidR="00A976B5" w:rsidRDefault="00E16F02" w:rsidP="00B52126">
      <w:pPr>
        <w:pStyle w:val="Heading2"/>
      </w:pPr>
      <w:bookmarkStart w:id="21" w:name="_Toc86205677"/>
      <w:r>
        <w:t>3.5 Wordnet</w:t>
      </w:r>
      <w:bookmarkEnd w:id="21"/>
    </w:p>
    <w:p w14:paraId="21170384" w14:textId="397BEE43" w:rsidR="00E92F29" w:rsidRDefault="00CF684D" w:rsidP="008F3E35">
      <w:pPr>
        <w:jc w:val="both"/>
      </w:pPr>
      <w:r>
        <w:t xml:space="preserve">The term </w:t>
      </w:r>
      <w:r w:rsidR="003040CB">
        <w:t xml:space="preserve">wordnet means a word network. </w:t>
      </w:r>
      <w:r w:rsidR="009A6A91">
        <w:t xml:space="preserve">Wordnet is a process of </w:t>
      </w:r>
      <w:r w:rsidR="00E12534">
        <w:t>illustrating</w:t>
      </w:r>
      <w:r w:rsidR="00923367">
        <w:t xml:space="preserve"> the relation</w:t>
      </w:r>
      <w:r w:rsidR="00EE7F49">
        <w:t>(</w:t>
      </w:r>
      <w:r w:rsidR="00A12FD9">
        <w:t>similarity or dissimilarity</w:t>
      </w:r>
      <w:r w:rsidR="00EE7F49">
        <w:t>)</w:t>
      </w:r>
      <w:r w:rsidR="00923367">
        <w:t xml:space="preserve"> between the words from different documents</w:t>
      </w:r>
      <w:r w:rsidR="00A12FD9">
        <w:t>,</w:t>
      </w:r>
      <w:r w:rsidR="009D2384">
        <w:t xml:space="preserve"> graphically</w:t>
      </w:r>
      <w:r w:rsidR="00CC1250">
        <w:t xml:space="preserve"> in a network</w:t>
      </w:r>
      <w:r w:rsidR="009D2384">
        <w:t xml:space="preserve">. </w:t>
      </w:r>
      <w:r w:rsidR="006E4697">
        <w:t xml:space="preserve">The network consists of </w:t>
      </w:r>
      <w:r w:rsidR="009E044E">
        <w:t xml:space="preserve">nodes and edges. Nodes represent the </w:t>
      </w:r>
      <w:proofErr w:type="gramStart"/>
      <w:r w:rsidR="009E044E">
        <w:t>words</w:t>
      </w:r>
      <w:proofErr w:type="gramEnd"/>
      <w:r w:rsidR="009E044E">
        <w:t xml:space="preserve"> </w:t>
      </w:r>
      <w:r w:rsidR="00BA7E24">
        <w:t xml:space="preserve">and the edges represent the </w:t>
      </w:r>
      <w:r w:rsidR="00BE57C4">
        <w:t>similarity or dis-similarity metrics between those words</w:t>
      </w:r>
      <w:r w:rsidR="008F7F58">
        <w:t xml:space="preserve"> in the corpus. </w:t>
      </w:r>
      <w:r w:rsidR="005841BF">
        <w:t>The similarity or dissimilarity among words can be calculated by cosine similarity metrics.</w:t>
      </w:r>
      <w:r w:rsidR="004C2B76">
        <w:t xml:space="preserve"> </w:t>
      </w:r>
      <w:proofErr w:type="spellStart"/>
      <w:r w:rsidR="004C2B76">
        <w:t>NetworkX</w:t>
      </w:r>
      <w:proofErr w:type="spellEnd"/>
      <w:r w:rsidR="004C2B76">
        <w:t xml:space="preserve"> is a python package that is used to generate wordnet.</w:t>
      </w:r>
    </w:p>
    <w:p w14:paraId="62703FE1" w14:textId="3BA7DAD0" w:rsidR="008F3E35" w:rsidRDefault="008F3E35" w:rsidP="008F3E35">
      <w:pPr>
        <w:jc w:val="both"/>
      </w:pPr>
      <w:proofErr w:type="spellStart"/>
      <w:r w:rsidRPr="008F3E35">
        <w:t>NetworkX</w:t>
      </w:r>
      <w:proofErr w:type="spellEnd"/>
      <w:r w:rsidRPr="008F3E35">
        <w:t xml:space="preserve"> is a Python library that allows you to explore and analyse networks and network methods. Simple graphs, directed graphs, graphs with parallel edges, and graphs with self</w:t>
      </w:r>
      <w:r w:rsidR="001A12D1">
        <w:t>-</w:t>
      </w:r>
      <w:r w:rsidRPr="008F3E35">
        <w:t xml:space="preserve">loops are all represented by the core package's data structures. </w:t>
      </w:r>
      <w:proofErr w:type="spellStart"/>
      <w:r w:rsidRPr="008F3E35">
        <w:t>NetworkX</w:t>
      </w:r>
      <w:proofErr w:type="spellEnd"/>
      <w:r w:rsidRPr="008F3E35">
        <w:t xml:space="preserve"> graphs can have any (</w:t>
      </w:r>
      <w:proofErr w:type="spellStart"/>
      <w:r w:rsidRPr="008F3E35">
        <w:t>hashable</w:t>
      </w:r>
      <w:proofErr w:type="spellEnd"/>
      <w:r w:rsidRPr="008F3E35">
        <w:t xml:space="preserve">) Python object as a node, and edges can have any data as an edge; this flexibility made </w:t>
      </w:r>
      <w:proofErr w:type="spellStart"/>
      <w:r w:rsidRPr="008F3E35">
        <w:t>NetworkX</w:t>
      </w:r>
      <w:proofErr w:type="spellEnd"/>
      <w:r w:rsidRPr="008F3E35">
        <w:t xml:space="preserve"> excellent for expressing networks in a variety of scientific domains. Many graph algorithms are implemented in addition to the basic data structures for determining network attributes and structure metrics, such as shortest paths, betweenness centrality, clustering, and degree distribution, among others. </w:t>
      </w:r>
      <w:proofErr w:type="spellStart"/>
      <w:r w:rsidRPr="008F3E35">
        <w:t>NetworkX</w:t>
      </w:r>
      <w:proofErr w:type="spellEnd"/>
      <w:r w:rsidRPr="008F3E35">
        <w:t xml:space="preserve"> includes generators for several classic graphs and common graph models, including the </w:t>
      </w:r>
      <w:proofErr w:type="spellStart"/>
      <w:r w:rsidRPr="008F3E35">
        <w:t>Erdoes-Renyi</w:t>
      </w:r>
      <w:proofErr w:type="spellEnd"/>
      <w:r w:rsidRPr="008F3E35">
        <w:t xml:space="preserve">, Small World, and </w:t>
      </w:r>
      <w:proofErr w:type="spellStart"/>
      <w:r w:rsidRPr="008F3E35">
        <w:t>Barabasi</w:t>
      </w:r>
      <w:proofErr w:type="spellEnd"/>
      <w:r w:rsidRPr="008F3E35">
        <w:t>-Albert models, as well as the ability to read and write many graph formats for eas</w:t>
      </w:r>
      <w:r w:rsidR="001A12D1">
        <w:t>y</w:t>
      </w:r>
      <w:r w:rsidRPr="008F3E35">
        <w:t xml:space="preserve"> interchange with existing data. </w:t>
      </w:r>
      <w:proofErr w:type="spellStart"/>
      <w:r w:rsidRPr="008F3E35">
        <w:t>NetworkX</w:t>
      </w:r>
      <w:proofErr w:type="spellEnd"/>
      <w:r w:rsidRPr="008F3E35">
        <w:t xml:space="preserve"> is a strong tool for scientific computations because of the Python programming language's ease of use and flexibility, as well as its connection to the SciPy tools. We share some of our recent work on coupled oscillator synchronisation to show how </w:t>
      </w:r>
      <w:proofErr w:type="spellStart"/>
      <w:r w:rsidRPr="008F3E35">
        <w:t>NetworkX</w:t>
      </w:r>
      <w:proofErr w:type="spellEnd"/>
      <w:r w:rsidRPr="008F3E35">
        <w:t xml:space="preserve"> facilitates research in the field of computational networks</w:t>
      </w:r>
      <w:r w:rsidR="00784AAA">
        <w:fldChar w:fldCharType="begin"/>
      </w:r>
      <w:r w:rsidR="00784AAA">
        <w:instrText xml:space="preserve"> ADDIN ZOTERO_ITEM CSL_CITATION {"citationID":"BnmJa5P4","properties":{"formattedCitation":"(Hagberg et al., 2008)","plainCitation":"(Hagberg et al., 2008)","noteIndex":0},"citationItems":[{"id":196,"uris":["http://zotero.org/users/local/JDH5x0lp/items/PBKZWT34"],"uri":["http://zotero.org/users/local/JDH5x0lp/items/PBKZWT34"],"itemData":{"id":196,"type":"report","abstract":"NetworkX is a Python language package for exploration and analysis of networks and network algorithms. The core package provides data structures for representing many types of networks, or graphs, including simple graphs, directed graphs, and graphs with parallel edges and self loops. The nodes in NetworkX graphs can be any (hashable) Python object and edges can contain arbitrary data; this flexibility mades NetworkX ideal for representing networks found in many different scientific fields. In addition to the basic data structures many graph algorithms are implemented for calculating network properties and structure measures: shortest paths, betweenness centrality, clustering, and degree distribution and many more. NetworkX can read and write various graph formats for eash exchange with existing data, and provides generators for many classic graphs and popular graph models, such as the Erdoes-Renyi, Small World, and Barabasi-Albert models, are included. The ease-of-use and flexibility of the Python programming language together with connection to the SciPy tools make NetworkX a powerful tool for scientific computations. We discuss some of our recent work studying synchronization of coupled oscillators to demonstrate how NetworkX enables research in the field of computational networks.","language":"English","number":"LA-UR-08-05495; LA-UR-08-5495","publisher":"Los Alamos National Lab. (LANL), Los Alamos, NM (United States)","source":"www.osti.gov","title":"Exploring network structure, dynamics, and function using networkx","URL":"https://www.osti.gov/biblio/960616","author":[{"family":"Hagberg","given":"Aric"},{"family":"Swart","given":"Pieter"},{"family":"S Chult","given":"Daniel"}],"accessed":{"date-parts":[["2021",10,15]]},"issued":{"date-parts":[["2008",1,1]]}}}],"schema":"https://github.com/citation-style-language/schema/raw/master/csl-citation.json"} </w:instrText>
      </w:r>
      <w:r w:rsidR="00784AAA">
        <w:fldChar w:fldCharType="separate"/>
      </w:r>
      <w:r w:rsidR="00784AAA" w:rsidRPr="00784AAA">
        <w:rPr>
          <w:rFonts w:ascii="Calibri" w:hAnsi="Calibri" w:cs="Calibri"/>
        </w:rPr>
        <w:t>(Hagberg et al., 2008)</w:t>
      </w:r>
      <w:r w:rsidR="00784AAA">
        <w:fldChar w:fldCharType="end"/>
      </w:r>
      <w:r w:rsidRPr="008F3E35">
        <w:t>.</w:t>
      </w:r>
    </w:p>
    <w:p w14:paraId="31822173" w14:textId="0EBB1A14" w:rsidR="007E0A46" w:rsidRDefault="007E0A46" w:rsidP="008F3E35">
      <w:pPr>
        <w:jc w:val="both"/>
      </w:pPr>
      <w:r>
        <w:t xml:space="preserve">Input: cosine similarity matrix </w:t>
      </w:r>
      <w:r w:rsidR="003D0B1D">
        <w:t>of top 5 words’</w:t>
      </w:r>
    </w:p>
    <w:p w14:paraId="52E4C158" w14:textId="77777777" w:rsidR="00F92722" w:rsidRDefault="00F92722" w:rsidP="00795AA0">
      <w:pPr>
        <w:keepNext/>
        <w:jc w:val="center"/>
      </w:pPr>
      <w:r>
        <w:rPr>
          <w:noProof/>
        </w:rPr>
        <w:drawing>
          <wp:inline distT="0" distB="0" distL="0" distR="0" wp14:anchorId="200FE519" wp14:editId="57D600A4">
            <wp:extent cx="2971800" cy="1444101"/>
            <wp:effectExtent l="0" t="0" r="0" b="3810"/>
            <wp:docPr id="164" name="Picture 164"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text, application, chat or text message&#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86538" cy="1451263"/>
                    </a:xfrm>
                    <a:prstGeom prst="rect">
                      <a:avLst/>
                    </a:prstGeom>
                    <a:noFill/>
                    <a:ln>
                      <a:noFill/>
                    </a:ln>
                  </pic:spPr>
                </pic:pic>
              </a:graphicData>
            </a:graphic>
          </wp:inline>
        </w:drawing>
      </w:r>
    </w:p>
    <w:p w14:paraId="3AE41D2D" w14:textId="617E05E0" w:rsidR="00F92722" w:rsidRDefault="00F92722" w:rsidP="00795AA0">
      <w:pPr>
        <w:pStyle w:val="Caption"/>
        <w:jc w:val="center"/>
      </w:pPr>
      <w:bookmarkStart w:id="22" w:name="_Toc86123016"/>
      <w:r>
        <w:t xml:space="preserve">Figure </w:t>
      </w:r>
      <w:r w:rsidR="00130A9D">
        <w:fldChar w:fldCharType="begin"/>
      </w:r>
      <w:r w:rsidR="00130A9D">
        <w:instrText xml:space="preserve"> SEQ Figure \* ARABIC </w:instrText>
      </w:r>
      <w:r w:rsidR="00130A9D">
        <w:fldChar w:fldCharType="separate"/>
      </w:r>
      <w:r w:rsidR="00E703C5">
        <w:rPr>
          <w:noProof/>
        </w:rPr>
        <w:t>5</w:t>
      </w:r>
      <w:r w:rsidR="00130A9D">
        <w:rPr>
          <w:noProof/>
        </w:rPr>
        <w:fldChar w:fldCharType="end"/>
      </w:r>
      <w:r>
        <w:t xml:space="preserve"> Cosine similarity matrix</w:t>
      </w:r>
      <w:bookmarkEnd w:id="22"/>
    </w:p>
    <w:p w14:paraId="422E2764" w14:textId="29BE536B" w:rsidR="003D0B1D" w:rsidRDefault="003D0B1D" w:rsidP="00DE7CE1">
      <w:pPr>
        <w:ind w:firstLine="720"/>
        <w:jc w:val="both"/>
      </w:pPr>
    </w:p>
    <w:p w14:paraId="0592E719" w14:textId="77777777" w:rsidR="00DE7CE1" w:rsidRDefault="00DE7CE1" w:rsidP="00DE7CE1">
      <w:pPr>
        <w:ind w:firstLine="720"/>
        <w:jc w:val="both"/>
      </w:pPr>
    </w:p>
    <w:p w14:paraId="41E6CB6B" w14:textId="44378982" w:rsidR="00A976B5" w:rsidRDefault="00F1582C" w:rsidP="00E81CDE">
      <w:pPr>
        <w:jc w:val="both"/>
      </w:pPr>
      <w:r>
        <w:lastRenderedPageBreak/>
        <w:t>Networkx</w:t>
      </w:r>
      <w:r w:rsidR="001D4604">
        <w:t xml:space="preserve"> graph</w:t>
      </w:r>
      <w:r w:rsidR="00E81CDE">
        <w:t>:</w:t>
      </w:r>
    </w:p>
    <w:p w14:paraId="1EB9B143" w14:textId="0058168A" w:rsidR="00EB62D9" w:rsidRDefault="0004410C" w:rsidP="0004410C">
      <w:pPr>
        <w:jc w:val="center"/>
        <w:rPr>
          <w:rFonts w:ascii="Consolas" w:hAnsi="Consolas"/>
          <w:color w:val="808080" w:themeColor="background1" w:themeShade="80"/>
          <w:sz w:val="18"/>
          <w:szCs w:val="18"/>
        </w:rPr>
      </w:pPr>
      <w:r>
        <w:rPr>
          <w:rFonts w:ascii="Consolas" w:hAnsi="Consolas"/>
          <w:noProof/>
          <w:color w:val="808080" w:themeColor="background1" w:themeShade="80"/>
          <w:sz w:val="18"/>
          <w:szCs w:val="18"/>
        </w:rPr>
        <w:drawing>
          <wp:inline distT="0" distB="0" distL="0" distR="0" wp14:anchorId="0D7E7F40" wp14:editId="76B66F48">
            <wp:extent cx="2866362" cy="1884459"/>
            <wp:effectExtent l="0" t="0" r="0" b="0"/>
            <wp:docPr id="115" name="Picture 1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descr="Diagram&#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07316" cy="1911384"/>
                    </a:xfrm>
                    <a:prstGeom prst="rect">
                      <a:avLst/>
                    </a:prstGeom>
                    <a:noFill/>
                    <a:ln>
                      <a:noFill/>
                    </a:ln>
                  </pic:spPr>
                </pic:pic>
              </a:graphicData>
            </a:graphic>
          </wp:inline>
        </w:drawing>
      </w:r>
    </w:p>
    <w:p w14:paraId="4E6553B2" w14:textId="62AD556E" w:rsidR="0004410C" w:rsidRDefault="00FB73A1" w:rsidP="00FB73A1">
      <w:pPr>
        <w:pStyle w:val="Caption"/>
        <w:jc w:val="center"/>
      </w:pPr>
      <w:bookmarkStart w:id="23" w:name="_Toc86123017"/>
      <w:r>
        <w:t xml:space="preserve">Figure </w:t>
      </w:r>
      <w:r w:rsidR="00130A9D">
        <w:fldChar w:fldCharType="begin"/>
      </w:r>
      <w:r w:rsidR="00130A9D">
        <w:instrText xml:space="preserve"> SEQ Figure \* ARABIC </w:instrText>
      </w:r>
      <w:r w:rsidR="00130A9D">
        <w:fldChar w:fldCharType="separate"/>
      </w:r>
      <w:r w:rsidR="00E703C5">
        <w:rPr>
          <w:noProof/>
        </w:rPr>
        <w:t>6</w:t>
      </w:r>
      <w:r w:rsidR="00130A9D">
        <w:rPr>
          <w:noProof/>
        </w:rPr>
        <w:fldChar w:fldCharType="end"/>
      </w:r>
      <w:r>
        <w:t xml:space="preserve"> </w:t>
      </w:r>
      <w:r w:rsidR="003C65EA">
        <w:t>5-word</w:t>
      </w:r>
      <w:r>
        <w:t xml:space="preserve"> Networkx representation</w:t>
      </w:r>
      <w:bookmarkEnd w:id="23"/>
    </w:p>
    <w:p w14:paraId="1C357D7C" w14:textId="77777777" w:rsidR="004B6B2B" w:rsidRDefault="004B6B2B" w:rsidP="008618D0">
      <w:r>
        <w:t>Where:</w:t>
      </w:r>
    </w:p>
    <w:p w14:paraId="02C06AF8" w14:textId="515BAF28" w:rsidR="004B6B2B" w:rsidRDefault="008618D0" w:rsidP="008618D0">
      <w:r>
        <w:t xml:space="preserve">The </w:t>
      </w:r>
      <w:r w:rsidR="001D323B">
        <w:t xml:space="preserve">nodes represent the </w:t>
      </w:r>
      <w:r w:rsidR="004B6B2B">
        <w:t>words from the documents and the edges represent the</w:t>
      </w:r>
      <w:r w:rsidR="00E3022E">
        <w:t xml:space="preserve"> weight of similarity between the words in t</w:t>
      </w:r>
      <w:r w:rsidR="00DC3FF0">
        <w:t>he document.</w:t>
      </w:r>
    </w:p>
    <w:p w14:paraId="455B7749" w14:textId="77777777" w:rsidR="00FB099A" w:rsidRPr="008618D0" w:rsidRDefault="00FB099A" w:rsidP="008618D0"/>
    <w:p w14:paraId="4DB75107" w14:textId="5D341829" w:rsidR="001B5554" w:rsidRDefault="00E16F02" w:rsidP="00B52126">
      <w:pPr>
        <w:pStyle w:val="Heading2"/>
      </w:pPr>
      <w:bookmarkStart w:id="24" w:name="_Toc86205678"/>
      <w:r>
        <w:t>3.6 St</w:t>
      </w:r>
      <w:r w:rsidR="002534A3">
        <w:t>atistical</w:t>
      </w:r>
      <w:r>
        <w:t xml:space="preserve"> test</w:t>
      </w:r>
      <w:r w:rsidR="002534A3">
        <w:t xml:space="preserve"> – Mantel test</w:t>
      </w:r>
      <w:bookmarkEnd w:id="24"/>
    </w:p>
    <w:p w14:paraId="39A4244E" w14:textId="6127514C" w:rsidR="0001001A" w:rsidRDefault="0001001A" w:rsidP="00D42650">
      <w:pPr>
        <w:jc w:val="both"/>
      </w:pPr>
    </w:p>
    <w:p w14:paraId="16C55665" w14:textId="77777777" w:rsidR="00980297" w:rsidRPr="00980297" w:rsidRDefault="00980297" w:rsidP="00B41B25">
      <w:pPr>
        <w:jc w:val="both"/>
        <w:rPr>
          <w:color w:val="000000"/>
          <w:shd w:val="clear" w:color="auto" w:fill="FFFFFF"/>
        </w:rPr>
      </w:pPr>
      <w:r w:rsidRPr="00980297">
        <w:rPr>
          <w:color w:val="000000"/>
          <w:shd w:val="clear" w:color="auto" w:fill="FFFFFF"/>
        </w:rPr>
        <w:t xml:space="preserve">To compare the correspondence of one set of distances with another, a variety of approaches have been created. Among these are (1) matrix correlation techniques, (2) </w:t>
      </w:r>
      <w:proofErr w:type="spellStart"/>
      <w:r w:rsidRPr="00980297">
        <w:rPr>
          <w:color w:val="000000"/>
          <w:shd w:val="clear" w:color="auto" w:fill="FFFFFF"/>
        </w:rPr>
        <w:t>Spielmen's</w:t>
      </w:r>
      <w:proofErr w:type="spellEnd"/>
      <w:r w:rsidRPr="00980297">
        <w:rPr>
          <w:color w:val="000000"/>
          <w:shd w:val="clear" w:color="auto" w:fill="FFFFFF"/>
        </w:rPr>
        <w:t xml:space="preserve"> network matching techniques, (3) matrix dilation and rotation techniques, and (4) Lingoes and Guttman's smallest-space approaches. All of these strategies have trouble determining statistical significance. The issue is that all pairwise distances between k units (in this case semantics) cannot be independent.</w:t>
      </w:r>
    </w:p>
    <w:p w14:paraId="270E9295" w14:textId="44D983FD" w:rsidR="003C45B0" w:rsidRDefault="00980297" w:rsidP="00B41B25">
      <w:pPr>
        <w:jc w:val="both"/>
        <w:rPr>
          <w:color w:val="000000"/>
          <w:shd w:val="clear" w:color="auto" w:fill="FFFFFF"/>
        </w:rPr>
      </w:pPr>
      <w:r w:rsidRPr="00980297">
        <w:rPr>
          <w:color w:val="000000"/>
          <w:shd w:val="clear" w:color="auto" w:fill="FFFFFF"/>
        </w:rPr>
        <w:t xml:space="preserve">One of the most common techniques </w:t>
      </w:r>
      <w:r w:rsidR="0005533A">
        <w:rPr>
          <w:color w:val="000000"/>
          <w:shd w:val="clear" w:color="auto" w:fill="FFFFFF"/>
        </w:rPr>
        <w:t>for</w:t>
      </w:r>
      <w:r w:rsidRPr="00980297">
        <w:rPr>
          <w:color w:val="000000"/>
          <w:shd w:val="clear" w:color="auto" w:fill="FFFFFF"/>
        </w:rPr>
        <w:t xml:space="preserve"> evaluating spatial dynamics driving population structure is to compare genetic divergence or genetic distances, estimated by pairwise FST and associated statistics, with geographical distances, as measured by the Mantel test (</w:t>
      </w:r>
      <w:proofErr w:type="spellStart"/>
      <w:r w:rsidRPr="00980297">
        <w:rPr>
          <w:color w:val="000000"/>
          <w:shd w:val="clear" w:color="auto" w:fill="FFFFFF"/>
        </w:rPr>
        <w:t>Diniz</w:t>
      </w:r>
      <w:proofErr w:type="spellEnd"/>
      <w:r w:rsidRPr="00980297">
        <w:rPr>
          <w:color w:val="000000"/>
          <w:shd w:val="clear" w:color="auto" w:fill="FFFFFF"/>
        </w:rPr>
        <w:t>-Filho et al., 2013). Using a similar method, we apply the mantel test to the semantic word population and use the mantel test to calculate the geographical distance in the space.</w:t>
      </w:r>
      <w:r w:rsidR="00B41B25">
        <w:rPr>
          <w:color w:val="000000"/>
          <w:shd w:val="clear" w:color="auto" w:fill="FFFFFF"/>
        </w:rPr>
        <w:t xml:space="preserve"> </w:t>
      </w:r>
      <w:r w:rsidR="00AF64DE">
        <w:rPr>
          <w:color w:val="000000"/>
          <w:shd w:val="clear" w:color="auto" w:fill="FFFFFF"/>
        </w:rPr>
        <w:t>T</w:t>
      </w:r>
      <w:r w:rsidRPr="00980297">
        <w:rPr>
          <w:color w:val="000000"/>
          <w:shd w:val="clear" w:color="auto" w:fill="FFFFFF"/>
        </w:rPr>
        <w:t>o assess the importance of various populations. We must experiment with various populations (top words) derived from the corpus of texts.</w:t>
      </w:r>
    </w:p>
    <w:p w14:paraId="376B3E03" w14:textId="5FC2807E" w:rsidR="00973F3D" w:rsidRDefault="00973F3D" w:rsidP="00B41B25">
      <w:pPr>
        <w:jc w:val="both"/>
        <w:rPr>
          <w:color w:val="000000"/>
          <w:shd w:val="clear" w:color="auto" w:fill="FFFFFF"/>
        </w:rPr>
      </w:pPr>
      <w:r w:rsidRPr="00973F3D">
        <w:rPr>
          <w:color w:val="000000"/>
          <w:shd w:val="clear" w:color="auto" w:fill="FFFFFF"/>
        </w:rPr>
        <w:t xml:space="preserve">When comparing one corpus to another, we need to see if the shape of the global representation of the document collection is stable. The matrix of pairwise similarities across the papers is one way to depict this global form. The Mantel test is a technique for comparing two similarity matrices. This test is a popular way to evaluate the relationships between two distance matrices, or more broadly, two similarity or proximity matrices. It involves using a statistic r to assess the significance of the measure of connection between the elements in two </w:t>
      </w:r>
      <w:r w:rsidR="006C3043">
        <w:rPr>
          <w:color w:val="000000"/>
          <w:shd w:val="clear" w:color="auto" w:fill="FFFFFF"/>
        </w:rPr>
        <w:t>-</w:t>
      </w:r>
      <w:r w:rsidRPr="00973F3D">
        <w:rPr>
          <w:color w:val="000000"/>
          <w:shd w:val="clear" w:color="auto" w:fill="FFFFFF"/>
        </w:rPr>
        <w:t>matrices and then comparing it to the distribution of the values discovered by randomly reallocating the order of the elements in one of the matrices. For two similarity matrices, we used the statistic r, which is the sum of the products of the standardised similarities</w:t>
      </w:r>
      <w:r w:rsidR="00A12BDB">
        <w:rPr>
          <w:color w:val="000000"/>
          <w:shd w:val="clear" w:color="auto" w:fill="FFFFFF"/>
        </w:rPr>
        <w:fldChar w:fldCharType="begin"/>
      </w:r>
      <w:r w:rsidR="00A12BDB">
        <w:rPr>
          <w:color w:val="000000"/>
          <w:shd w:val="clear" w:color="auto" w:fill="FFFFFF"/>
        </w:rPr>
        <w:instrText xml:space="preserve"> ADDIN ZOTERO_ITEM CSL_CITATION {"citationID":"YLSVEaZP","properties":{"formattedCitation":"(Besan\\uc0\\u231{}on and Rajman, 2002)","plainCitation":"(Besançon and Rajman, 2002)","noteIndex":0},"citationItems":[{"id":199,"uris":["http://zotero.org/users/local/JDH5x0lp/items/ERZYHUIB"],"uri":["http://zotero.org/users/local/JDH5x0lp/items/ERZYHUIB"],"itemData":{"id":199,"type":"article-journal","abstract":"In this contribution, we propose a method that uses a multilingual framework to validate the relevance of the notion of vector based semantic similarity between texts. The goal is to verify that vector based semantic similarities can be reliably transfered from one language to another. More precisely, the idea is to test whether the relative positions of documents in a vector space associated with a given source language are close to the ones of their translations in the vector space associated with the target language. The experiments, carried out with both the standard Vector Space model and the more advanced DSIR model, have given very promising results.","source":"ResearchGate","title":"Evaluation of a Vector Space Similarity Measure in a Multilingual Framework","author":[{"family":"Besançon","given":"Romaric"},{"family":"Rajman","given":"Martin"}],"issued":{"date-parts":[["2002",10,4]]}}}],"schema":"https://github.com/citation-style-language/schema/raw/master/csl-citation.json"} </w:instrText>
      </w:r>
      <w:r w:rsidR="00A12BDB">
        <w:rPr>
          <w:color w:val="000000"/>
          <w:shd w:val="clear" w:color="auto" w:fill="FFFFFF"/>
        </w:rPr>
        <w:fldChar w:fldCharType="separate"/>
      </w:r>
      <w:r w:rsidR="00A12BDB" w:rsidRPr="00A12BDB">
        <w:rPr>
          <w:rFonts w:ascii="Calibri" w:hAnsi="Calibri" w:cs="Calibri"/>
          <w:szCs w:val="24"/>
        </w:rPr>
        <w:t>(Besançon and Rajman, 2002)</w:t>
      </w:r>
      <w:r w:rsidR="00A12BDB">
        <w:rPr>
          <w:color w:val="000000"/>
          <w:shd w:val="clear" w:color="auto" w:fill="FFFFFF"/>
        </w:rPr>
        <w:fldChar w:fldCharType="end"/>
      </w:r>
      <w:r w:rsidRPr="00973F3D">
        <w:rPr>
          <w:color w:val="000000"/>
          <w:shd w:val="clear" w:color="auto" w:fill="FFFFFF"/>
        </w:rPr>
        <w:t>.</w:t>
      </w:r>
    </w:p>
    <w:p w14:paraId="4C47FA4B" w14:textId="36DE2D00" w:rsidR="00134FD2" w:rsidRDefault="009B408D" w:rsidP="009A1568">
      <w:pPr>
        <w:jc w:val="both"/>
        <w:rPr>
          <w:color w:val="000000"/>
          <w:shd w:val="clear" w:color="auto" w:fill="FFFFFF"/>
        </w:rPr>
      </w:pPr>
      <w:r>
        <w:rPr>
          <w:color w:val="000000"/>
          <w:shd w:val="clear" w:color="auto" w:fill="FFFFFF"/>
        </w:rPr>
        <w:t>“</w:t>
      </w:r>
      <w:r w:rsidRPr="009B408D">
        <w:rPr>
          <w:color w:val="000000"/>
          <w:shd w:val="clear" w:color="auto" w:fill="FFFFFF"/>
        </w:rPr>
        <w:t>Mantel's test is based on a regression analysis,</w:t>
      </w:r>
      <w:r>
        <w:rPr>
          <w:color w:val="000000"/>
          <w:shd w:val="clear" w:color="auto" w:fill="FFFFFF"/>
        </w:rPr>
        <w:t xml:space="preserve"> </w:t>
      </w:r>
      <w:r w:rsidRPr="009B408D">
        <w:rPr>
          <w:color w:val="000000"/>
          <w:shd w:val="clear" w:color="auto" w:fill="FFFFFF"/>
        </w:rPr>
        <w:t>in which the variables are distance dissimilarity (or similarity)</w:t>
      </w:r>
      <w:r>
        <w:rPr>
          <w:color w:val="000000"/>
          <w:shd w:val="clear" w:color="auto" w:fill="FFFFFF"/>
        </w:rPr>
        <w:t xml:space="preserve"> </w:t>
      </w:r>
      <w:r w:rsidRPr="009B408D">
        <w:rPr>
          <w:color w:val="000000"/>
          <w:shd w:val="clear" w:color="auto" w:fill="FFFFFF"/>
        </w:rPr>
        <w:t>matrices summarizing all pairwise sample combinations</w:t>
      </w:r>
      <w:r>
        <w:rPr>
          <w:color w:val="000000"/>
          <w:shd w:val="clear" w:color="auto" w:fill="FFFFFF"/>
        </w:rPr>
        <w:t>”</w:t>
      </w:r>
      <w:r w:rsidR="0047451E">
        <w:rPr>
          <w:color w:val="000000"/>
          <w:shd w:val="clear" w:color="auto" w:fill="FFFFFF"/>
        </w:rPr>
        <w:fldChar w:fldCharType="begin"/>
      </w:r>
      <w:r w:rsidR="0047451E">
        <w:rPr>
          <w:color w:val="000000"/>
          <w:shd w:val="clear" w:color="auto" w:fill="FFFFFF"/>
        </w:rPr>
        <w:instrText xml:space="preserve"> ADDIN ZOTERO_ITEM CSL_CITATION {"citationID":"KG5Q1cHl","properties":{"formattedCitation":"(Diniz-Filho et al., 2013)","plainCitation":"(Diniz-Filho et al., 2013)","noteIndex":0},"citationItems":[{"id":161,"uris":["http://zotero.org/users/local/JDH5x0lp/items/EA2ME28H"],"uri":["http://zotero.org/users/local/JDH5x0lp/items/EA2ME28H"],"itemData":{"id":161,"type":"article-journal","abstract":"The comparison of genetic divergence or genetic distances, estimated by pairwise FST and related statistics, with geographical distances by Mantel test is one of the most popular approaches to evaluate spatial processes driving population structure. There have been, however, recent criticisms and discussions on the statistical performance of the Mantel test. Simultaneously, alternative frameworks for data analyses are being proposed. Here, we review the Mantel test and its variations, including Mantel correlograms and partial correlations and regressions. For illustrative purposes, we studied spatial genetic divergence among 25 populations of Dipteryx alata (“Baru”), a tree species endemic to the Cerrado, the Brazilian savannas, based on 8 microsatellite loci. We also applied alternative methods to analyze spatial patterns in this dataset, especially a multivariate generalization of Spatial Eigenfunction Analysis based on redundancy analysis. The different approaches resulted in similar estimates of the magnitude of spatial structure in the genetic data. Furthermore, the results were expected based on previous knowledge of the ecological and evolutionary processes underlying genetic variation in this species. Our review shows that a careful application and interpretation of Mantel tests, especially Mantel correlograms, can overcome some potential statistical problems and provide a simple and useful tool for multivariate analysis of spatial patterns of genetic divergence.","container-title":"Genetics and Molecular Biology","DOI":"10.1590/S1415-47572013000400002","ISSN":"1415-4757","issue":"4","journalAbbreviation":"Genet Mol Biol","note":"PMID: 24385847\nPMCID: PMC3873175","page":"475-485","source":"PubMed Central","title":"Mantel test in population genetics","volume":"36","author":[{"family":"Diniz-Filho","given":"José Alexandre F."},{"family":"Soares","given":"Thannya N."},{"family":"Lima","given":"Jacqueline S."},{"family":"Dobrovolski","given":"Ricardo"},{"family":"Landeiro","given":"Victor Lemes"},{"family":"Campos Telles","given":"Mariana Pires","non-dropping-particle":"de"},{"family":"Rangel","given":"Thiago F."},{"family":"Bini","given":"Luis Mauricio"}],"issued":{"date-parts":[["2013",12]]}}}],"schema":"https://github.com/citation-style-language/schema/raw/master/csl-citation.json"} </w:instrText>
      </w:r>
      <w:r w:rsidR="0047451E">
        <w:rPr>
          <w:color w:val="000000"/>
          <w:shd w:val="clear" w:color="auto" w:fill="FFFFFF"/>
        </w:rPr>
        <w:fldChar w:fldCharType="separate"/>
      </w:r>
      <w:r w:rsidR="0047451E" w:rsidRPr="0047451E">
        <w:rPr>
          <w:rFonts w:ascii="Calibri" w:hAnsi="Calibri" w:cs="Calibri"/>
        </w:rPr>
        <w:t>(Diniz-Filho et al., 2013)</w:t>
      </w:r>
      <w:r w:rsidR="0047451E">
        <w:rPr>
          <w:color w:val="000000"/>
          <w:shd w:val="clear" w:color="auto" w:fill="FFFFFF"/>
        </w:rPr>
        <w:fldChar w:fldCharType="end"/>
      </w:r>
      <w:r w:rsidRPr="009B408D">
        <w:rPr>
          <w:color w:val="000000"/>
          <w:shd w:val="clear" w:color="auto" w:fill="FFFFFF"/>
        </w:rPr>
        <w:t>.</w:t>
      </w:r>
    </w:p>
    <w:p w14:paraId="70B47C65" w14:textId="0009C27C" w:rsidR="001614D6" w:rsidRDefault="005E483B" w:rsidP="001614D6">
      <w:pPr>
        <w:jc w:val="both"/>
        <w:rPr>
          <w:rFonts w:ascii="Georgia" w:hAnsi="Georgia"/>
          <w:color w:val="333333"/>
          <w:sz w:val="23"/>
          <w:szCs w:val="23"/>
          <w:shd w:val="clear" w:color="auto" w:fill="FFFFFF"/>
        </w:rPr>
      </w:pPr>
      <w:r>
        <w:rPr>
          <w:color w:val="000000"/>
          <w:shd w:val="clear" w:color="auto" w:fill="FFFFFF"/>
        </w:rPr>
        <w:lastRenderedPageBreak/>
        <w:t>As</w:t>
      </w:r>
      <w:r w:rsidR="009B630F">
        <w:rPr>
          <w:color w:val="000000"/>
          <w:shd w:val="clear" w:color="auto" w:fill="FFFFFF"/>
        </w:rPr>
        <w:t xml:space="preserve">suming, 2D data consisting of </w:t>
      </w:r>
      <w:r w:rsidR="001A2790">
        <w:rPr>
          <w:color w:val="000000"/>
          <w:shd w:val="clear" w:color="auto" w:fill="FFFFFF"/>
        </w:rPr>
        <w:t>group of top similarity words</w:t>
      </w:r>
      <w:r w:rsidR="009E1D00" w:rsidRPr="009E1D00">
        <w:rPr>
          <w:rStyle w:val="Heading1Char"/>
          <w:rFonts w:ascii="MathJax_Main" w:hAnsi="MathJax_Main"/>
          <w:sz w:val="25"/>
          <w:szCs w:val="25"/>
          <w:bdr w:val="none" w:sz="0" w:space="0" w:color="auto" w:frame="1"/>
        </w:rPr>
        <w:t xml:space="preserve"> </w:t>
      </w:r>
      <w:r w:rsidR="009E1D00">
        <w:rPr>
          <w:rStyle w:val="mo"/>
          <w:rFonts w:ascii="MathJax_Main" w:hAnsi="MathJax_Main"/>
          <w:sz w:val="25"/>
          <w:szCs w:val="25"/>
          <w:bdr w:val="none" w:sz="0" w:space="0" w:color="auto" w:frame="1"/>
        </w:rPr>
        <w:t>(</w:t>
      </w:r>
      <w:r w:rsidR="009E1D00">
        <w:rPr>
          <w:rStyle w:val="mi"/>
          <w:rFonts w:ascii="MathJax_Math-italic" w:hAnsi="MathJax_Math-italic"/>
          <w:sz w:val="25"/>
          <w:szCs w:val="25"/>
          <w:bdr w:val="none" w:sz="0" w:space="0" w:color="auto" w:frame="1"/>
        </w:rPr>
        <w:t>Z</w:t>
      </w:r>
      <w:r w:rsidR="009E1D00">
        <w:rPr>
          <w:rStyle w:val="mo"/>
          <w:rFonts w:ascii="MathJax_Main" w:hAnsi="MathJax_Main"/>
          <w:sz w:val="25"/>
          <w:szCs w:val="25"/>
          <w:bdr w:val="none" w:sz="0" w:space="0" w:color="auto" w:frame="1"/>
        </w:rPr>
        <w:t>(</w:t>
      </w:r>
      <w:r w:rsidR="009E1D00">
        <w:rPr>
          <w:rStyle w:val="mi"/>
          <w:rFonts w:ascii="MathJax_Math-italic" w:hAnsi="MathJax_Math-italic"/>
          <w:sz w:val="25"/>
          <w:szCs w:val="25"/>
          <w:bdr w:val="none" w:sz="0" w:space="0" w:color="auto" w:frame="1"/>
        </w:rPr>
        <w:t>s</w:t>
      </w:r>
      <w:r w:rsidR="009E1D00">
        <w:rPr>
          <w:rStyle w:val="mn"/>
          <w:rFonts w:ascii="MathJax_Main" w:hAnsi="MathJax_Main"/>
          <w:sz w:val="18"/>
          <w:szCs w:val="18"/>
          <w:bdr w:val="none" w:sz="0" w:space="0" w:color="auto" w:frame="1"/>
        </w:rPr>
        <w:t>1</w:t>
      </w:r>
      <w:r w:rsidR="009E1D00">
        <w:rPr>
          <w:rStyle w:val="mo"/>
          <w:rFonts w:ascii="MathJax_Main" w:hAnsi="MathJax_Main"/>
          <w:sz w:val="25"/>
          <w:szCs w:val="25"/>
          <w:bdr w:val="none" w:sz="0" w:space="0" w:color="auto" w:frame="1"/>
        </w:rPr>
        <w:t>),</w:t>
      </w:r>
      <w:r w:rsidR="009E1D00">
        <w:rPr>
          <w:rStyle w:val="mi"/>
          <w:rFonts w:ascii="MathJax_Math-italic" w:hAnsi="MathJax_Math-italic"/>
          <w:sz w:val="25"/>
          <w:szCs w:val="25"/>
          <w:bdr w:val="none" w:sz="0" w:space="0" w:color="auto" w:frame="1"/>
        </w:rPr>
        <w:t>Z</w:t>
      </w:r>
      <w:r w:rsidR="009E1D00">
        <w:rPr>
          <w:rStyle w:val="mo"/>
          <w:rFonts w:ascii="MathJax_Main" w:hAnsi="MathJax_Main"/>
          <w:sz w:val="25"/>
          <w:szCs w:val="25"/>
          <w:bdr w:val="none" w:sz="0" w:space="0" w:color="auto" w:frame="1"/>
        </w:rPr>
        <w:t>(</w:t>
      </w:r>
      <w:r w:rsidR="009E1D00">
        <w:rPr>
          <w:rStyle w:val="mi"/>
          <w:rFonts w:ascii="MathJax_Math-italic" w:hAnsi="MathJax_Math-italic"/>
          <w:sz w:val="25"/>
          <w:szCs w:val="25"/>
          <w:bdr w:val="none" w:sz="0" w:space="0" w:color="auto" w:frame="1"/>
        </w:rPr>
        <w:t>s</w:t>
      </w:r>
      <w:r w:rsidR="009E1D00">
        <w:rPr>
          <w:rStyle w:val="mn"/>
          <w:rFonts w:ascii="MathJax_Main" w:hAnsi="MathJax_Main"/>
          <w:sz w:val="18"/>
          <w:szCs w:val="18"/>
          <w:bdr w:val="none" w:sz="0" w:space="0" w:color="auto" w:frame="1"/>
        </w:rPr>
        <w:t>1</w:t>
      </w:r>
      <w:proofErr w:type="gramStart"/>
      <w:r w:rsidR="009E1D00">
        <w:rPr>
          <w:rStyle w:val="mo"/>
          <w:rFonts w:ascii="MathJax_Main" w:hAnsi="MathJax_Main"/>
          <w:sz w:val="25"/>
          <w:szCs w:val="25"/>
          <w:bdr w:val="none" w:sz="0" w:space="0" w:color="auto" w:frame="1"/>
        </w:rPr>
        <w:t>)</w:t>
      </w:r>
      <w:r w:rsidR="009E1D00">
        <w:rPr>
          <w:rFonts w:ascii="Georgia" w:hAnsi="Georgia"/>
          <w:color w:val="333333"/>
          <w:sz w:val="23"/>
          <w:szCs w:val="23"/>
          <w:shd w:val="clear" w:color="auto" w:fill="FFFFFF"/>
        </w:rPr>
        <w:t>,…</w:t>
      </w:r>
      <w:proofErr w:type="gramEnd"/>
      <w:r w:rsidR="009E1D00">
        <w:rPr>
          <w:rFonts w:ascii="Georgia" w:hAnsi="Georgia"/>
          <w:color w:val="333333"/>
          <w:sz w:val="23"/>
          <w:szCs w:val="23"/>
          <w:shd w:val="clear" w:color="auto" w:fill="FFFFFF"/>
        </w:rPr>
        <w:t>, </w:t>
      </w:r>
      <w:r w:rsidR="009E1D00">
        <w:rPr>
          <w:rStyle w:val="mi"/>
          <w:rFonts w:ascii="MathJax_Math-italic" w:hAnsi="MathJax_Math-italic"/>
          <w:sz w:val="25"/>
          <w:szCs w:val="25"/>
          <w:bdr w:val="none" w:sz="0" w:space="0" w:color="auto" w:frame="1"/>
        </w:rPr>
        <w:t>Z</w:t>
      </w:r>
      <w:r w:rsidR="009E1D00">
        <w:rPr>
          <w:rStyle w:val="mo"/>
          <w:rFonts w:ascii="MathJax_Main" w:hAnsi="MathJax_Main"/>
          <w:sz w:val="25"/>
          <w:szCs w:val="25"/>
          <w:bdr w:val="none" w:sz="0" w:space="0" w:color="auto" w:frame="1"/>
        </w:rPr>
        <w:t>(</w:t>
      </w:r>
      <w:proofErr w:type="spellStart"/>
      <w:r w:rsidR="009E1D00">
        <w:rPr>
          <w:rStyle w:val="mi"/>
          <w:rFonts w:ascii="MathJax_Math-italic" w:hAnsi="MathJax_Math-italic"/>
          <w:sz w:val="25"/>
          <w:szCs w:val="25"/>
          <w:bdr w:val="none" w:sz="0" w:space="0" w:color="auto" w:frame="1"/>
        </w:rPr>
        <w:t>s</w:t>
      </w:r>
      <w:r w:rsidR="009E1D00">
        <w:rPr>
          <w:rStyle w:val="mi"/>
          <w:rFonts w:ascii="MathJax_Math-italic" w:hAnsi="MathJax_Math-italic"/>
          <w:sz w:val="18"/>
          <w:szCs w:val="18"/>
          <w:bdr w:val="none" w:sz="0" w:space="0" w:color="auto" w:frame="1"/>
        </w:rPr>
        <w:t>N</w:t>
      </w:r>
      <w:proofErr w:type="spellEnd"/>
      <w:r w:rsidR="009E1D00">
        <w:rPr>
          <w:rStyle w:val="mo"/>
          <w:rFonts w:ascii="MathJax_Main" w:hAnsi="MathJax_Main"/>
          <w:sz w:val="25"/>
          <w:szCs w:val="25"/>
          <w:bdr w:val="none" w:sz="0" w:space="0" w:color="auto" w:frame="1"/>
        </w:rPr>
        <w:t>).</w:t>
      </w:r>
      <w:r w:rsidR="007B1524">
        <w:rPr>
          <w:rStyle w:val="mo"/>
          <w:rFonts w:ascii="MathJax_Main" w:hAnsi="MathJax_Main"/>
          <w:sz w:val="25"/>
          <w:szCs w:val="25"/>
          <w:bdr w:val="none" w:sz="0" w:space="0" w:color="auto" w:frame="1"/>
        </w:rPr>
        <w:t xml:space="preserve"> </w:t>
      </w:r>
      <w:r w:rsidR="007B1524" w:rsidRPr="007B1524">
        <w:rPr>
          <w:rStyle w:val="mo"/>
          <w:rFonts w:ascii="MathJax_Main" w:hAnsi="MathJax_Main"/>
          <w:sz w:val="25"/>
          <w:szCs w:val="25"/>
          <w:bdr w:val="none" w:sz="0" w:space="0" w:color="auto" w:frame="1"/>
        </w:rPr>
        <w:t>I</w:t>
      </w:r>
      <w:r w:rsidR="007B1524" w:rsidRPr="001614D6">
        <w:rPr>
          <w:rStyle w:val="mo"/>
          <w:rFonts w:cstheme="minorHAnsi"/>
          <w:sz w:val="25"/>
          <w:szCs w:val="25"/>
          <w:bdr w:val="none" w:sz="0" w:space="0" w:color="auto" w:frame="1"/>
        </w:rPr>
        <w:t>f the pixel values are correlated or spatially dependent, spatial coordinates that are near to one another will be paired with intensity values that are likewise close to one another.</w:t>
      </w:r>
      <w:r w:rsidR="00C505AD" w:rsidRPr="001614D6">
        <w:rPr>
          <w:rStyle w:val="mo"/>
          <w:rFonts w:cstheme="minorHAnsi"/>
          <w:sz w:val="25"/>
          <w:szCs w:val="25"/>
          <w:bdr w:val="none" w:sz="0" w:space="0" w:color="auto" w:frame="1"/>
        </w:rPr>
        <w:t xml:space="preserve"> To statistically </w:t>
      </w:r>
      <w:r w:rsidR="00AC6AE5" w:rsidRPr="001614D6">
        <w:rPr>
          <w:rStyle w:val="mo"/>
          <w:rFonts w:cstheme="minorHAnsi"/>
          <w:sz w:val="25"/>
          <w:szCs w:val="25"/>
          <w:bdr w:val="none" w:sz="0" w:space="0" w:color="auto" w:frame="1"/>
        </w:rPr>
        <w:t>model the clustering process</w:t>
      </w:r>
      <w:bookmarkStart w:id="25" w:name="_Toc79217139"/>
      <w:bookmarkStart w:id="26" w:name="_Toc79473110"/>
      <w:r w:rsidR="0030296E">
        <w:rPr>
          <w:rStyle w:val="mo"/>
          <w:rFonts w:cstheme="minorHAnsi"/>
          <w:sz w:val="25"/>
          <w:szCs w:val="25"/>
          <w:bdr w:val="none" w:sz="0" w:space="0" w:color="auto" w:frame="1"/>
        </w:rPr>
        <w:t>.</w:t>
      </w:r>
    </w:p>
    <w:p w14:paraId="1DC55DF0" w14:textId="6BBC1F91" w:rsidR="00A1385C" w:rsidRDefault="00A1385C" w:rsidP="001614D6">
      <w:pPr>
        <w:jc w:val="both"/>
        <w:rPr>
          <w:rStyle w:val="mo"/>
          <w:rFonts w:ascii="MathJax_Main" w:hAnsi="MathJax_Main"/>
          <w:color w:val="333333"/>
          <w:sz w:val="25"/>
          <w:szCs w:val="25"/>
          <w:bdr w:val="none" w:sz="0" w:space="0" w:color="auto" w:frame="1"/>
          <w:shd w:val="clear" w:color="auto" w:fill="FFFFFF"/>
        </w:rPr>
      </w:pPr>
      <w:proofErr w:type="spellStart"/>
      <w:r>
        <w:rPr>
          <w:rStyle w:val="mi"/>
          <w:rFonts w:ascii="MathJax_Main-bold" w:hAnsi="MathJax_Main-bold"/>
          <w:color w:val="333333"/>
          <w:sz w:val="25"/>
          <w:szCs w:val="25"/>
          <w:bdr w:val="none" w:sz="0" w:space="0" w:color="auto" w:frame="1"/>
          <w:shd w:val="clear" w:color="auto" w:fill="FFFFFF"/>
        </w:rPr>
        <w:t>W</w:t>
      </w:r>
      <w:r>
        <w:rPr>
          <w:rStyle w:val="mi"/>
          <w:rFonts w:ascii="MathJax_Math-italic" w:hAnsi="MathJax_Math-italic"/>
          <w:color w:val="333333"/>
          <w:sz w:val="18"/>
          <w:szCs w:val="18"/>
          <w:bdr w:val="none" w:sz="0" w:space="0" w:color="auto" w:frame="1"/>
          <w:shd w:val="clear" w:color="auto" w:fill="FFFFFF"/>
        </w:rPr>
        <w:t>ij</w:t>
      </w:r>
      <w:proofErr w:type="spellEnd"/>
      <w:r>
        <w:rPr>
          <w:rStyle w:val="mo"/>
          <w:rFonts w:ascii="MathJax_Main" w:hAnsi="MathJax_Main"/>
          <w:color w:val="333333"/>
          <w:sz w:val="25"/>
          <w:szCs w:val="25"/>
          <w:bdr w:val="none" w:sz="0" w:space="0" w:color="auto" w:frame="1"/>
          <w:shd w:val="clear" w:color="auto" w:fill="FFFFFF"/>
        </w:rPr>
        <w:t>=∥</w:t>
      </w:r>
      <w:proofErr w:type="spellStart"/>
      <w:r>
        <w:rPr>
          <w:rStyle w:val="mi"/>
          <w:rFonts w:ascii="MathJax_Math-italic" w:hAnsi="MathJax_Math-italic"/>
          <w:color w:val="333333"/>
          <w:sz w:val="25"/>
          <w:szCs w:val="25"/>
          <w:bdr w:val="none" w:sz="0" w:space="0" w:color="auto" w:frame="1"/>
          <w:shd w:val="clear" w:color="auto" w:fill="FFFFFF"/>
        </w:rPr>
        <w:t>s</w:t>
      </w:r>
      <w:r>
        <w:rPr>
          <w:rStyle w:val="mi"/>
          <w:rFonts w:ascii="MathJax_Math-italic" w:hAnsi="MathJax_Math-italic"/>
          <w:color w:val="333333"/>
          <w:sz w:val="18"/>
          <w:szCs w:val="18"/>
          <w:bdr w:val="none" w:sz="0" w:space="0" w:color="auto" w:frame="1"/>
          <w:shd w:val="clear" w:color="auto" w:fill="FFFFFF"/>
        </w:rPr>
        <w:t>i</w:t>
      </w:r>
      <w:r>
        <w:rPr>
          <w:rStyle w:val="mo"/>
          <w:rFonts w:ascii="MathJax_Main" w:hAnsi="MathJax_Main"/>
          <w:color w:val="333333"/>
          <w:sz w:val="25"/>
          <w:szCs w:val="25"/>
          <w:bdr w:val="none" w:sz="0" w:space="0" w:color="auto" w:frame="1"/>
          <w:shd w:val="clear" w:color="auto" w:fill="FFFFFF"/>
        </w:rPr>
        <w:t>−</w:t>
      </w:r>
      <w:r>
        <w:rPr>
          <w:rStyle w:val="mi"/>
          <w:rFonts w:ascii="MathJax_Math-italic" w:hAnsi="MathJax_Math-italic"/>
          <w:color w:val="333333"/>
          <w:sz w:val="25"/>
          <w:szCs w:val="25"/>
          <w:bdr w:val="none" w:sz="0" w:space="0" w:color="auto" w:frame="1"/>
          <w:shd w:val="clear" w:color="auto" w:fill="FFFFFF"/>
        </w:rPr>
        <w:t>s</w:t>
      </w:r>
      <w:r>
        <w:rPr>
          <w:rStyle w:val="mi"/>
          <w:rFonts w:ascii="MathJax_Math-italic" w:hAnsi="MathJax_Math-italic"/>
          <w:color w:val="333333"/>
          <w:sz w:val="18"/>
          <w:szCs w:val="18"/>
          <w:bdr w:val="none" w:sz="0" w:space="0" w:color="auto" w:frame="1"/>
          <w:shd w:val="clear" w:color="auto" w:fill="FFFFFF"/>
        </w:rPr>
        <w:t>j</w:t>
      </w:r>
      <w:proofErr w:type="spellEnd"/>
      <w:r>
        <w:rPr>
          <w:rStyle w:val="mo"/>
          <w:rFonts w:ascii="MathJax_Main" w:hAnsi="MathJax_Main"/>
          <w:color w:val="333333"/>
          <w:sz w:val="25"/>
          <w:szCs w:val="25"/>
          <w:bdr w:val="none" w:sz="0" w:space="0" w:color="auto" w:frame="1"/>
          <w:shd w:val="clear" w:color="auto" w:fill="FFFFFF"/>
        </w:rPr>
        <w:t xml:space="preserve">∥ </w:t>
      </w:r>
      <w:r w:rsidR="00967F8A">
        <w:rPr>
          <w:rStyle w:val="mo"/>
          <w:rFonts w:ascii="MathJax_Main" w:hAnsi="MathJax_Main"/>
          <w:color w:val="333333"/>
          <w:sz w:val="25"/>
          <w:szCs w:val="25"/>
          <w:bdr w:val="none" w:sz="0" w:space="0" w:color="auto" w:frame="1"/>
          <w:shd w:val="clear" w:color="auto" w:fill="FFFFFF"/>
        </w:rPr>
        <w:tab/>
        <w:t xml:space="preserve">Describes the spatial proximity of </w:t>
      </w:r>
      <w:proofErr w:type="spellStart"/>
      <w:r w:rsidR="0030296E">
        <w:rPr>
          <w:rStyle w:val="mi"/>
          <w:rFonts w:ascii="MathJax_Math-italic" w:hAnsi="MathJax_Math-italic"/>
          <w:sz w:val="25"/>
          <w:szCs w:val="25"/>
          <w:bdr w:val="none" w:sz="0" w:space="0" w:color="auto" w:frame="1"/>
        </w:rPr>
        <w:t>s</w:t>
      </w:r>
      <w:r w:rsidR="0030296E">
        <w:rPr>
          <w:rStyle w:val="mi"/>
          <w:rFonts w:ascii="MathJax_Math-italic" w:hAnsi="MathJax_Math-italic"/>
          <w:sz w:val="18"/>
          <w:szCs w:val="18"/>
          <w:bdr w:val="none" w:sz="0" w:space="0" w:color="auto" w:frame="1"/>
        </w:rPr>
        <w:t>i</w:t>
      </w:r>
      <w:proofErr w:type="spellEnd"/>
      <w:r w:rsidR="0030296E">
        <w:rPr>
          <w:rFonts w:ascii="Georgia" w:hAnsi="Georgia"/>
          <w:color w:val="333333"/>
          <w:sz w:val="23"/>
          <w:szCs w:val="23"/>
          <w:shd w:val="clear" w:color="auto" w:fill="FFFFFF"/>
        </w:rPr>
        <w:t> and </w:t>
      </w:r>
      <w:proofErr w:type="spellStart"/>
      <w:r w:rsidR="0030296E">
        <w:rPr>
          <w:rStyle w:val="mi"/>
          <w:rFonts w:ascii="MathJax_Math-italic" w:hAnsi="MathJax_Math-italic"/>
          <w:sz w:val="25"/>
          <w:szCs w:val="25"/>
          <w:bdr w:val="none" w:sz="0" w:space="0" w:color="auto" w:frame="1"/>
        </w:rPr>
        <w:t>s</w:t>
      </w:r>
      <w:r w:rsidR="0030296E">
        <w:rPr>
          <w:rStyle w:val="mi"/>
          <w:rFonts w:ascii="MathJax_Math-italic" w:hAnsi="MathJax_Math-italic"/>
          <w:sz w:val="18"/>
          <w:szCs w:val="18"/>
          <w:bdr w:val="none" w:sz="0" w:space="0" w:color="auto" w:frame="1"/>
        </w:rPr>
        <w:t>j</w:t>
      </w:r>
      <w:proofErr w:type="spellEnd"/>
    </w:p>
    <w:p w14:paraId="2F0DCE28" w14:textId="0DB494F1" w:rsidR="00A1385C" w:rsidRDefault="00A1385C" w:rsidP="001614D6">
      <w:pPr>
        <w:jc w:val="both"/>
        <w:rPr>
          <w:rStyle w:val="mi"/>
          <w:rFonts w:ascii="MathJax_Main" w:hAnsi="MathJax_Main"/>
          <w:color w:val="333333"/>
          <w:sz w:val="25"/>
          <w:szCs w:val="25"/>
          <w:bdr w:val="none" w:sz="0" w:space="0" w:color="auto" w:frame="1"/>
          <w:shd w:val="clear" w:color="auto" w:fill="FFFFFF"/>
        </w:rPr>
      </w:pPr>
      <w:r>
        <w:rPr>
          <w:rStyle w:val="mi"/>
          <w:rFonts w:ascii="MathJax_Main" w:hAnsi="MathJax_Main"/>
          <w:color w:val="333333"/>
          <w:sz w:val="25"/>
          <w:szCs w:val="25"/>
          <w:bdr w:val="none" w:sz="0" w:space="0" w:color="auto" w:frame="1"/>
          <w:shd w:val="clear" w:color="auto" w:fill="FFFFFF"/>
        </w:rPr>
        <w:t>And</w:t>
      </w:r>
    </w:p>
    <w:p w14:paraId="44584C29" w14:textId="5C36ABCB" w:rsidR="00340DDB" w:rsidRDefault="00A1385C" w:rsidP="001614D6">
      <w:pPr>
        <w:jc w:val="both"/>
        <w:rPr>
          <w:rStyle w:val="mo"/>
          <w:rFonts w:ascii="MathJax_Main" w:hAnsi="MathJax_Main"/>
          <w:sz w:val="25"/>
          <w:szCs w:val="25"/>
          <w:bdr w:val="none" w:sz="0" w:space="0" w:color="auto" w:frame="1"/>
        </w:rPr>
      </w:pPr>
      <w:proofErr w:type="spellStart"/>
      <w:r>
        <w:rPr>
          <w:rStyle w:val="mi"/>
          <w:rFonts w:ascii="MathJax_Main-bold" w:hAnsi="MathJax_Main-bold"/>
          <w:color w:val="333333"/>
          <w:sz w:val="25"/>
          <w:szCs w:val="25"/>
          <w:bdr w:val="none" w:sz="0" w:space="0" w:color="auto" w:frame="1"/>
          <w:shd w:val="clear" w:color="auto" w:fill="FFFFFF"/>
        </w:rPr>
        <w:t>U</w:t>
      </w:r>
      <w:r>
        <w:rPr>
          <w:rStyle w:val="mi"/>
          <w:rFonts w:ascii="MathJax_Math-italic" w:hAnsi="MathJax_Math-italic"/>
          <w:color w:val="333333"/>
          <w:sz w:val="18"/>
          <w:szCs w:val="18"/>
          <w:bdr w:val="none" w:sz="0" w:space="0" w:color="auto" w:frame="1"/>
          <w:shd w:val="clear" w:color="auto" w:fill="FFFFFF"/>
        </w:rPr>
        <w:t>ij</w:t>
      </w:r>
      <w:proofErr w:type="spellEnd"/>
      <w:r>
        <w:rPr>
          <w:rStyle w:val="mo"/>
          <w:rFonts w:ascii="MathJax_Main" w:hAnsi="MathJax_Main"/>
          <w:color w:val="333333"/>
          <w:sz w:val="25"/>
          <w:szCs w:val="25"/>
          <w:bdr w:val="none" w:sz="0" w:space="0" w:color="auto" w:frame="1"/>
          <w:shd w:val="clear" w:color="auto" w:fill="FFFFFF"/>
        </w:rPr>
        <w:t>=|</w:t>
      </w:r>
      <w:r>
        <w:rPr>
          <w:rStyle w:val="mi"/>
          <w:rFonts w:ascii="MathJax_Math-italic" w:hAnsi="MathJax_Math-italic"/>
          <w:color w:val="333333"/>
          <w:sz w:val="25"/>
          <w:szCs w:val="25"/>
          <w:bdr w:val="none" w:sz="0" w:space="0" w:color="auto" w:frame="1"/>
          <w:shd w:val="clear" w:color="auto" w:fill="FFFFFF"/>
        </w:rPr>
        <w:t>Z</w:t>
      </w:r>
      <w:r>
        <w:rPr>
          <w:rStyle w:val="mo"/>
          <w:rFonts w:ascii="MathJax_Main" w:hAnsi="MathJax_Main"/>
          <w:color w:val="333333"/>
          <w:sz w:val="25"/>
          <w:szCs w:val="25"/>
          <w:bdr w:val="none" w:sz="0" w:space="0" w:color="auto" w:frame="1"/>
          <w:shd w:val="clear" w:color="auto" w:fill="FFFFFF"/>
        </w:rPr>
        <w:t>(</w:t>
      </w:r>
      <w:proofErr w:type="spellStart"/>
      <w:r>
        <w:rPr>
          <w:rStyle w:val="mi"/>
          <w:rFonts w:ascii="MathJax_Math-italic" w:hAnsi="MathJax_Math-italic"/>
          <w:color w:val="333333"/>
          <w:sz w:val="25"/>
          <w:szCs w:val="25"/>
          <w:bdr w:val="none" w:sz="0" w:space="0" w:color="auto" w:frame="1"/>
          <w:shd w:val="clear" w:color="auto" w:fill="FFFFFF"/>
        </w:rPr>
        <w:t>s</w:t>
      </w:r>
      <w:r>
        <w:rPr>
          <w:rStyle w:val="mi"/>
          <w:rFonts w:ascii="MathJax_Math-italic" w:hAnsi="MathJax_Math-italic"/>
          <w:color w:val="333333"/>
          <w:sz w:val="18"/>
          <w:szCs w:val="18"/>
          <w:bdr w:val="none" w:sz="0" w:space="0" w:color="auto" w:frame="1"/>
          <w:shd w:val="clear" w:color="auto" w:fill="FFFFFF"/>
        </w:rPr>
        <w:t>i</w:t>
      </w:r>
      <w:proofErr w:type="spellEnd"/>
      <w:r>
        <w:rPr>
          <w:rStyle w:val="mo"/>
          <w:rFonts w:ascii="MathJax_Main" w:hAnsi="MathJax_Main"/>
          <w:color w:val="333333"/>
          <w:sz w:val="25"/>
          <w:szCs w:val="25"/>
          <w:bdr w:val="none" w:sz="0" w:space="0" w:color="auto" w:frame="1"/>
          <w:shd w:val="clear" w:color="auto" w:fill="FFFFFF"/>
        </w:rPr>
        <w:t>)−</w:t>
      </w:r>
      <w:r>
        <w:rPr>
          <w:rStyle w:val="mi"/>
          <w:rFonts w:ascii="MathJax_Math-italic" w:hAnsi="MathJax_Math-italic"/>
          <w:color w:val="333333"/>
          <w:sz w:val="25"/>
          <w:szCs w:val="25"/>
          <w:bdr w:val="none" w:sz="0" w:space="0" w:color="auto" w:frame="1"/>
          <w:shd w:val="clear" w:color="auto" w:fill="FFFFFF"/>
        </w:rPr>
        <w:t>Z</w:t>
      </w:r>
      <w:r>
        <w:rPr>
          <w:rStyle w:val="mo"/>
          <w:rFonts w:ascii="MathJax_Main" w:hAnsi="MathJax_Main"/>
          <w:color w:val="333333"/>
          <w:sz w:val="25"/>
          <w:szCs w:val="25"/>
          <w:bdr w:val="none" w:sz="0" w:space="0" w:color="auto" w:frame="1"/>
          <w:shd w:val="clear" w:color="auto" w:fill="FFFFFF"/>
        </w:rPr>
        <w:t>(</w:t>
      </w:r>
      <w:proofErr w:type="spellStart"/>
      <w:r>
        <w:rPr>
          <w:rStyle w:val="mi"/>
          <w:rFonts w:ascii="MathJax_Math-italic" w:hAnsi="MathJax_Math-italic"/>
          <w:color w:val="333333"/>
          <w:sz w:val="25"/>
          <w:szCs w:val="25"/>
          <w:bdr w:val="none" w:sz="0" w:space="0" w:color="auto" w:frame="1"/>
          <w:shd w:val="clear" w:color="auto" w:fill="FFFFFF"/>
        </w:rPr>
        <w:t>s</w:t>
      </w:r>
      <w:r>
        <w:rPr>
          <w:rStyle w:val="mi"/>
          <w:rFonts w:ascii="MathJax_Math-italic" w:hAnsi="MathJax_Math-italic"/>
          <w:color w:val="333333"/>
          <w:sz w:val="18"/>
          <w:szCs w:val="18"/>
          <w:bdr w:val="none" w:sz="0" w:space="0" w:color="auto" w:frame="1"/>
          <w:shd w:val="clear" w:color="auto" w:fill="FFFFFF"/>
        </w:rPr>
        <w:t>j</w:t>
      </w:r>
      <w:proofErr w:type="spellEnd"/>
      <w:r>
        <w:rPr>
          <w:rStyle w:val="mo"/>
          <w:rFonts w:ascii="MathJax_Main" w:hAnsi="MathJax_Main"/>
          <w:color w:val="333333"/>
          <w:sz w:val="25"/>
          <w:szCs w:val="25"/>
          <w:bdr w:val="none" w:sz="0" w:space="0" w:color="auto" w:frame="1"/>
          <w:shd w:val="clear" w:color="auto" w:fill="FFFFFF"/>
        </w:rPr>
        <w:t>)|</w:t>
      </w:r>
      <w:r w:rsidR="0030296E">
        <w:rPr>
          <w:rStyle w:val="mo"/>
          <w:rFonts w:ascii="MathJax_Main" w:hAnsi="MathJax_Main"/>
          <w:color w:val="333333"/>
          <w:sz w:val="25"/>
          <w:szCs w:val="25"/>
          <w:bdr w:val="none" w:sz="0" w:space="0" w:color="auto" w:frame="1"/>
          <w:shd w:val="clear" w:color="auto" w:fill="FFFFFF"/>
        </w:rPr>
        <w:tab/>
        <w:t xml:space="preserve">quantifies the closeness in range </w:t>
      </w:r>
      <w:r w:rsidR="00A47017">
        <w:rPr>
          <w:rStyle w:val="mi"/>
          <w:rFonts w:ascii="MathJax_Math-italic" w:hAnsi="MathJax_Math-italic"/>
          <w:sz w:val="25"/>
          <w:szCs w:val="25"/>
          <w:bdr w:val="none" w:sz="0" w:space="0" w:color="auto" w:frame="1"/>
        </w:rPr>
        <w:t>Z</w:t>
      </w:r>
      <w:r w:rsidR="00A47017">
        <w:rPr>
          <w:rStyle w:val="mo"/>
          <w:rFonts w:ascii="MathJax_Main" w:hAnsi="MathJax_Main"/>
          <w:sz w:val="25"/>
          <w:szCs w:val="25"/>
          <w:bdr w:val="none" w:sz="0" w:space="0" w:color="auto" w:frame="1"/>
        </w:rPr>
        <w:t>(</w:t>
      </w:r>
      <w:proofErr w:type="spellStart"/>
      <w:r w:rsidR="00A47017">
        <w:rPr>
          <w:rStyle w:val="mi"/>
          <w:rFonts w:ascii="MathJax_Math-italic" w:hAnsi="MathJax_Math-italic"/>
          <w:sz w:val="25"/>
          <w:szCs w:val="25"/>
          <w:bdr w:val="none" w:sz="0" w:space="0" w:color="auto" w:frame="1"/>
        </w:rPr>
        <w:t>s</w:t>
      </w:r>
      <w:r w:rsidR="00A47017">
        <w:rPr>
          <w:rStyle w:val="mi"/>
          <w:rFonts w:ascii="MathJax_Math-italic" w:hAnsi="MathJax_Math-italic"/>
          <w:sz w:val="18"/>
          <w:szCs w:val="18"/>
          <w:bdr w:val="none" w:sz="0" w:space="0" w:color="auto" w:frame="1"/>
        </w:rPr>
        <w:t>i</w:t>
      </w:r>
      <w:proofErr w:type="spellEnd"/>
      <w:r w:rsidR="00A47017">
        <w:rPr>
          <w:rStyle w:val="mo"/>
          <w:rFonts w:ascii="MathJax_Main" w:hAnsi="MathJax_Main"/>
          <w:sz w:val="25"/>
          <w:szCs w:val="25"/>
          <w:bdr w:val="none" w:sz="0" w:space="0" w:color="auto" w:frame="1"/>
        </w:rPr>
        <w:t>)</w:t>
      </w:r>
      <w:r w:rsidR="00A47017">
        <w:rPr>
          <w:rFonts w:ascii="Georgia" w:hAnsi="Georgia"/>
          <w:color w:val="333333"/>
          <w:sz w:val="23"/>
          <w:szCs w:val="23"/>
          <w:shd w:val="clear" w:color="auto" w:fill="FFFFFF"/>
        </w:rPr>
        <w:t> and </w:t>
      </w:r>
      <w:r w:rsidR="00A47017">
        <w:rPr>
          <w:rStyle w:val="mi"/>
          <w:rFonts w:ascii="MathJax_Math-italic" w:hAnsi="MathJax_Math-italic"/>
          <w:sz w:val="25"/>
          <w:szCs w:val="25"/>
          <w:bdr w:val="none" w:sz="0" w:space="0" w:color="auto" w:frame="1"/>
        </w:rPr>
        <w:t>Z</w:t>
      </w:r>
      <w:r w:rsidR="00A47017">
        <w:rPr>
          <w:rStyle w:val="mo"/>
          <w:rFonts w:ascii="MathJax_Main" w:hAnsi="MathJax_Main"/>
          <w:sz w:val="25"/>
          <w:szCs w:val="25"/>
          <w:bdr w:val="none" w:sz="0" w:space="0" w:color="auto" w:frame="1"/>
        </w:rPr>
        <w:t>(</w:t>
      </w:r>
      <w:proofErr w:type="spellStart"/>
      <w:r w:rsidR="00A47017">
        <w:rPr>
          <w:rStyle w:val="mi"/>
          <w:rFonts w:ascii="MathJax_Math-italic" w:hAnsi="MathJax_Math-italic"/>
          <w:sz w:val="25"/>
          <w:szCs w:val="25"/>
          <w:bdr w:val="none" w:sz="0" w:space="0" w:color="auto" w:frame="1"/>
        </w:rPr>
        <w:t>s</w:t>
      </w:r>
      <w:r w:rsidR="00A47017">
        <w:rPr>
          <w:rStyle w:val="mi"/>
          <w:rFonts w:ascii="MathJax_Math-italic" w:hAnsi="MathJax_Math-italic"/>
          <w:sz w:val="18"/>
          <w:szCs w:val="18"/>
          <w:bdr w:val="none" w:sz="0" w:space="0" w:color="auto" w:frame="1"/>
        </w:rPr>
        <w:t>j</w:t>
      </w:r>
      <w:proofErr w:type="spellEnd"/>
      <w:r w:rsidR="00A47017">
        <w:rPr>
          <w:rStyle w:val="mo"/>
          <w:rFonts w:ascii="MathJax_Main" w:hAnsi="MathJax_Main"/>
          <w:sz w:val="25"/>
          <w:szCs w:val="25"/>
          <w:bdr w:val="none" w:sz="0" w:space="0" w:color="auto" w:frame="1"/>
        </w:rPr>
        <w:t>)</w:t>
      </w:r>
    </w:p>
    <w:p w14:paraId="3869688F" w14:textId="7E306E8A" w:rsidR="00A47017" w:rsidRDefault="00B158F2" w:rsidP="001614D6">
      <w:pPr>
        <w:jc w:val="both"/>
        <w:rPr>
          <w:rStyle w:val="mo"/>
          <w:rFonts w:ascii="MathJax_Main" w:hAnsi="MathJax_Main"/>
          <w:sz w:val="25"/>
          <w:szCs w:val="25"/>
          <w:bdr w:val="none" w:sz="0" w:space="0" w:color="auto" w:frame="1"/>
        </w:rPr>
      </w:pPr>
      <w:r>
        <w:rPr>
          <w:rStyle w:val="mo"/>
          <w:rFonts w:ascii="MathJax_Main" w:hAnsi="MathJax_Main"/>
          <w:sz w:val="25"/>
          <w:szCs w:val="25"/>
          <w:bdr w:val="none" w:sz="0" w:space="0" w:color="auto" w:frame="1"/>
        </w:rPr>
        <w:t xml:space="preserve">Where </w:t>
      </w:r>
      <w:proofErr w:type="spellStart"/>
      <w:r w:rsidR="00C37DD5">
        <w:rPr>
          <w:rStyle w:val="mo"/>
          <w:rFonts w:ascii="MathJax_Main" w:hAnsi="MathJax_Main"/>
          <w:sz w:val="25"/>
          <w:szCs w:val="25"/>
          <w:bdr w:val="none" w:sz="0" w:space="0" w:color="auto" w:frame="1"/>
        </w:rPr>
        <w:t>i</w:t>
      </w:r>
      <w:proofErr w:type="spellEnd"/>
      <w:r>
        <w:rPr>
          <w:rStyle w:val="mo"/>
          <w:rFonts w:ascii="MathJax_Main" w:hAnsi="MathJax_Main"/>
          <w:sz w:val="25"/>
          <w:szCs w:val="25"/>
          <w:bdr w:val="none" w:sz="0" w:space="0" w:color="auto" w:frame="1"/>
        </w:rPr>
        <w:t xml:space="preserve"> and j represent to integer positions on samp</w:t>
      </w:r>
      <w:r w:rsidR="0007111E">
        <w:rPr>
          <w:rStyle w:val="mo"/>
          <w:rFonts w:ascii="MathJax_Main" w:hAnsi="MathJax_Main"/>
          <w:sz w:val="25"/>
          <w:szCs w:val="25"/>
          <w:bdr w:val="none" w:sz="0" w:space="0" w:color="auto" w:frame="1"/>
        </w:rPr>
        <w:t>ling lattice</w:t>
      </w:r>
    </w:p>
    <w:p w14:paraId="040EA248" w14:textId="0DDFAFB6" w:rsidR="00B43C4B" w:rsidRDefault="0007111E" w:rsidP="001614D6">
      <w:pPr>
        <w:jc w:val="both"/>
        <w:rPr>
          <w:rStyle w:val="mo"/>
          <w:rFonts w:ascii="MathJax_Main" w:hAnsi="MathJax_Main"/>
          <w:sz w:val="25"/>
          <w:szCs w:val="25"/>
          <w:bdr w:val="none" w:sz="0" w:space="0" w:color="auto" w:frame="1"/>
        </w:rPr>
      </w:pPr>
      <w:r>
        <w:rPr>
          <w:rStyle w:val="mo"/>
          <w:rFonts w:ascii="MathJax_Main" w:hAnsi="MathJax_Main"/>
          <w:sz w:val="25"/>
          <w:szCs w:val="25"/>
          <w:bdr w:val="none" w:sz="0" w:space="0" w:color="auto" w:frame="1"/>
        </w:rPr>
        <w:t xml:space="preserve">Mantel </w:t>
      </w:r>
      <w:r w:rsidR="00B43C4B">
        <w:rPr>
          <w:rStyle w:val="mo"/>
          <w:rFonts w:ascii="MathJax_Main" w:hAnsi="MathJax_Main"/>
          <w:sz w:val="25"/>
          <w:szCs w:val="25"/>
          <w:bdr w:val="none" w:sz="0" w:space="0" w:color="auto" w:frame="1"/>
        </w:rPr>
        <w:t xml:space="preserve">test statistic </w:t>
      </w:r>
      <w:r w:rsidR="00056802">
        <w:rPr>
          <w:rStyle w:val="mo"/>
          <w:rFonts w:ascii="MathJax_Main" w:hAnsi="MathJax_Main"/>
          <w:sz w:val="25"/>
          <w:szCs w:val="25"/>
          <w:bdr w:val="none" w:sz="0" w:space="0" w:color="auto" w:frame="1"/>
        </w:rPr>
        <w:fldChar w:fldCharType="begin"/>
      </w:r>
      <w:r w:rsidR="00056802">
        <w:rPr>
          <w:rStyle w:val="mo"/>
          <w:rFonts w:ascii="MathJax_Main" w:hAnsi="MathJax_Main"/>
          <w:sz w:val="25"/>
          <w:szCs w:val="25"/>
          <w:bdr w:val="none" w:sz="0" w:space="0" w:color="auto" w:frame="1"/>
        </w:rPr>
        <w:instrText xml:space="preserve"> ADDIN ZOTERO_ITEM CSL_CITATION {"citationID":"ieuXxwNq","properties":{"formattedCitation":"(Khademi et al., 2009)","plainCitation":"(Khademi et al., 2009)","noteIndex":0},"citationItems":[{"id":215,"uris":["http://zotero.org/users/local/JDH5x0lp/items/S6VMDEA3"],"uri":["http://zotero.org/users/local/JDH5x0lp/items/S6VMDEA3"],"itemData":{"id":215,"type":"paper-conference","abstract":"This work proposes two statistical-based techniques to quantify (with confidence) whether random 2D data (images) are correlated or nonstationary. Traditionally, such exploratory data analysis techniques have been developed for 1D signals, such as EEG. This paper presents a new application of Mantel's test for clustering to examine spatial dependence and a novel 2D extension of the traditional 1D version of the reverse arrangements test to examine data nonstationary. Simulated data (correlated and nonstationary) were generated and subject to several rotations, scales and translations, in order to test the robustness of the techniques. Mantel's test for clustering correctly classified the images as correlated for 100% of the cases (including those with rotations, scales and translations (RSTs)). For the 2D extension of the reverse arrangements test, the linear trend analysis correctly found 15/16 regions to have pixel-wise nonstationarity, and the nonlinear trend analysis correctly classified nonstationarity in all but two cases (14/16) (for all RSTs). As a result of the high classification rates, the techniques are relatively invariant to changes in RST. These two statistical tests have a variety of applications in medical imaging (i.e. modeling), and are discussed in this work. An additional application of the work is presented in the end, demonstrating the possibility that such test statistics may be used as features to classify different textures.","container-title":"2009 16th International Conference on Digital Signal Processing","DOI":"10.1109/ICDSP.2009.5201186","event":"2009 16th International Conference on Digital Signal Processing","note":"ISSN: 2165-3577","page":"1-6","source":"IEEE Xplore","title":"Nonparametric statistical tests for exploration of correlation and nonstationarity in images","author":[{"family":"Khademi","given":"April"},{"family":"Hosseinzadeh","given":"Danoush"},{"family":"Venetsanopoulos","given":"Anastasios"},{"family":"Moody","given":"Alan"}],"issued":{"date-parts":[["2009",7]]}}}],"schema":"https://github.com/citation-style-language/schema/raw/master/csl-citation.json"} </w:instrText>
      </w:r>
      <w:r w:rsidR="00056802">
        <w:rPr>
          <w:rStyle w:val="mo"/>
          <w:rFonts w:ascii="MathJax_Main" w:hAnsi="MathJax_Main"/>
          <w:sz w:val="25"/>
          <w:szCs w:val="25"/>
          <w:bdr w:val="none" w:sz="0" w:space="0" w:color="auto" w:frame="1"/>
        </w:rPr>
        <w:fldChar w:fldCharType="separate"/>
      </w:r>
      <w:r w:rsidR="00056802" w:rsidRPr="00056802">
        <w:rPr>
          <w:rFonts w:ascii="MathJax_Main" w:hAnsi="MathJax_Main"/>
          <w:sz w:val="25"/>
        </w:rPr>
        <w:t>(Khademi et al., 2009)</w:t>
      </w:r>
      <w:r w:rsidR="00056802">
        <w:rPr>
          <w:rStyle w:val="mo"/>
          <w:rFonts w:ascii="MathJax_Main" w:hAnsi="MathJax_Main"/>
          <w:sz w:val="25"/>
          <w:szCs w:val="25"/>
          <w:bdr w:val="none" w:sz="0" w:space="0" w:color="auto" w:frame="1"/>
        </w:rPr>
        <w:fldChar w:fldCharType="end"/>
      </w:r>
    </w:p>
    <w:p w14:paraId="5B5280FD" w14:textId="3AE142DC" w:rsidR="00C37DD5" w:rsidRDefault="00F37E64" w:rsidP="00716E73">
      <w:pPr>
        <w:jc w:val="center"/>
        <w:rPr>
          <w:rFonts w:ascii="MathJax_Main" w:hAnsi="MathJax_Main"/>
          <w:sz w:val="25"/>
          <w:szCs w:val="25"/>
          <w:bdr w:val="none" w:sz="0" w:space="0" w:color="auto" w:frame="1"/>
        </w:rPr>
      </w:pPr>
      <w:r>
        <w:rPr>
          <w:rFonts w:ascii="MathJax_Main" w:hAnsi="MathJax_Main"/>
          <w:noProof/>
          <w:sz w:val="25"/>
          <w:szCs w:val="25"/>
          <w:bdr w:val="none" w:sz="0" w:space="0" w:color="auto" w:frame="1"/>
        </w:rPr>
        <w:drawing>
          <wp:inline distT="0" distB="0" distL="0" distR="0" wp14:anchorId="171179C3" wp14:editId="7E207E4F">
            <wp:extent cx="1819529" cy="781159"/>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pic:cNvPicPr/>
                  </pic:nvPicPr>
                  <pic:blipFill>
                    <a:blip r:embed="rId14">
                      <a:extLst>
                        <a:ext uri="{28A0092B-C50C-407E-A947-70E740481C1C}">
                          <a14:useLocalDpi xmlns:a14="http://schemas.microsoft.com/office/drawing/2010/main" val="0"/>
                        </a:ext>
                      </a:extLst>
                    </a:blip>
                    <a:stretch>
                      <a:fillRect/>
                    </a:stretch>
                  </pic:blipFill>
                  <pic:spPr>
                    <a:xfrm>
                      <a:off x="0" y="0"/>
                      <a:ext cx="1819529" cy="781159"/>
                    </a:xfrm>
                    <a:prstGeom prst="rect">
                      <a:avLst/>
                    </a:prstGeom>
                  </pic:spPr>
                </pic:pic>
              </a:graphicData>
            </a:graphic>
          </wp:inline>
        </w:drawing>
      </w:r>
    </w:p>
    <w:p w14:paraId="6ECED786" w14:textId="106FDE99" w:rsidR="00D2083B" w:rsidRDefault="00D2083B" w:rsidP="00D2083B">
      <w:pPr>
        <w:rPr>
          <w:rFonts w:cstheme="minorHAnsi"/>
          <w:sz w:val="25"/>
          <w:szCs w:val="25"/>
          <w:bdr w:val="none" w:sz="0" w:space="0" w:color="auto" w:frame="1"/>
        </w:rPr>
      </w:pPr>
      <w:r w:rsidRPr="00D2083B">
        <w:rPr>
          <w:rFonts w:cstheme="minorHAnsi"/>
          <w:sz w:val="25"/>
          <w:szCs w:val="25"/>
          <w:bdr w:val="none" w:sz="0" w:space="0" w:color="auto" w:frame="1"/>
        </w:rPr>
        <w:t xml:space="preserve">Example </w:t>
      </w:r>
      <w:r>
        <w:rPr>
          <w:rFonts w:cstheme="minorHAnsi"/>
          <w:sz w:val="25"/>
          <w:szCs w:val="25"/>
          <w:bdr w:val="none" w:sz="0" w:space="0" w:color="auto" w:frame="1"/>
        </w:rPr>
        <w:t>for</w:t>
      </w:r>
      <w:r w:rsidR="00E95145">
        <w:rPr>
          <w:rFonts w:cstheme="minorHAnsi"/>
          <w:sz w:val="25"/>
          <w:szCs w:val="25"/>
          <w:bdr w:val="none" w:sz="0" w:space="0" w:color="auto" w:frame="1"/>
        </w:rPr>
        <w:t xml:space="preserve"> evaluating</w:t>
      </w:r>
      <w:r>
        <w:rPr>
          <w:rFonts w:cstheme="minorHAnsi"/>
          <w:sz w:val="25"/>
          <w:szCs w:val="25"/>
          <w:bdr w:val="none" w:sz="0" w:space="0" w:color="auto" w:frame="1"/>
        </w:rPr>
        <w:t xml:space="preserve"> Mantel test</w:t>
      </w:r>
      <w:r w:rsidR="00E95145">
        <w:rPr>
          <w:rFonts w:cstheme="minorHAnsi"/>
          <w:sz w:val="25"/>
          <w:szCs w:val="25"/>
          <w:bdr w:val="none" w:sz="0" w:space="0" w:color="auto" w:frame="1"/>
        </w:rPr>
        <w:t>:</w:t>
      </w:r>
    </w:p>
    <w:p w14:paraId="2EBB4796" w14:textId="64A94690" w:rsidR="00E95145" w:rsidRDefault="00E95145" w:rsidP="00D2083B">
      <w:pPr>
        <w:rPr>
          <w:rFonts w:cstheme="minorHAnsi"/>
          <w:sz w:val="25"/>
          <w:szCs w:val="25"/>
          <w:bdr w:val="none" w:sz="0" w:space="0" w:color="auto" w:frame="1"/>
        </w:rPr>
      </w:pPr>
      <w:r>
        <w:rPr>
          <w:rFonts w:cstheme="minorHAnsi"/>
          <w:sz w:val="25"/>
          <w:szCs w:val="25"/>
          <w:bdr w:val="none" w:sz="0" w:space="0" w:color="auto" w:frame="1"/>
        </w:rPr>
        <w:t>Consider</w:t>
      </w:r>
      <w:r w:rsidR="005C712A">
        <w:rPr>
          <w:rFonts w:cstheme="minorHAnsi"/>
          <w:sz w:val="25"/>
          <w:szCs w:val="25"/>
          <w:bdr w:val="none" w:sz="0" w:space="0" w:color="auto" w:frame="1"/>
        </w:rPr>
        <w:t>ing</w:t>
      </w:r>
      <w:r>
        <w:rPr>
          <w:rFonts w:cstheme="minorHAnsi"/>
          <w:sz w:val="25"/>
          <w:szCs w:val="25"/>
          <w:bdr w:val="none" w:sz="0" w:space="0" w:color="auto" w:frame="1"/>
        </w:rPr>
        <w:t xml:space="preserve"> multiple</w:t>
      </w:r>
      <w:r w:rsidR="005C712A">
        <w:rPr>
          <w:rFonts w:cstheme="minorHAnsi"/>
          <w:sz w:val="25"/>
          <w:szCs w:val="25"/>
          <w:bdr w:val="none" w:sz="0" w:space="0" w:color="auto" w:frame="1"/>
        </w:rPr>
        <w:t xml:space="preserve"> </w:t>
      </w:r>
      <w:r w:rsidR="003205EC">
        <w:rPr>
          <w:rFonts w:cstheme="minorHAnsi"/>
          <w:sz w:val="25"/>
          <w:szCs w:val="25"/>
          <w:bdr w:val="none" w:sz="0" w:space="0" w:color="auto" w:frame="1"/>
        </w:rPr>
        <w:t>samples data</w:t>
      </w:r>
      <w:r w:rsidR="005C712A">
        <w:rPr>
          <w:rFonts w:cstheme="minorHAnsi"/>
          <w:sz w:val="25"/>
          <w:szCs w:val="25"/>
          <w:bdr w:val="none" w:sz="0" w:space="0" w:color="auto" w:frame="1"/>
        </w:rPr>
        <w:t xml:space="preserve"> in two different spaces (Biological and </w:t>
      </w:r>
      <w:r w:rsidR="00787A82">
        <w:rPr>
          <w:rFonts w:cstheme="minorHAnsi"/>
          <w:sz w:val="25"/>
          <w:szCs w:val="25"/>
          <w:bdr w:val="none" w:sz="0" w:space="0" w:color="auto" w:frame="1"/>
        </w:rPr>
        <w:t>Environmental space</w:t>
      </w:r>
      <w:r w:rsidR="005C712A">
        <w:rPr>
          <w:rFonts w:cstheme="minorHAnsi"/>
          <w:sz w:val="25"/>
          <w:szCs w:val="25"/>
          <w:bdr w:val="none" w:sz="0" w:space="0" w:color="auto" w:frame="1"/>
        </w:rPr>
        <w:t>)</w:t>
      </w:r>
      <w:r w:rsidR="001478EE">
        <w:rPr>
          <w:rFonts w:cstheme="minorHAnsi"/>
          <w:sz w:val="25"/>
          <w:szCs w:val="25"/>
          <w:bdr w:val="none" w:sz="0" w:space="0" w:color="auto" w:frame="1"/>
        </w:rPr>
        <w:t xml:space="preserve">. Where nodes </w:t>
      </w:r>
      <w:r w:rsidR="003205EC">
        <w:rPr>
          <w:rFonts w:cstheme="minorHAnsi"/>
          <w:sz w:val="25"/>
          <w:szCs w:val="25"/>
          <w:bdr w:val="none" w:sz="0" w:space="0" w:color="auto" w:frame="1"/>
        </w:rPr>
        <w:t>represent</w:t>
      </w:r>
      <w:r w:rsidR="001478EE">
        <w:rPr>
          <w:rFonts w:cstheme="minorHAnsi"/>
          <w:sz w:val="25"/>
          <w:szCs w:val="25"/>
          <w:bdr w:val="none" w:sz="0" w:space="0" w:color="auto" w:frame="1"/>
        </w:rPr>
        <w:t xml:space="preserve"> the samples and the edges represent the </w:t>
      </w:r>
      <w:r w:rsidR="00156384">
        <w:rPr>
          <w:rFonts w:cstheme="minorHAnsi"/>
          <w:sz w:val="25"/>
          <w:szCs w:val="25"/>
          <w:bdr w:val="none" w:sz="0" w:space="0" w:color="auto" w:frame="1"/>
        </w:rPr>
        <w:t xml:space="preserve">relation </w:t>
      </w:r>
      <w:r w:rsidR="00664A10">
        <w:rPr>
          <w:rFonts w:cstheme="minorHAnsi"/>
          <w:sz w:val="25"/>
          <w:szCs w:val="25"/>
          <w:bdr w:val="none" w:sz="0" w:space="0" w:color="auto" w:frame="1"/>
        </w:rPr>
        <w:t>between the samples in terms of their wights</w:t>
      </w:r>
      <w:r w:rsidR="00570943">
        <w:rPr>
          <w:rFonts w:cstheme="minorHAnsi"/>
          <w:sz w:val="25"/>
          <w:szCs w:val="25"/>
          <w:bdr w:val="none" w:sz="0" w:space="0" w:color="auto" w:frame="1"/>
        </w:rPr>
        <w:t>,</w:t>
      </w:r>
      <w:r w:rsidR="00664A10">
        <w:rPr>
          <w:rFonts w:cstheme="minorHAnsi"/>
          <w:sz w:val="25"/>
          <w:szCs w:val="25"/>
          <w:bdr w:val="none" w:sz="0" w:space="0" w:color="auto" w:frame="1"/>
        </w:rPr>
        <w:t xml:space="preserve"> by considering </w:t>
      </w:r>
      <w:r w:rsidR="00EC427F">
        <w:rPr>
          <w:rFonts w:cstheme="minorHAnsi"/>
          <w:sz w:val="25"/>
          <w:szCs w:val="25"/>
          <w:bdr w:val="none" w:sz="0" w:space="0" w:color="auto" w:frame="1"/>
        </w:rPr>
        <w:t>different parametric axis (Species abundance in biological</w:t>
      </w:r>
      <w:r w:rsidR="006734DD">
        <w:rPr>
          <w:rFonts w:cstheme="minorHAnsi"/>
          <w:sz w:val="25"/>
          <w:szCs w:val="25"/>
          <w:bdr w:val="none" w:sz="0" w:space="0" w:color="auto" w:frame="1"/>
        </w:rPr>
        <w:t xml:space="preserve"> space and </w:t>
      </w:r>
      <w:r w:rsidR="00B33B21">
        <w:rPr>
          <w:rFonts w:cstheme="minorHAnsi"/>
          <w:sz w:val="25"/>
          <w:szCs w:val="25"/>
          <w:bdr w:val="none" w:sz="0" w:space="0" w:color="auto" w:frame="1"/>
        </w:rPr>
        <w:t xml:space="preserve">mean </w:t>
      </w:r>
      <w:r w:rsidR="0060418E">
        <w:rPr>
          <w:rFonts w:cstheme="minorHAnsi"/>
          <w:sz w:val="25"/>
          <w:szCs w:val="25"/>
          <w:bdr w:val="none" w:sz="0" w:space="0" w:color="auto" w:frame="1"/>
        </w:rPr>
        <w:t>sea surface temperature</w:t>
      </w:r>
      <w:r w:rsidR="00B33B21">
        <w:rPr>
          <w:rFonts w:cstheme="minorHAnsi"/>
          <w:sz w:val="25"/>
          <w:szCs w:val="25"/>
          <w:bdr w:val="none" w:sz="0" w:space="0" w:color="auto" w:frame="1"/>
        </w:rPr>
        <w:t xml:space="preserve">, </w:t>
      </w:r>
      <w:r w:rsidR="0060418E">
        <w:rPr>
          <w:rFonts w:cstheme="minorHAnsi"/>
          <w:sz w:val="25"/>
          <w:szCs w:val="25"/>
          <w:bdr w:val="none" w:sz="0" w:space="0" w:color="auto" w:frame="1"/>
        </w:rPr>
        <w:t>tidal</w:t>
      </w:r>
      <w:r w:rsidR="00B33B21">
        <w:rPr>
          <w:rFonts w:cstheme="minorHAnsi"/>
          <w:sz w:val="25"/>
          <w:szCs w:val="25"/>
          <w:bdr w:val="none" w:sz="0" w:space="0" w:color="auto" w:frame="1"/>
        </w:rPr>
        <w:t xml:space="preserve"> current and depth</w:t>
      </w:r>
      <w:r w:rsidR="006410DA">
        <w:rPr>
          <w:rFonts w:cstheme="minorHAnsi"/>
          <w:sz w:val="25"/>
          <w:szCs w:val="25"/>
          <w:bdr w:val="none" w:sz="0" w:space="0" w:color="auto" w:frame="1"/>
        </w:rPr>
        <w:t xml:space="preserve"> in environmental space</w:t>
      </w:r>
      <w:r w:rsidR="00EC427F">
        <w:rPr>
          <w:rFonts w:cstheme="minorHAnsi"/>
          <w:sz w:val="25"/>
          <w:szCs w:val="25"/>
          <w:bdr w:val="none" w:sz="0" w:space="0" w:color="auto" w:frame="1"/>
        </w:rPr>
        <w:t>)</w:t>
      </w:r>
      <w:r w:rsidR="00570943">
        <w:rPr>
          <w:rFonts w:cstheme="minorHAnsi"/>
          <w:sz w:val="25"/>
          <w:szCs w:val="25"/>
          <w:bdr w:val="none" w:sz="0" w:space="0" w:color="auto" w:frame="1"/>
        </w:rPr>
        <w:t>.</w:t>
      </w:r>
    </w:p>
    <w:p w14:paraId="3B06CDED" w14:textId="16520AE7" w:rsidR="00A046D1" w:rsidRDefault="00DF3132" w:rsidP="00D2083B">
      <w:pPr>
        <w:rPr>
          <w:rFonts w:cstheme="minorHAnsi"/>
          <w:sz w:val="25"/>
          <w:szCs w:val="25"/>
          <w:bdr w:val="none" w:sz="0" w:space="0" w:color="auto" w:frame="1"/>
        </w:rPr>
      </w:pPr>
      <w:r>
        <w:rPr>
          <w:rFonts w:cstheme="minorHAnsi"/>
          <w:sz w:val="25"/>
          <w:szCs w:val="25"/>
          <w:bdr w:val="none" w:sz="0" w:space="0" w:color="auto" w:frame="1"/>
        </w:rPr>
        <w:t>Example showing the evaluation of mantel test:</w:t>
      </w:r>
    </w:p>
    <w:p w14:paraId="4D04E8E4" w14:textId="3BADEE89" w:rsidR="000E1967" w:rsidRDefault="000E1967" w:rsidP="00D2083B">
      <w:pPr>
        <w:rPr>
          <w:rFonts w:cstheme="minorHAnsi"/>
          <w:sz w:val="25"/>
          <w:szCs w:val="25"/>
          <w:bdr w:val="none" w:sz="0" w:space="0" w:color="auto" w:frame="1"/>
        </w:rPr>
      </w:pPr>
      <w:r>
        <w:rPr>
          <w:rFonts w:cstheme="minorHAnsi"/>
          <w:sz w:val="25"/>
          <w:szCs w:val="25"/>
          <w:bdr w:val="none" w:sz="0" w:space="0" w:color="auto" w:frame="1"/>
        </w:rPr>
        <w:t xml:space="preserve">Considering </w:t>
      </w:r>
      <w:r w:rsidR="009D432F">
        <w:rPr>
          <w:rFonts w:cstheme="minorHAnsi"/>
          <w:sz w:val="25"/>
          <w:szCs w:val="25"/>
          <w:bdr w:val="none" w:sz="0" w:space="0" w:color="auto" w:frame="1"/>
        </w:rPr>
        <w:t xml:space="preserve">set of </w:t>
      </w:r>
      <w:r w:rsidR="00B827A6">
        <w:rPr>
          <w:rFonts w:cstheme="minorHAnsi"/>
          <w:sz w:val="25"/>
          <w:szCs w:val="25"/>
          <w:bdr w:val="none" w:sz="0" w:space="0" w:color="auto" w:frame="1"/>
        </w:rPr>
        <w:t xml:space="preserve">four </w:t>
      </w:r>
      <w:r w:rsidR="009D432F">
        <w:rPr>
          <w:rFonts w:cstheme="minorHAnsi"/>
          <w:sz w:val="25"/>
          <w:szCs w:val="25"/>
          <w:bdr w:val="none" w:sz="0" w:space="0" w:color="auto" w:frame="1"/>
        </w:rPr>
        <w:t>words in two different spaces (</w:t>
      </w:r>
      <w:r w:rsidR="005F338C">
        <w:rPr>
          <w:rFonts w:cstheme="minorHAnsi"/>
          <w:sz w:val="25"/>
          <w:szCs w:val="25"/>
          <w:bdr w:val="none" w:sz="0" w:space="0" w:color="auto" w:frame="1"/>
        </w:rPr>
        <w:t xml:space="preserve">space 1 consists of corpus of law words </w:t>
      </w:r>
      <w:r w:rsidR="00B73667">
        <w:rPr>
          <w:rFonts w:cstheme="minorHAnsi"/>
          <w:sz w:val="25"/>
          <w:szCs w:val="25"/>
          <w:bdr w:val="none" w:sz="0" w:space="0" w:color="auto" w:frame="1"/>
        </w:rPr>
        <w:t xml:space="preserve">and space 2 consists of </w:t>
      </w:r>
      <w:r w:rsidR="003A40AD">
        <w:rPr>
          <w:rFonts w:cstheme="minorHAnsi"/>
          <w:sz w:val="25"/>
          <w:szCs w:val="25"/>
          <w:bdr w:val="none" w:sz="0" w:space="0" w:color="auto" w:frame="1"/>
        </w:rPr>
        <w:t xml:space="preserve">corpus of </w:t>
      </w:r>
      <w:r w:rsidR="00B827A6">
        <w:rPr>
          <w:rFonts w:cstheme="minorHAnsi"/>
          <w:sz w:val="25"/>
          <w:szCs w:val="25"/>
          <w:bdr w:val="none" w:sz="0" w:space="0" w:color="auto" w:frame="1"/>
        </w:rPr>
        <w:t>non-law</w:t>
      </w:r>
      <w:r w:rsidR="00B73667">
        <w:rPr>
          <w:rFonts w:cstheme="minorHAnsi"/>
          <w:sz w:val="25"/>
          <w:szCs w:val="25"/>
          <w:bdr w:val="none" w:sz="0" w:space="0" w:color="auto" w:frame="1"/>
        </w:rPr>
        <w:t xml:space="preserve"> words</w:t>
      </w:r>
      <w:r w:rsidR="009D432F">
        <w:rPr>
          <w:rFonts w:cstheme="minorHAnsi"/>
          <w:sz w:val="25"/>
          <w:szCs w:val="25"/>
          <w:bdr w:val="none" w:sz="0" w:space="0" w:color="auto" w:frame="1"/>
        </w:rPr>
        <w:t>)</w:t>
      </w:r>
      <w:r w:rsidR="00B827A6">
        <w:rPr>
          <w:rFonts w:cstheme="minorHAnsi"/>
          <w:sz w:val="25"/>
          <w:szCs w:val="25"/>
          <w:bdr w:val="none" w:sz="0" w:space="0" w:color="auto" w:frame="1"/>
        </w:rPr>
        <w:t>.</w:t>
      </w:r>
      <w:r w:rsidR="00041150">
        <w:rPr>
          <w:rFonts w:cstheme="minorHAnsi"/>
          <w:sz w:val="25"/>
          <w:szCs w:val="25"/>
          <w:bdr w:val="none" w:sz="0" w:space="0" w:color="auto" w:frame="1"/>
        </w:rPr>
        <w:t xml:space="preserve"> </w:t>
      </w:r>
      <w:r w:rsidR="00766D96">
        <w:rPr>
          <w:rFonts w:cstheme="minorHAnsi"/>
          <w:sz w:val="25"/>
          <w:szCs w:val="25"/>
          <w:bdr w:val="none" w:sz="0" w:space="0" w:color="auto" w:frame="1"/>
        </w:rPr>
        <w:t>And each space is divided into th</w:t>
      </w:r>
      <w:r w:rsidR="00BB21FC">
        <w:rPr>
          <w:rFonts w:cstheme="minorHAnsi"/>
          <w:sz w:val="25"/>
          <w:szCs w:val="25"/>
          <w:bdr w:val="none" w:sz="0" w:space="0" w:color="auto" w:frame="1"/>
        </w:rPr>
        <w:t>ree documents.</w:t>
      </w:r>
      <w:r w:rsidR="003A40AD">
        <w:rPr>
          <w:rFonts w:cstheme="minorHAnsi"/>
          <w:sz w:val="25"/>
          <w:szCs w:val="25"/>
          <w:bdr w:val="none" w:sz="0" w:space="0" w:color="auto" w:frame="1"/>
        </w:rPr>
        <w:t xml:space="preserve"> </w:t>
      </w:r>
      <w:r w:rsidR="00A510C5">
        <w:rPr>
          <w:rFonts w:cstheme="minorHAnsi"/>
          <w:sz w:val="25"/>
          <w:szCs w:val="25"/>
          <w:bdr w:val="none" w:sz="0" w:space="0" w:color="auto" w:frame="1"/>
        </w:rPr>
        <w:t xml:space="preserve">The set </w:t>
      </w:r>
      <w:r w:rsidR="00041150">
        <w:rPr>
          <w:rFonts w:cstheme="minorHAnsi"/>
          <w:sz w:val="25"/>
          <w:szCs w:val="25"/>
          <w:bdr w:val="none" w:sz="0" w:space="0" w:color="auto" w:frame="1"/>
        </w:rPr>
        <w:t>o</w:t>
      </w:r>
      <w:r w:rsidR="00A510C5">
        <w:rPr>
          <w:rFonts w:cstheme="minorHAnsi"/>
          <w:sz w:val="25"/>
          <w:szCs w:val="25"/>
          <w:bdr w:val="none" w:sz="0" w:space="0" w:color="auto" w:frame="1"/>
        </w:rPr>
        <w:t xml:space="preserve">f </w:t>
      </w:r>
      <w:r w:rsidR="00CB4C78">
        <w:rPr>
          <w:rFonts w:cstheme="minorHAnsi"/>
          <w:sz w:val="25"/>
          <w:szCs w:val="25"/>
          <w:bdr w:val="none" w:sz="0" w:space="0" w:color="auto" w:frame="1"/>
        </w:rPr>
        <w:t>four</w:t>
      </w:r>
      <w:r w:rsidR="00A510C5">
        <w:rPr>
          <w:rFonts w:cstheme="minorHAnsi"/>
          <w:sz w:val="25"/>
          <w:szCs w:val="25"/>
          <w:bdr w:val="none" w:sz="0" w:space="0" w:color="auto" w:frame="1"/>
        </w:rPr>
        <w:t xml:space="preserve"> words and their weights </w:t>
      </w:r>
      <w:r w:rsidR="006817BE">
        <w:rPr>
          <w:rFonts w:cstheme="minorHAnsi"/>
          <w:sz w:val="25"/>
          <w:szCs w:val="25"/>
          <w:bdr w:val="none" w:sz="0" w:space="0" w:color="auto" w:frame="1"/>
        </w:rPr>
        <w:t xml:space="preserve">in their respective </w:t>
      </w:r>
      <w:r w:rsidR="007A2DC8">
        <w:rPr>
          <w:rFonts w:cstheme="minorHAnsi"/>
          <w:sz w:val="25"/>
          <w:szCs w:val="25"/>
          <w:bdr w:val="none" w:sz="0" w:space="0" w:color="auto" w:frame="1"/>
        </w:rPr>
        <w:t xml:space="preserve">document </w:t>
      </w:r>
      <w:r w:rsidR="006817BE">
        <w:rPr>
          <w:rFonts w:cstheme="minorHAnsi"/>
          <w:sz w:val="25"/>
          <w:szCs w:val="25"/>
          <w:bdr w:val="none" w:sz="0" w:space="0" w:color="auto" w:frame="1"/>
        </w:rPr>
        <w:t>spaces are shown in below table.</w:t>
      </w:r>
    </w:p>
    <w:p w14:paraId="11457F23" w14:textId="77777777" w:rsidR="006817BE" w:rsidRDefault="006817BE" w:rsidP="00D2083B">
      <w:pPr>
        <w:rPr>
          <w:rFonts w:cstheme="minorHAnsi"/>
          <w:sz w:val="25"/>
          <w:szCs w:val="25"/>
          <w:bdr w:val="none" w:sz="0" w:space="0" w:color="auto" w:frame="1"/>
        </w:rPr>
      </w:pPr>
    </w:p>
    <w:p w14:paraId="19E18860" w14:textId="16AFDF19" w:rsidR="003A40AD" w:rsidRDefault="00C05F50" w:rsidP="00D2083B">
      <w:pPr>
        <w:rPr>
          <w:rFonts w:cstheme="minorHAnsi"/>
          <w:b/>
          <w:bCs/>
          <w:sz w:val="25"/>
          <w:szCs w:val="25"/>
          <w:bdr w:val="none" w:sz="0" w:space="0" w:color="auto" w:frame="1"/>
        </w:rPr>
      </w:pPr>
      <w:r w:rsidRPr="00C0356B">
        <w:rPr>
          <w:rFonts w:cstheme="minorHAnsi"/>
          <w:b/>
          <w:bCs/>
          <w:sz w:val="25"/>
          <w:szCs w:val="25"/>
          <w:bdr w:val="none" w:sz="0" w:space="0" w:color="auto" w:frame="1"/>
        </w:rPr>
        <w:t>Space 1 Corpus of law words</w:t>
      </w:r>
    </w:p>
    <w:p w14:paraId="740E8D62" w14:textId="6D52D77E" w:rsidR="00C05F50" w:rsidRDefault="00C05F50" w:rsidP="00D2083B">
      <w:pPr>
        <w:rPr>
          <w:rFonts w:cstheme="minorHAnsi"/>
          <w:sz w:val="25"/>
          <w:szCs w:val="25"/>
          <w:bdr w:val="none" w:sz="0" w:space="0" w:color="auto" w:frame="1"/>
        </w:rPr>
      </w:pPr>
      <w:r w:rsidRPr="00C0356B">
        <w:rPr>
          <w:rFonts w:cstheme="minorHAnsi"/>
          <w:b/>
          <w:bCs/>
          <w:sz w:val="25"/>
          <w:szCs w:val="25"/>
          <w:bdr w:val="none" w:sz="0" w:space="0" w:color="auto" w:frame="1"/>
        </w:rPr>
        <w:t>Space 2 Corpus of non-law words</w:t>
      </w:r>
    </w:p>
    <w:tbl>
      <w:tblPr>
        <w:tblStyle w:val="TableGrid"/>
        <w:tblW w:w="0" w:type="auto"/>
        <w:tblLook w:val="04A0" w:firstRow="1" w:lastRow="0" w:firstColumn="1" w:lastColumn="0" w:noHBand="0" w:noVBand="1"/>
      </w:tblPr>
      <w:tblGrid>
        <w:gridCol w:w="1683"/>
        <w:gridCol w:w="973"/>
        <w:gridCol w:w="1190"/>
        <w:gridCol w:w="1129"/>
        <w:gridCol w:w="992"/>
        <w:gridCol w:w="1514"/>
        <w:gridCol w:w="1535"/>
      </w:tblGrid>
      <w:tr w:rsidR="004A2839" w14:paraId="6AA1556F" w14:textId="77777777" w:rsidTr="00C756E5">
        <w:tc>
          <w:tcPr>
            <w:tcW w:w="1683" w:type="dxa"/>
          </w:tcPr>
          <w:p w14:paraId="21D64634" w14:textId="0A8FAB78" w:rsidR="004A2839" w:rsidRDefault="004A2839" w:rsidP="00C05F50">
            <w:pPr>
              <w:rPr>
                <w:rFonts w:cstheme="minorHAnsi"/>
                <w:sz w:val="25"/>
                <w:szCs w:val="25"/>
                <w:bdr w:val="none" w:sz="0" w:space="0" w:color="auto" w:frame="1"/>
              </w:rPr>
            </w:pPr>
            <w:r w:rsidRPr="00C0356B">
              <w:rPr>
                <w:rFonts w:cstheme="minorHAnsi"/>
                <w:b/>
                <w:bCs/>
                <w:sz w:val="25"/>
                <w:szCs w:val="25"/>
                <w:bdr w:val="none" w:sz="0" w:space="0" w:color="auto" w:frame="1"/>
              </w:rPr>
              <w:t>‘Word’</w:t>
            </w:r>
          </w:p>
        </w:tc>
        <w:tc>
          <w:tcPr>
            <w:tcW w:w="3292" w:type="dxa"/>
            <w:gridSpan w:val="3"/>
          </w:tcPr>
          <w:p w14:paraId="344FF98E" w14:textId="50EABD78" w:rsidR="004A2839" w:rsidRDefault="004A2839" w:rsidP="00C05F50">
            <w:pPr>
              <w:rPr>
                <w:rFonts w:cstheme="minorHAnsi"/>
                <w:sz w:val="25"/>
                <w:szCs w:val="25"/>
                <w:bdr w:val="none" w:sz="0" w:space="0" w:color="auto" w:frame="1"/>
              </w:rPr>
            </w:pPr>
            <w:r w:rsidRPr="00C0356B">
              <w:rPr>
                <w:rFonts w:cstheme="minorHAnsi"/>
                <w:b/>
                <w:bCs/>
                <w:sz w:val="25"/>
                <w:szCs w:val="25"/>
                <w:bdr w:val="none" w:sz="0" w:space="0" w:color="auto" w:frame="1"/>
              </w:rPr>
              <w:t>‘Weight in space 1</w:t>
            </w:r>
            <w:r>
              <w:rPr>
                <w:rFonts w:cstheme="minorHAnsi"/>
                <w:b/>
                <w:bCs/>
                <w:sz w:val="25"/>
                <w:szCs w:val="25"/>
                <w:bdr w:val="none" w:sz="0" w:space="0" w:color="auto" w:frame="1"/>
              </w:rPr>
              <w:t>(law)</w:t>
            </w:r>
            <w:r w:rsidRPr="00C0356B">
              <w:rPr>
                <w:rFonts w:cstheme="minorHAnsi"/>
                <w:b/>
                <w:bCs/>
                <w:sz w:val="25"/>
                <w:szCs w:val="25"/>
                <w:bdr w:val="none" w:sz="0" w:space="0" w:color="auto" w:frame="1"/>
              </w:rPr>
              <w:t>’</w:t>
            </w:r>
          </w:p>
        </w:tc>
        <w:tc>
          <w:tcPr>
            <w:tcW w:w="4041" w:type="dxa"/>
            <w:gridSpan w:val="3"/>
          </w:tcPr>
          <w:p w14:paraId="7B258D0E" w14:textId="125BA465" w:rsidR="004A2839" w:rsidRDefault="004A2839" w:rsidP="00C05F50">
            <w:pPr>
              <w:rPr>
                <w:rFonts w:cstheme="minorHAnsi"/>
                <w:sz w:val="25"/>
                <w:szCs w:val="25"/>
                <w:bdr w:val="none" w:sz="0" w:space="0" w:color="auto" w:frame="1"/>
              </w:rPr>
            </w:pPr>
            <w:r w:rsidRPr="00C0356B">
              <w:rPr>
                <w:rFonts w:cstheme="minorHAnsi"/>
                <w:b/>
                <w:bCs/>
                <w:sz w:val="25"/>
                <w:szCs w:val="25"/>
                <w:bdr w:val="none" w:sz="0" w:space="0" w:color="auto" w:frame="1"/>
              </w:rPr>
              <w:t>‘Weight in space 2</w:t>
            </w:r>
            <w:r>
              <w:rPr>
                <w:rFonts w:cstheme="minorHAnsi"/>
                <w:b/>
                <w:bCs/>
                <w:sz w:val="25"/>
                <w:szCs w:val="25"/>
                <w:bdr w:val="none" w:sz="0" w:space="0" w:color="auto" w:frame="1"/>
              </w:rPr>
              <w:t>(non-law)</w:t>
            </w:r>
            <w:r w:rsidRPr="00C0356B">
              <w:rPr>
                <w:rFonts w:cstheme="minorHAnsi"/>
                <w:b/>
                <w:bCs/>
                <w:sz w:val="25"/>
                <w:szCs w:val="25"/>
                <w:bdr w:val="none" w:sz="0" w:space="0" w:color="auto" w:frame="1"/>
              </w:rPr>
              <w:t>’</w:t>
            </w:r>
          </w:p>
        </w:tc>
      </w:tr>
      <w:tr w:rsidR="00C756E5" w14:paraId="1D0222FC" w14:textId="77777777" w:rsidTr="00C756E5">
        <w:tc>
          <w:tcPr>
            <w:tcW w:w="1683" w:type="dxa"/>
          </w:tcPr>
          <w:p w14:paraId="7FA1527A" w14:textId="77777777" w:rsidR="00C756E5" w:rsidRDefault="00C756E5" w:rsidP="00C756E5">
            <w:pPr>
              <w:rPr>
                <w:rFonts w:cstheme="minorHAnsi"/>
                <w:sz w:val="25"/>
                <w:szCs w:val="25"/>
                <w:bdr w:val="none" w:sz="0" w:space="0" w:color="auto" w:frame="1"/>
              </w:rPr>
            </w:pPr>
          </w:p>
        </w:tc>
        <w:tc>
          <w:tcPr>
            <w:tcW w:w="973" w:type="dxa"/>
          </w:tcPr>
          <w:p w14:paraId="6AE5FFA3" w14:textId="37222F48" w:rsidR="00C756E5" w:rsidRDefault="00C756E5" w:rsidP="00C756E5">
            <w:pPr>
              <w:rPr>
                <w:rFonts w:cstheme="minorHAnsi"/>
                <w:sz w:val="25"/>
                <w:szCs w:val="25"/>
                <w:bdr w:val="none" w:sz="0" w:space="0" w:color="auto" w:frame="1"/>
              </w:rPr>
            </w:pPr>
            <w:r>
              <w:rPr>
                <w:rFonts w:cstheme="minorHAnsi"/>
                <w:sz w:val="25"/>
                <w:szCs w:val="25"/>
                <w:bdr w:val="none" w:sz="0" w:space="0" w:color="auto" w:frame="1"/>
              </w:rPr>
              <w:t>Doc 0</w:t>
            </w:r>
          </w:p>
        </w:tc>
        <w:tc>
          <w:tcPr>
            <w:tcW w:w="1190" w:type="dxa"/>
          </w:tcPr>
          <w:p w14:paraId="148D1105" w14:textId="0A2C6157" w:rsidR="00C756E5" w:rsidRDefault="00C756E5" w:rsidP="00C756E5">
            <w:pPr>
              <w:rPr>
                <w:rFonts w:cstheme="minorHAnsi"/>
                <w:sz w:val="25"/>
                <w:szCs w:val="25"/>
                <w:bdr w:val="none" w:sz="0" w:space="0" w:color="auto" w:frame="1"/>
              </w:rPr>
            </w:pPr>
            <w:r>
              <w:rPr>
                <w:rFonts w:cstheme="minorHAnsi"/>
                <w:sz w:val="25"/>
                <w:szCs w:val="25"/>
                <w:bdr w:val="none" w:sz="0" w:space="0" w:color="auto" w:frame="1"/>
              </w:rPr>
              <w:t>Doc 1</w:t>
            </w:r>
          </w:p>
        </w:tc>
        <w:tc>
          <w:tcPr>
            <w:tcW w:w="1129" w:type="dxa"/>
          </w:tcPr>
          <w:p w14:paraId="02D2A996" w14:textId="67738C33" w:rsidR="00C756E5" w:rsidRDefault="00C756E5" w:rsidP="00C756E5">
            <w:pPr>
              <w:rPr>
                <w:rFonts w:cstheme="minorHAnsi"/>
                <w:sz w:val="25"/>
                <w:szCs w:val="25"/>
                <w:bdr w:val="none" w:sz="0" w:space="0" w:color="auto" w:frame="1"/>
              </w:rPr>
            </w:pPr>
            <w:r>
              <w:rPr>
                <w:rFonts w:cstheme="minorHAnsi"/>
                <w:sz w:val="25"/>
                <w:szCs w:val="25"/>
                <w:bdr w:val="none" w:sz="0" w:space="0" w:color="auto" w:frame="1"/>
              </w:rPr>
              <w:t>Doc 2</w:t>
            </w:r>
          </w:p>
        </w:tc>
        <w:tc>
          <w:tcPr>
            <w:tcW w:w="992" w:type="dxa"/>
          </w:tcPr>
          <w:p w14:paraId="66C09EE1" w14:textId="7D304BD9" w:rsidR="00C756E5" w:rsidRDefault="00C756E5" w:rsidP="00C756E5">
            <w:pPr>
              <w:rPr>
                <w:rFonts w:cstheme="minorHAnsi"/>
                <w:sz w:val="25"/>
                <w:szCs w:val="25"/>
                <w:bdr w:val="none" w:sz="0" w:space="0" w:color="auto" w:frame="1"/>
              </w:rPr>
            </w:pPr>
            <w:r>
              <w:rPr>
                <w:rFonts w:cstheme="minorHAnsi"/>
                <w:sz w:val="25"/>
                <w:szCs w:val="25"/>
                <w:bdr w:val="none" w:sz="0" w:space="0" w:color="auto" w:frame="1"/>
              </w:rPr>
              <w:t>Doc 0</w:t>
            </w:r>
          </w:p>
        </w:tc>
        <w:tc>
          <w:tcPr>
            <w:tcW w:w="1514" w:type="dxa"/>
          </w:tcPr>
          <w:p w14:paraId="069C1135" w14:textId="23CD5CF3" w:rsidR="00C756E5" w:rsidRDefault="00C756E5" w:rsidP="00C756E5">
            <w:pPr>
              <w:rPr>
                <w:rFonts w:cstheme="minorHAnsi"/>
                <w:sz w:val="25"/>
                <w:szCs w:val="25"/>
                <w:bdr w:val="none" w:sz="0" w:space="0" w:color="auto" w:frame="1"/>
              </w:rPr>
            </w:pPr>
            <w:r>
              <w:rPr>
                <w:rFonts w:cstheme="minorHAnsi"/>
                <w:sz w:val="25"/>
                <w:szCs w:val="25"/>
                <w:bdr w:val="none" w:sz="0" w:space="0" w:color="auto" w:frame="1"/>
              </w:rPr>
              <w:t>Doc 1</w:t>
            </w:r>
          </w:p>
        </w:tc>
        <w:tc>
          <w:tcPr>
            <w:tcW w:w="1535" w:type="dxa"/>
          </w:tcPr>
          <w:p w14:paraId="2C4CE536" w14:textId="261084EA" w:rsidR="00C756E5" w:rsidRDefault="00C756E5" w:rsidP="00C756E5">
            <w:pPr>
              <w:rPr>
                <w:rFonts w:cstheme="minorHAnsi"/>
                <w:sz w:val="25"/>
                <w:szCs w:val="25"/>
                <w:bdr w:val="none" w:sz="0" w:space="0" w:color="auto" w:frame="1"/>
              </w:rPr>
            </w:pPr>
            <w:r>
              <w:rPr>
                <w:rFonts w:cstheme="minorHAnsi"/>
                <w:sz w:val="25"/>
                <w:szCs w:val="25"/>
                <w:bdr w:val="none" w:sz="0" w:space="0" w:color="auto" w:frame="1"/>
              </w:rPr>
              <w:t>Doc 2</w:t>
            </w:r>
          </w:p>
        </w:tc>
      </w:tr>
      <w:tr w:rsidR="00C756E5" w14:paraId="0E13E8D1" w14:textId="77777777" w:rsidTr="00C756E5">
        <w:tc>
          <w:tcPr>
            <w:tcW w:w="1683" w:type="dxa"/>
          </w:tcPr>
          <w:p w14:paraId="4A576D33" w14:textId="7EB38D83" w:rsidR="00C756E5" w:rsidRDefault="00C756E5" w:rsidP="00C756E5">
            <w:pPr>
              <w:rPr>
                <w:rFonts w:cstheme="minorHAnsi"/>
                <w:sz w:val="25"/>
                <w:szCs w:val="25"/>
                <w:bdr w:val="none" w:sz="0" w:space="0" w:color="auto" w:frame="1"/>
              </w:rPr>
            </w:pPr>
            <w:r>
              <w:rPr>
                <w:rFonts w:cstheme="minorHAnsi"/>
                <w:sz w:val="25"/>
                <w:szCs w:val="25"/>
                <w:bdr w:val="none" w:sz="0" w:space="0" w:color="auto" w:frame="1"/>
              </w:rPr>
              <w:t>‘</w:t>
            </w:r>
            <w:proofErr w:type="spellStart"/>
            <w:r>
              <w:rPr>
                <w:rFonts w:cstheme="minorHAnsi"/>
                <w:sz w:val="25"/>
                <w:szCs w:val="25"/>
                <w:bdr w:val="none" w:sz="0" w:space="0" w:color="auto" w:frame="1"/>
              </w:rPr>
              <w:t>judg</w:t>
            </w:r>
            <w:proofErr w:type="spellEnd"/>
            <w:r>
              <w:rPr>
                <w:rFonts w:cstheme="minorHAnsi"/>
                <w:sz w:val="25"/>
                <w:szCs w:val="25"/>
                <w:bdr w:val="none" w:sz="0" w:space="0" w:color="auto" w:frame="1"/>
              </w:rPr>
              <w:t>’</w:t>
            </w:r>
          </w:p>
        </w:tc>
        <w:tc>
          <w:tcPr>
            <w:tcW w:w="973" w:type="dxa"/>
          </w:tcPr>
          <w:p w14:paraId="06AF9982" w14:textId="7D0A03A1" w:rsidR="00C756E5" w:rsidRPr="006759FE" w:rsidRDefault="00C756E5" w:rsidP="00C756E5">
            <w:pPr>
              <w:rPr>
                <w:rFonts w:ascii="Courier New" w:hAnsi="Courier New" w:cs="Courier New"/>
                <w:sz w:val="21"/>
                <w:szCs w:val="21"/>
                <w:bdr w:val="none" w:sz="0" w:space="0" w:color="auto" w:frame="1"/>
              </w:rPr>
            </w:pPr>
            <w:r w:rsidRPr="006759FE">
              <w:rPr>
                <w:rFonts w:ascii="Courier New" w:hAnsi="Courier New" w:cs="Courier New"/>
                <w:sz w:val="21"/>
                <w:szCs w:val="21"/>
                <w:bdr w:val="none" w:sz="0" w:space="0" w:color="auto" w:frame="1"/>
              </w:rPr>
              <w:t>0.0593</w:t>
            </w:r>
          </w:p>
        </w:tc>
        <w:tc>
          <w:tcPr>
            <w:tcW w:w="1190" w:type="dxa"/>
          </w:tcPr>
          <w:p w14:paraId="006BF84D" w14:textId="4857B465" w:rsidR="00C756E5" w:rsidRPr="006759FE" w:rsidRDefault="00C756E5" w:rsidP="00C75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F0392">
              <w:rPr>
                <w:rFonts w:ascii="Courier New" w:eastAsia="Times New Roman" w:hAnsi="Courier New" w:cs="Courier New"/>
                <w:color w:val="000000"/>
                <w:sz w:val="21"/>
                <w:szCs w:val="21"/>
                <w:lang w:eastAsia="en-GB"/>
              </w:rPr>
              <w:t>-0.0758</w:t>
            </w:r>
          </w:p>
        </w:tc>
        <w:tc>
          <w:tcPr>
            <w:tcW w:w="1129" w:type="dxa"/>
          </w:tcPr>
          <w:p w14:paraId="17050A42" w14:textId="756E27D3" w:rsidR="00C756E5" w:rsidRPr="006759FE" w:rsidRDefault="00C756E5" w:rsidP="00C75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F6786">
              <w:rPr>
                <w:rFonts w:ascii="Courier New" w:eastAsia="Times New Roman" w:hAnsi="Courier New" w:cs="Courier New"/>
                <w:color w:val="000000"/>
                <w:sz w:val="21"/>
                <w:szCs w:val="21"/>
                <w:lang w:eastAsia="en-GB"/>
              </w:rPr>
              <w:t>-0.009</w:t>
            </w:r>
          </w:p>
        </w:tc>
        <w:tc>
          <w:tcPr>
            <w:tcW w:w="992" w:type="dxa"/>
          </w:tcPr>
          <w:p w14:paraId="4B473A09" w14:textId="23FD1336" w:rsidR="00C756E5" w:rsidRPr="006759FE" w:rsidRDefault="00C756E5" w:rsidP="00C756E5">
            <w:pPr>
              <w:rPr>
                <w:rFonts w:ascii="Courier New" w:hAnsi="Courier New" w:cs="Courier New"/>
                <w:sz w:val="21"/>
                <w:szCs w:val="21"/>
                <w:bdr w:val="none" w:sz="0" w:space="0" w:color="auto" w:frame="1"/>
              </w:rPr>
            </w:pPr>
            <w:r w:rsidRPr="006759FE">
              <w:rPr>
                <w:rFonts w:ascii="Courier New" w:hAnsi="Courier New" w:cs="Courier New"/>
                <w:sz w:val="21"/>
                <w:szCs w:val="21"/>
                <w:bdr w:val="none" w:sz="0" w:space="0" w:color="auto" w:frame="1"/>
              </w:rPr>
              <w:t>0.3207</w:t>
            </w:r>
          </w:p>
        </w:tc>
        <w:tc>
          <w:tcPr>
            <w:tcW w:w="1514" w:type="dxa"/>
          </w:tcPr>
          <w:p w14:paraId="444C64C6" w14:textId="4FF09811" w:rsidR="00C756E5" w:rsidRPr="006759FE" w:rsidRDefault="00C756E5" w:rsidP="00C75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0F6811">
              <w:rPr>
                <w:rFonts w:ascii="Courier New" w:eastAsia="Times New Roman" w:hAnsi="Courier New" w:cs="Courier New"/>
                <w:color w:val="000000"/>
                <w:sz w:val="21"/>
                <w:szCs w:val="21"/>
                <w:lang w:eastAsia="en-GB"/>
              </w:rPr>
              <w:t>0.2275</w:t>
            </w:r>
          </w:p>
        </w:tc>
        <w:tc>
          <w:tcPr>
            <w:tcW w:w="1535" w:type="dxa"/>
          </w:tcPr>
          <w:p w14:paraId="37673974" w14:textId="0792127A" w:rsidR="00C756E5" w:rsidRPr="006759FE" w:rsidRDefault="00C756E5" w:rsidP="00C75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4F48C0">
              <w:rPr>
                <w:rFonts w:ascii="Courier New" w:eastAsia="Times New Roman" w:hAnsi="Courier New" w:cs="Courier New"/>
                <w:color w:val="000000"/>
                <w:sz w:val="21"/>
                <w:szCs w:val="21"/>
                <w:lang w:eastAsia="en-GB"/>
              </w:rPr>
              <w:t>0.0550</w:t>
            </w:r>
          </w:p>
        </w:tc>
      </w:tr>
      <w:tr w:rsidR="00C756E5" w14:paraId="76F55564" w14:textId="77777777" w:rsidTr="00C756E5">
        <w:tc>
          <w:tcPr>
            <w:tcW w:w="1683" w:type="dxa"/>
          </w:tcPr>
          <w:p w14:paraId="2CD74CF4" w14:textId="4948E07D" w:rsidR="00C756E5" w:rsidRDefault="00C756E5" w:rsidP="00C756E5">
            <w:pPr>
              <w:rPr>
                <w:rFonts w:cstheme="minorHAnsi"/>
                <w:sz w:val="25"/>
                <w:szCs w:val="25"/>
                <w:bdr w:val="none" w:sz="0" w:space="0" w:color="auto" w:frame="1"/>
              </w:rPr>
            </w:pPr>
            <w:r>
              <w:rPr>
                <w:rFonts w:cstheme="minorHAnsi"/>
                <w:sz w:val="25"/>
                <w:szCs w:val="25"/>
                <w:bdr w:val="none" w:sz="0" w:space="0" w:color="auto" w:frame="1"/>
              </w:rPr>
              <w:t>‘</w:t>
            </w:r>
            <w:proofErr w:type="spellStart"/>
            <w:r>
              <w:rPr>
                <w:rFonts w:cstheme="minorHAnsi"/>
                <w:sz w:val="25"/>
                <w:szCs w:val="25"/>
                <w:bdr w:val="none" w:sz="0" w:space="0" w:color="auto" w:frame="1"/>
              </w:rPr>
              <w:t>evid</w:t>
            </w:r>
            <w:proofErr w:type="spellEnd"/>
            <w:r>
              <w:rPr>
                <w:rFonts w:cstheme="minorHAnsi"/>
                <w:sz w:val="25"/>
                <w:szCs w:val="25"/>
                <w:bdr w:val="none" w:sz="0" w:space="0" w:color="auto" w:frame="1"/>
              </w:rPr>
              <w:t>’</w:t>
            </w:r>
          </w:p>
        </w:tc>
        <w:tc>
          <w:tcPr>
            <w:tcW w:w="973" w:type="dxa"/>
          </w:tcPr>
          <w:p w14:paraId="2000A537" w14:textId="37109FE6" w:rsidR="00C756E5" w:rsidRPr="006759FE" w:rsidRDefault="00C756E5" w:rsidP="00C756E5">
            <w:pPr>
              <w:rPr>
                <w:rFonts w:ascii="Courier New" w:hAnsi="Courier New" w:cs="Courier New"/>
                <w:sz w:val="21"/>
                <w:szCs w:val="21"/>
                <w:bdr w:val="none" w:sz="0" w:space="0" w:color="auto" w:frame="1"/>
              </w:rPr>
            </w:pPr>
            <w:r w:rsidRPr="006759FE">
              <w:rPr>
                <w:rFonts w:ascii="Courier New" w:hAnsi="Courier New" w:cs="Courier New"/>
                <w:sz w:val="21"/>
                <w:szCs w:val="21"/>
                <w:bdr w:val="none" w:sz="0" w:space="0" w:color="auto" w:frame="1"/>
              </w:rPr>
              <w:t>0.0095</w:t>
            </w:r>
          </w:p>
        </w:tc>
        <w:tc>
          <w:tcPr>
            <w:tcW w:w="1190" w:type="dxa"/>
          </w:tcPr>
          <w:p w14:paraId="424E01D3" w14:textId="21B9EFC6" w:rsidR="00C756E5" w:rsidRPr="006759FE" w:rsidRDefault="00C756E5" w:rsidP="00C75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8C0D0B">
              <w:rPr>
                <w:rFonts w:ascii="Courier New" w:eastAsia="Times New Roman" w:hAnsi="Courier New" w:cs="Courier New"/>
                <w:color w:val="000000"/>
                <w:sz w:val="21"/>
                <w:szCs w:val="21"/>
                <w:lang w:eastAsia="en-GB"/>
              </w:rPr>
              <w:t>0.0345</w:t>
            </w:r>
          </w:p>
        </w:tc>
        <w:tc>
          <w:tcPr>
            <w:tcW w:w="1129" w:type="dxa"/>
          </w:tcPr>
          <w:p w14:paraId="5AAFFADD" w14:textId="5785D4DF" w:rsidR="00C756E5" w:rsidRPr="006759FE" w:rsidRDefault="00C756E5" w:rsidP="00C75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8C0D0B">
              <w:rPr>
                <w:rFonts w:ascii="Courier New" w:eastAsia="Times New Roman" w:hAnsi="Courier New" w:cs="Courier New"/>
                <w:color w:val="000000"/>
                <w:sz w:val="21"/>
                <w:szCs w:val="21"/>
                <w:lang w:eastAsia="en-GB"/>
              </w:rPr>
              <w:t>-0.0204</w:t>
            </w:r>
          </w:p>
        </w:tc>
        <w:tc>
          <w:tcPr>
            <w:tcW w:w="992" w:type="dxa"/>
          </w:tcPr>
          <w:p w14:paraId="0D8D3A00" w14:textId="48B3B1BC" w:rsidR="00C756E5" w:rsidRPr="006759FE" w:rsidRDefault="00C756E5" w:rsidP="00C756E5">
            <w:pPr>
              <w:rPr>
                <w:rFonts w:ascii="Courier New" w:hAnsi="Courier New" w:cs="Courier New"/>
                <w:sz w:val="21"/>
                <w:szCs w:val="21"/>
                <w:bdr w:val="none" w:sz="0" w:space="0" w:color="auto" w:frame="1"/>
              </w:rPr>
            </w:pPr>
            <w:r w:rsidRPr="006759FE">
              <w:rPr>
                <w:rFonts w:ascii="Courier New" w:hAnsi="Courier New" w:cs="Courier New"/>
                <w:sz w:val="21"/>
                <w:szCs w:val="21"/>
                <w:bdr w:val="none" w:sz="0" w:space="0" w:color="auto" w:frame="1"/>
              </w:rPr>
              <w:t>0.3092</w:t>
            </w:r>
          </w:p>
        </w:tc>
        <w:tc>
          <w:tcPr>
            <w:tcW w:w="1514" w:type="dxa"/>
          </w:tcPr>
          <w:p w14:paraId="320BDE13" w14:textId="5CEB1F88" w:rsidR="00C756E5" w:rsidRPr="006759FE" w:rsidRDefault="00C756E5" w:rsidP="00C75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4F48C0">
              <w:rPr>
                <w:rFonts w:ascii="Courier New" w:eastAsia="Times New Roman" w:hAnsi="Courier New" w:cs="Courier New"/>
                <w:color w:val="000000"/>
                <w:sz w:val="21"/>
                <w:szCs w:val="21"/>
                <w:lang w:eastAsia="en-GB"/>
              </w:rPr>
              <w:t>0.2394</w:t>
            </w:r>
          </w:p>
        </w:tc>
        <w:tc>
          <w:tcPr>
            <w:tcW w:w="1535" w:type="dxa"/>
          </w:tcPr>
          <w:p w14:paraId="2C37E267" w14:textId="14C17683" w:rsidR="00C756E5" w:rsidRPr="006759FE" w:rsidRDefault="00C756E5" w:rsidP="00C75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0D663B">
              <w:rPr>
                <w:rFonts w:ascii="Courier New" w:eastAsia="Times New Roman" w:hAnsi="Courier New" w:cs="Courier New"/>
                <w:color w:val="000000"/>
                <w:sz w:val="21"/>
                <w:szCs w:val="21"/>
                <w:lang w:eastAsia="en-GB"/>
              </w:rPr>
              <w:t>-0.0117</w:t>
            </w:r>
          </w:p>
        </w:tc>
      </w:tr>
      <w:tr w:rsidR="00C756E5" w14:paraId="56E4AC35" w14:textId="77777777" w:rsidTr="00C756E5">
        <w:tc>
          <w:tcPr>
            <w:tcW w:w="1683" w:type="dxa"/>
          </w:tcPr>
          <w:p w14:paraId="3CD9E493" w14:textId="0BD8E5AB" w:rsidR="00C756E5" w:rsidRDefault="00C756E5" w:rsidP="00C756E5">
            <w:pPr>
              <w:rPr>
                <w:rFonts w:cstheme="minorHAnsi"/>
                <w:sz w:val="25"/>
                <w:szCs w:val="25"/>
                <w:bdr w:val="none" w:sz="0" w:space="0" w:color="auto" w:frame="1"/>
              </w:rPr>
            </w:pPr>
            <w:r>
              <w:rPr>
                <w:rFonts w:cstheme="minorHAnsi"/>
                <w:sz w:val="25"/>
                <w:szCs w:val="25"/>
                <w:bdr w:val="none" w:sz="0" w:space="0" w:color="auto" w:frame="1"/>
              </w:rPr>
              <w:t>‘tariff’</w:t>
            </w:r>
          </w:p>
        </w:tc>
        <w:tc>
          <w:tcPr>
            <w:tcW w:w="973" w:type="dxa"/>
          </w:tcPr>
          <w:p w14:paraId="01A96B7C" w14:textId="0C1B9451" w:rsidR="00C756E5" w:rsidRPr="006759FE" w:rsidRDefault="00C756E5" w:rsidP="00C756E5">
            <w:pPr>
              <w:rPr>
                <w:rFonts w:ascii="Courier New" w:hAnsi="Courier New" w:cs="Courier New"/>
                <w:sz w:val="21"/>
                <w:szCs w:val="21"/>
                <w:bdr w:val="none" w:sz="0" w:space="0" w:color="auto" w:frame="1"/>
              </w:rPr>
            </w:pPr>
            <w:r w:rsidRPr="006759FE">
              <w:rPr>
                <w:rFonts w:ascii="Courier New" w:hAnsi="Courier New" w:cs="Courier New"/>
                <w:sz w:val="21"/>
                <w:szCs w:val="21"/>
                <w:bdr w:val="none" w:sz="0" w:space="0" w:color="auto" w:frame="1"/>
              </w:rPr>
              <w:t>0.3329</w:t>
            </w:r>
          </w:p>
        </w:tc>
        <w:tc>
          <w:tcPr>
            <w:tcW w:w="1190" w:type="dxa"/>
          </w:tcPr>
          <w:p w14:paraId="56827D20" w14:textId="6E4311CF" w:rsidR="00C756E5" w:rsidRPr="006759FE" w:rsidRDefault="00C756E5" w:rsidP="00C75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44AA4">
              <w:rPr>
                <w:rFonts w:ascii="Courier New" w:eastAsia="Times New Roman" w:hAnsi="Courier New" w:cs="Courier New"/>
                <w:color w:val="000000"/>
                <w:sz w:val="21"/>
                <w:szCs w:val="21"/>
                <w:lang w:eastAsia="en-GB"/>
              </w:rPr>
              <w:t>0.0379</w:t>
            </w:r>
          </w:p>
        </w:tc>
        <w:tc>
          <w:tcPr>
            <w:tcW w:w="1129" w:type="dxa"/>
          </w:tcPr>
          <w:p w14:paraId="0E22B000" w14:textId="4760F2ED" w:rsidR="00C756E5" w:rsidRPr="006759FE" w:rsidRDefault="00C756E5" w:rsidP="00C75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44AA4">
              <w:rPr>
                <w:rFonts w:ascii="Courier New" w:eastAsia="Times New Roman" w:hAnsi="Courier New" w:cs="Courier New"/>
                <w:color w:val="000000"/>
                <w:sz w:val="21"/>
                <w:szCs w:val="21"/>
                <w:lang w:eastAsia="en-GB"/>
              </w:rPr>
              <w:t>0.1076</w:t>
            </w:r>
          </w:p>
        </w:tc>
        <w:tc>
          <w:tcPr>
            <w:tcW w:w="992" w:type="dxa"/>
          </w:tcPr>
          <w:p w14:paraId="7777A52D" w14:textId="6ED4294C" w:rsidR="00C756E5" w:rsidRPr="006759FE" w:rsidRDefault="00C756E5" w:rsidP="00C756E5">
            <w:pPr>
              <w:rPr>
                <w:rFonts w:ascii="Courier New" w:hAnsi="Courier New" w:cs="Courier New"/>
                <w:sz w:val="21"/>
                <w:szCs w:val="21"/>
                <w:bdr w:val="none" w:sz="0" w:space="0" w:color="auto" w:frame="1"/>
              </w:rPr>
            </w:pPr>
            <w:r w:rsidRPr="006759FE">
              <w:rPr>
                <w:rFonts w:ascii="Courier New" w:hAnsi="Courier New" w:cs="Courier New"/>
                <w:sz w:val="21"/>
                <w:szCs w:val="21"/>
                <w:bdr w:val="none" w:sz="0" w:space="0" w:color="auto" w:frame="1"/>
              </w:rPr>
              <w:t>0.0364</w:t>
            </w:r>
          </w:p>
        </w:tc>
        <w:tc>
          <w:tcPr>
            <w:tcW w:w="1514" w:type="dxa"/>
          </w:tcPr>
          <w:p w14:paraId="4B441986" w14:textId="50313E45" w:rsidR="00C756E5" w:rsidRPr="006759FE" w:rsidRDefault="00C756E5" w:rsidP="00C75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F730FC">
              <w:rPr>
                <w:rFonts w:ascii="Courier New" w:eastAsia="Times New Roman" w:hAnsi="Courier New" w:cs="Courier New"/>
                <w:color w:val="000000"/>
                <w:sz w:val="21"/>
                <w:szCs w:val="21"/>
                <w:lang w:eastAsia="en-GB"/>
              </w:rPr>
              <w:t>-0.1337</w:t>
            </w:r>
          </w:p>
        </w:tc>
        <w:tc>
          <w:tcPr>
            <w:tcW w:w="1535" w:type="dxa"/>
          </w:tcPr>
          <w:p w14:paraId="63C6A63F" w14:textId="79B83698" w:rsidR="00C756E5" w:rsidRPr="006759FE" w:rsidRDefault="00C756E5" w:rsidP="00C75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F730FC">
              <w:rPr>
                <w:rFonts w:ascii="Courier New" w:eastAsia="Times New Roman" w:hAnsi="Courier New" w:cs="Courier New"/>
                <w:color w:val="000000"/>
                <w:sz w:val="21"/>
                <w:szCs w:val="21"/>
                <w:lang w:eastAsia="en-GB"/>
              </w:rPr>
              <w:t>0.2780</w:t>
            </w:r>
          </w:p>
        </w:tc>
      </w:tr>
      <w:tr w:rsidR="00840FED" w:rsidRPr="006759FE" w14:paraId="43E2C1F6" w14:textId="77777777" w:rsidTr="00A93624">
        <w:tc>
          <w:tcPr>
            <w:tcW w:w="1683" w:type="dxa"/>
          </w:tcPr>
          <w:p w14:paraId="311B787E" w14:textId="77777777" w:rsidR="00840FED" w:rsidRDefault="00840FED" w:rsidP="00A93624">
            <w:pPr>
              <w:rPr>
                <w:rFonts w:cstheme="minorHAnsi"/>
                <w:sz w:val="25"/>
                <w:szCs w:val="25"/>
                <w:bdr w:val="none" w:sz="0" w:space="0" w:color="auto" w:frame="1"/>
              </w:rPr>
            </w:pPr>
            <w:r>
              <w:rPr>
                <w:rFonts w:cstheme="minorHAnsi"/>
                <w:sz w:val="25"/>
                <w:szCs w:val="25"/>
                <w:bdr w:val="none" w:sz="0" w:space="0" w:color="auto" w:frame="1"/>
              </w:rPr>
              <w:t>‘</w:t>
            </w:r>
            <w:proofErr w:type="spellStart"/>
            <w:r>
              <w:rPr>
                <w:rFonts w:cstheme="minorHAnsi"/>
                <w:sz w:val="25"/>
                <w:szCs w:val="25"/>
                <w:bdr w:val="none" w:sz="0" w:space="0" w:color="auto" w:frame="1"/>
              </w:rPr>
              <w:t>secretari</w:t>
            </w:r>
            <w:proofErr w:type="spellEnd"/>
            <w:r>
              <w:rPr>
                <w:rFonts w:cstheme="minorHAnsi"/>
                <w:sz w:val="25"/>
                <w:szCs w:val="25"/>
                <w:bdr w:val="none" w:sz="0" w:space="0" w:color="auto" w:frame="1"/>
              </w:rPr>
              <w:t>’</w:t>
            </w:r>
          </w:p>
        </w:tc>
        <w:tc>
          <w:tcPr>
            <w:tcW w:w="973" w:type="dxa"/>
          </w:tcPr>
          <w:p w14:paraId="05EA5351" w14:textId="77777777" w:rsidR="00840FED" w:rsidRPr="006759FE" w:rsidRDefault="00840FED" w:rsidP="00A93624">
            <w:pPr>
              <w:rPr>
                <w:rFonts w:ascii="Courier New" w:hAnsi="Courier New" w:cs="Courier New"/>
                <w:sz w:val="21"/>
                <w:szCs w:val="21"/>
                <w:bdr w:val="none" w:sz="0" w:space="0" w:color="auto" w:frame="1"/>
              </w:rPr>
            </w:pPr>
            <w:r w:rsidRPr="006759FE">
              <w:rPr>
                <w:rFonts w:ascii="Courier New" w:hAnsi="Courier New" w:cs="Courier New"/>
                <w:sz w:val="21"/>
                <w:szCs w:val="21"/>
                <w:bdr w:val="none" w:sz="0" w:space="0" w:color="auto" w:frame="1"/>
              </w:rPr>
              <w:t>0.3314</w:t>
            </w:r>
          </w:p>
        </w:tc>
        <w:tc>
          <w:tcPr>
            <w:tcW w:w="1190" w:type="dxa"/>
          </w:tcPr>
          <w:p w14:paraId="098B003A" w14:textId="77777777" w:rsidR="00840FED" w:rsidRPr="006759FE" w:rsidRDefault="00840FED" w:rsidP="00A9362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CA18C0">
              <w:rPr>
                <w:rFonts w:ascii="Courier New" w:eastAsia="Times New Roman" w:hAnsi="Courier New" w:cs="Courier New"/>
                <w:color w:val="000000"/>
                <w:sz w:val="21"/>
                <w:szCs w:val="21"/>
                <w:lang w:eastAsia="en-GB"/>
              </w:rPr>
              <w:t>0.0966</w:t>
            </w:r>
          </w:p>
        </w:tc>
        <w:tc>
          <w:tcPr>
            <w:tcW w:w="1129" w:type="dxa"/>
          </w:tcPr>
          <w:p w14:paraId="34947495" w14:textId="77777777" w:rsidR="00840FED" w:rsidRPr="006759FE" w:rsidRDefault="00840FED" w:rsidP="00A9362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CA18C0">
              <w:rPr>
                <w:rFonts w:ascii="Courier New" w:eastAsia="Times New Roman" w:hAnsi="Courier New" w:cs="Courier New"/>
                <w:color w:val="000000"/>
                <w:sz w:val="21"/>
                <w:szCs w:val="21"/>
                <w:lang w:eastAsia="en-GB"/>
              </w:rPr>
              <w:t>0.0830</w:t>
            </w:r>
          </w:p>
        </w:tc>
        <w:tc>
          <w:tcPr>
            <w:tcW w:w="992" w:type="dxa"/>
          </w:tcPr>
          <w:p w14:paraId="3E4944DB" w14:textId="77777777" w:rsidR="00840FED" w:rsidRPr="006759FE" w:rsidRDefault="00840FED" w:rsidP="00A93624">
            <w:pPr>
              <w:rPr>
                <w:rFonts w:ascii="Courier New" w:hAnsi="Courier New" w:cs="Courier New"/>
                <w:sz w:val="21"/>
                <w:szCs w:val="21"/>
                <w:bdr w:val="none" w:sz="0" w:space="0" w:color="auto" w:frame="1"/>
              </w:rPr>
            </w:pPr>
            <w:r w:rsidRPr="006759FE">
              <w:rPr>
                <w:rFonts w:ascii="Courier New" w:hAnsi="Courier New" w:cs="Courier New"/>
                <w:sz w:val="21"/>
                <w:szCs w:val="21"/>
                <w:bdr w:val="none" w:sz="0" w:space="0" w:color="auto" w:frame="1"/>
              </w:rPr>
              <w:t>0.0212</w:t>
            </w:r>
          </w:p>
        </w:tc>
        <w:tc>
          <w:tcPr>
            <w:tcW w:w="1514" w:type="dxa"/>
          </w:tcPr>
          <w:p w14:paraId="1BE35F66" w14:textId="77777777" w:rsidR="00840FED" w:rsidRPr="006759FE" w:rsidRDefault="00840FED" w:rsidP="00A9362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6759FE">
              <w:rPr>
                <w:rFonts w:ascii="Courier New" w:eastAsia="Times New Roman" w:hAnsi="Courier New" w:cs="Courier New"/>
                <w:color w:val="000000"/>
                <w:sz w:val="21"/>
                <w:szCs w:val="21"/>
                <w:lang w:eastAsia="en-GB"/>
              </w:rPr>
              <w:t>-0.0786</w:t>
            </w:r>
          </w:p>
        </w:tc>
        <w:tc>
          <w:tcPr>
            <w:tcW w:w="1535" w:type="dxa"/>
          </w:tcPr>
          <w:p w14:paraId="7CCF9DB9" w14:textId="77777777" w:rsidR="00840FED" w:rsidRPr="006759FE" w:rsidRDefault="00840FED" w:rsidP="00E703C5">
            <w:pPr>
              <w:keepNext/>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6759FE">
              <w:rPr>
                <w:rFonts w:ascii="Courier New" w:eastAsia="Times New Roman" w:hAnsi="Courier New" w:cs="Courier New"/>
                <w:color w:val="000000"/>
                <w:sz w:val="21"/>
                <w:szCs w:val="21"/>
                <w:lang w:eastAsia="en-GB"/>
              </w:rPr>
              <w:t>0.1560</w:t>
            </w:r>
          </w:p>
        </w:tc>
      </w:tr>
    </w:tbl>
    <w:p w14:paraId="65BABC2F" w14:textId="436670C6" w:rsidR="00C601C2" w:rsidRDefault="00E703C5" w:rsidP="00E703C5">
      <w:pPr>
        <w:pStyle w:val="Caption"/>
        <w:jc w:val="center"/>
        <w:rPr>
          <w:rFonts w:cstheme="minorHAnsi"/>
          <w:sz w:val="25"/>
          <w:szCs w:val="25"/>
          <w:bdr w:val="none" w:sz="0" w:space="0" w:color="auto" w:frame="1"/>
        </w:rPr>
      </w:pPr>
      <w:bookmarkStart w:id="27" w:name="_Toc86123018"/>
      <w:r>
        <w:t xml:space="preserve">Figure </w:t>
      </w:r>
      <w:r w:rsidR="00130A9D">
        <w:fldChar w:fldCharType="begin"/>
      </w:r>
      <w:r w:rsidR="00130A9D">
        <w:instrText xml:space="preserve"> SEQ Figure \* ARABIC </w:instrText>
      </w:r>
      <w:r w:rsidR="00130A9D">
        <w:fldChar w:fldCharType="separate"/>
      </w:r>
      <w:r>
        <w:rPr>
          <w:noProof/>
        </w:rPr>
        <w:t>7</w:t>
      </w:r>
      <w:r w:rsidR="00130A9D">
        <w:rPr>
          <w:noProof/>
        </w:rPr>
        <w:fldChar w:fldCharType="end"/>
      </w:r>
      <w:r>
        <w:t xml:space="preserve"> Top words dataset for mantel test</w:t>
      </w:r>
      <w:bookmarkEnd w:id="27"/>
    </w:p>
    <w:p w14:paraId="09963557" w14:textId="407CCF90" w:rsidR="001A7700" w:rsidRDefault="007414A1" w:rsidP="00D2083B">
      <w:pPr>
        <w:rPr>
          <w:rFonts w:cstheme="minorHAnsi"/>
          <w:sz w:val="25"/>
          <w:szCs w:val="25"/>
          <w:bdr w:val="none" w:sz="0" w:space="0" w:color="auto" w:frame="1"/>
        </w:rPr>
      </w:pPr>
      <w:r>
        <w:rPr>
          <w:rFonts w:cstheme="minorHAnsi"/>
          <w:sz w:val="25"/>
          <w:szCs w:val="25"/>
          <w:bdr w:val="none" w:sz="0" w:space="0" w:color="auto" w:frame="1"/>
        </w:rPr>
        <w:t>Now evaluating the pairwise distances</w:t>
      </w:r>
    </w:p>
    <w:p w14:paraId="2FAE289E" w14:textId="3BFA048E" w:rsidR="00A6340E" w:rsidRDefault="009929D2" w:rsidP="00D2083B">
      <w:pPr>
        <w:rPr>
          <w:rFonts w:eastAsiaTheme="minorEastAsia" w:cstheme="minorHAnsi"/>
          <w:sz w:val="25"/>
          <w:szCs w:val="25"/>
          <w:bdr w:val="none" w:sz="0" w:space="0" w:color="auto" w:frame="1"/>
        </w:rPr>
      </w:pPr>
      <w:r>
        <w:rPr>
          <w:rFonts w:cstheme="minorHAnsi"/>
          <w:sz w:val="25"/>
          <w:szCs w:val="25"/>
          <w:bdr w:val="none" w:sz="0" w:space="0" w:color="auto" w:frame="1"/>
        </w:rPr>
        <w:lastRenderedPageBreak/>
        <w:t>Distance =</w:t>
      </w:r>
      <w:r w:rsidR="00E850EB">
        <w:rPr>
          <w:rFonts w:cstheme="minorHAnsi"/>
          <w:sz w:val="25"/>
          <w:szCs w:val="25"/>
          <w:bdr w:val="none" w:sz="0" w:space="0" w:color="auto" w:frame="1"/>
        </w:rPr>
        <w:t xml:space="preserve"> </w:t>
      </w:r>
      <m:oMath>
        <m:r>
          <w:rPr>
            <w:rFonts w:ascii="Cambria Math" w:hAnsi="Cambria Math" w:cstheme="minorHAnsi"/>
            <w:sz w:val="25"/>
            <w:szCs w:val="25"/>
            <w:bdr w:val="none" w:sz="0" w:space="0" w:color="auto" w:frame="1"/>
          </w:rPr>
          <m:t>√(</m:t>
        </m:r>
        <m:r>
          <w:rPr>
            <w:rFonts w:ascii="Cambria Math" w:eastAsiaTheme="minorEastAsia" w:hAnsi="Cambria Math" w:cstheme="minorHAnsi"/>
            <w:sz w:val="25"/>
            <w:szCs w:val="25"/>
            <w:bdr w:val="none" w:sz="0" w:space="0" w:color="auto" w:frame="1"/>
          </w:rPr>
          <m:t>(X1-X2)^2+(Y1-Y2)^2</m:t>
        </m:r>
        <m:r>
          <w:rPr>
            <w:rFonts w:ascii="Cambria Math" w:hAnsi="Cambria Math" w:cstheme="minorHAnsi"/>
            <w:sz w:val="25"/>
            <w:szCs w:val="25"/>
            <w:bdr w:val="none" w:sz="0" w:space="0" w:color="auto" w:frame="1"/>
          </w:rPr>
          <m:t xml:space="preserve"> )</m:t>
        </m:r>
      </m:oMath>
    </w:p>
    <w:p w14:paraId="641A3853" w14:textId="64989FF1" w:rsidR="000F43BD" w:rsidRDefault="004E2A94" w:rsidP="00D2083B">
      <w:pPr>
        <w:rPr>
          <w:rFonts w:eastAsiaTheme="minorEastAsia" w:cstheme="minorHAnsi"/>
          <w:sz w:val="25"/>
          <w:szCs w:val="25"/>
          <w:bdr w:val="none" w:sz="0" w:space="0" w:color="auto" w:frame="1"/>
        </w:rPr>
      </w:pPr>
      <w:r>
        <w:rPr>
          <w:rFonts w:eastAsiaTheme="minorEastAsia" w:cstheme="minorHAnsi"/>
          <w:sz w:val="25"/>
          <w:szCs w:val="25"/>
          <w:bdr w:val="none" w:sz="0" w:space="0" w:color="auto" w:frame="1"/>
        </w:rPr>
        <w:t>Pairwise distance</w:t>
      </w:r>
      <w:r w:rsidR="0082206F">
        <w:rPr>
          <w:rFonts w:eastAsiaTheme="minorEastAsia" w:cstheme="minorHAnsi"/>
          <w:sz w:val="25"/>
          <w:szCs w:val="25"/>
          <w:bdr w:val="none" w:sz="0" w:space="0" w:color="auto" w:frame="1"/>
        </w:rPr>
        <w:t xml:space="preserve"> </w:t>
      </w:r>
      <m:oMath>
        <m:r>
          <w:rPr>
            <w:rFonts w:ascii="Cambria Math" w:eastAsiaTheme="minorEastAsia" w:hAnsi="Cambria Math" w:cstheme="minorHAnsi"/>
            <w:sz w:val="25"/>
            <w:szCs w:val="25"/>
            <w:bdr w:val="none" w:sz="0" w:space="0" w:color="auto" w:frame="1"/>
          </w:rPr>
          <m:t>|a-b|^2</m:t>
        </m:r>
      </m:oMath>
      <w:r w:rsidR="007A5D8F">
        <w:rPr>
          <w:rFonts w:eastAsiaTheme="minorEastAsia" w:cstheme="minorHAnsi"/>
          <w:sz w:val="25"/>
          <w:szCs w:val="25"/>
          <w:bdr w:val="none" w:sz="0" w:space="0" w:color="auto" w:frame="1"/>
        </w:rPr>
        <w:t xml:space="preserve"> = </w:t>
      </w:r>
      <m:oMath>
        <m:r>
          <w:rPr>
            <w:rFonts w:ascii="Cambria Math" w:eastAsiaTheme="minorEastAsia" w:hAnsi="Cambria Math" w:cstheme="minorHAnsi"/>
            <w:sz w:val="25"/>
            <w:szCs w:val="25"/>
            <w:bdr w:val="none" w:sz="0" w:space="0" w:color="auto" w:frame="1"/>
          </w:rPr>
          <m:t>∑(Xi-Yi)^2</m:t>
        </m:r>
      </m:oMath>
    </w:p>
    <w:p w14:paraId="31388B3D" w14:textId="4C622BD3" w:rsidR="0078245D" w:rsidRDefault="0078245D" w:rsidP="00D2083B">
      <w:pPr>
        <w:rPr>
          <w:rFonts w:eastAsiaTheme="minorEastAsia" w:cstheme="minorHAnsi"/>
          <w:sz w:val="25"/>
          <w:szCs w:val="25"/>
          <w:bdr w:val="none" w:sz="0" w:space="0" w:color="auto" w:frame="1"/>
        </w:rPr>
      </w:pPr>
      <w:r>
        <w:rPr>
          <w:rFonts w:eastAsiaTheme="minorEastAsia" w:cstheme="minorHAnsi"/>
          <w:sz w:val="25"/>
          <w:szCs w:val="25"/>
          <w:bdr w:val="none" w:sz="0" w:space="0" w:color="auto" w:frame="1"/>
        </w:rPr>
        <w:t>Pairwise distance(</w:t>
      </w:r>
      <w:r w:rsidR="00560C3B">
        <w:rPr>
          <w:rFonts w:eastAsiaTheme="minorEastAsia" w:cstheme="minorHAnsi"/>
          <w:sz w:val="25"/>
          <w:szCs w:val="25"/>
          <w:bdr w:val="none" w:sz="0" w:space="0" w:color="auto" w:frame="1"/>
        </w:rPr>
        <w:t>‘judge’,’</w:t>
      </w:r>
      <w:proofErr w:type="spellStart"/>
      <w:r w:rsidR="00D12B2F">
        <w:rPr>
          <w:rFonts w:eastAsiaTheme="minorEastAsia" w:cstheme="minorHAnsi"/>
          <w:sz w:val="25"/>
          <w:szCs w:val="25"/>
          <w:bdr w:val="none" w:sz="0" w:space="0" w:color="auto" w:frame="1"/>
        </w:rPr>
        <w:t>evid</w:t>
      </w:r>
      <w:proofErr w:type="spellEnd"/>
      <w:r w:rsidR="00560C3B">
        <w:rPr>
          <w:rFonts w:eastAsiaTheme="minorEastAsia" w:cstheme="minorHAnsi"/>
          <w:sz w:val="25"/>
          <w:szCs w:val="25"/>
          <w:bdr w:val="none" w:sz="0" w:space="0" w:color="auto" w:frame="1"/>
        </w:rPr>
        <w:t>’</w:t>
      </w:r>
      <w:r>
        <w:rPr>
          <w:rFonts w:eastAsiaTheme="minorEastAsia" w:cstheme="minorHAnsi"/>
          <w:sz w:val="25"/>
          <w:szCs w:val="25"/>
          <w:bdr w:val="none" w:sz="0" w:space="0" w:color="auto" w:frame="1"/>
        </w:rPr>
        <w:t>)</w:t>
      </w:r>
      <w:r w:rsidR="00560C3B">
        <w:rPr>
          <w:rFonts w:eastAsiaTheme="minorEastAsia" w:cstheme="minorHAnsi"/>
          <w:sz w:val="25"/>
          <w:szCs w:val="25"/>
          <w:bdr w:val="none" w:sz="0" w:space="0" w:color="auto" w:frame="1"/>
        </w:rPr>
        <w:t xml:space="preserve"> in space </w:t>
      </w:r>
      <w:r w:rsidR="00F2770F">
        <w:rPr>
          <w:rFonts w:eastAsiaTheme="minorEastAsia" w:cstheme="minorHAnsi"/>
          <w:sz w:val="25"/>
          <w:szCs w:val="25"/>
          <w:bdr w:val="none" w:sz="0" w:space="0" w:color="auto" w:frame="1"/>
        </w:rPr>
        <w:t>1</w:t>
      </w:r>
    </w:p>
    <w:p w14:paraId="54C7F2C5" w14:textId="37B7B7C1" w:rsidR="00D12B2F" w:rsidRPr="00B53DD7" w:rsidRDefault="00D12B2F" w:rsidP="005F394F">
      <w:pPr>
        <w:pStyle w:val="HTMLPreformatted"/>
        <w:shd w:val="clear" w:color="auto" w:fill="FFFFFF"/>
        <w:wordWrap w:val="0"/>
        <w:textAlignment w:val="baseline"/>
        <w:rPr>
          <w:rFonts w:eastAsiaTheme="minorEastAsia"/>
          <w:sz w:val="21"/>
          <w:szCs w:val="21"/>
          <w:bdr w:val="none" w:sz="0" w:space="0" w:color="auto" w:frame="1"/>
        </w:rPr>
      </w:pPr>
      <w:r w:rsidRPr="00B53DD7">
        <w:rPr>
          <w:rFonts w:eastAsiaTheme="minorEastAsia"/>
          <w:sz w:val="21"/>
          <w:szCs w:val="21"/>
          <w:bdr w:val="none" w:sz="0" w:space="0" w:color="auto" w:frame="1"/>
        </w:rPr>
        <w:t>Judge = (</w:t>
      </w:r>
      <w:r w:rsidR="005F394F" w:rsidRPr="00B53DD7">
        <w:rPr>
          <w:color w:val="000000"/>
          <w:sz w:val="21"/>
          <w:szCs w:val="21"/>
        </w:rPr>
        <w:t>0.0593 -0.0758 -0.0090</w:t>
      </w:r>
      <w:r w:rsidRPr="00B53DD7">
        <w:rPr>
          <w:rFonts w:eastAsiaTheme="minorEastAsia"/>
          <w:sz w:val="21"/>
          <w:szCs w:val="21"/>
          <w:bdr w:val="none" w:sz="0" w:space="0" w:color="auto" w:frame="1"/>
        </w:rPr>
        <w:t>)</w:t>
      </w:r>
    </w:p>
    <w:p w14:paraId="2222D973" w14:textId="0C37ED05" w:rsidR="000029AE" w:rsidRDefault="000029AE" w:rsidP="000029AE">
      <w:pPr>
        <w:pStyle w:val="HTMLPreformatted"/>
        <w:shd w:val="clear" w:color="auto" w:fill="FFFFFF"/>
        <w:wordWrap w:val="0"/>
        <w:textAlignment w:val="baseline"/>
        <w:rPr>
          <w:rFonts w:eastAsiaTheme="minorEastAsia"/>
          <w:sz w:val="21"/>
          <w:szCs w:val="21"/>
          <w:bdr w:val="none" w:sz="0" w:space="0" w:color="auto" w:frame="1"/>
        </w:rPr>
      </w:pPr>
      <w:r w:rsidRPr="00B53DD7">
        <w:rPr>
          <w:rFonts w:eastAsiaTheme="minorEastAsia"/>
          <w:sz w:val="21"/>
          <w:szCs w:val="21"/>
          <w:bdr w:val="none" w:sz="0" w:space="0" w:color="auto" w:frame="1"/>
        </w:rPr>
        <w:t>Evid = (</w:t>
      </w:r>
      <w:r w:rsidRPr="00B53DD7">
        <w:rPr>
          <w:color w:val="000000"/>
          <w:sz w:val="21"/>
          <w:szCs w:val="21"/>
        </w:rPr>
        <w:t>0.009</w:t>
      </w:r>
      <w:r w:rsidR="00DB27DB" w:rsidRPr="00B53DD7">
        <w:rPr>
          <w:color w:val="000000"/>
          <w:sz w:val="21"/>
          <w:szCs w:val="21"/>
        </w:rPr>
        <w:t>5</w:t>
      </w:r>
      <w:r w:rsidRPr="00B53DD7">
        <w:rPr>
          <w:color w:val="000000"/>
          <w:sz w:val="21"/>
          <w:szCs w:val="21"/>
        </w:rPr>
        <w:t xml:space="preserve">  0.0345 -0.0204</w:t>
      </w:r>
      <w:r w:rsidRPr="00B53DD7">
        <w:rPr>
          <w:rFonts w:eastAsiaTheme="minorEastAsia"/>
          <w:sz w:val="21"/>
          <w:szCs w:val="21"/>
          <w:bdr w:val="none" w:sz="0" w:space="0" w:color="auto" w:frame="1"/>
        </w:rPr>
        <w:t>)</w:t>
      </w:r>
    </w:p>
    <w:p w14:paraId="588C998E" w14:textId="77777777" w:rsidR="005C382E" w:rsidRPr="00B53DD7" w:rsidRDefault="005C382E" w:rsidP="000029AE">
      <w:pPr>
        <w:pStyle w:val="HTMLPreformatted"/>
        <w:shd w:val="clear" w:color="auto" w:fill="FFFFFF"/>
        <w:wordWrap w:val="0"/>
        <w:textAlignment w:val="baseline"/>
        <w:rPr>
          <w:rFonts w:eastAsiaTheme="minorEastAsia"/>
          <w:sz w:val="21"/>
          <w:szCs w:val="21"/>
          <w:bdr w:val="none" w:sz="0" w:space="0" w:color="auto" w:frame="1"/>
        </w:rPr>
      </w:pPr>
    </w:p>
    <w:p w14:paraId="663F94F9" w14:textId="72581BB9" w:rsidR="000029AE" w:rsidRPr="00B53DD7" w:rsidRDefault="00F66ECE" w:rsidP="000029AE">
      <w:pPr>
        <w:pStyle w:val="HTMLPreformatted"/>
        <w:shd w:val="clear" w:color="auto" w:fill="FFFFFF"/>
        <w:wordWrap w:val="0"/>
        <w:textAlignment w:val="baseline"/>
        <w:rPr>
          <w:sz w:val="21"/>
          <w:szCs w:val="21"/>
          <w:bdr w:val="none" w:sz="0" w:space="0" w:color="auto" w:frame="1"/>
        </w:rPr>
      </w:pPr>
      <w:r w:rsidRPr="00B53DD7">
        <w:rPr>
          <w:color w:val="000000"/>
          <w:sz w:val="21"/>
          <w:szCs w:val="21"/>
        </w:rPr>
        <w:t>D(‘judge’,’</w:t>
      </w:r>
      <w:proofErr w:type="spellStart"/>
      <w:r w:rsidRPr="00B53DD7">
        <w:rPr>
          <w:color w:val="000000"/>
          <w:sz w:val="21"/>
          <w:szCs w:val="21"/>
        </w:rPr>
        <w:t>evid</w:t>
      </w:r>
      <w:proofErr w:type="spellEnd"/>
      <w:r w:rsidR="00B05C04" w:rsidRPr="00B53DD7">
        <w:rPr>
          <w:color w:val="000000"/>
          <w:sz w:val="21"/>
          <w:szCs w:val="21"/>
        </w:rPr>
        <w:t xml:space="preserve">’) </w:t>
      </w:r>
      <w:r w:rsidRPr="00B53DD7">
        <w:rPr>
          <w:color w:val="000000"/>
          <w:sz w:val="21"/>
          <w:szCs w:val="21"/>
        </w:rPr>
        <w:t>=</w:t>
      </w:r>
      <m:oMath>
        <m:r>
          <w:rPr>
            <w:rFonts w:ascii="Cambria Math" w:hAnsi="Cambria Math"/>
            <w:sz w:val="21"/>
            <w:szCs w:val="21"/>
            <w:bdr w:val="none" w:sz="0" w:space="0" w:color="auto" w:frame="1"/>
          </w:rPr>
          <m:t>√(</m:t>
        </m:r>
        <m:r>
          <w:rPr>
            <w:rFonts w:ascii="Cambria Math" w:eastAsiaTheme="minorEastAsia" w:hAnsi="Cambria Math"/>
            <w:sz w:val="21"/>
            <w:szCs w:val="21"/>
            <w:bdr w:val="none" w:sz="0" w:space="0" w:color="auto" w:frame="1"/>
          </w:rPr>
          <m:t>(</m:t>
        </m:r>
        <m:r>
          <m:rPr>
            <m:sty m:val="p"/>
          </m:rPr>
          <w:rPr>
            <w:rFonts w:ascii="Cambria Math" w:hAnsi="Cambria Math"/>
            <w:color w:val="000000"/>
            <w:sz w:val="21"/>
            <w:szCs w:val="21"/>
          </w:rPr>
          <m:t xml:space="preserve">0.0593 </m:t>
        </m:r>
        <m:r>
          <w:rPr>
            <w:rFonts w:ascii="Cambria Math" w:eastAsiaTheme="minorEastAsia" w:hAnsi="Cambria Math"/>
            <w:sz w:val="21"/>
            <w:szCs w:val="21"/>
            <w:bdr w:val="none" w:sz="0" w:space="0" w:color="auto" w:frame="1"/>
          </w:rPr>
          <m:t>-</m:t>
        </m:r>
        <m:r>
          <m:rPr>
            <m:sty m:val="p"/>
          </m:rPr>
          <w:rPr>
            <w:rFonts w:ascii="Cambria Math" w:hAnsi="Cambria Math"/>
            <w:color w:val="000000"/>
            <w:sz w:val="21"/>
            <w:szCs w:val="21"/>
          </w:rPr>
          <m:t>0.0095</m:t>
        </m:r>
        <m:r>
          <w:rPr>
            <w:rFonts w:ascii="Cambria Math" w:eastAsiaTheme="minorEastAsia" w:hAnsi="Cambria Math"/>
            <w:sz w:val="21"/>
            <w:szCs w:val="21"/>
            <w:bdr w:val="none" w:sz="0" w:space="0" w:color="auto" w:frame="1"/>
          </w:rPr>
          <m:t>)^2+(</m:t>
        </m:r>
        <m:r>
          <m:rPr>
            <m:sty m:val="p"/>
          </m:rPr>
          <w:rPr>
            <w:rFonts w:ascii="Cambria Math" w:hAnsi="Cambria Math"/>
            <w:color w:val="000000"/>
            <w:sz w:val="21"/>
            <w:szCs w:val="21"/>
          </w:rPr>
          <m:t>-0.0758</m:t>
        </m:r>
        <m:r>
          <w:rPr>
            <w:rFonts w:ascii="Cambria Math" w:eastAsiaTheme="minorEastAsia" w:hAnsi="Cambria Math"/>
            <w:sz w:val="21"/>
            <w:szCs w:val="21"/>
            <w:bdr w:val="none" w:sz="0" w:space="0" w:color="auto" w:frame="1"/>
          </w:rPr>
          <m:t>-</m:t>
        </m:r>
        <m:r>
          <m:rPr>
            <m:sty m:val="p"/>
          </m:rPr>
          <w:rPr>
            <w:rFonts w:ascii="Cambria Math" w:hAnsi="Cambria Math"/>
            <w:color w:val="000000"/>
            <w:sz w:val="21"/>
            <w:szCs w:val="21"/>
          </w:rPr>
          <m:t>0.0345</m:t>
        </m:r>
        <m:r>
          <w:rPr>
            <w:rFonts w:ascii="Cambria Math" w:eastAsiaTheme="minorEastAsia" w:hAnsi="Cambria Math"/>
            <w:sz w:val="21"/>
            <w:szCs w:val="21"/>
            <w:bdr w:val="none" w:sz="0" w:space="0" w:color="auto" w:frame="1"/>
          </w:rPr>
          <m:t>)^2+(</m:t>
        </m:r>
        <m:r>
          <m:rPr>
            <m:sty m:val="p"/>
          </m:rPr>
          <w:rPr>
            <w:rFonts w:ascii="Cambria Math" w:hAnsi="Cambria Math"/>
            <w:color w:val="000000"/>
            <w:sz w:val="21"/>
            <w:szCs w:val="21"/>
          </w:rPr>
          <m:t>-0.0090</m:t>
        </m:r>
        <m:r>
          <w:rPr>
            <w:rFonts w:ascii="Cambria Math" w:eastAsiaTheme="minorEastAsia" w:hAnsi="Cambria Math"/>
            <w:sz w:val="21"/>
            <w:szCs w:val="21"/>
            <w:bdr w:val="none" w:sz="0" w:space="0" w:color="auto" w:frame="1"/>
          </w:rPr>
          <m:t>-(</m:t>
        </m:r>
        <m:r>
          <m:rPr>
            <m:sty m:val="p"/>
          </m:rPr>
          <w:rPr>
            <w:rFonts w:ascii="Cambria Math" w:hAnsi="Cambria Math"/>
            <w:color w:val="000000"/>
            <w:sz w:val="21"/>
            <w:szCs w:val="21"/>
          </w:rPr>
          <m:t>-0.0204</m:t>
        </m:r>
        <m:r>
          <w:rPr>
            <w:rFonts w:ascii="Cambria Math" w:eastAsiaTheme="minorEastAsia" w:hAnsi="Cambria Math"/>
            <w:sz w:val="21"/>
            <w:szCs w:val="21"/>
            <w:bdr w:val="none" w:sz="0" w:space="0" w:color="auto" w:frame="1"/>
          </w:rPr>
          <m:t>))^2</m:t>
        </m:r>
        <m:r>
          <w:rPr>
            <w:rFonts w:ascii="Cambria Math" w:hAnsi="Cambria Math"/>
            <w:sz w:val="21"/>
            <w:szCs w:val="21"/>
            <w:bdr w:val="none" w:sz="0" w:space="0" w:color="auto" w:frame="1"/>
          </w:rPr>
          <m:t xml:space="preserve"> )</m:t>
        </m:r>
      </m:oMath>
    </w:p>
    <w:p w14:paraId="5E578054" w14:textId="62ABF4B2" w:rsidR="00B05C04" w:rsidRDefault="00B05C04" w:rsidP="000029AE">
      <w:pPr>
        <w:pStyle w:val="HTMLPreformatted"/>
        <w:shd w:val="clear" w:color="auto" w:fill="FFFFFF"/>
        <w:wordWrap w:val="0"/>
        <w:textAlignment w:val="baseline"/>
        <w:rPr>
          <w:sz w:val="21"/>
          <w:szCs w:val="21"/>
          <w:bdr w:val="none" w:sz="0" w:space="0" w:color="auto" w:frame="1"/>
        </w:rPr>
      </w:pPr>
      <w:r w:rsidRPr="00B53DD7">
        <w:rPr>
          <w:sz w:val="21"/>
          <w:szCs w:val="21"/>
          <w:bdr w:val="none" w:sz="0" w:space="0" w:color="auto" w:frame="1"/>
        </w:rPr>
        <w:t>=</w:t>
      </w:r>
      <w:r w:rsidR="00656596" w:rsidRPr="00B53DD7">
        <w:rPr>
          <w:sz w:val="21"/>
          <w:szCs w:val="21"/>
          <w:bdr w:val="none" w:sz="0" w:space="0" w:color="auto" w:frame="1"/>
        </w:rPr>
        <w:t xml:space="preserve"> 0.</w:t>
      </w:r>
      <w:r w:rsidR="00790A72" w:rsidRPr="00B53DD7">
        <w:rPr>
          <w:sz w:val="21"/>
          <w:szCs w:val="21"/>
          <w:bdr w:val="none" w:sz="0" w:space="0" w:color="auto" w:frame="1"/>
        </w:rPr>
        <w:t>1216</w:t>
      </w:r>
    </w:p>
    <w:p w14:paraId="79D72F85" w14:textId="77777777" w:rsidR="00B53DD7" w:rsidRPr="00B53DD7" w:rsidRDefault="00B53DD7" w:rsidP="000029AE">
      <w:pPr>
        <w:pStyle w:val="HTMLPreformatted"/>
        <w:shd w:val="clear" w:color="auto" w:fill="FFFFFF"/>
        <w:wordWrap w:val="0"/>
        <w:textAlignment w:val="baseline"/>
        <w:rPr>
          <w:color w:val="000000"/>
          <w:sz w:val="21"/>
          <w:szCs w:val="21"/>
        </w:rPr>
      </w:pPr>
    </w:p>
    <w:p w14:paraId="0D62FF61" w14:textId="5E39FFD5" w:rsidR="000F43BD" w:rsidRDefault="000F43BD" w:rsidP="000029AE">
      <w:pPr>
        <w:pStyle w:val="HTMLPreformatted"/>
        <w:shd w:val="clear" w:color="auto" w:fill="FFFFFF"/>
        <w:wordWrap w:val="0"/>
        <w:textAlignment w:val="baseline"/>
        <w:rPr>
          <w:rFonts w:eastAsiaTheme="minorEastAsia" w:cstheme="minorHAnsi"/>
          <w:sz w:val="25"/>
          <w:szCs w:val="25"/>
          <w:bdr w:val="none" w:sz="0" w:space="0" w:color="auto" w:frame="1"/>
        </w:rPr>
      </w:pPr>
      <w:r>
        <w:rPr>
          <w:rFonts w:eastAsiaTheme="minorEastAsia" w:cstheme="minorHAnsi"/>
          <w:sz w:val="25"/>
          <w:szCs w:val="25"/>
          <w:bdr w:val="none" w:sz="0" w:space="0" w:color="auto" w:frame="1"/>
        </w:rPr>
        <w:t>Pairwise distance</w:t>
      </w:r>
      <w:r w:rsidR="001D7F86">
        <w:rPr>
          <w:rFonts w:eastAsiaTheme="minorEastAsia" w:cstheme="minorHAnsi"/>
          <w:sz w:val="25"/>
          <w:szCs w:val="25"/>
          <w:bdr w:val="none" w:sz="0" w:space="0" w:color="auto" w:frame="1"/>
        </w:rPr>
        <w:t xml:space="preserve"> matrix </w:t>
      </w:r>
      <w:r w:rsidR="001D7F86" w:rsidRPr="001D7F86">
        <w:rPr>
          <w:rFonts w:eastAsiaTheme="minorEastAsia" w:cstheme="minorHAnsi"/>
          <w:b/>
          <w:bCs/>
          <w:sz w:val="25"/>
          <w:szCs w:val="25"/>
          <w:bdr w:val="none" w:sz="0" w:space="0" w:color="auto" w:frame="1"/>
        </w:rPr>
        <w:t>‘X’</w:t>
      </w:r>
      <w:r w:rsidR="002769AD">
        <w:rPr>
          <w:rFonts w:eastAsiaTheme="minorEastAsia" w:cstheme="minorHAnsi"/>
          <w:sz w:val="25"/>
          <w:szCs w:val="25"/>
          <w:bdr w:val="none" w:sz="0" w:space="0" w:color="auto" w:frame="1"/>
        </w:rPr>
        <w:t xml:space="preserve"> in space 1</w:t>
      </w:r>
    </w:p>
    <w:p w14:paraId="402B7841" w14:textId="77777777" w:rsidR="002769AD" w:rsidRDefault="002769AD" w:rsidP="000029AE">
      <w:pPr>
        <w:pStyle w:val="HTMLPreformatted"/>
        <w:shd w:val="clear" w:color="auto" w:fill="FFFFFF"/>
        <w:wordWrap w:val="0"/>
        <w:textAlignment w:val="baseline"/>
        <w:rPr>
          <w:rFonts w:eastAsiaTheme="minorEastAsia" w:cstheme="minorHAnsi"/>
          <w:sz w:val="25"/>
          <w:szCs w:val="25"/>
          <w:bdr w:val="none" w:sz="0" w:space="0" w:color="auto" w:frame="1"/>
        </w:rPr>
      </w:pPr>
    </w:p>
    <w:p w14:paraId="17742B97" w14:textId="3C10A265" w:rsidR="002A496E" w:rsidRPr="002A496E" w:rsidRDefault="002A496E" w:rsidP="002A496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sidRPr="002A496E">
        <w:rPr>
          <w:rFonts w:ascii="Courier New" w:eastAsia="Times New Roman" w:hAnsi="Courier New" w:cs="Courier New"/>
          <w:color w:val="000000"/>
          <w:sz w:val="21"/>
          <w:szCs w:val="21"/>
          <w:lang w:eastAsia="en-GB"/>
        </w:rPr>
        <w:t xml:space="preserve">             </w:t>
      </w:r>
      <w:proofErr w:type="spellStart"/>
      <w:r w:rsidRPr="002A496E">
        <w:rPr>
          <w:rFonts w:ascii="Courier New" w:eastAsia="Times New Roman" w:hAnsi="Courier New" w:cs="Courier New"/>
          <w:color w:val="000000"/>
          <w:sz w:val="21"/>
          <w:szCs w:val="21"/>
          <w:lang w:eastAsia="en-GB"/>
        </w:rPr>
        <w:t>judg</w:t>
      </w:r>
      <w:proofErr w:type="spellEnd"/>
      <w:r w:rsidRPr="002A496E">
        <w:rPr>
          <w:rFonts w:ascii="Courier New" w:eastAsia="Times New Roman" w:hAnsi="Courier New" w:cs="Courier New"/>
          <w:color w:val="000000"/>
          <w:sz w:val="21"/>
          <w:szCs w:val="21"/>
          <w:lang w:eastAsia="en-GB"/>
        </w:rPr>
        <w:t xml:space="preserve">    </w:t>
      </w:r>
      <w:proofErr w:type="spellStart"/>
      <w:r w:rsidRPr="002A496E">
        <w:rPr>
          <w:rFonts w:ascii="Courier New" w:eastAsia="Times New Roman" w:hAnsi="Courier New" w:cs="Courier New"/>
          <w:color w:val="000000"/>
          <w:sz w:val="21"/>
          <w:szCs w:val="21"/>
          <w:lang w:eastAsia="en-GB"/>
        </w:rPr>
        <w:t>evid</w:t>
      </w:r>
      <w:proofErr w:type="spellEnd"/>
      <w:r w:rsidRPr="002A496E">
        <w:rPr>
          <w:rFonts w:ascii="Courier New" w:eastAsia="Times New Roman" w:hAnsi="Courier New" w:cs="Courier New"/>
          <w:color w:val="000000"/>
          <w:sz w:val="21"/>
          <w:szCs w:val="21"/>
          <w:lang w:eastAsia="en-GB"/>
        </w:rPr>
        <w:t xml:space="preserve">   tariff  </w:t>
      </w:r>
      <w:proofErr w:type="spellStart"/>
      <w:r w:rsidRPr="002A496E">
        <w:rPr>
          <w:rFonts w:ascii="Courier New" w:eastAsia="Times New Roman" w:hAnsi="Courier New" w:cs="Courier New"/>
          <w:color w:val="000000"/>
          <w:sz w:val="21"/>
          <w:szCs w:val="21"/>
          <w:lang w:eastAsia="en-GB"/>
        </w:rPr>
        <w:t>secretari</w:t>
      </w:r>
      <w:proofErr w:type="spellEnd"/>
    </w:p>
    <w:p w14:paraId="5EB8FBDF" w14:textId="6A6E5CCD" w:rsidR="002A496E" w:rsidRPr="002A496E" w:rsidRDefault="002A496E" w:rsidP="002A496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proofErr w:type="spellStart"/>
      <w:r w:rsidRPr="002A496E">
        <w:rPr>
          <w:rFonts w:ascii="Courier New" w:eastAsia="Times New Roman" w:hAnsi="Courier New" w:cs="Courier New"/>
          <w:color w:val="000000"/>
          <w:sz w:val="21"/>
          <w:szCs w:val="21"/>
          <w:lang w:eastAsia="en-GB"/>
        </w:rPr>
        <w:t>judg</w:t>
      </w:r>
      <w:proofErr w:type="spellEnd"/>
      <w:r w:rsidRPr="002A496E">
        <w:rPr>
          <w:rFonts w:ascii="Courier New" w:eastAsia="Times New Roman" w:hAnsi="Courier New" w:cs="Courier New"/>
          <w:color w:val="000000"/>
          <w:sz w:val="21"/>
          <w:szCs w:val="21"/>
          <w:lang w:eastAsia="en-GB"/>
        </w:rPr>
        <w:t xml:space="preserve">            0  0.1216   0.3184   0.3351</w:t>
      </w:r>
    </w:p>
    <w:p w14:paraId="79A386CE" w14:textId="4BED4EBD" w:rsidR="002A496E" w:rsidRPr="002A496E" w:rsidRDefault="002A496E" w:rsidP="002A496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proofErr w:type="spellStart"/>
      <w:r w:rsidRPr="002A496E">
        <w:rPr>
          <w:rFonts w:ascii="Courier New" w:eastAsia="Times New Roman" w:hAnsi="Courier New" w:cs="Courier New"/>
          <w:color w:val="000000"/>
          <w:sz w:val="21"/>
          <w:szCs w:val="21"/>
          <w:lang w:eastAsia="en-GB"/>
        </w:rPr>
        <w:t>evid</w:t>
      </w:r>
      <w:proofErr w:type="spellEnd"/>
      <w:r w:rsidRPr="002A496E">
        <w:rPr>
          <w:rFonts w:ascii="Courier New" w:eastAsia="Times New Roman" w:hAnsi="Courier New" w:cs="Courier New"/>
          <w:color w:val="000000"/>
          <w:sz w:val="21"/>
          <w:szCs w:val="21"/>
          <w:lang w:eastAsia="en-GB"/>
        </w:rPr>
        <w:t xml:space="preserve">       0.1216       0   0.3478   0.3438</w:t>
      </w:r>
    </w:p>
    <w:p w14:paraId="11778327" w14:textId="4822BB2F" w:rsidR="002A496E" w:rsidRPr="002A496E" w:rsidRDefault="002A496E" w:rsidP="002A496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sidRPr="002A496E">
        <w:rPr>
          <w:rFonts w:ascii="Courier New" w:eastAsia="Times New Roman" w:hAnsi="Courier New" w:cs="Courier New"/>
          <w:color w:val="000000"/>
          <w:sz w:val="21"/>
          <w:szCs w:val="21"/>
          <w:lang w:eastAsia="en-GB"/>
        </w:rPr>
        <w:t xml:space="preserve">tariff     0.3184  0.3478        0  </w:t>
      </w:r>
      <w:r w:rsidR="00EA3071">
        <w:rPr>
          <w:rFonts w:ascii="Courier New" w:eastAsia="Times New Roman" w:hAnsi="Courier New" w:cs="Courier New"/>
          <w:color w:val="000000"/>
          <w:sz w:val="21"/>
          <w:szCs w:val="21"/>
          <w:lang w:eastAsia="en-GB"/>
        </w:rPr>
        <w:t xml:space="preserve"> </w:t>
      </w:r>
      <w:r w:rsidRPr="002A496E">
        <w:rPr>
          <w:rFonts w:ascii="Courier New" w:eastAsia="Times New Roman" w:hAnsi="Courier New" w:cs="Courier New"/>
          <w:color w:val="000000"/>
          <w:sz w:val="21"/>
          <w:szCs w:val="21"/>
          <w:lang w:eastAsia="en-GB"/>
        </w:rPr>
        <w:t>0.0637</w:t>
      </w:r>
    </w:p>
    <w:p w14:paraId="30EF1B74" w14:textId="0EB5CC70" w:rsidR="002A496E" w:rsidRPr="002A496E" w:rsidRDefault="002A496E" w:rsidP="002A496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proofErr w:type="spellStart"/>
      <w:r w:rsidRPr="002A496E">
        <w:rPr>
          <w:rFonts w:ascii="Courier New" w:eastAsia="Times New Roman" w:hAnsi="Courier New" w:cs="Courier New"/>
          <w:color w:val="000000"/>
          <w:sz w:val="21"/>
          <w:szCs w:val="21"/>
          <w:lang w:eastAsia="en-GB"/>
        </w:rPr>
        <w:t>secretari</w:t>
      </w:r>
      <w:proofErr w:type="spellEnd"/>
      <w:r w:rsidRPr="002A496E">
        <w:rPr>
          <w:rFonts w:ascii="Courier New" w:eastAsia="Times New Roman" w:hAnsi="Courier New" w:cs="Courier New"/>
          <w:color w:val="000000"/>
          <w:sz w:val="21"/>
          <w:szCs w:val="21"/>
          <w:lang w:eastAsia="en-GB"/>
        </w:rPr>
        <w:t xml:space="preserve">  0.3354  0.3438  </w:t>
      </w:r>
      <w:r w:rsidR="00AF13A3">
        <w:rPr>
          <w:rFonts w:ascii="Courier New" w:eastAsia="Times New Roman" w:hAnsi="Courier New" w:cs="Courier New"/>
          <w:color w:val="000000"/>
          <w:sz w:val="21"/>
          <w:szCs w:val="21"/>
          <w:lang w:eastAsia="en-GB"/>
        </w:rPr>
        <w:t xml:space="preserve"> </w:t>
      </w:r>
      <w:r w:rsidRPr="002A496E">
        <w:rPr>
          <w:rFonts w:ascii="Courier New" w:eastAsia="Times New Roman" w:hAnsi="Courier New" w:cs="Courier New"/>
          <w:color w:val="000000"/>
          <w:sz w:val="21"/>
          <w:szCs w:val="21"/>
          <w:lang w:eastAsia="en-GB"/>
        </w:rPr>
        <w:t>0.0637        0</w:t>
      </w:r>
    </w:p>
    <w:p w14:paraId="1C2649B8" w14:textId="12E0C90C" w:rsidR="002769AD" w:rsidRDefault="002769AD" w:rsidP="000029AE">
      <w:pPr>
        <w:pStyle w:val="HTMLPreformatted"/>
        <w:shd w:val="clear" w:color="auto" w:fill="FFFFFF"/>
        <w:wordWrap w:val="0"/>
        <w:textAlignment w:val="baseline"/>
        <w:rPr>
          <w:color w:val="000000"/>
          <w:sz w:val="21"/>
          <w:szCs w:val="21"/>
        </w:rPr>
      </w:pPr>
    </w:p>
    <w:p w14:paraId="065CF17C" w14:textId="77777777" w:rsidR="002769AD" w:rsidRPr="00B53DD7" w:rsidRDefault="002769AD" w:rsidP="002769AD">
      <w:pPr>
        <w:pStyle w:val="HTMLPreformatted"/>
        <w:shd w:val="clear" w:color="auto" w:fill="FFFFFF"/>
        <w:wordWrap w:val="0"/>
        <w:textAlignment w:val="baseline"/>
        <w:rPr>
          <w:color w:val="000000"/>
          <w:sz w:val="21"/>
          <w:szCs w:val="21"/>
        </w:rPr>
      </w:pPr>
    </w:p>
    <w:p w14:paraId="36A8E1D0" w14:textId="1EFA0A2D" w:rsidR="002769AD" w:rsidRDefault="002769AD" w:rsidP="002769AD">
      <w:pPr>
        <w:pStyle w:val="HTMLPreformatted"/>
        <w:shd w:val="clear" w:color="auto" w:fill="FFFFFF"/>
        <w:wordWrap w:val="0"/>
        <w:textAlignment w:val="baseline"/>
        <w:rPr>
          <w:rFonts w:eastAsiaTheme="minorEastAsia" w:cstheme="minorHAnsi"/>
          <w:sz w:val="25"/>
          <w:szCs w:val="25"/>
          <w:bdr w:val="none" w:sz="0" w:space="0" w:color="auto" w:frame="1"/>
        </w:rPr>
      </w:pPr>
      <w:r>
        <w:rPr>
          <w:rFonts w:eastAsiaTheme="minorEastAsia" w:cstheme="minorHAnsi"/>
          <w:sz w:val="25"/>
          <w:szCs w:val="25"/>
          <w:bdr w:val="none" w:sz="0" w:space="0" w:color="auto" w:frame="1"/>
        </w:rPr>
        <w:t xml:space="preserve">Pairwise distance </w:t>
      </w:r>
      <w:r w:rsidR="001D7F86">
        <w:rPr>
          <w:rFonts w:eastAsiaTheme="minorEastAsia" w:cstheme="minorHAnsi"/>
          <w:sz w:val="25"/>
          <w:szCs w:val="25"/>
          <w:bdr w:val="none" w:sz="0" w:space="0" w:color="auto" w:frame="1"/>
        </w:rPr>
        <w:t xml:space="preserve">matrix </w:t>
      </w:r>
      <w:r w:rsidR="001D7F86" w:rsidRPr="001D7F86">
        <w:rPr>
          <w:rFonts w:eastAsiaTheme="minorEastAsia" w:cstheme="minorHAnsi"/>
          <w:b/>
          <w:bCs/>
          <w:sz w:val="25"/>
          <w:szCs w:val="25"/>
          <w:bdr w:val="none" w:sz="0" w:space="0" w:color="auto" w:frame="1"/>
        </w:rPr>
        <w:t>‘Y’</w:t>
      </w:r>
      <w:r w:rsidR="001D7F86">
        <w:rPr>
          <w:rFonts w:eastAsiaTheme="minorEastAsia" w:cstheme="minorHAnsi"/>
          <w:sz w:val="25"/>
          <w:szCs w:val="25"/>
          <w:bdr w:val="none" w:sz="0" w:space="0" w:color="auto" w:frame="1"/>
        </w:rPr>
        <w:t xml:space="preserve"> </w:t>
      </w:r>
      <w:r>
        <w:rPr>
          <w:rFonts w:eastAsiaTheme="minorEastAsia" w:cstheme="minorHAnsi"/>
          <w:sz w:val="25"/>
          <w:szCs w:val="25"/>
          <w:bdr w:val="none" w:sz="0" w:space="0" w:color="auto" w:frame="1"/>
        </w:rPr>
        <w:t>in space 2</w:t>
      </w:r>
    </w:p>
    <w:p w14:paraId="4AED22CD" w14:textId="7D0EE6B6" w:rsidR="002769AD" w:rsidRDefault="002769AD" w:rsidP="000029AE">
      <w:pPr>
        <w:pStyle w:val="HTMLPreformatted"/>
        <w:shd w:val="clear" w:color="auto" w:fill="FFFFFF"/>
        <w:wordWrap w:val="0"/>
        <w:textAlignment w:val="baseline"/>
        <w:rPr>
          <w:color w:val="000000"/>
          <w:sz w:val="21"/>
          <w:szCs w:val="21"/>
        </w:rPr>
      </w:pPr>
    </w:p>
    <w:p w14:paraId="2FE73128" w14:textId="24FB16A9" w:rsidR="00740087" w:rsidRPr="00740087" w:rsidRDefault="00740087" w:rsidP="0074008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sidRPr="00740087">
        <w:rPr>
          <w:rFonts w:ascii="Courier New" w:eastAsia="Times New Roman" w:hAnsi="Courier New" w:cs="Courier New"/>
          <w:color w:val="000000"/>
          <w:sz w:val="21"/>
          <w:szCs w:val="21"/>
          <w:lang w:eastAsia="en-GB"/>
        </w:rPr>
        <w:t xml:space="preserve">              </w:t>
      </w:r>
      <w:proofErr w:type="spellStart"/>
      <w:r w:rsidRPr="00740087">
        <w:rPr>
          <w:rFonts w:ascii="Courier New" w:eastAsia="Times New Roman" w:hAnsi="Courier New" w:cs="Courier New"/>
          <w:color w:val="000000"/>
          <w:sz w:val="21"/>
          <w:szCs w:val="21"/>
          <w:lang w:eastAsia="en-GB"/>
        </w:rPr>
        <w:t>judg</w:t>
      </w:r>
      <w:proofErr w:type="spellEnd"/>
      <w:r w:rsidRPr="00740087">
        <w:rPr>
          <w:rFonts w:ascii="Courier New" w:eastAsia="Times New Roman" w:hAnsi="Courier New" w:cs="Courier New"/>
          <w:color w:val="000000"/>
          <w:sz w:val="21"/>
          <w:szCs w:val="21"/>
          <w:lang w:eastAsia="en-GB"/>
        </w:rPr>
        <w:t xml:space="preserve">     </w:t>
      </w:r>
      <w:proofErr w:type="spellStart"/>
      <w:r w:rsidRPr="00740087">
        <w:rPr>
          <w:rFonts w:ascii="Courier New" w:eastAsia="Times New Roman" w:hAnsi="Courier New" w:cs="Courier New"/>
          <w:color w:val="000000"/>
          <w:sz w:val="21"/>
          <w:szCs w:val="21"/>
          <w:lang w:eastAsia="en-GB"/>
        </w:rPr>
        <w:t>evid</w:t>
      </w:r>
      <w:proofErr w:type="spellEnd"/>
      <w:r w:rsidRPr="00740087">
        <w:rPr>
          <w:rFonts w:ascii="Courier New" w:eastAsia="Times New Roman" w:hAnsi="Courier New" w:cs="Courier New"/>
          <w:color w:val="000000"/>
          <w:sz w:val="21"/>
          <w:szCs w:val="21"/>
          <w:lang w:eastAsia="en-GB"/>
        </w:rPr>
        <w:t xml:space="preserve">  tariff </w:t>
      </w:r>
      <w:proofErr w:type="spellStart"/>
      <w:r w:rsidRPr="00740087">
        <w:rPr>
          <w:rFonts w:ascii="Courier New" w:eastAsia="Times New Roman" w:hAnsi="Courier New" w:cs="Courier New"/>
          <w:color w:val="000000"/>
          <w:sz w:val="21"/>
          <w:szCs w:val="21"/>
          <w:lang w:eastAsia="en-GB"/>
        </w:rPr>
        <w:t>secretari</w:t>
      </w:r>
      <w:proofErr w:type="spellEnd"/>
    </w:p>
    <w:p w14:paraId="5355A8E4" w14:textId="65A0D6A6" w:rsidR="00740087" w:rsidRPr="00740087" w:rsidRDefault="00740087" w:rsidP="0074008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proofErr w:type="spellStart"/>
      <w:r w:rsidRPr="00740087">
        <w:rPr>
          <w:rFonts w:ascii="Courier New" w:eastAsia="Times New Roman" w:hAnsi="Courier New" w:cs="Courier New"/>
          <w:color w:val="000000"/>
          <w:sz w:val="21"/>
          <w:szCs w:val="21"/>
          <w:lang w:eastAsia="en-GB"/>
        </w:rPr>
        <w:t>judg</w:t>
      </w:r>
      <w:proofErr w:type="spellEnd"/>
      <w:r w:rsidRPr="00740087">
        <w:rPr>
          <w:rFonts w:ascii="Courier New" w:eastAsia="Times New Roman" w:hAnsi="Courier New" w:cs="Courier New"/>
          <w:color w:val="000000"/>
          <w:sz w:val="21"/>
          <w:szCs w:val="21"/>
          <w:lang w:eastAsia="en-GB"/>
        </w:rPr>
        <w:t xml:space="preserve">             0  0.06976  0.5187  0.4475</w:t>
      </w:r>
    </w:p>
    <w:p w14:paraId="183D191C" w14:textId="022EE8E9" w:rsidR="00740087" w:rsidRPr="00740087" w:rsidRDefault="00740087" w:rsidP="0074008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proofErr w:type="spellStart"/>
      <w:r w:rsidRPr="00740087">
        <w:rPr>
          <w:rFonts w:ascii="Courier New" w:eastAsia="Times New Roman" w:hAnsi="Courier New" w:cs="Courier New"/>
          <w:color w:val="000000"/>
          <w:sz w:val="21"/>
          <w:szCs w:val="21"/>
          <w:lang w:eastAsia="en-GB"/>
        </w:rPr>
        <w:t>evid</w:t>
      </w:r>
      <w:proofErr w:type="spellEnd"/>
      <w:r w:rsidRPr="00740087">
        <w:rPr>
          <w:rFonts w:ascii="Courier New" w:eastAsia="Times New Roman" w:hAnsi="Courier New" w:cs="Courier New"/>
          <w:color w:val="000000"/>
          <w:sz w:val="21"/>
          <w:szCs w:val="21"/>
          <w:lang w:eastAsia="en-GB"/>
        </w:rPr>
        <w:t xml:space="preserve">       0.06976</w:t>
      </w:r>
      <w:r w:rsidR="00DA7BDE">
        <w:rPr>
          <w:rFonts w:ascii="Courier New" w:eastAsia="Times New Roman" w:hAnsi="Courier New" w:cs="Courier New"/>
          <w:color w:val="000000"/>
          <w:sz w:val="21"/>
          <w:szCs w:val="21"/>
          <w:lang w:eastAsia="en-GB"/>
        </w:rPr>
        <w:t xml:space="preserve">  </w:t>
      </w:r>
      <w:r w:rsidRPr="00740087">
        <w:rPr>
          <w:rFonts w:ascii="Courier New" w:eastAsia="Times New Roman" w:hAnsi="Courier New" w:cs="Courier New"/>
          <w:color w:val="000000"/>
          <w:sz w:val="21"/>
          <w:szCs w:val="21"/>
          <w:lang w:eastAsia="en-GB"/>
        </w:rPr>
        <w:t xml:space="preserve">      0  0.5511  0.4660</w:t>
      </w:r>
    </w:p>
    <w:p w14:paraId="7AF8F852" w14:textId="17D5DA93" w:rsidR="00740087" w:rsidRPr="00740087" w:rsidRDefault="00740087" w:rsidP="0074008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sidRPr="00740087">
        <w:rPr>
          <w:rFonts w:ascii="Courier New" w:eastAsia="Times New Roman" w:hAnsi="Courier New" w:cs="Courier New"/>
          <w:color w:val="000000"/>
          <w:sz w:val="21"/>
          <w:szCs w:val="21"/>
          <w:lang w:eastAsia="en-GB"/>
        </w:rPr>
        <w:t>tariff      0.5187</w:t>
      </w:r>
      <w:r w:rsidR="002414DD">
        <w:rPr>
          <w:rFonts w:ascii="Courier New" w:eastAsia="Times New Roman" w:hAnsi="Courier New" w:cs="Courier New"/>
          <w:color w:val="000000"/>
          <w:sz w:val="21"/>
          <w:szCs w:val="21"/>
          <w:lang w:eastAsia="en-GB"/>
        </w:rPr>
        <w:t xml:space="preserve"> </w:t>
      </w:r>
      <w:r w:rsidRPr="00740087">
        <w:rPr>
          <w:rFonts w:ascii="Courier New" w:eastAsia="Times New Roman" w:hAnsi="Courier New" w:cs="Courier New"/>
          <w:color w:val="000000"/>
          <w:sz w:val="21"/>
          <w:szCs w:val="21"/>
          <w:lang w:eastAsia="en-GB"/>
        </w:rPr>
        <w:t xml:space="preserve">  0.5511     </w:t>
      </w:r>
      <w:r w:rsidR="00DA7BDE">
        <w:rPr>
          <w:rFonts w:ascii="Courier New" w:eastAsia="Times New Roman" w:hAnsi="Courier New" w:cs="Courier New"/>
          <w:color w:val="000000"/>
          <w:sz w:val="21"/>
          <w:szCs w:val="21"/>
          <w:lang w:eastAsia="en-GB"/>
        </w:rPr>
        <w:t xml:space="preserve">  </w:t>
      </w:r>
      <w:r w:rsidRPr="00740087">
        <w:rPr>
          <w:rFonts w:ascii="Courier New" w:eastAsia="Times New Roman" w:hAnsi="Courier New" w:cs="Courier New"/>
          <w:color w:val="000000"/>
          <w:sz w:val="21"/>
          <w:szCs w:val="21"/>
          <w:lang w:eastAsia="en-GB"/>
        </w:rPr>
        <w:t>0  0.1349</w:t>
      </w:r>
    </w:p>
    <w:p w14:paraId="3C5B67FC" w14:textId="2486C9B7" w:rsidR="00740087" w:rsidRPr="00740087" w:rsidRDefault="00740087" w:rsidP="0074008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proofErr w:type="spellStart"/>
      <w:r w:rsidRPr="00740087">
        <w:rPr>
          <w:rFonts w:ascii="Courier New" w:eastAsia="Times New Roman" w:hAnsi="Courier New" w:cs="Courier New"/>
          <w:color w:val="000000"/>
          <w:sz w:val="21"/>
          <w:szCs w:val="21"/>
          <w:lang w:eastAsia="en-GB"/>
        </w:rPr>
        <w:t>secretari</w:t>
      </w:r>
      <w:proofErr w:type="spellEnd"/>
      <w:r w:rsidRPr="00740087">
        <w:rPr>
          <w:rFonts w:ascii="Courier New" w:eastAsia="Times New Roman" w:hAnsi="Courier New" w:cs="Courier New"/>
          <w:color w:val="000000"/>
          <w:sz w:val="21"/>
          <w:szCs w:val="21"/>
          <w:lang w:eastAsia="en-GB"/>
        </w:rPr>
        <w:t xml:space="preserve">   0.4475   0.4660 </w:t>
      </w:r>
      <w:r w:rsidR="00C759FF">
        <w:rPr>
          <w:rFonts w:ascii="Courier New" w:eastAsia="Times New Roman" w:hAnsi="Courier New" w:cs="Courier New"/>
          <w:color w:val="000000"/>
          <w:sz w:val="21"/>
          <w:szCs w:val="21"/>
          <w:lang w:eastAsia="en-GB"/>
        </w:rPr>
        <w:t xml:space="preserve"> </w:t>
      </w:r>
      <w:r w:rsidRPr="00740087">
        <w:rPr>
          <w:rFonts w:ascii="Courier New" w:eastAsia="Times New Roman" w:hAnsi="Courier New" w:cs="Courier New"/>
          <w:color w:val="000000"/>
          <w:sz w:val="21"/>
          <w:szCs w:val="21"/>
          <w:lang w:eastAsia="en-GB"/>
        </w:rPr>
        <w:t>0.1349       0</w:t>
      </w:r>
    </w:p>
    <w:p w14:paraId="41CA80A6" w14:textId="10B62996" w:rsidR="0026266B" w:rsidRDefault="0026266B" w:rsidP="000714F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p>
    <w:p w14:paraId="37662BB2" w14:textId="77777777" w:rsidR="0026266B" w:rsidRPr="000714F0" w:rsidRDefault="0026266B" w:rsidP="000714F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p>
    <w:p w14:paraId="19FA02D4" w14:textId="1D4CCFE3" w:rsidR="00F569B5" w:rsidRDefault="00F569B5" w:rsidP="000029AE">
      <w:pPr>
        <w:pStyle w:val="HTMLPreformatted"/>
        <w:shd w:val="clear" w:color="auto" w:fill="FFFFFF"/>
        <w:wordWrap w:val="0"/>
        <w:textAlignment w:val="baseline"/>
        <w:rPr>
          <w:color w:val="000000"/>
          <w:sz w:val="21"/>
          <w:szCs w:val="21"/>
        </w:rPr>
      </w:pPr>
    </w:p>
    <w:p w14:paraId="26CFF0B6" w14:textId="11B7F984" w:rsidR="00D930D9" w:rsidRDefault="00D930D9" w:rsidP="000029AE">
      <w:pPr>
        <w:pStyle w:val="HTMLPreformatted"/>
        <w:shd w:val="clear" w:color="auto" w:fill="FFFFFF"/>
        <w:wordWrap w:val="0"/>
        <w:textAlignment w:val="baseline"/>
        <w:rPr>
          <w:color w:val="000000"/>
          <w:sz w:val="21"/>
          <w:szCs w:val="21"/>
        </w:rPr>
      </w:pPr>
    </w:p>
    <w:p w14:paraId="59EBFC91" w14:textId="77777777" w:rsidR="009A5103" w:rsidRDefault="009A5103" w:rsidP="000029AE">
      <w:pPr>
        <w:pStyle w:val="HTMLPreformatted"/>
        <w:shd w:val="clear" w:color="auto" w:fill="FFFFFF"/>
        <w:wordWrap w:val="0"/>
        <w:textAlignment w:val="baseline"/>
        <w:rPr>
          <w:color w:val="000000"/>
          <w:sz w:val="21"/>
          <w:szCs w:val="21"/>
        </w:rPr>
      </w:pPr>
    </w:p>
    <w:p w14:paraId="60E3001B" w14:textId="6916EF2C" w:rsidR="00407A61" w:rsidRDefault="00407A61" w:rsidP="000029AE">
      <w:pPr>
        <w:pStyle w:val="HTMLPreformatted"/>
        <w:shd w:val="clear" w:color="auto" w:fill="FFFFFF"/>
        <w:wordWrap w:val="0"/>
        <w:textAlignment w:val="baseline"/>
        <w:rPr>
          <w:color w:val="000000"/>
          <w:sz w:val="21"/>
          <w:szCs w:val="21"/>
        </w:rPr>
      </w:pPr>
    </w:p>
    <w:p w14:paraId="2A26BF20" w14:textId="273A58FB" w:rsidR="002849E5" w:rsidRDefault="009C6E03" w:rsidP="000029AE">
      <w:pPr>
        <w:pStyle w:val="HTMLPreformatted"/>
        <w:shd w:val="clear" w:color="auto" w:fill="FFFFFF"/>
        <w:wordWrap w:val="0"/>
        <w:textAlignment w:val="baseline"/>
        <w:rPr>
          <w:color w:val="000000"/>
          <w:sz w:val="21"/>
          <w:szCs w:val="21"/>
        </w:rPr>
      </w:pPr>
      <w:r>
        <w:rPr>
          <w:color w:val="000000"/>
          <w:sz w:val="21"/>
          <w:szCs w:val="21"/>
        </w:rPr>
        <w:t>Evaluating z score</w:t>
      </w:r>
    </w:p>
    <w:p w14:paraId="5EAE48A6" w14:textId="2D109D48" w:rsidR="007D36FA" w:rsidRDefault="00A42A22" w:rsidP="000029AE">
      <w:pPr>
        <w:pStyle w:val="HTMLPreformatted"/>
        <w:shd w:val="clear" w:color="auto" w:fill="FFFFFF"/>
        <w:wordWrap w:val="0"/>
        <w:textAlignment w:val="baseline"/>
        <w:rPr>
          <w:color w:val="000000"/>
          <w:sz w:val="21"/>
          <w:szCs w:val="21"/>
        </w:rPr>
      </w:pPr>
      <w:r>
        <w:rPr>
          <w:rFonts w:ascii="MathJax_Main" w:hAnsi="MathJax_Main"/>
          <w:noProof/>
          <w:sz w:val="25"/>
          <w:szCs w:val="25"/>
          <w:bdr w:val="none" w:sz="0" w:space="0" w:color="auto" w:frame="1"/>
        </w:rPr>
        <w:drawing>
          <wp:inline distT="0" distB="0" distL="0" distR="0" wp14:anchorId="7338B480" wp14:editId="617195C6">
            <wp:extent cx="1222561" cy="708916"/>
            <wp:effectExtent l="0" t="0" r="0" b="0"/>
            <wp:docPr id="109" name="Picture 10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descr="Dia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1263957" cy="732920"/>
                    </a:xfrm>
                    <a:prstGeom prst="rect">
                      <a:avLst/>
                    </a:prstGeom>
                  </pic:spPr>
                </pic:pic>
              </a:graphicData>
            </a:graphic>
          </wp:inline>
        </w:drawing>
      </w:r>
    </w:p>
    <w:p w14:paraId="716EAA25" w14:textId="047B1031" w:rsidR="00922745" w:rsidRDefault="00922745" w:rsidP="000029AE">
      <w:pPr>
        <w:pStyle w:val="HTMLPreformatted"/>
        <w:shd w:val="clear" w:color="auto" w:fill="FFFFFF"/>
        <w:wordWrap w:val="0"/>
        <w:textAlignment w:val="baseline"/>
        <w:rPr>
          <w:color w:val="000000"/>
          <w:sz w:val="21"/>
          <w:szCs w:val="21"/>
        </w:rPr>
      </w:pPr>
      <w:proofErr w:type="spellStart"/>
      <w:r>
        <w:rPr>
          <w:color w:val="000000"/>
          <w:sz w:val="21"/>
          <w:szCs w:val="21"/>
        </w:rPr>
        <w:t>i</w:t>
      </w:r>
      <w:proofErr w:type="spellEnd"/>
      <w:r>
        <w:rPr>
          <w:color w:val="000000"/>
          <w:sz w:val="21"/>
          <w:szCs w:val="21"/>
        </w:rPr>
        <w:t xml:space="preserve"> = 1</w:t>
      </w:r>
      <w:r w:rsidRPr="00922745">
        <w:rPr>
          <w:color w:val="000000"/>
          <w:sz w:val="21"/>
          <w:szCs w:val="21"/>
        </w:rPr>
        <w:sym w:font="Wingdings" w:char="F0E0"/>
      </w:r>
      <w:r w:rsidR="008D3452">
        <w:rPr>
          <w:color w:val="000000"/>
          <w:sz w:val="21"/>
          <w:szCs w:val="21"/>
        </w:rPr>
        <w:t>3</w:t>
      </w:r>
      <w:r w:rsidR="00F5619A">
        <w:rPr>
          <w:color w:val="000000"/>
          <w:sz w:val="21"/>
          <w:szCs w:val="21"/>
        </w:rPr>
        <w:tab/>
        <w:t>j = 1</w:t>
      </w:r>
      <w:r w:rsidR="00F5619A" w:rsidRPr="00F5619A">
        <w:rPr>
          <w:color w:val="000000"/>
          <w:sz w:val="21"/>
          <w:szCs w:val="21"/>
        </w:rPr>
        <w:sym w:font="Wingdings" w:char="F0E0"/>
      </w:r>
      <w:r w:rsidR="00F5619A">
        <w:rPr>
          <w:color w:val="000000"/>
          <w:sz w:val="21"/>
          <w:szCs w:val="21"/>
        </w:rPr>
        <w:t>3</w:t>
      </w:r>
    </w:p>
    <w:p w14:paraId="731E19F4" w14:textId="77777777" w:rsidR="007F2BF4" w:rsidRDefault="007F2BF4" w:rsidP="000029AE">
      <w:pPr>
        <w:pStyle w:val="HTMLPreformatted"/>
        <w:shd w:val="clear" w:color="auto" w:fill="FFFFFF"/>
        <w:wordWrap w:val="0"/>
        <w:textAlignment w:val="baseline"/>
        <w:rPr>
          <w:color w:val="000000"/>
          <w:sz w:val="21"/>
          <w:szCs w:val="21"/>
        </w:rPr>
      </w:pPr>
    </w:p>
    <w:p w14:paraId="2360D6EE" w14:textId="77777777" w:rsidR="00F5619A" w:rsidRDefault="00F5619A" w:rsidP="000029AE">
      <w:pPr>
        <w:pStyle w:val="HTMLPreformatted"/>
        <w:shd w:val="clear" w:color="auto" w:fill="FFFFFF"/>
        <w:wordWrap w:val="0"/>
        <w:textAlignment w:val="baseline"/>
        <w:rPr>
          <w:color w:val="000000"/>
          <w:sz w:val="21"/>
          <w:szCs w:val="21"/>
        </w:rPr>
      </w:pPr>
    </w:p>
    <w:p w14:paraId="5D71B3FB" w14:textId="1686A689" w:rsidR="003A34B7" w:rsidRDefault="003A34B7" w:rsidP="003A34B7">
      <w:pPr>
        <w:pStyle w:val="HTMLPreformatted"/>
        <w:shd w:val="clear" w:color="auto" w:fill="FFFFFF"/>
        <w:wordWrap w:val="0"/>
        <w:textAlignment w:val="baseline"/>
        <w:rPr>
          <w:color w:val="000000"/>
          <w:sz w:val="21"/>
          <w:szCs w:val="21"/>
        </w:rPr>
      </w:pPr>
      <w:r>
        <w:rPr>
          <w:color w:val="000000"/>
          <w:sz w:val="21"/>
          <w:szCs w:val="21"/>
        </w:rPr>
        <w:t xml:space="preserve">Z = </w:t>
      </w:r>
      <m:oMath>
        <m:r>
          <w:rPr>
            <w:rFonts w:ascii="Cambria Math" w:hAnsi="Cambria Math"/>
            <w:color w:val="000000"/>
            <w:sz w:val="21"/>
            <w:szCs w:val="21"/>
          </w:rPr>
          <m:t>(X11Y11+</m:t>
        </m:r>
        <m:r>
          <m:rPr>
            <m:sty m:val="p"/>
          </m:rPr>
          <w:rPr>
            <w:rFonts w:ascii="Cambria Math" w:hAnsi="Cambria Math"/>
            <w:color w:val="000000"/>
            <w:sz w:val="21"/>
            <w:szCs w:val="21"/>
          </w:rPr>
          <m:t>X12Y12 + X13Y13 + X14Y14+</m:t>
        </m:r>
        <m:r>
          <w:rPr>
            <w:rFonts w:ascii="Cambria Math" w:hAnsi="Cambria Math"/>
            <w:color w:val="000000"/>
            <w:sz w:val="21"/>
            <w:szCs w:val="21"/>
          </w:rPr>
          <m:t>X21Y21+</m:t>
        </m:r>
        <m:r>
          <m:rPr>
            <m:sty m:val="p"/>
          </m:rPr>
          <w:rPr>
            <w:rFonts w:ascii="Cambria Math" w:hAnsi="Cambria Math"/>
            <w:color w:val="000000"/>
            <w:sz w:val="21"/>
            <w:szCs w:val="21"/>
          </w:rPr>
          <m:t>X22Y22 + X23Y23+ X24Y24+</m:t>
        </m:r>
        <m:r>
          <w:rPr>
            <w:rFonts w:ascii="Cambria Math" w:hAnsi="Cambria Math"/>
            <w:color w:val="000000"/>
            <w:sz w:val="21"/>
            <w:szCs w:val="21"/>
          </w:rPr>
          <m:t>X31Y31+</m:t>
        </m:r>
        <m:r>
          <m:rPr>
            <m:sty m:val="p"/>
          </m:rPr>
          <w:rPr>
            <w:rFonts w:ascii="Cambria Math" w:hAnsi="Cambria Math"/>
            <w:color w:val="000000"/>
            <w:sz w:val="21"/>
            <w:szCs w:val="21"/>
          </w:rPr>
          <m:t>X32Y32 + X33Y33+ X34Y34+</m:t>
        </m:r>
        <m:r>
          <w:rPr>
            <w:rFonts w:ascii="Cambria Math" w:hAnsi="Cambria Math"/>
            <w:color w:val="000000"/>
            <w:sz w:val="21"/>
            <w:szCs w:val="21"/>
          </w:rPr>
          <m:t>X41Y41+</m:t>
        </m:r>
        <m:r>
          <m:rPr>
            <m:sty m:val="p"/>
          </m:rPr>
          <w:rPr>
            <w:rFonts w:ascii="Cambria Math" w:hAnsi="Cambria Math"/>
            <w:color w:val="000000"/>
            <w:sz w:val="21"/>
            <w:szCs w:val="21"/>
          </w:rPr>
          <m:t>X42Y42 + X43Y43 + X44Y4)</m:t>
        </m:r>
      </m:oMath>
    </w:p>
    <w:p w14:paraId="6E129BFE" w14:textId="77777777" w:rsidR="003A34B7" w:rsidRDefault="003A34B7" w:rsidP="003A34B7">
      <w:pPr>
        <w:pStyle w:val="HTMLPreformatted"/>
        <w:shd w:val="clear" w:color="auto" w:fill="FFFFFF"/>
        <w:wordWrap w:val="0"/>
        <w:textAlignment w:val="baseline"/>
        <w:rPr>
          <w:color w:val="000000"/>
          <w:sz w:val="21"/>
          <w:szCs w:val="21"/>
        </w:rPr>
      </w:pPr>
    </w:p>
    <w:p w14:paraId="5AF74A1F" w14:textId="2ED00CA8" w:rsidR="003A34B7" w:rsidRDefault="003A34B7" w:rsidP="003A34B7">
      <w:pPr>
        <w:pStyle w:val="HTMLPreformatted"/>
        <w:shd w:val="clear" w:color="auto" w:fill="FFFFFF"/>
        <w:wordWrap w:val="0"/>
        <w:textAlignment w:val="baseline"/>
        <w:rPr>
          <w:color w:val="000000"/>
          <w:sz w:val="21"/>
          <w:szCs w:val="21"/>
        </w:rPr>
      </w:pPr>
      <w:r>
        <w:rPr>
          <w:color w:val="000000"/>
          <w:sz w:val="21"/>
          <w:szCs w:val="21"/>
        </w:rPr>
        <w:t>Z = (0+0.0084+0.1651</w:t>
      </w:r>
      <w:r w:rsidR="00664100">
        <w:rPr>
          <w:color w:val="000000"/>
          <w:sz w:val="21"/>
          <w:szCs w:val="21"/>
        </w:rPr>
        <w:t>+</w:t>
      </w:r>
      <w:r w:rsidR="00E6059F">
        <w:rPr>
          <w:color w:val="000000"/>
          <w:sz w:val="21"/>
          <w:szCs w:val="21"/>
        </w:rPr>
        <w:t>0.1499</w:t>
      </w:r>
      <w:r>
        <w:rPr>
          <w:color w:val="000000"/>
          <w:sz w:val="21"/>
          <w:szCs w:val="21"/>
        </w:rPr>
        <w:t>+0.0084+0+0.1916</w:t>
      </w:r>
      <w:r w:rsidR="00E6059F">
        <w:rPr>
          <w:color w:val="000000"/>
          <w:sz w:val="21"/>
          <w:szCs w:val="21"/>
        </w:rPr>
        <w:t>+0.1602</w:t>
      </w:r>
      <w:r>
        <w:rPr>
          <w:color w:val="000000"/>
          <w:sz w:val="21"/>
          <w:szCs w:val="21"/>
        </w:rPr>
        <w:t>+0.1651+0.1916</w:t>
      </w:r>
      <w:r w:rsidR="00EC515E">
        <w:rPr>
          <w:color w:val="000000"/>
          <w:sz w:val="21"/>
          <w:szCs w:val="21"/>
        </w:rPr>
        <w:t>+0+</w:t>
      </w:r>
      <w:r w:rsidR="00D47802">
        <w:rPr>
          <w:color w:val="000000"/>
          <w:sz w:val="21"/>
          <w:szCs w:val="21"/>
        </w:rPr>
        <w:t>0.0085</w:t>
      </w:r>
      <w:r w:rsidR="00AD7163">
        <w:rPr>
          <w:color w:val="000000"/>
          <w:sz w:val="21"/>
          <w:szCs w:val="21"/>
        </w:rPr>
        <w:t>+</w:t>
      </w:r>
      <w:r w:rsidR="00FF6753">
        <w:rPr>
          <w:color w:val="000000"/>
          <w:sz w:val="21"/>
          <w:szCs w:val="21"/>
        </w:rPr>
        <w:t>0.1500+0.1602+0.0085</w:t>
      </w:r>
      <w:r>
        <w:rPr>
          <w:color w:val="000000"/>
          <w:sz w:val="21"/>
          <w:szCs w:val="21"/>
        </w:rPr>
        <w:t>)</w:t>
      </w:r>
    </w:p>
    <w:p w14:paraId="5BE36200" w14:textId="0CCF0B45" w:rsidR="003A34B7" w:rsidRDefault="003A34B7" w:rsidP="003A34B7">
      <w:pPr>
        <w:pStyle w:val="HTMLPreformatted"/>
        <w:shd w:val="clear" w:color="auto" w:fill="FFFFFF"/>
        <w:wordWrap w:val="0"/>
        <w:textAlignment w:val="baseline"/>
        <w:rPr>
          <w:color w:val="000000"/>
          <w:sz w:val="21"/>
          <w:szCs w:val="21"/>
        </w:rPr>
      </w:pPr>
      <w:r>
        <w:rPr>
          <w:color w:val="000000"/>
          <w:sz w:val="21"/>
          <w:szCs w:val="21"/>
        </w:rPr>
        <w:t>Z = 0</w:t>
      </w:r>
      <w:r w:rsidR="00351D7A">
        <w:rPr>
          <w:color w:val="000000"/>
          <w:sz w:val="21"/>
          <w:szCs w:val="21"/>
        </w:rPr>
        <w:t>.13674</w:t>
      </w:r>
    </w:p>
    <w:p w14:paraId="41155860" w14:textId="77777777" w:rsidR="002849E5" w:rsidRPr="000029AE" w:rsidRDefault="002849E5" w:rsidP="000029AE">
      <w:pPr>
        <w:pStyle w:val="HTMLPreformatted"/>
        <w:shd w:val="clear" w:color="auto" w:fill="FFFFFF"/>
        <w:wordWrap w:val="0"/>
        <w:textAlignment w:val="baseline"/>
        <w:rPr>
          <w:color w:val="000000"/>
          <w:sz w:val="21"/>
          <w:szCs w:val="21"/>
        </w:rPr>
      </w:pPr>
    </w:p>
    <w:p w14:paraId="3B86B4A0" w14:textId="39FC6C45" w:rsidR="00432640" w:rsidRDefault="00432640" w:rsidP="00432640">
      <w:pPr>
        <w:pStyle w:val="HTMLPreformatted"/>
        <w:shd w:val="clear" w:color="auto" w:fill="FFFFFF"/>
        <w:wordWrap w:val="0"/>
        <w:textAlignment w:val="baseline"/>
        <w:rPr>
          <w:color w:val="000000"/>
          <w:sz w:val="21"/>
          <w:szCs w:val="21"/>
        </w:rPr>
      </w:pPr>
      <w:r>
        <w:rPr>
          <w:color w:val="000000"/>
          <w:sz w:val="21"/>
          <w:szCs w:val="21"/>
        </w:rPr>
        <w:t>Mantel r statistic formula</w:t>
      </w:r>
    </w:p>
    <w:p w14:paraId="23D276A6" w14:textId="18EDBEFC" w:rsidR="00865213" w:rsidRDefault="00865213" w:rsidP="00432640">
      <w:pPr>
        <w:pStyle w:val="HTMLPreformatted"/>
        <w:shd w:val="clear" w:color="auto" w:fill="FFFFFF"/>
        <w:wordWrap w:val="0"/>
        <w:textAlignment w:val="baseline"/>
        <w:rPr>
          <w:color w:val="000000"/>
          <w:sz w:val="21"/>
          <w:szCs w:val="21"/>
        </w:rPr>
      </w:pPr>
      <w:r>
        <w:rPr>
          <w:rFonts w:ascii="MathJax_Main" w:hAnsi="MathJax_Main"/>
          <w:noProof/>
          <w:sz w:val="25"/>
          <w:szCs w:val="25"/>
          <w:bdr w:val="none" w:sz="0" w:space="0" w:color="auto" w:frame="1"/>
        </w:rPr>
        <w:drawing>
          <wp:inline distT="0" distB="0" distL="0" distR="0" wp14:anchorId="194D1CD2" wp14:editId="3E57567E">
            <wp:extent cx="1819529" cy="781159"/>
            <wp:effectExtent l="0" t="0" r="0" b="0"/>
            <wp:docPr id="112" name="Picture 11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descr="A picture containing tex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1819529" cy="781159"/>
                    </a:xfrm>
                    <a:prstGeom prst="rect">
                      <a:avLst/>
                    </a:prstGeom>
                  </pic:spPr>
                </pic:pic>
              </a:graphicData>
            </a:graphic>
          </wp:inline>
        </w:drawing>
      </w:r>
    </w:p>
    <w:p w14:paraId="73C48470" w14:textId="125B1FA4" w:rsidR="00865213" w:rsidRDefault="00865213" w:rsidP="00432640">
      <w:pPr>
        <w:pStyle w:val="HTMLPreformatted"/>
        <w:shd w:val="clear" w:color="auto" w:fill="FFFFFF"/>
        <w:wordWrap w:val="0"/>
        <w:textAlignment w:val="baseline"/>
        <w:rPr>
          <w:color w:val="000000"/>
          <w:sz w:val="21"/>
          <w:szCs w:val="21"/>
        </w:rPr>
      </w:pPr>
      <w:proofErr w:type="spellStart"/>
      <w:r>
        <w:rPr>
          <w:color w:val="000000"/>
          <w:sz w:val="21"/>
          <w:szCs w:val="21"/>
        </w:rPr>
        <w:lastRenderedPageBreak/>
        <w:t>elobrate</w:t>
      </w:r>
      <w:proofErr w:type="spellEnd"/>
    </w:p>
    <w:p w14:paraId="5A7CA1E8" w14:textId="7A5C1772" w:rsidR="00865213" w:rsidRDefault="00432640" w:rsidP="00432640">
      <w:pPr>
        <w:pStyle w:val="HTMLPreformatted"/>
        <w:shd w:val="clear" w:color="auto" w:fill="FFFFFF"/>
        <w:wordWrap w:val="0"/>
        <w:textAlignment w:val="baseline"/>
        <w:rPr>
          <w:color w:val="000000"/>
          <w:sz w:val="21"/>
          <w:szCs w:val="21"/>
        </w:rPr>
      </w:pPr>
      <w:r>
        <w:rPr>
          <w:rFonts w:ascii="MathJax_Main" w:hAnsi="MathJax_Main"/>
          <w:noProof/>
          <w:sz w:val="25"/>
          <w:szCs w:val="25"/>
          <w:bdr w:val="none" w:sz="0" w:space="0" w:color="auto" w:frame="1"/>
        </w:rPr>
        <w:drawing>
          <wp:inline distT="0" distB="0" distL="0" distR="0" wp14:anchorId="0C9BB95D" wp14:editId="4D22D45D">
            <wp:extent cx="2023340" cy="698643"/>
            <wp:effectExtent l="0" t="0" r="0" b="0"/>
            <wp:docPr id="4" name="Picture 4"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descr="Text&#10;&#10;Description automatically generated with low confidence"/>
                    <pic:cNvPicPr/>
                  </pic:nvPicPr>
                  <pic:blipFill>
                    <a:blip r:embed="rId16">
                      <a:extLst>
                        <a:ext uri="{28A0092B-C50C-407E-A947-70E740481C1C}">
                          <a14:useLocalDpi xmlns:a14="http://schemas.microsoft.com/office/drawing/2010/main" val="0"/>
                        </a:ext>
                      </a:extLst>
                    </a:blip>
                    <a:stretch>
                      <a:fillRect/>
                    </a:stretch>
                  </pic:blipFill>
                  <pic:spPr>
                    <a:xfrm>
                      <a:off x="0" y="0"/>
                      <a:ext cx="2098744" cy="724679"/>
                    </a:xfrm>
                    <a:prstGeom prst="rect">
                      <a:avLst/>
                    </a:prstGeom>
                  </pic:spPr>
                </pic:pic>
              </a:graphicData>
            </a:graphic>
          </wp:inline>
        </w:drawing>
      </w:r>
    </w:p>
    <w:p w14:paraId="1E398DA9" w14:textId="1456D83C" w:rsidR="004B04FF" w:rsidRDefault="009C6E03" w:rsidP="00432640">
      <w:pPr>
        <w:pStyle w:val="HTMLPreformatted"/>
        <w:shd w:val="clear" w:color="auto" w:fill="FFFFFF"/>
        <w:wordWrap w:val="0"/>
        <w:textAlignment w:val="baseline"/>
        <w:rPr>
          <w:color w:val="000000"/>
          <w:sz w:val="21"/>
          <w:szCs w:val="21"/>
        </w:rPr>
      </w:pPr>
      <w:r>
        <w:rPr>
          <w:color w:val="000000"/>
          <w:sz w:val="21"/>
          <w:szCs w:val="21"/>
        </w:rPr>
        <w:t xml:space="preserve">Where </w:t>
      </w:r>
      <w:r w:rsidR="00D15959">
        <w:rPr>
          <w:color w:val="000000"/>
          <w:sz w:val="21"/>
          <w:szCs w:val="21"/>
        </w:rPr>
        <w:t>X</w:t>
      </w:r>
      <w:r w:rsidR="004B04FF">
        <w:rPr>
          <w:color w:val="000000"/>
          <w:sz w:val="21"/>
          <w:szCs w:val="21"/>
        </w:rPr>
        <w:t xml:space="preserve"> and </w:t>
      </w:r>
      <w:r w:rsidR="00D15959">
        <w:rPr>
          <w:color w:val="000000"/>
          <w:sz w:val="21"/>
          <w:szCs w:val="21"/>
        </w:rPr>
        <w:t>Y</w:t>
      </w:r>
      <w:r w:rsidR="004B04FF">
        <w:rPr>
          <w:color w:val="000000"/>
          <w:sz w:val="21"/>
          <w:szCs w:val="21"/>
        </w:rPr>
        <w:t xml:space="preserve"> are variables measured at location I and j,</w:t>
      </w:r>
    </w:p>
    <w:p w14:paraId="4A4D9A29" w14:textId="54629B2F" w:rsidR="004B04FF" w:rsidRDefault="004B04FF" w:rsidP="00432640">
      <w:pPr>
        <w:pStyle w:val="HTMLPreformatted"/>
        <w:shd w:val="clear" w:color="auto" w:fill="FFFFFF"/>
        <w:wordWrap w:val="0"/>
        <w:textAlignment w:val="baseline"/>
        <w:rPr>
          <w:color w:val="000000"/>
          <w:sz w:val="21"/>
          <w:szCs w:val="21"/>
        </w:rPr>
      </w:pPr>
      <w:r>
        <w:rPr>
          <w:color w:val="000000"/>
          <w:sz w:val="21"/>
          <w:szCs w:val="21"/>
        </w:rPr>
        <w:tab/>
      </w:r>
      <w:proofErr w:type="spellStart"/>
      <w:r>
        <w:rPr>
          <w:color w:val="000000"/>
          <w:sz w:val="21"/>
          <w:szCs w:val="21"/>
        </w:rPr>
        <w:t>Sx</w:t>
      </w:r>
      <w:proofErr w:type="spellEnd"/>
      <w:r>
        <w:rPr>
          <w:color w:val="000000"/>
          <w:sz w:val="21"/>
          <w:szCs w:val="21"/>
        </w:rPr>
        <w:t xml:space="preserve"> and Sy are standard deviations </w:t>
      </w:r>
      <w:r w:rsidR="00D15959">
        <w:rPr>
          <w:color w:val="000000"/>
          <w:sz w:val="21"/>
          <w:szCs w:val="21"/>
        </w:rPr>
        <w:t>for X and Y,</w:t>
      </w:r>
    </w:p>
    <w:p w14:paraId="65E8370F" w14:textId="14C73761" w:rsidR="00D15959" w:rsidRDefault="00D15959" w:rsidP="00432640">
      <w:pPr>
        <w:pStyle w:val="HTMLPreformatted"/>
        <w:shd w:val="clear" w:color="auto" w:fill="FFFFFF"/>
        <w:wordWrap w:val="0"/>
        <w:textAlignment w:val="baseline"/>
        <w:rPr>
          <w:color w:val="000000"/>
          <w:sz w:val="21"/>
          <w:szCs w:val="21"/>
        </w:rPr>
      </w:pPr>
      <w:r>
        <w:rPr>
          <w:color w:val="000000"/>
          <w:sz w:val="21"/>
          <w:szCs w:val="21"/>
        </w:rPr>
        <w:tab/>
      </w:r>
      <w:r w:rsidR="0057765E">
        <w:rPr>
          <w:color w:val="000000"/>
          <w:sz w:val="21"/>
          <w:szCs w:val="21"/>
        </w:rPr>
        <w:t>N is number of elements I distance matrix</w:t>
      </w:r>
    </w:p>
    <w:p w14:paraId="39A44427" w14:textId="405EC6A5" w:rsidR="0057765E" w:rsidRDefault="0057765E" w:rsidP="00432640">
      <w:pPr>
        <w:pStyle w:val="HTMLPreformatted"/>
        <w:shd w:val="clear" w:color="auto" w:fill="FFFFFF"/>
        <w:wordWrap w:val="0"/>
        <w:textAlignment w:val="baseline"/>
        <w:rPr>
          <w:color w:val="000000"/>
          <w:sz w:val="21"/>
          <w:szCs w:val="21"/>
        </w:rPr>
      </w:pPr>
      <w:r>
        <w:rPr>
          <w:color w:val="000000"/>
          <w:sz w:val="21"/>
          <w:szCs w:val="21"/>
        </w:rPr>
        <w:t>Here N = 4</w:t>
      </w:r>
    </w:p>
    <w:p w14:paraId="4B8B464E" w14:textId="77777777" w:rsidR="00761F7B" w:rsidRDefault="00930BB0" w:rsidP="00432640">
      <w:pPr>
        <w:pStyle w:val="HTMLPreformatted"/>
        <w:shd w:val="clear" w:color="auto" w:fill="FFFFFF"/>
        <w:wordWrap w:val="0"/>
        <w:textAlignment w:val="baseline"/>
        <w:rPr>
          <w:color w:val="000000"/>
          <w:sz w:val="21"/>
          <w:szCs w:val="21"/>
        </w:rPr>
      </w:pPr>
      <w:r>
        <w:rPr>
          <w:noProof/>
        </w:rPr>
        <w:drawing>
          <wp:inline distT="0" distB="0" distL="0" distR="0" wp14:anchorId="70107A30" wp14:editId="42249324">
            <wp:extent cx="1609725" cy="508580"/>
            <wp:effectExtent l="0" t="0" r="0" b="6350"/>
            <wp:docPr id="122" name="Picture 122"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descr="Text&#10;&#10;Description automatically generated with low confidenc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635395" cy="516690"/>
                    </a:xfrm>
                    <a:prstGeom prst="rect">
                      <a:avLst/>
                    </a:prstGeom>
                    <a:noFill/>
                    <a:ln>
                      <a:noFill/>
                    </a:ln>
                  </pic:spPr>
                </pic:pic>
              </a:graphicData>
            </a:graphic>
          </wp:inline>
        </w:drawing>
      </w:r>
    </w:p>
    <w:p w14:paraId="1934CE1D" w14:textId="71855DE8" w:rsidR="007F69C1" w:rsidRPr="007F69C1" w:rsidRDefault="00D435FB" w:rsidP="00432640">
      <w:pPr>
        <w:pStyle w:val="HTMLPreformatted"/>
        <w:shd w:val="clear" w:color="auto" w:fill="FFFFFF"/>
        <w:wordWrap w:val="0"/>
        <w:textAlignment w:val="baseline"/>
        <w:rPr>
          <w:color w:val="000000"/>
          <w:sz w:val="21"/>
          <w:szCs w:val="21"/>
        </w:rPr>
      </w:pPr>
      <m:oMath>
        <m:r>
          <w:rPr>
            <w:rFonts w:ascii="Cambria Math" w:hAnsi="Cambria Math"/>
            <w:color w:val="000000"/>
            <w:sz w:val="21"/>
            <w:szCs w:val="21"/>
          </w:rPr>
          <m:t>X ̅</m:t>
        </m:r>
      </m:oMath>
      <w:r w:rsidR="00857A20">
        <w:rPr>
          <w:color w:val="000000"/>
          <w:sz w:val="21"/>
          <w:szCs w:val="21"/>
        </w:rPr>
        <w:t xml:space="preserve"> = </w:t>
      </w:r>
      <m:oMath>
        <m:r>
          <w:rPr>
            <w:rFonts w:ascii="Cambria Math" w:hAnsi="Cambria Math"/>
            <w:color w:val="000000"/>
            <w:sz w:val="21"/>
            <w:szCs w:val="21"/>
          </w:rPr>
          <m:t>(∑X)/N</m:t>
        </m:r>
      </m:oMath>
    </w:p>
    <w:p w14:paraId="3188BDA8" w14:textId="7ADAE5F8" w:rsidR="00EF2D1E" w:rsidRDefault="007F69C1" w:rsidP="00EF2D1E">
      <w:pPr>
        <w:pStyle w:val="HTMLPreformatted"/>
        <w:shd w:val="clear" w:color="auto" w:fill="FFFFFF"/>
        <w:wordWrap w:val="0"/>
        <w:textAlignment w:val="baseline"/>
        <w:rPr>
          <w:color w:val="000000"/>
          <w:sz w:val="21"/>
          <w:szCs w:val="21"/>
        </w:rPr>
      </w:pPr>
      <w:r>
        <w:rPr>
          <w:color w:val="000000"/>
          <w:sz w:val="21"/>
          <w:szCs w:val="21"/>
        </w:rPr>
        <w:t xml:space="preserve">  </w:t>
      </w:r>
      <w:r w:rsidR="00EF2D1E">
        <w:rPr>
          <w:color w:val="000000"/>
          <w:sz w:val="21"/>
          <w:szCs w:val="21"/>
        </w:rPr>
        <w:t>= (0.1216+0.3184+0.3478+0.3354+0.3438+0.0637)/</w:t>
      </w:r>
      <w:r w:rsidR="0038202C">
        <w:rPr>
          <w:color w:val="000000"/>
          <w:sz w:val="21"/>
          <w:szCs w:val="21"/>
        </w:rPr>
        <w:t>6</w:t>
      </w:r>
    </w:p>
    <w:p w14:paraId="3AB55C7F" w14:textId="55D178FD" w:rsidR="0038202C" w:rsidRDefault="0038202C" w:rsidP="00EF2D1E">
      <w:pPr>
        <w:pStyle w:val="HTMLPreformatted"/>
        <w:shd w:val="clear" w:color="auto" w:fill="FFFFFF"/>
        <w:wordWrap w:val="0"/>
        <w:textAlignment w:val="baseline"/>
        <w:rPr>
          <w:color w:val="000000"/>
          <w:sz w:val="21"/>
          <w:szCs w:val="21"/>
        </w:rPr>
      </w:pPr>
      <w:r>
        <w:rPr>
          <w:color w:val="000000"/>
          <w:sz w:val="21"/>
          <w:szCs w:val="21"/>
        </w:rPr>
        <w:t xml:space="preserve">  = 0.255</w:t>
      </w:r>
    </w:p>
    <w:p w14:paraId="601B68EF" w14:textId="3836318E" w:rsidR="0038202C" w:rsidRDefault="00130A9D" w:rsidP="00EF2D1E">
      <w:pPr>
        <w:pStyle w:val="HTMLPreformatted"/>
        <w:shd w:val="clear" w:color="auto" w:fill="FFFFFF"/>
        <w:wordWrap w:val="0"/>
        <w:textAlignment w:val="baseline"/>
        <w:rPr>
          <w:color w:val="000000"/>
          <w:sz w:val="21"/>
          <w:szCs w:val="21"/>
        </w:rPr>
      </w:pPr>
      <m:oMath>
        <m:acc>
          <m:accPr>
            <m:chr m:val="̄"/>
            <m:ctrlPr>
              <w:rPr>
                <w:rFonts w:ascii="Cambria Math" w:hAnsi="Cambria Math"/>
                <w:i/>
                <w:color w:val="000000"/>
                <w:sz w:val="21"/>
                <w:szCs w:val="21"/>
              </w:rPr>
            </m:ctrlPr>
          </m:accPr>
          <m:e>
            <m:r>
              <w:rPr>
                <w:rFonts w:ascii="Cambria Math" w:hAnsi="Cambria Math"/>
                <w:color w:val="000000"/>
                <w:sz w:val="21"/>
                <w:szCs w:val="21"/>
              </w:rPr>
              <m:t>Y</m:t>
            </m:r>
          </m:e>
        </m:acc>
      </m:oMath>
      <w:r w:rsidR="00D435FB">
        <w:rPr>
          <w:color w:val="000000"/>
          <w:sz w:val="21"/>
          <w:szCs w:val="21"/>
        </w:rPr>
        <w:t xml:space="preserve"> </w:t>
      </w:r>
      <w:r w:rsidR="00797D47">
        <w:rPr>
          <w:color w:val="000000"/>
          <w:sz w:val="21"/>
          <w:szCs w:val="21"/>
        </w:rPr>
        <w:t xml:space="preserve">= </w:t>
      </w:r>
      <m:oMath>
        <m:r>
          <w:rPr>
            <w:rFonts w:ascii="Cambria Math" w:hAnsi="Cambria Math"/>
            <w:color w:val="000000"/>
            <w:sz w:val="21"/>
            <w:szCs w:val="21"/>
          </w:rPr>
          <m:t>(∑Y)/N</m:t>
        </m:r>
      </m:oMath>
    </w:p>
    <w:p w14:paraId="71368B87" w14:textId="4EA8DA48" w:rsidR="009A5103" w:rsidRDefault="00F80793" w:rsidP="009A5103">
      <w:pPr>
        <w:pStyle w:val="HTMLPreformatted"/>
        <w:shd w:val="clear" w:color="auto" w:fill="FFFFFF"/>
        <w:wordWrap w:val="0"/>
        <w:textAlignment w:val="baseline"/>
        <w:rPr>
          <w:color w:val="000000"/>
          <w:sz w:val="21"/>
          <w:szCs w:val="21"/>
        </w:rPr>
      </w:pPr>
      <w:r>
        <w:rPr>
          <w:color w:val="000000"/>
          <w:sz w:val="21"/>
          <w:szCs w:val="21"/>
        </w:rPr>
        <w:t xml:space="preserve">  </w:t>
      </w:r>
      <w:r w:rsidR="009A5103">
        <w:rPr>
          <w:color w:val="000000"/>
          <w:sz w:val="21"/>
          <w:szCs w:val="21"/>
        </w:rPr>
        <w:t>= (0.0697+0.5187+0.5511+0.4475+0.4660+0.1349)</w:t>
      </w:r>
      <w:r w:rsidR="009D77C4">
        <w:rPr>
          <w:color w:val="000000"/>
          <w:sz w:val="21"/>
          <w:szCs w:val="21"/>
        </w:rPr>
        <w:t>/6</w:t>
      </w:r>
    </w:p>
    <w:p w14:paraId="1217E344" w14:textId="048FE61C" w:rsidR="00F80793" w:rsidRDefault="009D77C4" w:rsidP="00EF2D1E">
      <w:pPr>
        <w:pStyle w:val="HTMLPreformatted"/>
        <w:shd w:val="clear" w:color="auto" w:fill="FFFFFF"/>
        <w:wordWrap w:val="0"/>
        <w:textAlignment w:val="baseline"/>
        <w:rPr>
          <w:color w:val="000000"/>
          <w:sz w:val="21"/>
          <w:szCs w:val="21"/>
        </w:rPr>
      </w:pPr>
      <w:r>
        <w:rPr>
          <w:color w:val="000000"/>
          <w:sz w:val="21"/>
          <w:szCs w:val="21"/>
        </w:rPr>
        <w:t xml:space="preserve">  = 0.3646</w:t>
      </w:r>
    </w:p>
    <w:p w14:paraId="1F7B7958" w14:textId="5287ABAC" w:rsidR="00A15913" w:rsidRPr="00356C7A" w:rsidRDefault="00A15913" w:rsidP="00EF2D1E">
      <w:pPr>
        <w:pStyle w:val="HTMLPreformatted"/>
        <w:shd w:val="clear" w:color="auto" w:fill="FFFFFF"/>
        <w:wordWrap w:val="0"/>
        <w:textAlignment w:val="baseline"/>
        <w:rPr>
          <w:color w:val="000000"/>
          <w:sz w:val="21"/>
          <w:szCs w:val="21"/>
        </w:rPr>
      </w:pPr>
      <w:proofErr w:type="spellStart"/>
      <w:r>
        <w:rPr>
          <w:color w:val="000000"/>
          <w:sz w:val="21"/>
          <w:szCs w:val="21"/>
        </w:rPr>
        <w:t>Sx</w:t>
      </w:r>
      <w:proofErr w:type="spellEnd"/>
      <w:r>
        <w:rPr>
          <w:color w:val="000000"/>
          <w:sz w:val="21"/>
          <w:szCs w:val="21"/>
        </w:rPr>
        <w:t xml:space="preserve"> = </w:t>
      </w:r>
      <m:oMath>
        <m:rad>
          <m:radPr>
            <m:degHide m:val="1"/>
            <m:ctrlPr>
              <w:rPr>
                <w:rFonts w:ascii="Cambria Math" w:hAnsi="Cambria Math"/>
                <w:i/>
                <w:color w:val="000000"/>
                <w:sz w:val="21"/>
                <w:szCs w:val="21"/>
              </w:rPr>
            </m:ctrlPr>
          </m:radPr>
          <m:deg/>
          <m:e>
            <m:d>
              <m:dPr>
                <m:ctrlPr>
                  <w:rPr>
                    <w:rFonts w:ascii="Cambria Math" w:hAnsi="Cambria Math"/>
                    <w:i/>
                    <w:color w:val="000000"/>
                    <w:sz w:val="21"/>
                    <w:szCs w:val="21"/>
                  </w:rPr>
                </m:ctrlPr>
              </m:dPr>
              <m:e>
                <m:f>
                  <m:fPr>
                    <m:ctrlPr>
                      <w:rPr>
                        <w:rFonts w:ascii="Cambria Math" w:hAnsi="Cambria Math"/>
                        <w:i/>
                        <w:color w:val="000000"/>
                        <w:sz w:val="21"/>
                        <w:szCs w:val="21"/>
                      </w:rPr>
                    </m:ctrlPr>
                  </m:fPr>
                  <m:num>
                    <m:r>
                      <w:rPr>
                        <w:rFonts w:ascii="Cambria Math" w:hAnsi="Cambria Math"/>
                        <w:color w:val="000000"/>
                        <w:sz w:val="21"/>
                        <w:szCs w:val="21"/>
                      </w:rPr>
                      <m:t>1</m:t>
                    </m:r>
                  </m:num>
                  <m:den>
                    <m:r>
                      <w:rPr>
                        <w:rFonts w:ascii="Cambria Math" w:hAnsi="Cambria Math"/>
                        <w:color w:val="000000"/>
                        <w:sz w:val="21"/>
                        <w:szCs w:val="21"/>
                      </w:rPr>
                      <m:t>3</m:t>
                    </m:r>
                  </m:den>
                </m:f>
              </m:e>
            </m:d>
            <m:d>
              <m:dPr>
                <m:ctrlPr>
                  <w:rPr>
                    <w:rFonts w:ascii="Cambria Math" w:hAnsi="Cambria Math"/>
                    <w:i/>
                    <w:color w:val="000000"/>
                    <w:sz w:val="21"/>
                    <w:szCs w:val="21"/>
                  </w:rPr>
                </m:ctrlPr>
              </m:dPr>
              <m:e>
                <m:r>
                  <w:rPr>
                    <w:rFonts w:ascii="Cambria Math" w:hAnsi="Cambria Math"/>
                    <w:color w:val="000000"/>
                    <w:sz w:val="21"/>
                    <w:szCs w:val="21"/>
                  </w:rPr>
                  <m:t>0.0177+0.0040+0.0086+0.0064+0.0078+0.0365</m:t>
                </m:r>
              </m:e>
            </m:d>
          </m:e>
        </m:rad>
      </m:oMath>
    </w:p>
    <w:p w14:paraId="39D1CBFD" w14:textId="567F10CB" w:rsidR="00356C7A" w:rsidRDefault="00356C7A" w:rsidP="00EF2D1E">
      <w:pPr>
        <w:pStyle w:val="HTMLPreformatted"/>
        <w:shd w:val="clear" w:color="auto" w:fill="FFFFFF"/>
        <w:wordWrap w:val="0"/>
        <w:textAlignment w:val="baseline"/>
        <w:rPr>
          <w:color w:val="000000"/>
          <w:sz w:val="21"/>
          <w:szCs w:val="21"/>
        </w:rPr>
      </w:pPr>
      <w:r>
        <w:rPr>
          <w:color w:val="000000"/>
          <w:sz w:val="21"/>
          <w:szCs w:val="21"/>
        </w:rPr>
        <w:t xml:space="preserve">   = </w:t>
      </w:r>
      <w:r w:rsidR="00C4109D">
        <w:rPr>
          <w:color w:val="000000"/>
          <w:sz w:val="21"/>
          <w:szCs w:val="21"/>
        </w:rPr>
        <w:t>0.164</w:t>
      </w:r>
      <w:r w:rsidR="00B0122E">
        <w:rPr>
          <w:color w:val="000000"/>
          <w:sz w:val="21"/>
          <w:szCs w:val="21"/>
        </w:rPr>
        <w:t>3</w:t>
      </w:r>
    </w:p>
    <w:p w14:paraId="63B4283E" w14:textId="7E0D06AA" w:rsidR="00B0122E" w:rsidRPr="007810C4" w:rsidRDefault="00B0122E" w:rsidP="00EF2D1E">
      <w:pPr>
        <w:pStyle w:val="HTMLPreformatted"/>
        <w:shd w:val="clear" w:color="auto" w:fill="FFFFFF"/>
        <w:wordWrap w:val="0"/>
        <w:textAlignment w:val="baseline"/>
        <w:rPr>
          <w:color w:val="000000"/>
          <w:sz w:val="21"/>
          <w:szCs w:val="21"/>
        </w:rPr>
      </w:pPr>
      <w:r>
        <w:rPr>
          <w:color w:val="000000"/>
          <w:sz w:val="21"/>
          <w:szCs w:val="21"/>
        </w:rPr>
        <w:t xml:space="preserve">Sy = </w:t>
      </w:r>
      <m:oMath>
        <m:rad>
          <m:radPr>
            <m:degHide m:val="1"/>
            <m:ctrlPr>
              <w:rPr>
                <w:rFonts w:ascii="Cambria Math" w:hAnsi="Cambria Math"/>
                <w:i/>
                <w:color w:val="000000"/>
                <w:sz w:val="21"/>
                <w:szCs w:val="21"/>
              </w:rPr>
            </m:ctrlPr>
          </m:radPr>
          <m:deg/>
          <m:e>
            <m:d>
              <m:dPr>
                <m:ctrlPr>
                  <w:rPr>
                    <w:rFonts w:ascii="Cambria Math" w:hAnsi="Cambria Math"/>
                    <w:i/>
                    <w:color w:val="000000"/>
                    <w:sz w:val="21"/>
                    <w:szCs w:val="21"/>
                  </w:rPr>
                </m:ctrlPr>
              </m:dPr>
              <m:e>
                <m:f>
                  <m:fPr>
                    <m:ctrlPr>
                      <w:rPr>
                        <w:rFonts w:ascii="Cambria Math" w:hAnsi="Cambria Math"/>
                        <w:i/>
                        <w:color w:val="000000"/>
                        <w:sz w:val="21"/>
                        <w:szCs w:val="21"/>
                      </w:rPr>
                    </m:ctrlPr>
                  </m:fPr>
                  <m:num>
                    <m:r>
                      <w:rPr>
                        <w:rFonts w:ascii="Cambria Math" w:hAnsi="Cambria Math"/>
                        <w:color w:val="000000"/>
                        <w:sz w:val="21"/>
                        <w:szCs w:val="21"/>
                      </w:rPr>
                      <m:t>1</m:t>
                    </m:r>
                  </m:num>
                  <m:den>
                    <m:r>
                      <w:rPr>
                        <w:rFonts w:ascii="Cambria Math" w:hAnsi="Cambria Math"/>
                        <w:color w:val="000000"/>
                        <w:sz w:val="21"/>
                        <w:szCs w:val="21"/>
                      </w:rPr>
                      <m:t>3</m:t>
                    </m:r>
                  </m:den>
                </m:f>
              </m:e>
            </m:d>
            <m:d>
              <m:dPr>
                <m:ctrlPr>
                  <w:rPr>
                    <w:rFonts w:ascii="Cambria Math" w:hAnsi="Cambria Math"/>
                    <w:i/>
                    <w:color w:val="000000"/>
                    <w:sz w:val="21"/>
                    <w:szCs w:val="21"/>
                  </w:rPr>
                </m:ctrlPr>
              </m:dPr>
              <m:e>
                <m:r>
                  <w:rPr>
                    <w:rFonts w:ascii="Cambria Math" w:hAnsi="Cambria Math"/>
                    <w:color w:val="000000"/>
                    <w:sz w:val="21"/>
                    <w:szCs w:val="21"/>
                  </w:rPr>
                  <m:t>0.0869+0.0237+0.0347+0.0068+0.0102+0.0527</m:t>
                </m:r>
              </m:e>
            </m:d>
          </m:e>
        </m:rad>
      </m:oMath>
    </w:p>
    <w:p w14:paraId="54C5AB8E" w14:textId="77777777" w:rsidR="007810C4" w:rsidRPr="007810C4" w:rsidRDefault="007810C4" w:rsidP="00EF2D1E">
      <w:pPr>
        <w:pStyle w:val="HTMLPreformatted"/>
        <w:shd w:val="clear" w:color="auto" w:fill="FFFFFF"/>
        <w:wordWrap w:val="0"/>
        <w:textAlignment w:val="baseline"/>
        <w:rPr>
          <w:color w:val="000000"/>
          <w:sz w:val="21"/>
          <w:szCs w:val="21"/>
        </w:rPr>
      </w:pPr>
    </w:p>
    <w:p w14:paraId="61860E7E" w14:textId="56A69F3B" w:rsidR="00661599" w:rsidRPr="00356C7A" w:rsidRDefault="00927387" w:rsidP="00EF2D1E">
      <w:pPr>
        <w:pStyle w:val="HTMLPreformatted"/>
        <w:shd w:val="clear" w:color="auto" w:fill="FFFFFF"/>
        <w:wordWrap w:val="0"/>
        <w:textAlignment w:val="baseline"/>
        <w:rPr>
          <w:color w:val="000000"/>
          <w:sz w:val="21"/>
          <w:szCs w:val="21"/>
        </w:rPr>
      </w:pPr>
      <w:r>
        <w:rPr>
          <w:color w:val="000000"/>
          <w:sz w:val="21"/>
          <w:szCs w:val="21"/>
        </w:rPr>
        <w:t xml:space="preserve">   = 0.0716</w:t>
      </w:r>
    </w:p>
    <w:p w14:paraId="47FFD89F" w14:textId="65E0A5C1" w:rsidR="00515BE8" w:rsidRPr="007F69C1" w:rsidRDefault="00515BE8" w:rsidP="00432640">
      <w:pPr>
        <w:pStyle w:val="HTMLPreformatted"/>
        <w:shd w:val="clear" w:color="auto" w:fill="FFFFFF"/>
        <w:wordWrap w:val="0"/>
        <w:textAlignment w:val="baseline"/>
        <w:rPr>
          <w:color w:val="000000"/>
          <w:sz w:val="21"/>
          <w:szCs w:val="21"/>
        </w:rPr>
      </w:pPr>
    </w:p>
    <w:p w14:paraId="6BED607E" w14:textId="77777777" w:rsidR="00432640" w:rsidRDefault="00432640" w:rsidP="00432640">
      <w:pPr>
        <w:pStyle w:val="HTMLPreformatted"/>
        <w:shd w:val="clear" w:color="auto" w:fill="FFFFFF"/>
        <w:wordWrap w:val="0"/>
        <w:textAlignment w:val="baseline"/>
        <w:rPr>
          <w:color w:val="000000"/>
          <w:sz w:val="21"/>
          <w:szCs w:val="21"/>
        </w:rPr>
      </w:pPr>
      <w:r>
        <w:rPr>
          <w:color w:val="000000"/>
          <w:sz w:val="21"/>
          <w:szCs w:val="21"/>
        </w:rPr>
        <w:t>r = 0.95</w:t>
      </w:r>
    </w:p>
    <w:p w14:paraId="5E7C1DDB" w14:textId="5A923D17" w:rsidR="00AE35AC" w:rsidRDefault="00AE35AC" w:rsidP="00716E73">
      <w:pPr>
        <w:jc w:val="both"/>
        <w:rPr>
          <w:rFonts w:ascii="MathJax_Main" w:hAnsi="MathJax_Main"/>
          <w:sz w:val="25"/>
          <w:szCs w:val="25"/>
          <w:bdr w:val="none" w:sz="0" w:space="0" w:color="auto" w:frame="1"/>
        </w:rPr>
      </w:pPr>
    </w:p>
    <w:p w14:paraId="21BE1E6C" w14:textId="6FB85889" w:rsidR="00721B67" w:rsidRDefault="00721B67" w:rsidP="00716E73">
      <w:pPr>
        <w:jc w:val="both"/>
        <w:rPr>
          <w:rFonts w:ascii="MathJax_Main" w:hAnsi="MathJax_Main"/>
          <w:sz w:val="25"/>
          <w:szCs w:val="25"/>
          <w:bdr w:val="none" w:sz="0" w:space="0" w:color="auto" w:frame="1"/>
        </w:rPr>
      </w:pPr>
    </w:p>
    <w:p w14:paraId="0E29714A" w14:textId="170B459D" w:rsidR="00DE7CE1" w:rsidRDefault="00DE7CE1" w:rsidP="00716E73">
      <w:pPr>
        <w:jc w:val="both"/>
        <w:rPr>
          <w:rFonts w:ascii="MathJax_Main" w:hAnsi="MathJax_Main"/>
          <w:sz w:val="25"/>
          <w:szCs w:val="25"/>
          <w:bdr w:val="none" w:sz="0" w:space="0" w:color="auto" w:frame="1"/>
        </w:rPr>
      </w:pPr>
    </w:p>
    <w:p w14:paraId="267A63DE" w14:textId="70DADB7D" w:rsidR="00DE7CE1" w:rsidRDefault="00DE7CE1" w:rsidP="00716E73">
      <w:pPr>
        <w:jc w:val="both"/>
        <w:rPr>
          <w:rFonts w:ascii="MathJax_Main" w:hAnsi="MathJax_Main"/>
          <w:sz w:val="25"/>
          <w:szCs w:val="25"/>
          <w:bdr w:val="none" w:sz="0" w:space="0" w:color="auto" w:frame="1"/>
        </w:rPr>
      </w:pPr>
    </w:p>
    <w:p w14:paraId="172342D3" w14:textId="4ED52D78" w:rsidR="00DE7CE1" w:rsidRDefault="00DE7CE1" w:rsidP="00716E73">
      <w:pPr>
        <w:jc w:val="both"/>
        <w:rPr>
          <w:rFonts w:ascii="MathJax_Main" w:hAnsi="MathJax_Main"/>
          <w:sz w:val="25"/>
          <w:szCs w:val="25"/>
          <w:bdr w:val="none" w:sz="0" w:space="0" w:color="auto" w:frame="1"/>
        </w:rPr>
      </w:pPr>
    </w:p>
    <w:p w14:paraId="633E35C6" w14:textId="175E8FA4" w:rsidR="00DE7CE1" w:rsidRDefault="00DE7CE1" w:rsidP="00716E73">
      <w:pPr>
        <w:jc w:val="both"/>
        <w:rPr>
          <w:rFonts w:ascii="MathJax_Main" w:hAnsi="MathJax_Main"/>
          <w:sz w:val="25"/>
          <w:szCs w:val="25"/>
          <w:bdr w:val="none" w:sz="0" w:space="0" w:color="auto" w:frame="1"/>
        </w:rPr>
      </w:pPr>
    </w:p>
    <w:p w14:paraId="21B9527C" w14:textId="68DE6FF9" w:rsidR="00DE7CE1" w:rsidRDefault="00DE7CE1" w:rsidP="00716E73">
      <w:pPr>
        <w:jc w:val="both"/>
        <w:rPr>
          <w:rFonts w:ascii="MathJax_Main" w:hAnsi="MathJax_Main"/>
          <w:sz w:val="25"/>
          <w:szCs w:val="25"/>
          <w:bdr w:val="none" w:sz="0" w:space="0" w:color="auto" w:frame="1"/>
        </w:rPr>
      </w:pPr>
    </w:p>
    <w:p w14:paraId="387A986C" w14:textId="2202777D" w:rsidR="00DE7CE1" w:rsidRDefault="00DE7CE1" w:rsidP="00716E73">
      <w:pPr>
        <w:jc w:val="both"/>
        <w:rPr>
          <w:rFonts w:ascii="MathJax_Main" w:hAnsi="MathJax_Main"/>
          <w:sz w:val="25"/>
          <w:szCs w:val="25"/>
          <w:bdr w:val="none" w:sz="0" w:space="0" w:color="auto" w:frame="1"/>
        </w:rPr>
      </w:pPr>
    </w:p>
    <w:p w14:paraId="53AEB952" w14:textId="3ED16EE1" w:rsidR="00DE7CE1" w:rsidRDefault="00DE7CE1" w:rsidP="00716E73">
      <w:pPr>
        <w:jc w:val="both"/>
        <w:rPr>
          <w:rFonts w:ascii="MathJax_Main" w:hAnsi="MathJax_Main"/>
          <w:sz w:val="25"/>
          <w:szCs w:val="25"/>
          <w:bdr w:val="none" w:sz="0" w:space="0" w:color="auto" w:frame="1"/>
        </w:rPr>
      </w:pPr>
    </w:p>
    <w:p w14:paraId="039783E9" w14:textId="576F278E" w:rsidR="00DE7CE1" w:rsidRDefault="00DE7CE1" w:rsidP="00716E73">
      <w:pPr>
        <w:jc w:val="both"/>
        <w:rPr>
          <w:rFonts w:ascii="MathJax_Main" w:hAnsi="MathJax_Main"/>
          <w:sz w:val="25"/>
          <w:szCs w:val="25"/>
          <w:bdr w:val="none" w:sz="0" w:space="0" w:color="auto" w:frame="1"/>
        </w:rPr>
      </w:pPr>
    </w:p>
    <w:p w14:paraId="5E4D5185" w14:textId="0B812F85" w:rsidR="00DE7CE1" w:rsidRDefault="00DE7CE1" w:rsidP="00716E73">
      <w:pPr>
        <w:jc w:val="both"/>
        <w:rPr>
          <w:rFonts w:ascii="MathJax_Main" w:hAnsi="MathJax_Main"/>
          <w:sz w:val="25"/>
          <w:szCs w:val="25"/>
          <w:bdr w:val="none" w:sz="0" w:space="0" w:color="auto" w:frame="1"/>
        </w:rPr>
      </w:pPr>
    </w:p>
    <w:p w14:paraId="7608C3C6" w14:textId="0C8CC3DD" w:rsidR="00DE7CE1" w:rsidRDefault="00DE7CE1" w:rsidP="00716E73">
      <w:pPr>
        <w:jc w:val="both"/>
        <w:rPr>
          <w:rFonts w:ascii="MathJax_Main" w:hAnsi="MathJax_Main"/>
          <w:sz w:val="25"/>
          <w:szCs w:val="25"/>
          <w:bdr w:val="none" w:sz="0" w:space="0" w:color="auto" w:frame="1"/>
        </w:rPr>
      </w:pPr>
    </w:p>
    <w:p w14:paraId="0F42AB29" w14:textId="5C95E5E5" w:rsidR="00DE7CE1" w:rsidRDefault="00DE7CE1" w:rsidP="00716E73">
      <w:pPr>
        <w:jc w:val="both"/>
        <w:rPr>
          <w:rFonts w:ascii="MathJax_Main" w:hAnsi="MathJax_Main"/>
          <w:sz w:val="25"/>
          <w:szCs w:val="25"/>
          <w:bdr w:val="none" w:sz="0" w:space="0" w:color="auto" w:frame="1"/>
        </w:rPr>
      </w:pPr>
    </w:p>
    <w:p w14:paraId="7DA176B4" w14:textId="77777777" w:rsidR="00DE7CE1" w:rsidRPr="00716E73" w:rsidRDefault="00DE7CE1" w:rsidP="00716E73">
      <w:pPr>
        <w:jc w:val="both"/>
        <w:rPr>
          <w:rFonts w:ascii="MathJax_Main" w:hAnsi="MathJax_Main"/>
          <w:sz w:val="25"/>
          <w:szCs w:val="25"/>
          <w:bdr w:val="none" w:sz="0" w:space="0" w:color="auto" w:frame="1"/>
        </w:rPr>
      </w:pPr>
    </w:p>
    <w:p w14:paraId="153D8179" w14:textId="015C9348" w:rsidR="00AA0AEA" w:rsidRDefault="00D01CBF" w:rsidP="005032AE">
      <w:pPr>
        <w:pStyle w:val="Heading1"/>
      </w:pPr>
      <w:bookmarkStart w:id="28" w:name="_Toc86205679"/>
      <w:r>
        <w:lastRenderedPageBreak/>
        <w:t xml:space="preserve">Chapter 4 </w:t>
      </w:r>
      <w:r w:rsidR="00685DA8">
        <w:t>Implementation</w:t>
      </w:r>
      <w:bookmarkEnd w:id="25"/>
      <w:bookmarkEnd w:id="26"/>
      <w:bookmarkEnd w:id="28"/>
    </w:p>
    <w:p w14:paraId="1615CD27" w14:textId="77777777" w:rsidR="00827BFD" w:rsidRPr="00827BFD" w:rsidRDefault="00827BFD" w:rsidP="00827BFD"/>
    <w:p w14:paraId="6B331FCF" w14:textId="5FC67A66" w:rsidR="00AA6F4F" w:rsidRDefault="00057B65" w:rsidP="00716E73">
      <w:pPr>
        <w:jc w:val="both"/>
      </w:pPr>
      <w:r>
        <w:t>4</w:t>
      </w:r>
      <w:r w:rsidR="00C15A3C">
        <w:t xml:space="preserve"> different experiments </w:t>
      </w:r>
    </w:p>
    <w:p w14:paraId="04C96605" w14:textId="10641981" w:rsidR="00084571" w:rsidRDefault="00084571" w:rsidP="00716E73">
      <w:pPr>
        <w:jc w:val="both"/>
      </w:pPr>
      <w:r>
        <w:t>Where</w:t>
      </w:r>
      <w:r w:rsidR="00AF558A">
        <w:t xml:space="preserve"> </w:t>
      </w:r>
      <w:r w:rsidR="00524E40">
        <w:t>E</w:t>
      </w:r>
      <w:r w:rsidR="00AF558A">
        <w:t>xperiment 1</w:t>
      </w:r>
      <w:r w:rsidR="00524E40">
        <w:t xml:space="preserve">: </w:t>
      </w:r>
      <w:r w:rsidR="009A50A7">
        <w:t>LSA at the article level, 2-3 paragraph level(200-words), paragra</w:t>
      </w:r>
      <w:r w:rsidR="00E17DC2">
        <w:t xml:space="preserve">ph level(Whole document) for both </w:t>
      </w:r>
      <w:r w:rsidR="00E22ED4">
        <w:t>“</w:t>
      </w:r>
      <w:r w:rsidR="00E17DC2">
        <w:t>law</w:t>
      </w:r>
      <w:r w:rsidR="00B60501">
        <w:t>-text-all.txt</w:t>
      </w:r>
      <w:r w:rsidR="00E22ED4">
        <w:t>”</w:t>
      </w:r>
      <w:r w:rsidR="00B60501">
        <w:t xml:space="preserve"> and </w:t>
      </w:r>
      <w:r w:rsidR="00E22ED4">
        <w:t>“</w:t>
      </w:r>
      <w:r w:rsidR="005D2188">
        <w:t>non-</w:t>
      </w:r>
      <w:r w:rsidR="00C67A1F">
        <w:t>law-all.txt</w:t>
      </w:r>
      <w:r w:rsidR="00E22ED4">
        <w:t>”</w:t>
      </w:r>
      <w:r w:rsidR="00C67A1F">
        <w:t xml:space="preserve"> datasets.</w:t>
      </w:r>
    </w:p>
    <w:p w14:paraId="040A3392" w14:textId="4994CDA5" w:rsidR="00C67A1F" w:rsidRDefault="00C67A1F" w:rsidP="00716E73">
      <w:pPr>
        <w:jc w:val="both"/>
      </w:pPr>
      <w:r>
        <w:t>Experiment 2: LSA at the article level, 2-3 paragraph level(200-words), paragraph level(Whole document) for</w:t>
      </w:r>
      <w:r w:rsidR="006177CC">
        <w:t xml:space="preserve"> three datasets</w:t>
      </w:r>
      <w:r w:rsidR="00E2553B">
        <w:t>,</w:t>
      </w:r>
      <w:r>
        <w:t xml:space="preserve"> </w:t>
      </w:r>
      <w:r w:rsidR="00E22ED4">
        <w:t>“</w:t>
      </w:r>
      <w:r w:rsidR="006E38AA">
        <w:t>covid-science-small</w:t>
      </w:r>
      <w:r>
        <w:t>.txt</w:t>
      </w:r>
      <w:r w:rsidR="00E22ED4">
        <w:t>”</w:t>
      </w:r>
      <w:r w:rsidR="00E2553B">
        <w:t xml:space="preserve">, </w:t>
      </w:r>
      <w:r w:rsidR="00E22ED4">
        <w:t>“</w:t>
      </w:r>
      <w:r w:rsidR="006E38AA">
        <w:t>covid-</w:t>
      </w:r>
      <w:r>
        <w:t>non-</w:t>
      </w:r>
      <w:r w:rsidR="006E38AA">
        <w:t>science-small</w:t>
      </w:r>
      <w:r>
        <w:t>.txt</w:t>
      </w:r>
      <w:r w:rsidR="00E22ED4">
        <w:t>”</w:t>
      </w:r>
      <w:r w:rsidR="00E2553B">
        <w:t xml:space="preserve"> and</w:t>
      </w:r>
      <w:r>
        <w:t xml:space="preserve"> </w:t>
      </w:r>
      <w:r w:rsidR="00E22ED4">
        <w:t>“</w:t>
      </w:r>
      <w:r w:rsidR="00681E4B">
        <w:t>covid-psychology-small.txt</w:t>
      </w:r>
      <w:r w:rsidR="00E22ED4">
        <w:t>”</w:t>
      </w:r>
      <w:r w:rsidR="00681E4B">
        <w:t xml:space="preserve"> </w:t>
      </w:r>
      <w:r w:rsidR="00E22ED4">
        <w:t>containing 10 papers on each dataset.</w:t>
      </w:r>
    </w:p>
    <w:p w14:paraId="40FE9D59" w14:textId="6AFC263E" w:rsidR="00A00051" w:rsidRDefault="00A00051" w:rsidP="00716E73">
      <w:pPr>
        <w:jc w:val="both"/>
      </w:pPr>
      <w:r>
        <w:t xml:space="preserve">Experiment </w:t>
      </w:r>
      <w:r w:rsidR="00D32A51">
        <w:t>3</w:t>
      </w:r>
      <w:r>
        <w:t>: LSA at the article level, 2-3 paragraph level(200-words), paragraph level(Whole document) for three datasets, “covid-science.txt”, “covid-non-science.txt” and “covid-psychology.txt” containing 20 papers on each dataset.</w:t>
      </w:r>
    </w:p>
    <w:p w14:paraId="575E5F0C" w14:textId="01D0E931" w:rsidR="006F4266" w:rsidRDefault="00671981" w:rsidP="006F4266">
      <w:pPr>
        <w:jc w:val="both"/>
      </w:pPr>
      <w:r>
        <w:t xml:space="preserve">Experiment </w:t>
      </w:r>
      <w:r w:rsidR="00D32A51">
        <w:t>4</w:t>
      </w:r>
      <w:r>
        <w:t>: LSA at the article level, 2-3 paragraph level(200-words), paragraph level(Whole document) for three datasets, “covid-science</w:t>
      </w:r>
      <w:r w:rsidR="00A149A3">
        <w:t>-large</w:t>
      </w:r>
      <w:r>
        <w:t>.txt” and “covid-psychology</w:t>
      </w:r>
      <w:r w:rsidR="00A149A3">
        <w:t>-large</w:t>
      </w:r>
      <w:r>
        <w:t>.txt” containing 40 papers on each dataset.</w:t>
      </w:r>
    </w:p>
    <w:p w14:paraId="13B8A8ED" w14:textId="77777777" w:rsidR="006F4266" w:rsidRPr="00DD1FB1" w:rsidRDefault="006F4266" w:rsidP="006F4266">
      <w:pPr>
        <w:jc w:val="both"/>
      </w:pPr>
    </w:p>
    <w:p w14:paraId="01BCC424" w14:textId="7E2A7A42" w:rsidR="00010A4A" w:rsidRDefault="00EC524F" w:rsidP="008D0373">
      <w:pPr>
        <w:pStyle w:val="Heading2"/>
      </w:pPr>
      <w:bookmarkStart w:id="29" w:name="_Toc86205680"/>
      <w:r>
        <w:t>4.1 Data</w:t>
      </w:r>
      <w:r w:rsidR="008D0373">
        <w:t xml:space="preserve"> Collection and Loading</w:t>
      </w:r>
      <w:bookmarkEnd w:id="29"/>
    </w:p>
    <w:p w14:paraId="4966069B" w14:textId="77777777" w:rsidR="00E82371" w:rsidRPr="00E82371" w:rsidRDefault="00E82371" w:rsidP="00E82371"/>
    <w:p w14:paraId="10F40B49" w14:textId="391E49DD" w:rsidR="001B5554" w:rsidRDefault="001B5554" w:rsidP="003D7131">
      <w:pPr>
        <w:jc w:val="both"/>
      </w:pPr>
      <w:r>
        <w:t xml:space="preserve">For this project, 5 different datasets with large corpora of text were collected to perform LSA on them. The first one is </w:t>
      </w:r>
      <w:r w:rsidRPr="00542BFF">
        <w:t>law-text-all.txt</w:t>
      </w:r>
      <w:r>
        <w:t xml:space="preserve"> which consists of 3 articles with legal judgements. In second dataset </w:t>
      </w:r>
      <w:r w:rsidRPr="00542BFF">
        <w:t>non-law-all.txt</w:t>
      </w:r>
      <w:r>
        <w:t xml:space="preserve">, consists of 4 articles with general conversations. </w:t>
      </w:r>
      <w:r w:rsidR="007D301A">
        <w:t xml:space="preserve">Each article is separated by </w:t>
      </w:r>
      <w:r w:rsidR="00D05A3B">
        <w:t>the</w:t>
      </w:r>
      <w:r w:rsidR="00EF04C2">
        <w:t xml:space="preserve"> </w:t>
      </w:r>
      <w:r w:rsidR="007D301A">
        <w:t xml:space="preserve">word </w:t>
      </w:r>
      <w:r w:rsidR="00D05A3B">
        <w:t>NEW_ARTICLE.</w:t>
      </w:r>
    </w:p>
    <w:p w14:paraId="7D61A46A" w14:textId="4BCC1C76" w:rsidR="001B5554" w:rsidRDefault="001B5554" w:rsidP="003D7131">
      <w:pPr>
        <w:jc w:val="both"/>
      </w:pPr>
      <w:r>
        <w:t xml:space="preserve">In third dataset covid-science.txt, consists of covid related scientific research papers collected from multiple sources (ex. IEEE </w:t>
      </w:r>
      <w:r w:rsidR="006F4266">
        <w:t>Xplore</w:t>
      </w:r>
      <w:r>
        <w:t>, Google Scholar). This dataset is then partitioned into multiple sizes, 10 papers(covid-science-small), 20 papers(covid-science), 40 papers(covid-science-large) in order to test LSA performance at multiple levels.</w:t>
      </w:r>
      <w:r w:rsidR="009B4C61">
        <w:t xml:space="preserve"> </w:t>
      </w:r>
      <w:r w:rsidR="00D05A3B">
        <w:t xml:space="preserve">Each article is separated by the word </w:t>
      </w:r>
      <w:r w:rsidR="00213617">
        <w:t>“</w:t>
      </w:r>
      <w:r w:rsidR="00D05A3B">
        <w:t>NEW_</w:t>
      </w:r>
      <w:r w:rsidR="00F972B2">
        <w:t>PAPER</w:t>
      </w:r>
      <w:r w:rsidR="00213617">
        <w:t>”</w:t>
      </w:r>
      <w:r w:rsidR="00F972B2">
        <w:t>.</w:t>
      </w:r>
    </w:p>
    <w:p w14:paraId="25ED7FDA" w14:textId="6C937D4F" w:rsidR="001B5554" w:rsidRDefault="001B5554" w:rsidP="003D7131">
      <w:pPr>
        <w:jc w:val="both"/>
      </w:pPr>
      <w:r>
        <w:t xml:space="preserve">The fourth dataset is covid-non-science.txt, which consists of covid related newspaper articles collected from different news article providers like the Daily Mail and others. Then </w:t>
      </w:r>
      <w:r w:rsidR="00154509">
        <w:t>like</w:t>
      </w:r>
      <w:r>
        <w:t xml:space="preserve"> the third dataset, the covid-non-science dataset is also partitioned into multiple sizes, 10 papers(covid-non-science-small), 20 papers(covid-non-science).</w:t>
      </w:r>
      <w:r w:rsidR="009B4C61">
        <w:t xml:space="preserve"> </w:t>
      </w:r>
      <w:r w:rsidR="005F7904">
        <w:t>Each article is separated by the word “NEW NEWSPAPER”</w:t>
      </w:r>
      <w:r w:rsidR="00D05A3B">
        <w:t>.</w:t>
      </w:r>
    </w:p>
    <w:p w14:paraId="4A713D9A" w14:textId="340030AA" w:rsidR="001B5554" w:rsidRDefault="001B5554" w:rsidP="003D7131">
      <w:pPr>
        <w:jc w:val="both"/>
      </w:pPr>
      <w:r>
        <w:t xml:space="preserve">The fifth dataset is covid-psychology.txt, which consists of covid related psychology research papers collected from multiple sources(ex. IEEE </w:t>
      </w:r>
      <w:r w:rsidR="006F4266">
        <w:t>Xplore</w:t>
      </w:r>
      <w:r>
        <w:t xml:space="preserve">, Google Scholar). Then </w:t>
      </w:r>
      <w:r w:rsidR="00154509">
        <w:t>similar to</w:t>
      </w:r>
      <w:r>
        <w:t xml:space="preserve"> the third dataset, the covid-psychology dataset is also partitioned into multiple sizes, 10 papers(covid-psychology-small), 20 papers(covid-psychology), 40 papers(covid-psychology-large).</w:t>
      </w:r>
      <w:r w:rsidR="00D05A3B" w:rsidRPr="00D05A3B">
        <w:t xml:space="preserve"> </w:t>
      </w:r>
      <w:r w:rsidR="00D05A3B">
        <w:t xml:space="preserve">Each article is separated by the word </w:t>
      </w:r>
      <w:r w:rsidR="00650BA2">
        <w:t>“</w:t>
      </w:r>
      <w:r w:rsidR="00D05A3B">
        <w:t>NEW</w:t>
      </w:r>
      <w:r w:rsidR="00650BA2">
        <w:t xml:space="preserve"> PAPER”</w:t>
      </w:r>
      <w:r w:rsidR="00D05A3B">
        <w:t>.</w:t>
      </w:r>
    </w:p>
    <w:p w14:paraId="61BFCD9F" w14:textId="68A3B783" w:rsidR="001B5554" w:rsidRDefault="001B5554" w:rsidP="003D7131">
      <w:pPr>
        <w:jc w:val="both"/>
      </w:pPr>
      <w:r>
        <w:t>After the data is collected from multiple sources, load the dataset. While loading the data set, the data is divided into multiple levels of documents like article level or paragraph level to perform LSA at multiple levels of the document and extract insights from data at multiple levels to understand how LSA performs to the data at multiple levels of the document.</w:t>
      </w:r>
    </w:p>
    <w:p w14:paraId="4D293848" w14:textId="77777777" w:rsidR="008155BE" w:rsidRDefault="00DC0E10" w:rsidP="008155BE">
      <w:pPr>
        <w:keepNext/>
        <w:jc w:val="both"/>
      </w:pPr>
      <w:r>
        <w:rPr>
          <w:noProof/>
        </w:rPr>
        <w:lastRenderedPageBreak/>
        <w:drawing>
          <wp:inline distT="0" distB="0" distL="0" distR="0" wp14:anchorId="6EB88841" wp14:editId="2427646C">
            <wp:extent cx="5135891" cy="1937657"/>
            <wp:effectExtent l="0" t="0" r="762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25930" cy="1971627"/>
                    </a:xfrm>
                    <a:prstGeom prst="rect">
                      <a:avLst/>
                    </a:prstGeom>
                    <a:noFill/>
                    <a:ln>
                      <a:noFill/>
                    </a:ln>
                  </pic:spPr>
                </pic:pic>
              </a:graphicData>
            </a:graphic>
          </wp:inline>
        </w:drawing>
      </w:r>
    </w:p>
    <w:p w14:paraId="06784A5B" w14:textId="08DA1354" w:rsidR="00DC0E10" w:rsidRDefault="008155BE" w:rsidP="008155BE">
      <w:pPr>
        <w:pStyle w:val="Caption"/>
        <w:jc w:val="both"/>
      </w:pPr>
      <w:bookmarkStart w:id="30" w:name="_Toc79475143"/>
      <w:bookmarkStart w:id="31" w:name="_Toc86123019"/>
      <w:r>
        <w:t xml:space="preserve">Figure </w:t>
      </w:r>
      <w:fldSimple w:instr=" SEQ Figure \* ARABIC ">
        <w:r w:rsidR="00E703C5">
          <w:rPr>
            <w:noProof/>
          </w:rPr>
          <w:t>8</w:t>
        </w:r>
      </w:fldSimple>
      <w:r>
        <w:t xml:space="preserve"> </w:t>
      </w:r>
      <w:r w:rsidRPr="002E2528">
        <w:t>sample data  from covid-psychology.txt</w:t>
      </w:r>
      <w:bookmarkEnd w:id="30"/>
      <w:bookmarkEnd w:id="31"/>
    </w:p>
    <w:p w14:paraId="54CF32EE" w14:textId="77777777" w:rsidR="00FF143A" w:rsidRDefault="00FF143A" w:rsidP="00FF143A">
      <w:pPr>
        <w:keepNext/>
      </w:pPr>
      <w:r>
        <w:rPr>
          <w:noProof/>
        </w:rPr>
        <w:drawing>
          <wp:inline distT="0" distB="0" distL="0" distR="0" wp14:anchorId="63FB8D97" wp14:editId="534A10DF">
            <wp:extent cx="5725160" cy="14605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5160" cy="1460500"/>
                    </a:xfrm>
                    <a:prstGeom prst="rect">
                      <a:avLst/>
                    </a:prstGeom>
                    <a:noFill/>
                    <a:ln>
                      <a:noFill/>
                    </a:ln>
                  </pic:spPr>
                </pic:pic>
              </a:graphicData>
            </a:graphic>
          </wp:inline>
        </w:drawing>
      </w:r>
    </w:p>
    <w:p w14:paraId="02633121" w14:textId="53A99057" w:rsidR="0095423D" w:rsidRDefault="00FF143A" w:rsidP="00FF143A">
      <w:pPr>
        <w:pStyle w:val="Caption"/>
      </w:pPr>
      <w:bookmarkStart w:id="32" w:name="_Toc79473193"/>
      <w:bookmarkStart w:id="33" w:name="_Toc79473270"/>
      <w:bookmarkStart w:id="34" w:name="_Toc79473333"/>
      <w:bookmarkStart w:id="35" w:name="_Toc79475144"/>
      <w:bookmarkStart w:id="36" w:name="_Toc86123020"/>
      <w:r>
        <w:t xml:space="preserve">Figure </w:t>
      </w:r>
      <w:fldSimple w:instr=" SEQ Figure \* ARABIC ">
        <w:r w:rsidR="00E703C5">
          <w:rPr>
            <w:noProof/>
          </w:rPr>
          <w:t>9</w:t>
        </w:r>
      </w:fldSimple>
      <w:r>
        <w:t xml:space="preserve"> Importing libraries</w:t>
      </w:r>
      <w:bookmarkEnd w:id="32"/>
      <w:bookmarkEnd w:id="33"/>
      <w:bookmarkEnd w:id="34"/>
      <w:bookmarkEnd w:id="35"/>
      <w:bookmarkEnd w:id="36"/>
    </w:p>
    <w:p w14:paraId="345A36E0" w14:textId="13C1A1DA" w:rsidR="000529F3" w:rsidRPr="000529F3" w:rsidRDefault="000529F3" w:rsidP="000529F3">
      <w:r>
        <w:t xml:space="preserve">The first step of </w:t>
      </w:r>
      <w:r w:rsidR="00C41E9F">
        <w:t xml:space="preserve">writing a code is import libraries. Here in the above code multiple libraries were imported </w:t>
      </w:r>
      <w:r w:rsidR="00EF00F4">
        <w:t>to</w:t>
      </w:r>
      <w:r w:rsidR="00C41E9F">
        <w:t xml:space="preserve"> inherit their classes or methods.</w:t>
      </w:r>
    </w:p>
    <w:p w14:paraId="6007DE94" w14:textId="4E571B39" w:rsidR="00084571" w:rsidRDefault="00084571" w:rsidP="00084571">
      <w:pPr>
        <w:keepNext/>
      </w:pPr>
      <w:r>
        <w:rPr>
          <w:noProof/>
        </w:rPr>
        <w:drawing>
          <wp:inline distT="0" distB="0" distL="0" distR="0" wp14:anchorId="55FCBD8E" wp14:editId="2421CEEC">
            <wp:extent cx="5693229" cy="3007360"/>
            <wp:effectExtent l="0" t="0" r="3175"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05989" cy="3014100"/>
                    </a:xfrm>
                    <a:prstGeom prst="rect">
                      <a:avLst/>
                    </a:prstGeom>
                    <a:noFill/>
                    <a:ln>
                      <a:noFill/>
                    </a:ln>
                  </pic:spPr>
                </pic:pic>
              </a:graphicData>
            </a:graphic>
          </wp:inline>
        </w:drawing>
      </w:r>
    </w:p>
    <w:p w14:paraId="63F2204B" w14:textId="77777777" w:rsidR="005A3756" w:rsidRDefault="00D25E00" w:rsidP="005A3756">
      <w:pPr>
        <w:keepNext/>
      </w:pPr>
      <w:r>
        <w:rPr>
          <w:noProof/>
        </w:rPr>
        <w:drawing>
          <wp:inline distT="0" distB="0" distL="0" distR="0" wp14:anchorId="4A4B66CA" wp14:editId="45E38E47">
            <wp:extent cx="5731510" cy="47688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1510" cy="476885"/>
                    </a:xfrm>
                    <a:prstGeom prst="rect">
                      <a:avLst/>
                    </a:prstGeom>
                    <a:noFill/>
                    <a:ln>
                      <a:noFill/>
                    </a:ln>
                  </pic:spPr>
                </pic:pic>
              </a:graphicData>
            </a:graphic>
          </wp:inline>
        </w:drawing>
      </w:r>
    </w:p>
    <w:p w14:paraId="7EBC28C1" w14:textId="45208A65" w:rsidR="00D25E00" w:rsidRDefault="005A3756" w:rsidP="005A3756">
      <w:pPr>
        <w:pStyle w:val="Caption"/>
      </w:pPr>
      <w:bookmarkStart w:id="37" w:name="_Toc79475145"/>
      <w:bookmarkStart w:id="38" w:name="_Toc86123021"/>
      <w:r>
        <w:t xml:space="preserve">Figure </w:t>
      </w:r>
      <w:fldSimple w:instr=" SEQ Figure \* ARABIC ">
        <w:r w:rsidR="00E703C5">
          <w:rPr>
            <w:noProof/>
          </w:rPr>
          <w:t>10</w:t>
        </w:r>
      </w:fldSimple>
      <w:r>
        <w:t xml:space="preserve"> </w:t>
      </w:r>
      <w:r w:rsidRPr="00A64CAA">
        <w:t xml:space="preserve"> code for loading data at article level from experiment 4 – “covid-science-large.txt” dataset.</w:t>
      </w:r>
      <w:bookmarkEnd w:id="37"/>
      <w:bookmarkEnd w:id="38"/>
    </w:p>
    <w:p w14:paraId="428ACAB4" w14:textId="77777777" w:rsidR="00D25E00" w:rsidRPr="00D25E00" w:rsidRDefault="00D25E00" w:rsidP="00D25E00"/>
    <w:p w14:paraId="782EE3A6" w14:textId="468876C9" w:rsidR="005057D2" w:rsidRDefault="007A280C" w:rsidP="005057D2">
      <w:pPr>
        <w:keepNext/>
      </w:pPr>
      <w:r>
        <w:rPr>
          <w:noProof/>
        </w:rPr>
        <w:lastRenderedPageBreak/>
        <w:drawing>
          <wp:inline distT="0" distB="0" distL="0" distR="0" wp14:anchorId="6E8E7ECF" wp14:editId="2C2E03E9">
            <wp:extent cx="5731510" cy="321818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1510" cy="3218180"/>
                    </a:xfrm>
                    <a:prstGeom prst="rect">
                      <a:avLst/>
                    </a:prstGeom>
                    <a:noFill/>
                    <a:ln>
                      <a:noFill/>
                    </a:ln>
                  </pic:spPr>
                </pic:pic>
              </a:graphicData>
            </a:graphic>
          </wp:inline>
        </w:drawing>
      </w:r>
    </w:p>
    <w:p w14:paraId="42CB9758" w14:textId="77777777" w:rsidR="005A3756" w:rsidRDefault="00673D62" w:rsidP="005A3756">
      <w:pPr>
        <w:keepNext/>
      </w:pPr>
      <w:r>
        <w:rPr>
          <w:noProof/>
        </w:rPr>
        <w:drawing>
          <wp:inline distT="0" distB="0" distL="0" distR="0" wp14:anchorId="51A60CD0" wp14:editId="15CB40E7">
            <wp:extent cx="5731510" cy="44640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31510" cy="446405"/>
                    </a:xfrm>
                    <a:prstGeom prst="rect">
                      <a:avLst/>
                    </a:prstGeom>
                    <a:noFill/>
                    <a:ln>
                      <a:noFill/>
                    </a:ln>
                  </pic:spPr>
                </pic:pic>
              </a:graphicData>
            </a:graphic>
          </wp:inline>
        </w:drawing>
      </w:r>
    </w:p>
    <w:p w14:paraId="24C5AA70" w14:textId="45A778AE" w:rsidR="005A3756" w:rsidRDefault="005A3756" w:rsidP="008155BE">
      <w:pPr>
        <w:pStyle w:val="Caption"/>
      </w:pPr>
      <w:bookmarkStart w:id="39" w:name="_Toc79475146"/>
      <w:bookmarkStart w:id="40" w:name="_Toc86123022"/>
      <w:r>
        <w:t xml:space="preserve">Figure </w:t>
      </w:r>
      <w:fldSimple w:instr=" SEQ Figure \* ARABIC ">
        <w:r w:rsidR="00E703C5">
          <w:rPr>
            <w:noProof/>
          </w:rPr>
          <w:t>11</w:t>
        </w:r>
      </w:fldSimple>
      <w:r w:rsidR="008155BE">
        <w:t xml:space="preserve"> </w:t>
      </w:r>
      <w:r w:rsidRPr="00F005B3">
        <w:t>code for loading data at 2-3 paragraph-level from experiment 4 – “covid-science-large.txt” and “covid-psychology-large.txt” dataset</w:t>
      </w:r>
      <w:r>
        <w:t>.</w:t>
      </w:r>
      <w:bookmarkEnd w:id="39"/>
      <w:bookmarkEnd w:id="40"/>
    </w:p>
    <w:p w14:paraId="4B999E02" w14:textId="4A56648A" w:rsidR="008D0373" w:rsidRPr="008D0373" w:rsidRDefault="008D0373" w:rsidP="008D0373">
      <w:r>
        <w:t>In the above code the data is loaded by using function</w:t>
      </w:r>
      <w:r w:rsidR="000529F3">
        <w:t xml:space="preserve"> </w:t>
      </w:r>
      <w:r w:rsidRPr="000529F3">
        <w:rPr>
          <w:i/>
          <w:iCs/>
        </w:rPr>
        <w:t>load_data(</w:t>
      </w:r>
      <w:r w:rsidR="000529F3" w:rsidRPr="000529F3">
        <w:rPr>
          <w:i/>
          <w:iCs/>
        </w:rPr>
        <w:t>path,file_name</w:t>
      </w:r>
      <w:r w:rsidRPr="000529F3">
        <w:rPr>
          <w:i/>
          <w:iCs/>
        </w:rPr>
        <w:t>)</w:t>
      </w:r>
      <w:r w:rsidR="000529F3" w:rsidRPr="000529F3">
        <w:rPr>
          <w:i/>
          <w:iCs/>
        </w:rPr>
        <w:t>.</w:t>
      </w:r>
      <w:r w:rsidR="000529F3">
        <w:t xml:space="preserve"> While loading the data from a text file, the data is divided into multiple documents (one article</w:t>
      </w:r>
      <w:r w:rsidR="000529F3">
        <w:sym w:font="Wingdings" w:char="F0E0"/>
      </w:r>
      <w:r w:rsidR="000529F3">
        <w:t xml:space="preserve"> one document)</w:t>
      </w:r>
    </w:p>
    <w:p w14:paraId="2018CFAD" w14:textId="1230666A" w:rsidR="00EC524F" w:rsidRDefault="00EC524F" w:rsidP="00C41E9F">
      <w:pPr>
        <w:pStyle w:val="Heading2"/>
      </w:pPr>
      <w:bookmarkStart w:id="41" w:name="_Toc86205681"/>
      <w:r>
        <w:t>4.2 Data Cleaning</w:t>
      </w:r>
      <w:bookmarkEnd w:id="41"/>
    </w:p>
    <w:p w14:paraId="65D5B0A5" w14:textId="70DC3CA2" w:rsidR="001B5554" w:rsidRDefault="001B5554" w:rsidP="003D7131">
      <w:pPr>
        <w:jc w:val="both"/>
      </w:pPr>
      <w:r>
        <w:t xml:space="preserve">The data collected from the different sources contain a lot of noise and might lead to deviated results when experimenting with the data, </w:t>
      </w:r>
      <w:r w:rsidR="00C41E9F">
        <w:t>so</w:t>
      </w:r>
      <w:r>
        <w:t xml:space="preserve"> to remove the noise multiple </w:t>
      </w:r>
      <w:r w:rsidR="0093184C">
        <w:t>pre-processing</w:t>
      </w:r>
      <w:r>
        <w:t xml:space="preserve"> techniques were applied</w:t>
      </w:r>
      <w:r w:rsidR="005A0481">
        <w:t xml:space="preserve"> </w:t>
      </w:r>
      <w:r>
        <w:t xml:space="preserve">to the data like tokenizing, removing </w:t>
      </w:r>
      <w:r w:rsidR="0093184C">
        <w:t>stop words</w:t>
      </w:r>
      <w:r>
        <w:t>, and stemming.</w:t>
      </w:r>
    </w:p>
    <w:p w14:paraId="4C0F05CB" w14:textId="5F486CCD" w:rsidR="00C41E9F" w:rsidRDefault="00C41E9F" w:rsidP="003D7131">
      <w:pPr>
        <w:jc w:val="both"/>
      </w:pPr>
      <w:r>
        <w:t xml:space="preserve">Here in this project, three data cleaning techniques were used </w:t>
      </w:r>
    </w:p>
    <w:tbl>
      <w:tblPr>
        <w:tblStyle w:val="TableGrid"/>
        <w:tblW w:w="9322" w:type="dxa"/>
        <w:tblLook w:val="04A0" w:firstRow="1" w:lastRow="0" w:firstColumn="1" w:lastColumn="0" w:noHBand="0" w:noVBand="1"/>
      </w:tblPr>
      <w:tblGrid>
        <w:gridCol w:w="4357"/>
        <w:gridCol w:w="4965"/>
      </w:tblGrid>
      <w:tr w:rsidR="00EF00F4" w:rsidRPr="00004BE1" w14:paraId="2D187C63" w14:textId="77777777" w:rsidTr="00EF00F4">
        <w:tc>
          <w:tcPr>
            <w:tcW w:w="4357" w:type="dxa"/>
          </w:tcPr>
          <w:p w14:paraId="400BF0BA" w14:textId="77777777" w:rsidR="00EF00F4" w:rsidRPr="00004BE1" w:rsidRDefault="00EF00F4" w:rsidP="00B201DC">
            <w:pPr>
              <w:jc w:val="both"/>
              <w:rPr>
                <w:b/>
                <w:bCs/>
              </w:rPr>
            </w:pPr>
            <w:r w:rsidRPr="00004BE1">
              <w:rPr>
                <w:b/>
                <w:bCs/>
              </w:rPr>
              <w:t>Pre-processing technique</w:t>
            </w:r>
          </w:p>
        </w:tc>
        <w:tc>
          <w:tcPr>
            <w:tcW w:w="4965" w:type="dxa"/>
          </w:tcPr>
          <w:p w14:paraId="251EE3DE" w14:textId="77777777" w:rsidR="00EF00F4" w:rsidRPr="00004BE1" w:rsidRDefault="00EF00F4" w:rsidP="00B201DC">
            <w:pPr>
              <w:jc w:val="both"/>
              <w:rPr>
                <w:b/>
                <w:bCs/>
              </w:rPr>
            </w:pPr>
            <w:r w:rsidRPr="00004BE1">
              <w:rPr>
                <w:b/>
                <w:bCs/>
              </w:rPr>
              <w:t>Function</w:t>
            </w:r>
          </w:p>
        </w:tc>
      </w:tr>
      <w:tr w:rsidR="00EF00F4" w14:paraId="2D9BDB1E" w14:textId="77777777" w:rsidTr="00EF00F4">
        <w:tc>
          <w:tcPr>
            <w:tcW w:w="4357" w:type="dxa"/>
          </w:tcPr>
          <w:p w14:paraId="1F68B969" w14:textId="77777777" w:rsidR="00EF00F4" w:rsidRDefault="00EF00F4" w:rsidP="00B201DC">
            <w:pPr>
              <w:jc w:val="both"/>
            </w:pPr>
            <w:r>
              <w:t>Regex tokenizer</w:t>
            </w:r>
          </w:p>
        </w:tc>
        <w:tc>
          <w:tcPr>
            <w:tcW w:w="4965" w:type="dxa"/>
          </w:tcPr>
          <w:p w14:paraId="0F9DA3A6" w14:textId="77777777" w:rsidR="00EF00F4" w:rsidRDefault="00EF00F4" w:rsidP="00B201DC">
            <w:pPr>
              <w:jc w:val="both"/>
            </w:pPr>
            <w:r w:rsidRPr="003241B5">
              <w:t>RegexpTokenizer(r'\w+')</w:t>
            </w:r>
          </w:p>
        </w:tc>
      </w:tr>
      <w:tr w:rsidR="00EF00F4" w14:paraId="4278BDB6" w14:textId="77777777" w:rsidTr="00EF00F4">
        <w:tc>
          <w:tcPr>
            <w:tcW w:w="4357" w:type="dxa"/>
          </w:tcPr>
          <w:p w14:paraId="4F31D022" w14:textId="77777777" w:rsidR="00EF00F4" w:rsidRDefault="00EF00F4" w:rsidP="00B201DC">
            <w:pPr>
              <w:jc w:val="both"/>
            </w:pPr>
            <w:r>
              <w:t>Stop word list</w:t>
            </w:r>
          </w:p>
        </w:tc>
        <w:tc>
          <w:tcPr>
            <w:tcW w:w="4965" w:type="dxa"/>
          </w:tcPr>
          <w:p w14:paraId="450A9812" w14:textId="77777777" w:rsidR="00EF00F4" w:rsidRDefault="00EF00F4" w:rsidP="00B201DC">
            <w:pPr>
              <w:jc w:val="both"/>
            </w:pPr>
            <w:r w:rsidRPr="006334CC">
              <w:t>set(</w:t>
            </w:r>
            <w:proofErr w:type="spellStart"/>
            <w:r w:rsidRPr="006334CC">
              <w:t>stopwords.words</w:t>
            </w:r>
            <w:proofErr w:type="spellEnd"/>
            <w:r w:rsidRPr="006334CC">
              <w:t>('</w:t>
            </w:r>
            <w:proofErr w:type="spellStart"/>
            <w:r w:rsidRPr="006334CC">
              <w:t>english</w:t>
            </w:r>
            <w:proofErr w:type="spellEnd"/>
            <w:r w:rsidRPr="006334CC">
              <w:t>'))</w:t>
            </w:r>
          </w:p>
        </w:tc>
      </w:tr>
      <w:tr w:rsidR="00EF00F4" w14:paraId="3E5FF773" w14:textId="77777777" w:rsidTr="00EF00F4">
        <w:trPr>
          <w:trHeight w:val="411"/>
        </w:trPr>
        <w:tc>
          <w:tcPr>
            <w:tcW w:w="4357" w:type="dxa"/>
          </w:tcPr>
          <w:p w14:paraId="2D12BA6C" w14:textId="77777777" w:rsidR="00EF00F4" w:rsidRDefault="00EF00F4" w:rsidP="00B201DC">
            <w:pPr>
              <w:jc w:val="both"/>
            </w:pPr>
            <w:r>
              <w:t>Porter Stemmer</w:t>
            </w:r>
          </w:p>
        </w:tc>
        <w:tc>
          <w:tcPr>
            <w:tcW w:w="4965" w:type="dxa"/>
          </w:tcPr>
          <w:p w14:paraId="428689C4" w14:textId="77777777" w:rsidR="00EF00F4" w:rsidRDefault="00EF00F4" w:rsidP="00B201DC">
            <w:pPr>
              <w:jc w:val="both"/>
            </w:pPr>
            <w:proofErr w:type="spellStart"/>
            <w:r w:rsidRPr="006334CC">
              <w:t>PorterStemmer</w:t>
            </w:r>
            <w:proofErr w:type="spellEnd"/>
            <w:r w:rsidRPr="006334CC">
              <w:t>()</w:t>
            </w:r>
          </w:p>
        </w:tc>
      </w:tr>
    </w:tbl>
    <w:p w14:paraId="14177EDB" w14:textId="77777777" w:rsidR="00EF00F4" w:rsidRDefault="00EF00F4" w:rsidP="00EF00F4">
      <w:pPr>
        <w:keepNext/>
        <w:jc w:val="both"/>
      </w:pPr>
      <w:r>
        <w:rPr>
          <w:noProof/>
        </w:rPr>
        <w:drawing>
          <wp:inline distT="0" distB="0" distL="0" distR="0" wp14:anchorId="55E2F758" wp14:editId="76313281">
            <wp:extent cx="3808929" cy="1709058"/>
            <wp:effectExtent l="0" t="0" r="1270" b="5715"/>
            <wp:docPr id="118" name="Picture 11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descr="Graphical user interface, text, application, email&#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37181" cy="1766604"/>
                    </a:xfrm>
                    <a:prstGeom prst="rect">
                      <a:avLst/>
                    </a:prstGeom>
                    <a:noFill/>
                    <a:ln>
                      <a:noFill/>
                    </a:ln>
                  </pic:spPr>
                </pic:pic>
              </a:graphicData>
            </a:graphic>
          </wp:inline>
        </w:drawing>
      </w:r>
    </w:p>
    <w:p w14:paraId="4D37BF1D" w14:textId="49BCC905" w:rsidR="00C41E9F" w:rsidRDefault="00EF00F4" w:rsidP="00EF00F4">
      <w:pPr>
        <w:pStyle w:val="Caption"/>
        <w:jc w:val="both"/>
      </w:pPr>
      <w:bookmarkStart w:id="42" w:name="_Toc86123023"/>
      <w:r>
        <w:t xml:space="preserve">Figure </w:t>
      </w:r>
      <w:r w:rsidR="00130A9D">
        <w:fldChar w:fldCharType="begin"/>
      </w:r>
      <w:r w:rsidR="00130A9D">
        <w:instrText xml:space="preserve"> SEQ Figure \* ARABIC </w:instrText>
      </w:r>
      <w:r w:rsidR="00130A9D">
        <w:fldChar w:fldCharType="separate"/>
      </w:r>
      <w:r w:rsidR="00E703C5">
        <w:rPr>
          <w:noProof/>
        </w:rPr>
        <w:t>12</w:t>
      </w:r>
      <w:r w:rsidR="00130A9D">
        <w:rPr>
          <w:noProof/>
        </w:rPr>
        <w:fldChar w:fldCharType="end"/>
      </w:r>
      <w:r>
        <w:t xml:space="preserve"> Raw data</w:t>
      </w:r>
      <w:bookmarkEnd w:id="42"/>
    </w:p>
    <w:p w14:paraId="2F2D1E8B" w14:textId="77777777" w:rsidR="00EF00F4" w:rsidRDefault="00EF00F4" w:rsidP="003D7131">
      <w:pPr>
        <w:jc w:val="both"/>
      </w:pPr>
    </w:p>
    <w:p w14:paraId="317E749E" w14:textId="77777777" w:rsidR="00EF00F4" w:rsidRDefault="00EF00F4" w:rsidP="003D7131">
      <w:pPr>
        <w:jc w:val="both"/>
      </w:pPr>
    </w:p>
    <w:p w14:paraId="543C21F0" w14:textId="77777777" w:rsidR="008155BE" w:rsidRDefault="005A48F1" w:rsidP="008155BE">
      <w:pPr>
        <w:keepNext/>
        <w:jc w:val="both"/>
      </w:pPr>
      <w:r>
        <w:rPr>
          <w:noProof/>
        </w:rPr>
        <w:drawing>
          <wp:inline distT="0" distB="0" distL="0" distR="0" wp14:anchorId="3181693D" wp14:editId="380F3052">
            <wp:extent cx="5731510" cy="498221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31510" cy="4982210"/>
                    </a:xfrm>
                    <a:prstGeom prst="rect">
                      <a:avLst/>
                    </a:prstGeom>
                    <a:noFill/>
                    <a:ln>
                      <a:noFill/>
                    </a:ln>
                  </pic:spPr>
                </pic:pic>
              </a:graphicData>
            </a:graphic>
          </wp:inline>
        </w:drawing>
      </w:r>
    </w:p>
    <w:p w14:paraId="23FC6AB0" w14:textId="1E07A1DC" w:rsidR="004D2C54" w:rsidRDefault="008155BE" w:rsidP="008155BE">
      <w:pPr>
        <w:pStyle w:val="Caption"/>
        <w:jc w:val="both"/>
      </w:pPr>
      <w:bookmarkStart w:id="43" w:name="_Toc79475147"/>
      <w:bookmarkStart w:id="44" w:name="_Toc86123024"/>
      <w:r>
        <w:t xml:space="preserve">Figure </w:t>
      </w:r>
      <w:fldSimple w:instr=" SEQ Figure \* ARABIC ">
        <w:r w:rsidR="00E703C5">
          <w:rPr>
            <w:noProof/>
          </w:rPr>
          <w:t>13</w:t>
        </w:r>
      </w:fldSimple>
      <w:r>
        <w:t xml:space="preserve"> </w:t>
      </w:r>
      <w:r w:rsidRPr="001E3C68">
        <w:t>code for Pre-processing</w:t>
      </w:r>
      <w:r>
        <w:t>.</w:t>
      </w:r>
      <w:bookmarkEnd w:id="43"/>
      <w:bookmarkEnd w:id="44"/>
    </w:p>
    <w:p w14:paraId="7BD038C8" w14:textId="6FC35EA0" w:rsidR="004D2C54" w:rsidRDefault="00EF00F4" w:rsidP="00783714">
      <w:pPr>
        <w:jc w:val="both"/>
      </w:pPr>
      <w:r>
        <w:t xml:space="preserve">The data cleaning techniques are applied to the raw data by </w:t>
      </w:r>
      <w:r w:rsidR="00E03371">
        <w:t>function call “</w:t>
      </w:r>
      <w:proofErr w:type="spellStart"/>
      <w:r w:rsidR="00E03371">
        <w:t>preprocess_data</w:t>
      </w:r>
      <w:proofErr w:type="spellEnd"/>
      <w:r w:rsidR="00E03371">
        <w:t xml:space="preserve">(document list)”. In </w:t>
      </w:r>
      <w:proofErr w:type="spellStart"/>
      <w:r w:rsidR="00E03371">
        <w:t>preprocess_data</w:t>
      </w:r>
      <w:proofErr w:type="spellEnd"/>
      <w:r w:rsidR="00E03371">
        <w:t xml:space="preserve"> function, first the raw text is converted into tokens by using RegexpTokenizer() method. Then the stop words like a, </w:t>
      </w:r>
      <w:r w:rsidR="00783714">
        <w:t>and</w:t>
      </w:r>
      <w:r w:rsidR="00E03371">
        <w:t xml:space="preserve"> the etc are removed by using </w:t>
      </w:r>
      <w:proofErr w:type="spellStart"/>
      <w:r w:rsidR="00E03371">
        <w:t>stopwords.words</w:t>
      </w:r>
      <w:proofErr w:type="spellEnd"/>
      <w:r w:rsidR="00E03371">
        <w:t xml:space="preserve">(‘English’) function. Then the potter stemmer is used to </w:t>
      </w:r>
      <w:r w:rsidR="00783714" w:rsidRPr="00675A9D">
        <w:t>remov</w:t>
      </w:r>
      <w:r w:rsidR="00783714">
        <w:t>e</w:t>
      </w:r>
      <w:r w:rsidR="00783714" w:rsidRPr="00675A9D">
        <w:t xml:space="preserve"> frequent morphological and inflexional endings</w:t>
      </w:r>
      <w:r w:rsidR="00783714">
        <w:t xml:space="preserve"> </w:t>
      </w:r>
      <w:r w:rsidR="00783714" w:rsidRPr="00675A9D">
        <w:t>from English words</w:t>
      </w:r>
      <w:r w:rsidR="00783714">
        <w:t xml:space="preserve">. Ex: (play, playing) </w:t>
      </w:r>
      <w:r w:rsidR="00783714">
        <w:sym w:font="Wingdings" w:char="F0E0"/>
      </w:r>
      <w:r w:rsidR="00783714">
        <w:t xml:space="preserve"> play</w:t>
      </w:r>
    </w:p>
    <w:p w14:paraId="1168455E" w14:textId="6839D1A1" w:rsidR="004D2C54" w:rsidRDefault="004D2C54" w:rsidP="004D2C54"/>
    <w:p w14:paraId="0D2C0D52" w14:textId="6E07B19E" w:rsidR="004D2C54" w:rsidRDefault="004D2C54" w:rsidP="004D2C54"/>
    <w:p w14:paraId="3835E865" w14:textId="0721370C" w:rsidR="004D2C54" w:rsidRDefault="004D2C54" w:rsidP="004D2C54"/>
    <w:p w14:paraId="20497E5C" w14:textId="3E814F56" w:rsidR="004D2C54" w:rsidRDefault="004D2C54" w:rsidP="004D2C54"/>
    <w:p w14:paraId="01CD6DC3" w14:textId="643106C7" w:rsidR="004D2C54" w:rsidRDefault="004D2C54" w:rsidP="004D2C54"/>
    <w:p w14:paraId="47DDF3E8" w14:textId="77777777" w:rsidR="004D2C54" w:rsidRDefault="004D2C54" w:rsidP="004D2C54"/>
    <w:p w14:paraId="1A053BC2" w14:textId="6E7112EA" w:rsidR="004D2C54" w:rsidRDefault="004D2C54" w:rsidP="004D2C54"/>
    <w:p w14:paraId="02EF97D8" w14:textId="29068066" w:rsidR="008155BE" w:rsidRDefault="008155BE" w:rsidP="004D2C54"/>
    <w:p w14:paraId="5B3D7D21" w14:textId="77777777" w:rsidR="00EF00F4" w:rsidRPr="004D2C54" w:rsidRDefault="00EF00F4" w:rsidP="004D2C54"/>
    <w:p w14:paraId="7C3DA6B2" w14:textId="407A9254" w:rsidR="004D2C54" w:rsidRDefault="00EC524F" w:rsidP="00C472F9">
      <w:pPr>
        <w:pStyle w:val="Heading2"/>
      </w:pPr>
      <w:bookmarkStart w:id="45" w:name="_Toc86205682"/>
      <w:r>
        <w:t xml:space="preserve">4.3 </w:t>
      </w:r>
      <w:r w:rsidR="00761A2D">
        <w:t>Latent Semantic Analysis(LSA)</w:t>
      </w:r>
      <w:bookmarkEnd w:id="45"/>
    </w:p>
    <w:p w14:paraId="3F8D8A99" w14:textId="77777777" w:rsidR="00783714" w:rsidRPr="00783714" w:rsidRDefault="00783714" w:rsidP="00783714"/>
    <w:p w14:paraId="78CFCE6C" w14:textId="340AE23B" w:rsidR="00585792" w:rsidRDefault="001F1782" w:rsidP="00585792">
      <w:r>
        <w:t xml:space="preserve">Preparing corpus </w:t>
      </w:r>
      <w:r w:rsidR="00CC1E9E">
        <w:t>by</w:t>
      </w:r>
      <w:r w:rsidR="00A939E7">
        <w:t xml:space="preserve"> creating the term dictionary for corpus and</w:t>
      </w:r>
      <w:r w:rsidR="00CC1E9E">
        <w:t xml:space="preserve"> g</w:t>
      </w:r>
      <w:r w:rsidR="00F817CE">
        <w:t>enerating document term matrix</w:t>
      </w:r>
      <w:r w:rsidR="00A939E7">
        <w:t xml:space="preserve"> </w:t>
      </w:r>
      <w:r w:rsidR="00223DDD">
        <w:t xml:space="preserve">to </w:t>
      </w:r>
      <w:r w:rsidR="000560FC">
        <w:t>perform</w:t>
      </w:r>
      <w:r w:rsidR="00585792">
        <w:t xml:space="preserve"> LSA using Latent Semantic </w:t>
      </w:r>
      <w:r w:rsidR="00F817CE">
        <w:t>Indexing</w:t>
      </w:r>
      <w:r w:rsidR="00585792">
        <w:t xml:space="preserve"> </w:t>
      </w:r>
      <w:r w:rsidR="00C02652">
        <w:t>model</w:t>
      </w:r>
      <w:r w:rsidR="0003439D">
        <w:t>(</w:t>
      </w:r>
      <w:proofErr w:type="spellStart"/>
      <w:r w:rsidR="00F817CE">
        <w:t>lsimodel</w:t>
      </w:r>
      <w:proofErr w:type="spellEnd"/>
      <w:r w:rsidR="0003439D">
        <w:t>)</w:t>
      </w:r>
      <w:r w:rsidR="00F817CE">
        <w:t xml:space="preserve"> </w:t>
      </w:r>
      <w:r w:rsidR="00C02652">
        <w:t xml:space="preserve"> from python </w:t>
      </w:r>
      <w:r w:rsidR="0003439D">
        <w:t>“</w:t>
      </w:r>
      <w:proofErr w:type="spellStart"/>
      <w:r w:rsidR="00C02652">
        <w:t>genism</w:t>
      </w:r>
      <w:r w:rsidR="0003439D">
        <w:t>.models</w:t>
      </w:r>
      <w:proofErr w:type="spellEnd"/>
      <w:r w:rsidR="0003439D">
        <w:t>” library</w:t>
      </w:r>
      <w:r w:rsidR="00F817CE">
        <w:t>.</w:t>
      </w:r>
      <w:r w:rsidR="004D2C54">
        <w:t xml:space="preserve"> And then generating the top 5 words from the corpus.</w:t>
      </w:r>
    </w:p>
    <w:p w14:paraId="2095B253" w14:textId="5E1CF7CA" w:rsidR="00783714" w:rsidRDefault="00783714" w:rsidP="00585792">
      <w:r>
        <w:t>LSA model:</w:t>
      </w:r>
    </w:p>
    <w:p w14:paraId="39EA5180" w14:textId="77777777" w:rsidR="00783714" w:rsidRPr="00783714" w:rsidRDefault="00783714" w:rsidP="007837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404040"/>
          <w:sz w:val="18"/>
          <w:szCs w:val="18"/>
          <w:lang w:eastAsia="en-GB"/>
        </w:rPr>
      </w:pPr>
      <w:r w:rsidRPr="00783714">
        <w:rPr>
          <w:rFonts w:ascii="inherit" w:eastAsia="Times New Roman" w:hAnsi="inherit" w:cs="Courier New"/>
          <w:b/>
          <w:bCs/>
          <w:color w:val="007020"/>
          <w:sz w:val="18"/>
          <w:szCs w:val="18"/>
          <w:bdr w:val="none" w:sz="0" w:space="0" w:color="auto" w:frame="1"/>
          <w:lang w:eastAsia="en-GB"/>
        </w:rPr>
        <w:t>from</w:t>
      </w:r>
      <w:r w:rsidRPr="00783714">
        <w:rPr>
          <w:rFonts w:ascii="Consolas" w:eastAsia="Times New Roman" w:hAnsi="Consolas" w:cs="Courier New"/>
          <w:color w:val="404040"/>
          <w:sz w:val="18"/>
          <w:szCs w:val="18"/>
          <w:lang w:eastAsia="en-GB"/>
        </w:rPr>
        <w:t xml:space="preserve"> </w:t>
      </w:r>
      <w:proofErr w:type="spellStart"/>
      <w:r w:rsidRPr="00783714">
        <w:rPr>
          <w:rFonts w:ascii="inherit" w:eastAsia="Times New Roman" w:hAnsi="inherit" w:cs="Courier New"/>
          <w:b/>
          <w:bCs/>
          <w:color w:val="0E84B5"/>
          <w:sz w:val="18"/>
          <w:szCs w:val="18"/>
          <w:bdr w:val="none" w:sz="0" w:space="0" w:color="auto" w:frame="1"/>
          <w:lang w:eastAsia="en-GB"/>
        </w:rPr>
        <w:t>gensim.models</w:t>
      </w:r>
      <w:proofErr w:type="spellEnd"/>
      <w:r w:rsidRPr="00783714">
        <w:rPr>
          <w:rFonts w:ascii="Consolas" w:eastAsia="Times New Roman" w:hAnsi="Consolas" w:cs="Courier New"/>
          <w:color w:val="404040"/>
          <w:sz w:val="18"/>
          <w:szCs w:val="18"/>
          <w:lang w:eastAsia="en-GB"/>
        </w:rPr>
        <w:t xml:space="preserve"> </w:t>
      </w:r>
      <w:r w:rsidRPr="00783714">
        <w:rPr>
          <w:rFonts w:ascii="inherit" w:eastAsia="Times New Roman" w:hAnsi="inherit" w:cs="Courier New"/>
          <w:b/>
          <w:bCs/>
          <w:color w:val="007020"/>
          <w:sz w:val="18"/>
          <w:szCs w:val="18"/>
          <w:bdr w:val="none" w:sz="0" w:space="0" w:color="auto" w:frame="1"/>
          <w:lang w:eastAsia="en-GB"/>
        </w:rPr>
        <w:t>import</w:t>
      </w:r>
      <w:r w:rsidRPr="00783714">
        <w:rPr>
          <w:rFonts w:ascii="Consolas" w:eastAsia="Times New Roman" w:hAnsi="Consolas" w:cs="Courier New"/>
          <w:color w:val="404040"/>
          <w:sz w:val="18"/>
          <w:szCs w:val="18"/>
          <w:lang w:eastAsia="en-GB"/>
        </w:rPr>
        <w:t xml:space="preserve"> </w:t>
      </w:r>
      <w:proofErr w:type="spellStart"/>
      <w:r w:rsidRPr="00783714">
        <w:rPr>
          <w:rFonts w:ascii="Consolas" w:eastAsia="Times New Roman" w:hAnsi="Consolas" w:cs="Courier New"/>
          <w:color w:val="404040"/>
          <w:sz w:val="18"/>
          <w:szCs w:val="18"/>
          <w:bdr w:val="none" w:sz="0" w:space="0" w:color="auto" w:frame="1"/>
          <w:lang w:eastAsia="en-GB"/>
        </w:rPr>
        <w:t>LsiModel</w:t>
      </w:r>
      <w:proofErr w:type="spellEnd"/>
    </w:p>
    <w:p w14:paraId="185AE145" w14:textId="421EE6A5" w:rsidR="00783714" w:rsidRPr="00783714" w:rsidRDefault="00783714" w:rsidP="007837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404040"/>
          <w:sz w:val="18"/>
          <w:szCs w:val="18"/>
          <w:lang w:eastAsia="en-GB"/>
        </w:rPr>
      </w:pPr>
      <w:r w:rsidRPr="00783714">
        <w:rPr>
          <w:rFonts w:ascii="Consolas" w:eastAsia="Times New Roman" w:hAnsi="Consolas" w:cs="Courier New"/>
          <w:color w:val="404040"/>
          <w:sz w:val="18"/>
          <w:szCs w:val="18"/>
          <w:bdr w:val="none" w:sz="0" w:space="0" w:color="auto" w:frame="1"/>
          <w:lang w:eastAsia="en-GB"/>
        </w:rPr>
        <w:t>model</w:t>
      </w:r>
      <w:r w:rsidRPr="00783714">
        <w:rPr>
          <w:rFonts w:ascii="Consolas" w:eastAsia="Times New Roman" w:hAnsi="Consolas" w:cs="Courier New"/>
          <w:color w:val="404040"/>
          <w:sz w:val="18"/>
          <w:szCs w:val="18"/>
          <w:lang w:eastAsia="en-GB"/>
        </w:rPr>
        <w:t xml:space="preserve"> </w:t>
      </w:r>
      <w:r w:rsidRPr="00783714">
        <w:rPr>
          <w:rFonts w:ascii="Consolas" w:eastAsia="Times New Roman" w:hAnsi="Consolas" w:cs="Courier New"/>
          <w:color w:val="666666"/>
          <w:sz w:val="18"/>
          <w:szCs w:val="18"/>
          <w:bdr w:val="none" w:sz="0" w:space="0" w:color="auto" w:frame="1"/>
          <w:lang w:eastAsia="en-GB"/>
        </w:rPr>
        <w:t>=</w:t>
      </w:r>
      <w:r w:rsidRPr="00783714">
        <w:rPr>
          <w:rFonts w:ascii="Consolas" w:eastAsia="Times New Roman" w:hAnsi="Consolas" w:cs="Courier New"/>
          <w:color w:val="404040"/>
          <w:sz w:val="18"/>
          <w:szCs w:val="18"/>
          <w:lang w:eastAsia="en-GB"/>
        </w:rPr>
        <w:t xml:space="preserve"> </w:t>
      </w:r>
      <w:proofErr w:type="spellStart"/>
      <w:r w:rsidRPr="00783714">
        <w:rPr>
          <w:rFonts w:ascii="Consolas" w:eastAsia="Times New Roman" w:hAnsi="Consolas" w:cs="Courier New"/>
          <w:color w:val="404040"/>
          <w:sz w:val="18"/>
          <w:szCs w:val="18"/>
          <w:bdr w:val="none" w:sz="0" w:space="0" w:color="auto" w:frame="1"/>
          <w:lang w:eastAsia="en-GB"/>
        </w:rPr>
        <w:t>LsiModel</w:t>
      </w:r>
      <w:proofErr w:type="spellEnd"/>
      <w:r w:rsidRPr="00783714">
        <w:rPr>
          <w:rFonts w:ascii="Consolas" w:eastAsia="Times New Roman" w:hAnsi="Consolas" w:cs="Courier New"/>
          <w:color w:val="404040"/>
          <w:sz w:val="18"/>
          <w:szCs w:val="18"/>
          <w:bdr w:val="none" w:sz="0" w:space="0" w:color="auto" w:frame="1"/>
          <w:lang w:eastAsia="en-GB"/>
        </w:rPr>
        <w:t>(</w:t>
      </w:r>
      <w:proofErr w:type="spellStart"/>
      <w:r w:rsidRPr="00783714">
        <w:rPr>
          <w:rFonts w:ascii="Consolas" w:eastAsia="Times New Roman" w:hAnsi="Consolas" w:cs="Courier New"/>
          <w:color w:val="404040"/>
          <w:sz w:val="18"/>
          <w:szCs w:val="18"/>
          <w:bdr w:val="none" w:sz="0" w:space="0" w:color="auto" w:frame="1"/>
          <w:lang w:eastAsia="en-GB"/>
        </w:rPr>
        <w:t>common_corpus</w:t>
      </w:r>
      <w:proofErr w:type="spellEnd"/>
      <w:r w:rsidRPr="00783714">
        <w:rPr>
          <w:rFonts w:ascii="Consolas" w:eastAsia="Times New Roman" w:hAnsi="Consolas" w:cs="Courier New"/>
          <w:color w:val="404040"/>
          <w:sz w:val="18"/>
          <w:szCs w:val="18"/>
          <w:bdr w:val="none" w:sz="0" w:space="0" w:color="auto" w:frame="1"/>
          <w:lang w:eastAsia="en-GB"/>
        </w:rPr>
        <w:t>,</w:t>
      </w:r>
      <w:r w:rsidRPr="00783714">
        <w:rPr>
          <w:rFonts w:ascii="Consolas" w:eastAsia="Times New Roman" w:hAnsi="Consolas" w:cs="Courier New"/>
          <w:color w:val="404040"/>
          <w:sz w:val="18"/>
          <w:szCs w:val="18"/>
          <w:lang w:eastAsia="en-GB"/>
        </w:rPr>
        <w:t xml:space="preserve"> </w:t>
      </w:r>
      <w:r w:rsidRPr="00783714">
        <w:rPr>
          <w:rFonts w:ascii="Consolas" w:eastAsia="Times New Roman" w:hAnsi="Consolas" w:cs="Courier New"/>
          <w:color w:val="404040"/>
          <w:sz w:val="18"/>
          <w:szCs w:val="18"/>
          <w:bdr w:val="none" w:sz="0" w:space="0" w:color="auto" w:frame="1"/>
          <w:lang w:eastAsia="en-GB"/>
        </w:rPr>
        <w:t>id2word</w:t>
      </w:r>
      <w:r w:rsidRPr="00783714">
        <w:rPr>
          <w:rFonts w:ascii="Consolas" w:eastAsia="Times New Roman" w:hAnsi="Consolas" w:cs="Courier New"/>
          <w:color w:val="666666"/>
          <w:sz w:val="18"/>
          <w:szCs w:val="18"/>
          <w:bdr w:val="none" w:sz="0" w:space="0" w:color="auto" w:frame="1"/>
          <w:lang w:eastAsia="en-GB"/>
        </w:rPr>
        <w:t>=</w:t>
      </w:r>
      <w:proofErr w:type="spellStart"/>
      <w:r w:rsidRPr="00783714">
        <w:rPr>
          <w:rFonts w:ascii="Consolas" w:eastAsia="Times New Roman" w:hAnsi="Consolas" w:cs="Courier New"/>
          <w:color w:val="404040"/>
          <w:sz w:val="18"/>
          <w:szCs w:val="18"/>
          <w:bdr w:val="none" w:sz="0" w:space="0" w:color="auto" w:frame="1"/>
          <w:lang w:eastAsia="en-GB"/>
        </w:rPr>
        <w:t>common_dictionary</w:t>
      </w:r>
      <w:proofErr w:type="spellEnd"/>
      <w:r w:rsidRPr="00783714">
        <w:rPr>
          <w:rFonts w:ascii="Consolas" w:eastAsia="Times New Roman" w:hAnsi="Consolas" w:cs="Courier New"/>
          <w:color w:val="404040"/>
          <w:sz w:val="18"/>
          <w:szCs w:val="18"/>
          <w:bdr w:val="none" w:sz="0" w:space="0" w:color="auto" w:frame="1"/>
          <w:lang w:eastAsia="en-GB"/>
        </w:rPr>
        <w:t>)</w:t>
      </w:r>
    </w:p>
    <w:p w14:paraId="00D3DC48" w14:textId="77777777" w:rsidR="00EF00F4" w:rsidRDefault="00EF00F4" w:rsidP="00585792"/>
    <w:p w14:paraId="17E3161E" w14:textId="77777777" w:rsidR="00E3441B" w:rsidRDefault="00EC556C" w:rsidP="00E3441B">
      <w:pPr>
        <w:keepNext/>
      </w:pPr>
      <w:r>
        <w:rPr>
          <w:noProof/>
        </w:rPr>
        <w:drawing>
          <wp:inline distT="0" distB="0" distL="0" distR="0" wp14:anchorId="77C8E28F" wp14:editId="376B30B0">
            <wp:extent cx="5731510" cy="394144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1510" cy="3941445"/>
                    </a:xfrm>
                    <a:prstGeom prst="rect">
                      <a:avLst/>
                    </a:prstGeom>
                    <a:noFill/>
                    <a:ln>
                      <a:noFill/>
                    </a:ln>
                  </pic:spPr>
                </pic:pic>
              </a:graphicData>
            </a:graphic>
          </wp:inline>
        </w:drawing>
      </w:r>
    </w:p>
    <w:p w14:paraId="2CE342D0" w14:textId="4EB64444" w:rsidR="00EC556C" w:rsidRDefault="00E3441B" w:rsidP="00E3441B">
      <w:pPr>
        <w:pStyle w:val="Caption"/>
      </w:pPr>
      <w:bookmarkStart w:id="46" w:name="_Toc79475148"/>
      <w:bookmarkStart w:id="47" w:name="_Toc86123025"/>
      <w:r>
        <w:t xml:space="preserve">Figure </w:t>
      </w:r>
      <w:fldSimple w:instr=" SEQ Figure \* ARABIC ">
        <w:r w:rsidR="00E703C5">
          <w:rPr>
            <w:noProof/>
          </w:rPr>
          <w:t>14</w:t>
        </w:r>
      </w:fldSimple>
      <w:r>
        <w:t xml:space="preserve"> </w:t>
      </w:r>
      <w:r w:rsidRPr="00BC4EE5">
        <w:t>Code for modelling LSA and generating top 5 words at article level from “covid-science-large.txt” dataset.</w:t>
      </w:r>
      <w:bookmarkEnd w:id="46"/>
      <w:bookmarkEnd w:id="47"/>
    </w:p>
    <w:p w14:paraId="1D219E86" w14:textId="129CFD2D" w:rsidR="00783714" w:rsidRDefault="00783714" w:rsidP="00783714">
      <w:r>
        <w:t xml:space="preserve">The first step of </w:t>
      </w:r>
      <w:r w:rsidR="00761A2D">
        <w:t>LSA</w:t>
      </w:r>
      <w:r>
        <w:t xml:space="preserve"> is to convert </w:t>
      </w:r>
      <w:r w:rsidR="00761A2D">
        <w:t>raw data into document term matrix. Here the data is converted to document term matrix by using “</w:t>
      </w:r>
      <w:proofErr w:type="spellStart"/>
      <w:r w:rsidR="00761A2D">
        <w:t>prepare_corpus</w:t>
      </w:r>
      <w:proofErr w:type="spellEnd"/>
      <w:r w:rsidR="00761A2D">
        <w:t>(</w:t>
      </w:r>
      <w:proofErr w:type="spellStart"/>
      <w:r w:rsidR="00761A2D">
        <w:t>doc_clean</w:t>
      </w:r>
      <w:proofErr w:type="spellEnd"/>
      <w:r w:rsidR="00761A2D">
        <w:t>)” function. Then in order to use LSA, the LSA model is created using “</w:t>
      </w:r>
      <w:proofErr w:type="spellStart"/>
      <w:r w:rsidR="00761A2D">
        <w:t>create_gensim_lsa_model</w:t>
      </w:r>
      <w:proofErr w:type="spellEnd"/>
      <w:r w:rsidR="00761A2D">
        <w:t>(</w:t>
      </w:r>
      <w:proofErr w:type="spellStart"/>
      <w:r w:rsidR="00761A2D">
        <w:t>doc_clean</w:t>
      </w:r>
      <w:proofErr w:type="spellEnd"/>
      <w:r w:rsidR="00761A2D">
        <w:t xml:space="preserve">, </w:t>
      </w:r>
      <w:proofErr w:type="spellStart"/>
      <w:r w:rsidR="00761A2D">
        <w:t>number_of_topics</w:t>
      </w:r>
      <w:proofErr w:type="spellEnd"/>
      <w:r w:rsidR="00761A2D">
        <w:t xml:space="preserve">, words )”. The number of topics parameter is for requesting LSA model to </w:t>
      </w:r>
      <w:r w:rsidR="002E2BEA">
        <w:t>divide the text/words into topics.</w:t>
      </w:r>
    </w:p>
    <w:p w14:paraId="2BA96C0F" w14:textId="77777777" w:rsidR="002E2BEA" w:rsidRPr="00783714" w:rsidRDefault="002E2BEA" w:rsidP="00783714"/>
    <w:p w14:paraId="14232D33" w14:textId="77777777" w:rsidR="00E3441B" w:rsidRDefault="00684A14" w:rsidP="00E3441B">
      <w:pPr>
        <w:keepNext/>
      </w:pPr>
      <w:r>
        <w:rPr>
          <w:noProof/>
        </w:rPr>
        <w:lastRenderedPageBreak/>
        <w:drawing>
          <wp:inline distT="0" distB="0" distL="0" distR="0" wp14:anchorId="267BC167" wp14:editId="2E244479">
            <wp:extent cx="5731510" cy="149098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31510" cy="1490980"/>
                    </a:xfrm>
                    <a:prstGeom prst="rect">
                      <a:avLst/>
                    </a:prstGeom>
                    <a:noFill/>
                    <a:ln>
                      <a:noFill/>
                    </a:ln>
                  </pic:spPr>
                </pic:pic>
              </a:graphicData>
            </a:graphic>
          </wp:inline>
        </w:drawing>
      </w:r>
    </w:p>
    <w:p w14:paraId="3CA1C7C0" w14:textId="44FA0E03" w:rsidR="00684A14" w:rsidRDefault="00E3441B" w:rsidP="00E3441B">
      <w:pPr>
        <w:pStyle w:val="Caption"/>
      </w:pPr>
      <w:bookmarkStart w:id="48" w:name="_Toc79475149"/>
      <w:bookmarkStart w:id="49" w:name="_Toc86123026"/>
      <w:r>
        <w:t xml:space="preserve">Figure </w:t>
      </w:r>
      <w:fldSimple w:instr=" SEQ Figure \* ARABIC ">
        <w:r w:rsidR="00E703C5">
          <w:rPr>
            <w:noProof/>
          </w:rPr>
          <w:t>15</w:t>
        </w:r>
      </w:fldSimple>
      <w:r>
        <w:t xml:space="preserve"> </w:t>
      </w:r>
      <w:r w:rsidRPr="00DA5658">
        <w:t>Code for modelling LSA and generating top 5 words at article level from “covid-psychology-large.txt” dataset.</w:t>
      </w:r>
      <w:bookmarkEnd w:id="48"/>
      <w:bookmarkEnd w:id="49"/>
    </w:p>
    <w:p w14:paraId="5C75D8E7" w14:textId="77777777" w:rsidR="00E3441B" w:rsidRDefault="007718B6" w:rsidP="00E3441B">
      <w:pPr>
        <w:keepNext/>
      </w:pPr>
      <w:r>
        <w:rPr>
          <w:noProof/>
        </w:rPr>
        <w:drawing>
          <wp:inline distT="0" distB="0" distL="0" distR="0" wp14:anchorId="3C432BB3" wp14:editId="6372F038">
            <wp:extent cx="5731510" cy="14033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31510" cy="1403350"/>
                    </a:xfrm>
                    <a:prstGeom prst="rect">
                      <a:avLst/>
                    </a:prstGeom>
                    <a:noFill/>
                    <a:ln>
                      <a:noFill/>
                    </a:ln>
                  </pic:spPr>
                </pic:pic>
              </a:graphicData>
            </a:graphic>
          </wp:inline>
        </w:drawing>
      </w:r>
    </w:p>
    <w:p w14:paraId="11D82619" w14:textId="04B3F291" w:rsidR="00372A30" w:rsidRDefault="00E3441B" w:rsidP="00E3441B">
      <w:pPr>
        <w:pStyle w:val="Caption"/>
      </w:pPr>
      <w:bookmarkStart w:id="50" w:name="_Toc79475150"/>
      <w:bookmarkStart w:id="51" w:name="_Toc86123027"/>
      <w:r>
        <w:t xml:space="preserve">Figure </w:t>
      </w:r>
      <w:fldSimple w:instr=" SEQ Figure \* ARABIC ">
        <w:r w:rsidR="00E703C5">
          <w:rPr>
            <w:noProof/>
          </w:rPr>
          <w:t>16</w:t>
        </w:r>
      </w:fldSimple>
      <w:r>
        <w:t xml:space="preserve"> </w:t>
      </w:r>
      <w:r w:rsidRPr="00F14D0D">
        <w:t>Code for modelling LSA and generating top 5 words at 2-3 paragraph-level from “covid-science-large.txt” dataset.</w:t>
      </w:r>
      <w:bookmarkEnd w:id="50"/>
      <w:bookmarkEnd w:id="51"/>
    </w:p>
    <w:p w14:paraId="592C9B1C" w14:textId="77777777" w:rsidR="00372A30" w:rsidRPr="00372A30" w:rsidRDefault="00372A30" w:rsidP="00372A30"/>
    <w:p w14:paraId="3D9A3545" w14:textId="77777777" w:rsidR="00E3441B" w:rsidRDefault="00372A30" w:rsidP="00E3441B">
      <w:pPr>
        <w:keepNext/>
      </w:pPr>
      <w:r>
        <w:rPr>
          <w:noProof/>
        </w:rPr>
        <w:drawing>
          <wp:inline distT="0" distB="0" distL="0" distR="0" wp14:anchorId="77D4F0B2" wp14:editId="5BF5D322">
            <wp:extent cx="5731510" cy="139001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31510" cy="1390015"/>
                    </a:xfrm>
                    <a:prstGeom prst="rect">
                      <a:avLst/>
                    </a:prstGeom>
                    <a:noFill/>
                    <a:ln>
                      <a:noFill/>
                    </a:ln>
                  </pic:spPr>
                </pic:pic>
              </a:graphicData>
            </a:graphic>
          </wp:inline>
        </w:drawing>
      </w:r>
    </w:p>
    <w:p w14:paraId="34689AE1" w14:textId="025A6EC8" w:rsidR="00372A30" w:rsidRDefault="00E3441B" w:rsidP="00E3441B">
      <w:pPr>
        <w:pStyle w:val="Caption"/>
      </w:pPr>
      <w:bookmarkStart w:id="52" w:name="_Toc79475151"/>
      <w:bookmarkStart w:id="53" w:name="_Toc86123028"/>
      <w:r>
        <w:t xml:space="preserve">Figure </w:t>
      </w:r>
      <w:fldSimple w:instr=" SEQ Figure \* ARABIC ">
        <w:r w:rsidR="00E703C5">
          <w:rPr>
            <w:noProof/>
          </w:rPr>
          <w:t>17</w:t>
        </w:r>
      </w:fldSimple>
      <w:r>
        <w:t xml:space="preserve"> </w:t>
      </w:r>
      <w:r w:rsidRPr="00CD35D5">
        <w:t>Code for modelling LSA and generating top 5 words at 2-3 paragraph-level from “covid-psychology-large.txt”</w:t>
      </w:r>
      <w:bookmarkEnd w:id="52"/>
      <w:bookmarkEnd w:id="53"/>
      <w:r w:rsidRPr="00CD35D5">
        <w:t xml:space="preserve"> </w:t>
      </w:r>
    </w:p>
    <w:p w14:paraId="435DFACE" w14:textId="076B8356" w:rsidR="006F436E" w:rsidRDefault="006F436E" w:rsidP="006F436E"/>
    <w:p w14:paraId="5F6A0466" w14:textId="77777777" w:rsidR="00E3441B" w:rsidRDefault="008544D5" w:rsidP="00E3441B">
      <w:pPr>
        <w:keepNext/>
      </w:pPr>
      <w:r>
        <w:rPr>
          <w:noProof/>
        </w:rPr>
        <w:drawing>
          <wp:inline distT="0" distB="0" distL="0" distR="0" wp14:anchorId="5C54BA6A" wp14:editId="71AF3E9B">
            <wp:extent cx="5730182" cy="1360443"/>
            <wp:effectExtent l="0" t="0" r="444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54465" cy="1366208"/>
                    </a:xfrm>
                    <a:prstGeom prst="rect">
                      <a:avLst/>
                    </a:prstGeom>
                    <a:noFill/>
                    <a:ln>
                      <a:noFill/>
                    </a:ln>
                  </pic:spPr>
                </pic:pic>
              </a:graphicData>
            </a:graphic>
          </wp:inline>
        </w:drawing>
      </w:r>
    </w:p>
    <w:p w14:paraId="2210A979" w14:textId="4FF4A821" w:rsidR="008813F3" w:rsidRDefault="00E3441B" w:rsidP="00E3441B">
      <w:pPr>
        <w:pStyle w:val="Caption"/>
      </w:pPr>
      <w:bookmarkStart w:id="54" w:name="_Toc79475152"/>
      <w:bookmarkStart w:id="55" w:name="_Toc86123029"/>
      <w:r>
        <w:t xml:space="preserve">Figure </w:t>
      </w:r>
      <w:fldSimple w:instr=" SEQ Figure \* ARABIC ">
        <w:r w:rsidR="00E703C5">
          <w:rPr>
            <w:noProof/>
          </w:rPr>
          <w:t>18</w:t>
        </w:r>
      </w:fldSimple>
      <w:r>
        <w:t xml:space="preserve"> </w:t>
      </w:r>
      <w:r w:rsidRPr="00202754">
        <w:t>Code for modelling LSA and generating top 5 words at paragraph-level(all paragraphs) from “covid-science-large.txt” dataset.</w:t>
      </w:r>
      <w:bookmarkEnd w:id="54"/>
      <w:bookmarkEnd w:id="55"/>
    </w:p>
    <w:p w14:paraId="3FF70EE9" w14:textId="44260FFD" w:rsidR="007E265B" w:rsidRDefault="007E265B" w:rsidP="007E265B"/>
    <w:p w14:paraId="03402392" w14:textId="4EA15687" w:rsidR="004041B4" w:rsidRDefault="004041B4" w:rsidP="007E265B"/>
    <w:p w14:paraId="1E81659E" w14:textId="65243071" w:rsidR="004041B4" w:rsidRDefault="004041B4" w:rsidP="007E265B"/>
    <w:p w14:paraId="420E9766" w14:textId="77777777" w:rsidR="004041B4" w:rsidRDefault="004041B4" w:rsidP="004041B4">
      <w:pPr>
        <w:keepNext/>
      </w:pPr>
      <w:r>
        <w:rPr>
          <w:noProof/>
        </w:rPr>
        <w:lastRenderedPageBreak/>
        <w:drawing>
          <wp:inline distT="0" distB="0" distL="0" distR="0" wp14:anchorId="6BDC1D73" wp14:editId="7662B58B">
            <wp:extent cx="5731510" cy="1374775"/>
            <wp:effectExtent l="0" t="0" r="0" b="0"/>
            <wp:docPr id="21" name="Picture 2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Graphical user interface, text, application, email&#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31510" cy="1374775"/>
                    </a:xfrm>
                    <a:prstGeom prst="rect">
                      <a:avLst/>
                    </a:prstGeom>
                    <a:noFill/>
                    <a:ln>
                      <a:noFill/>
                    </a:ln>
                  </pic:spPr>
                </pic:pic>
              </a:graphicData>
            </a:graphic>
          </wp:inline>
        </w:drawing>
      </w:r>
    </w:p>
    <w:p w14:paraId="179173A7" w14:textId="15B7F140" w:rsidR="004041B4" w:rsidRPr="004041B4" w:rsidRDefault="004041B4" w:rsidP="004041B4">
      <w:pPr>
        <w:pStyle w:val="Caption"/>
      </w:pPr>
      <w:bookmarkStart w:id="56" w:name="_Toc79475153"/>
      <w:bookmarkStart w:id="57" w:name="_Toc86123030"/>
      <w:r>
        <w:t xml:space="preserve">Figure </w:t>
      </w:r>
      <w:fldSimple w:instr=" SEQ Figure \* ARABIC ">
        <w:r w:rsidR="00E703C5">
          <w:rPr>
            <w:noProof/>
          </w:rPr>
          <w:t>19</w:t>
        </w:r>
      </w:fldSimple>
      <w:r>
        <w:t xml:space="preserve"> </w:t>
      </w:r>
      <w:r w:rsidRPr="00FE03B3">
        <w:t>Code for modelling LSA and generating top 5 words at paragraph-level(all paragraphs) from “covid-psychology-large.txt” dataset.</w:t>
      </w:r>
      <w:bookmarkEnd w:id="56"/>
      <w:bookmarkEnd w:id="57"/>
    </w:p>
    <w:p w14:paraId="63C1AC1E" w14:textId="566D2F6A" w:rsidR="00FE71F5" w:rsidRDefault="00FE71F5" w:rsidP="00FE71F5">
      <w:pPr>
        <w:rPr>
          <w:b/>
          <w:bCs/>
        </w:rPr>
      </w:pPr>
      <w:r w:rsidRPr="00085A22">
        <w:rPr>
          <w:b/>
          <w:bCs/>
        </w:rPr>
        <w:t>The below table shows the top 5 words and their weights in the document generated by “</w:t>
      </w:r>
      <w:proofErr w:type="spellStart"/>
      <w:r w:rsidRPr="00085A22">
        <w:rPr>
          <w:b/>
          <w:bCs/>
        </w:rPr>
        <w:t>lsimodel</w:t>
      </w:r>
      <w:proofErr w:type="spellEnd"/>
      <w:r w:rsidRPr="00085A22">
        <w:rPr>
          <w:b/>
          <w:bCs/>
        </w:rPr>
        <w:t>”.</w:t>
      </w:r>
    </w:p>
    <w:p w14:paraId="35C0EC7F" w14:textId="453D88B2" w:rsidR="004041B4" w:rsidRDefault="004041B4" w:rsidP="00FE71F5">
      <w:pPr>
        <w:rPr>
          <w:b/>
          <w:bCs/>
        </w:rPr>
      </w:pPr>
    </w:p>
    <w:p w14:paraId="64B1F638" w14:textId="77777777" w:rsidR="004041B4" w:rsidRPr="00085A22" w:rsidRDefault="004041B4" w:rsidP="00FE71F5">
      <w:pPr>
        <w:rPr>
          <w:b/>
          <w:bCs/>
        </w:rPr>
      </w:pPr>
    </w:p>
    <w:p w14:paraId="78B65C28" w14:textId="454228D6" w:rsidR="00AF1A79" w:rsidRDefault="00AF1A79" w:rsidP="004041B4">
      <w:pPr>
        <w:pStyle w:val="Caption"/>
        <w:keepNext/>
        <w:jc w:val="center"/>
      </w:pPr>
      <w:bookmarkStart w:id="58" w:name="_Toc79475185"/>
      <w:bookmarkStart w:id="59" w:name="_Toc86123123"/>
      <w:r>
        <w:t xml:space="preserve">Table </w:t>
      </w:r>
      <w:fldSimple w:instr=" SEQ Table \* ARABIC ">
        <w:r w:rsidR="000538FD">
          <w:rPr>
            <w:noProof/>
          </w:rPr>
          <w:t>1</w:t>
        </w:r>
      </w:fldSimple>
      <w:r>
        <w:t xml:space="preserve"> List of </w:t>
      </w:r>
      <w:r w:rsidR="000C4146">
        <w:t xml:space="preserve">top </w:t>
      </w:r>
      <w:r>
        <w:t>words from LSA model</w:t>
      </w:r>
      <w:bookmarkEnd w:id="58"/>
      <w:r w:rsidR="00004C70">
        <w:t xml:space="preserve"> experiment 1</w:t>
      </w:r>
      <w:bookmarkEnd w:id="59"/>
    </w:p>
    <w:tbl>
      <w:tblPr>
        <w:tblStyle w:val="TableGrid"/>
        <w:tblpPr w:leftFromText="180" w:rightFromText="180" w:vertAnchor="page" w:horzAnchor="margin" w:tblpXSpec="center" w:tblpY="5453"/>
        <w:tblW w:w="10380" w:type="dxa"/>
        <w:tblLayout w:type="fixed"/>
        <w:tblLook w:val="04E0" w:firstRow="1" w:lastRow="1" w:firstColumn="1" w:lastColumn="0" w:noHBand="0" w:noVBand="1"/>
      </w:tblPr>
      <w:tblGrid>
        <w:gridCol w:w="2148"/>
        <w:gridCol w:w="2100"/>
        <w:gridCol w:w="2101"/>
        <w:gridCol w:w="2015"/>
        <w:gridCol w:w="2016"/>
      </w:tblGrid>
      <w:tr w:rsidR="00085A22" w:rsidRPr="009400BC" w14:paraId="7301B5D6" w14:textId="77777777" w:rsidTr="004041B4">
        <w:trPr>
          <w:trHeight w:val="413"/>
        </w:trPr>
        <w:tc>
          <w:tcPr>
            <w:tcW w:w="10380" w:type="dxa"/>
            <w:gridSpan w:val="5"/>
          </w:tcPr>
          <w:p w14:paraId="1F3C9A8C" w14:textId="4DAB9D19" w:rsidR="00085A22" w:rsidRPr="009400BC" w:rsidRDefault="00085A22" w:rsidP="004041B4">
            <w:pPr>
              <w:rPr>
                <w:b/>
                <w:bCs/>
              </w:rPr>
            </w:pPr>
            <w:r w:rsidRPr="009400BC">
              <w:rPr>
                <w:b/>
                <w:bCs/>
              </w:rPr>
              <w:t>Experiment 1: Document at various level</w:t>
            </w:r>
            <w:r w:rsidR="005A0481">
              <w:rPr>
                <w:b/>
                <w:bCs/>
              </w:rPr>
              <w:t>s</w:t>
            </w:r>
            <w:r w:rsidRPr="009400BC">
              <w:rPr>
                <w:b/>
                <w:bCs/>
              </w:rPr>
              <w:t xml:space="preserve"> for short dataset</w:t>
            </w:r>
            <w:r>
              <w:rPr>
                <w:b/>
                <w:bCs/>
              </w:rPr>
              <w:t xml:space="preserve"> </w:t>
            </w:r>
            <w:r w:rsidRPr="009400BC">
              <w:rPr>
                <w:b/>
                <w:bCs/>
              </w:rPr>
              <w:t>(law:</w:t>
            </w:r>
            <w:r>
              <w:rPr>
                <w:b/>
                <w:bCs/>
              </w:rPr>
              <w:t xml:space="preserve"> </w:t>
            </w:r>
            <w:r w:rsidRPr="009400BC">
              <w:rPr>
                <w:b/>
                <w:bCs/>
              </w:rPr>
              <w:t>non-law)</w:t>
            </w:r>
          </w:p>
        </w:tc>
      </w:tr>
      <w:tr w:rsidR="00085A22" w:rsidRPr="00911626" w14:paraId="4E82ABB3" w14:textId="77777777" w:rsidTr="004041B4">
        <w:trPr>
          <w:trHeight w:val="194"/>
        </w:trPr>
        <w:tc>
          <w:tcPr>
            <w:tcW w:w="2148" w:type="dxa"/>
            <w:vMerge w:val="restart"/>
          </w:tcPr>
          <w:p w14:paraId="23A9CFCD" w14:textId="0D0AFD9A" w:rsidR="00085A22" w:rsidRPr="0028591F" w:rsidRDefault="00203DF2" w:rsidP="004041B4">
            <w:pPr>
              <w:rPr>
                <w:b/>
                <w:bCs/>
              </w:rPr>
            </w:pPr>
            <w:proofErr w:type="spellStart"/>
            <w:r>
              <w:rPr>
                <w:rFonts w:cstheme="minorHAnsi"/>
                <w:b/>
                <w:bCs/>
                <w:sz w:val="20"/>
                <w:szCs w:val="20"/>
              </w:rPr>
              <w:t>No.of</w:t>
            </w:r>
            <w:proofErr w:type="spellEnd"/>
            <w:r w:rsidRPr="00510E58">
              <w:rPr>
                <w:rFonts w:cstheme="minorHAnsi"/>
                <w:b/>
                <w:bCs/>
                <w:sz w:val="20"/>
                <w:szCs w:val="20"/>
              </w:rPr>
              <w:t xml:space="preserve"> Document</w:t>
            </w:r>
            <w:r>
              <w:rPr>
                <w:b/>
                <w:bCs/>
              </w:rPr>
              <w:t>s</w:t>
            </w:r>
          </w:p>
        </w:tc>
        <w:tc>
          <w:tcPr>
            <w:tcW w:w="4201" w:type="dxa"/>
            <w:gridSpan w:val="2"/>
          </w:tcPr>
          <w:p w14:paraId="4495A518" w14:textId="77777777" w:rsidR="00085A22" w:rsidRPr="00911626" w:rsidRDefault="00085A22" w:rsidP="004041B4">
            <w:pPr>
              <w:rPr>
                <w:b/>
                <w:bCs/>
              </w:rPr>
            </w:pPr>
            <w:r w:rsidRPr="00911626">
              <w:rPr>
                <w:b/>
                <w:bCs/>
              </w:rPr>
              <w:t>law-texts-all</w:t>
            </w:r>
          </w:p>
        </w:tc>
        <w:tc>
          <w:tcPr>
            <w:tcW w:w="4031" w:type="dxa"/>
            <w:gridSpan w:val="2"/>
          </w:tcPr>
          <w:p w14:paraId="3BEB5758" w14:textId="77777777" w:rsidR="00085A22" w:rsidRPr="00911626" w:rsidRDefault="00085A22" w:rsidP="004041B4">
            <w:pPr>
              <w:rPr>
                <w:b/>
                <w:bCs/>
              </w:rPr>
            </w:pPr>
            <w:r w:rsidRPr="00911626">
              <w:rPr>
                <w:b/>
                <w:bCs/>
              </w:rPr>
              <w:t>non-law-all</w:t>
            </w:r>
          </w:p>
        </w:tc>
      </w:tr>
      <w:tr w:rsidR="00085A22" w:rsidRPr="00911626" w14:paraId="4B7D5EAC" w14:textId="77777777" w:rsidTr="004041B4">
        <w:trPr>
          <w:trHeight w:val="194"/>
        </w:trPr>
        <w:tc>
          <w:tcPr>
            <w:tcW w:w="2148" w:type="dxa"/>
            <w:vMerge/>
          </w:tcPr>
          <w:p w14:paraId="0601DEFA" w14:textId="77777777" w:rsidR="00085A22" w:rsidRPr="0028591F" w:rsidRDefault="00085A22" w:rsidP="004041B4">
            <w:pPr>
              <w:rPr>
                <w:b/>
                <w:bCs/>
              </w:rPr>
            </w:pPr>
          </w:p>
        </w:tc>
        <w:tc>
          <w:tcPr>
            <w:tcW w:w="2100" w:type="dxa"/>
          </w:tcPr>
          <w:p w14:paraId="10D3D458" w14:textId="77777777" w:rsidR="00085A22" w:rsidRPr="00911626" w:rsidRDefault="00085A22" w:rsidP="004041B4">
            <w:pPr>
              <w:rPr>
                <w:b/>
                <w:bCs/>
              </w:rPr>
            </w:pPr>
            <w:r>
              <w:rPr>
                <w:b/>
                <w:bCs/>
              </w:rPr>
              <w:t>Top words</w:t>
            </w:r>
          </w:p>
        </w:tc>
        <w:tc>
          <w:tcPr>
            <w:tcW w:w="2101" w:type="dxa"/>
          </w:tcPr>
          <w:p w14:paraId="2985FE4D" w14:textId="77777777" w:rsidR="00085A22" w:rsidRPr="00911626" w:rsidRDefault="00085A22" w:rsidP="004041B4">
            <w:pPr>
              <w:rPr>
                <w:b/>
                <w:bCs/>
              </w:rPr>
            </w:pPr>
            <w:r>
              <w:rPr>
                <w:b/>
                <w:bCs/>
              </w:rPr>
              <w:t>weights</w:t>
            </w:r>
          </w:p>
        </w:tc>
        <w:tc>
          <w:tcPr>
            <w:tcW w:w="2015" w:type="dxa"/>
          </w:tcPr>
          <w:p w14:paraId="14798AA5" w14:textId="77777777" w:rsidR="00085A22" w:rsidRPr="00911626" w:rsidRDefault="00085A22" w:rsidP="004041B4">
            <w:pPr>
              <w:rPr>
                <w:b/>
                <w:bCs/>
              </w:rPr>
            </w:pPr>
            <w:r>
              <w:rPr>
                <w:b/>
                <w:bCs/>
              </w:rPr>
              <w:t>Top words</w:t>
            </w:r>
          </w:p>
        </w:tc>
        <w:tc>
          <w:tcPr>
            <w:tcW w:w="2016" w:type="dxa"/>
          </w:tcPr>
          <w:p w14:paraId="15C89809" w14:textId="77777777" w:rsidR="00085A22" w:rsidRPr="00911626" w:rsidRDefault="00085A22" w:rsidP="004041B4">
            <w:pPr>
              <w:rPr>
                <w:b/>
                <w:bCs/>
              </w:rPr>
            </w:pPr>
            <w:r>
              <w:rPr>
                <w:b/>
                <w:bCs/>
              </w:rPr>
              <w:t>weights</w:t>
            </w:r>
          </w:p>
        </w:tc>
      </w:tr>
      <w:tr w:rsidR="00085A22" w14:paraId="1830A458" w14:textId="77777777" w:rsidTr="004041B4">
        <w:trPr>
          <w:trHeight w:val="255"/>
        </w:trPr>
        <w:tc>
          <w:tcPr>
            <w:tcW w:w="2148" w:type="dxa"/>
            <w:vMerge w:val="restart"/>
          </w:tcPr>
          <w:p w14:paraId="23A5B850" w14:textId="77777777" w:rsidR="00085A22" w:rsidRPr="0028591F" w:rsidRDefault="00085A22" w:rsidP="004041B4">
            <w:pPr>
              <w:pStyle w:val="ListParagraph"/>
              <w:numPr>
                <w:ilvl w:val="0"/>
                <w:numId w:val="1"/>
              </w:numPr>
              <w:rPr>
                <w:b/>
                <w:bCs/>
              </w:rPr>
            </w:pPr>
            <w:r w:rsidRPr="0028591F">
              <w:rPr>
                <w:b/>
                <w:bCs/>
              </w:rPr>
              <w:t>Article level (4|4)</w:t>
            </w:r>
          </w:p>
        </w:tc>
        <w:tc>
          <w:tcPr>
            <w:tcW w:w="2100" w:type="dxa"/>
          </w:tcPr>
          <w:p w14:paraId="279CA803" w14:textId="77777777" w:rsidR="00085A22" w:rsidRPr="00FD191D" w:rsidRDefault="00085A22" w:rsidP="004041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HAnsi" w:eastAsia="Times New Roman" w:hAnsiTheme="majorHAnsi" w:cstheme="majorHAnsi"/>
                <w:b/>
                <w:bCs/>
                <w:color w:val="000000"/>
                <w:sz w:val="20"/>
                <w:szCs w:val="20"/>
                <w:lang w:eastAsia="en-GB"/>
              </w:rPr>
            </w:pPr>
            <w:r w:rsidRPr="00FD191D">
              <w:rPr>
                <w:rFonts w:asciiTheme="majorHAnsi" w:hAnsiTheme="majorHAnsi" w:cstheme="majorHAnsi"/>
                <w:b/>
                <w:bCs/>
                <w:color w:val="000000"/>
                <w:sz w:val="20"/>
                <w:szCs w:val="20"/>
              </w:rPr>
              <w:t>'tariff'</w:t>
            </w:r>
          </w:p>
        </w:tc>
        <w:tc>
          <w:tcPr>
            <w:tcW w:w="2101" w:type="dxa"/>
          </w:tcPr>
          <w:p w14:paraId="3FE6317D" w14:textId="77777777" w:rsidR="00085A22" w:rsidRPr="00C360D2" w:rsidRDefault="00085A22" w:rsidP="004041B4">
            <w:pPr>
              <w:rPr>
                <w:rFonts w:asciiTheme="majorHAnsi" w:hAnsiTheme="majorHAnsi" w:cstheme="majorHAnsi"/>
                <w:sz w:val="20"/>
                <w:szCs w:val="20"/>
              </w:rPr>
            </w:pPr>
            <w:r w:rsidRPr="00C360D2">
              <w:rPr>
                <w:rFonts w:asciiTheme="majorHAnsi" w:hAnsiTheme="majorHAnsi" w:cstheme="majorHAnsi"/>
                <w:color w:val="000000"/>
                <w:sz w:val="20"/>
                <w:szCs w:val="20"/>
              </w:rPr>
              <w:t>0.3329384971656329,</w:t>
            </w:r>
          </w:p>
        </w:tc>
        <w:tc>
          <w:tcPr>
            <w:tcW w:w="2015" w:type="dxa"/>
          </w:tcPr>
          <w:p w14:paraId="7D055D4D" w14:textId="77777777" w:rsidR="00085A22" w:rsidRPr="00FD191D" w:rsidRDefault="00085A22" w:rsidP="004041B4">
            <w:pPr>
              <w:rPr>
                <w:rFonts w:asciiTheme="majorHAnsi" w:hAnsiTheme="majorHAnsi" w:cstheme="majorHAnsi"/>
                <w:b/>
                <w:bCs/>
                <w:sz w:val="20"/>
                <w:szCs w:val="20"/>
              </w:rPr>
            </w:pPr>
            <w:r w:rsidRPr="00FD191D">
              <w:rPr>
                <w:rFonts w:asciiTheme="majorHAnsi" w:hAnsiTheme="majorHAnsi" w:cstheme="majorHAnsi"/>
                <w:b/>
                <w:bCs/>
                <w:color w:val="000000"/>
                <w:sz w:val="20"/>
                <w:szCs w:val="20"/>
              </w:rPr>
              <w:t>'</w:t>
            </w:r>
            <w:proofErr w:type="spellStart"/>
            <w:r w:rsidRPr="00FD191D">
              <w:rPr>
                <w:rFonts w:asciiTheme="majorHAnsi" w:hAnsiTheme="majorHAnsi" w:cstheme="majorHAnsi"/>
                <w:b/>
                <w:bCs/>
                <w:color w:val="000000"/>
                <w:sz w:val="20"/>
                <w:szCs w:val="20"/>
              </w:rPr>
              <w:t>judg</w:t>
            </w:r>
            <w:proofErr w:type="spellEnd"/>
            <w:r w:rsidRPr="00FD191D">
              <w:rPr>
                <w:rFonts w:asciiTheme="majorHAnsi" w:hAnsiTheme="majorHAnsi" w:cstheme="majorHAnsi"/>
                <w:b/>
                <w:bCs/>
                <w:color w:val="000000"/>
                <w:sz w:val="20"/>
                <w:szCs w:val="20"/>
              </w:rPr>
              <w:t>'</w:t>
            </w:r>
          </w:p>
        </w:tc>
        <w:tc>
          <w:tcPr>
            <w:tcW w:w="2016" w:type="dxa"/>
          </w:tcPr>
          <w:p w14:paraId="51D94B75" w14:textId="77777777" w:rsidR="00085A22" w:rsidRPr="00C360D2" w:rsidRDefault="00085A22" w:rsidP="004041B4">
            <w:pPr>
              <w:rPr>
                <w:rFonts w:asciiTheme="majorHAnsi" w:hAnsiTheme="majorHAnsi" w:cstheme="majorHAnsi"/>
                <w:sz w:val="20"/>
                <w:szCs w:val="20"/>
              </w:rPr>
            </w:pPr>
            <w:r w:rsidRPr="00C360D2">
              <w:rPr>
                <w:rFonts w:asciiTheme="majorHAnsi" w:hAnsiTheme="majorHAnsi" w:cstheme="majorHAnsi"/>
                <w:color w:val="000000"/>
                <w:sz w:val="20"/>
                <w:szCs w:val="20"/>
              </w:rPr>
              <w:t>0.3207357836732813</w:t>
            </w:r>
          </w:p>
        </w:tc>
      </w:tr>
      <w:tr w:rsidR="00085A22" w14:paraId="39A32FE4" w14:textId="77777777" w:rsidTr="004041B4">
        <w:trPr>
          <w:trHeight w:val="273"/>
        </w:trPr>
        <w:tc>
          <w:tcPr>
            <w:tcW w:w="2148" w:type="dxa"/>
            <w:vMerge/>
          </w:tcPr>
          <w:p w14:paraId="1D1D7978" w14:textId="77777777" w:rsidR="00085A22" w:rsidRPr="0028591F" w:rsidRDefault="00085A22" w:rsidP="004041B4">
            <w:pPr>
              <w:pStyle w:val="ListParagraph"/>
              <w:numPr>
                <w:ilvl w:val="0"/>
                <w:numId w:val="1"/>
              </w:numPr>
              <w:rPr>
                <w:b/>
                <w:bCs/>
              </w:rPr>
            </w:pPr>
          </w:p>
        </w:tc>
        <w:tc>
          <w:tcPr>
            <w:tcW w:w="2100" w:type="dxa"/>
          </w:tcPr>
          <w:p w14:paraId="0EC9BE99" w14:textId="77777777" w:rsidR="00085A22" w:rsidRPr="00FD191D" w:rsidRDefault="00085A22" w:rsidP="004041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HAnsi" w:eastAsia="Times New Roman" w:hAnsiTheme="majorHAnsi" w:cstheme="majorHAnsi"/>
                <w:b/>
                <w:bCs/>
                <w:color w:val="000000"/>
                <w:sz w:val="20"/>
                <w:szCs w:val="20"/>
                <w:lang w:eastAsia="en-GB"/>
              </w:rPr>
            </w:pPr>
            <w:r w:rsidRPr="00FD191D">
              <w:rPr>
                <w:rFonts w:asciiTheme="majorHAnsi" w:hAnsiTheme="majorHAnsi" w:cstheme="majorHAnsi"/>
                <w:b/>
                <w:bCs/>
                <w:color w:val="000000"/>
                <w:sz w:val="20"/>
                <w:szCs w:val="20"/>
              </w:rPr>
              <w:t xml:space="preserve"> '</w:t>
            </w:r>
            <w:proofErr w:type="spellStart"/>
            <w:r w:rsidRPr="00FD191D">
              <w:rPr>
                <w:rFonts w:asciiTheme="majorHAnsi" w:hAnsiTheme="majorHAnsi" w:cstheme="majorHAnsi"/>
                <w:b/>
                <w:bCs/>
                <w:color w:val="000000"/>
                <w:sz w:val="20"/>
                <w:szCs w:val="20"/>
              </w:rPr>
              <w:t>secretari</w:t>
            </w:r>
            <w:proofErr w:type="spellEnd"/>
            <w:r w:rsidRPr="00FD191D">
              <w:rPr>
                <w:rFonts w:asciiTheme="majorHAnsi" w:hAnsiTheme="majorHAnsi" w:cstheme="majorHAnsi"/>
                <w:b/>
                <w:bCs/>
                <w:color w:val="000000"/>
                <w:sz w:val="20"/>
                <w:szCs w:val="20"/>
              </w:rPr>
              <w:t>'</w:t>
            </w:r>
          </w:p>
        </w:tc>
        <w:tc>
          <w:tcPr>
            <w:tcW w:w="2101" w:type="dxa"/>
          </w:tcPr>
          <w:p w14:paraId="6CA1AA6D" w14:textId="77777777" w:rsidR="00085A22" w:rsidRPr="00C360D2" w:rsidRDefault="00085A22" w:rsidP="004041B4">
            <w:pPr>
              <w:rPr>
                <w:rFonts w:asciiTheme="majorHAnsi" w:hAnsiTheme="majorHAnsi" w:cstheme="majorHAnsi"/>
                <w:sz w:val="20"/>
                <w:szCs w:val="20"/>
              </w:rPr>
            </w:pPr>
            <w:r w:rsidRPr="00C360D2">
              <w:rPr>
                <w:rFonts w:asciiTheme="majorHAnsi" w:hAnsiTheme="majorHAnsi" w:cstheme="majorHAnsi"/>
                <w:color w:val="000000"/>
                <w:sz w:val="20"/>
                <w:szCs w:val="20"/>
              </w:rPr>
              <w:t>0.3314772021127373</w:t>
            </w:r>
          </w:p>
        </w:tc>
        <w:tc>
          <w:tcPr>
            <w:tcW w:w="2015" w:type="dxa"/>
          </w:tcPr>
          <w:p w14:paraId="1114164E" w14:textId="77777777" w:rsidR="00085A22" w:rsidRPr="00FD191D" w:rsidRDefault="00085A22" w:rsidP="004041B4">
            <w:pPr>
              <w:rPr>
                <w:rFonts w:asciiTheme="majorHAnsi" w:hAnsiTheme="majorHAnsi" w:cstheme="majorHAnsi"/>
                <w:b/>
                <w:bCs/>
                <w:sz w:val="20"/>
                <w:szCs w:val="20"/>
              </w:rPr>
            </w:pPr>
            <w:r w:rsidRPr="00FD191D">
              <w:rPr>
                <w:rFonts w:asciiTheme="majorHAnsi" w:hAnsiTheme="majorHAnsi" w:cstheme="majorHAnsi"/>
                <w:b/>
                <w:bCs/>
                <w:color w:val="000000"/>
                <w:sz w:val="20"/>
                <w:szCs w:val="20"/>
              </w:rPr>
              <w:t xml:space="preserve"> '</w:t>
            </w:r>
            <w:proofErr w:type="spellStart"/>
            <w:r w:rsidRPr="00FD191D">
              <w:rPr>
                <w:rFonts w:asciiTheme="majorHAnsi" w:hAnsiTheme="majorHAnsi" w:cstheme="majorHAnsi"/>
                <w:b/>
                <w:bCs/>
                <w:color w:val="000000"/>
                <w:sz w:val="20"/>
                <w:szCs w:val="20"/>
              </w:rPr>
              <w:t>evid</w:t>
            </w:r>
            <w:proofErr w:type="spellEnd"/>
            <w:r w:rsidRPr="00FD191D">
              <w:rPr>
                <w:rFonts w:asciiTheme="majorHAnsi" w:hAnsiTheme="majorHAnsi" w:cstheme="majorHAnsi"/>
                <w:b/>
                <w:bCs/>
                <w:color w:val="000000"/>
                <w:sz w:val="20"/>
                <w:szCs w:val="20"/>
              </w:rPr>
              <w:t>'</w:t>
            </w:r>
          </w:p>
        </w:tc>
        <w:tc>
          <w:tcPr>
            <w:tcW w:w="2016" w:type="dxa"/>
          </w:tcPr>
          <w:p w14:paraId="4AA867CE" w14:textId="77777777" w:rsidR="00085A22" w:rsidRPr="00C360D2" w:rsidRDefault="00085A22" w:rsidP="004041B4">
            <w:pPr>
              <w:rPr>
                <w:rFonts w:asciiTheme="majorHAnsi" w:hAnsiTheme="majorHAnsi" w:cstheme="majorHAnsi"/>
                <w:sz w:val="20"/>
                <w:szCs w:val="20"/>
              </w:rPr>
            </w:pPr>
            <w:r w:rsidRPr="00C360D2">
              <w:rPr>
                <w:rFonts w:asciiTheme="majorHAnsi" w:hAnsiTheme="majorHAnsi" w:cstheme="majorHAnsi"/>
                <w:color w:val="000000"/>
                <w:sz w:val="20"/>
                <w:szCs w:val="20"/>
              </w:rPr>
              <w:t>0.3092444069593179</w:t>
            </w:r>
          </w:p>
        </w:tc>
      </w:tr>
      <w:tr w:rsidR="00085A22" w14:paraId="1CD56D52" w14:textId="77777777" w:rsidTr="004041B4">
        <w:trPr>
          <w:trHeight w:val="66"/>
        </w:trPr>
        <w:tc>
          <w:tcPr>
            <w:tcW w:w="2148" w:type="dxa"/>
            <w:vMerge/>
          </w:tcPr>
          <w:p w14:paraId="44710070" w14:textId="77777777" w:rsidR="00085A22" w:rsidRPr="0028591F" w:rsidRDefault="00085A22" w:rsidP="004041B4">
            <w:pPr>
              <w:pStyle w:val="ListParagraph"/>
              <w:numPr>
                <w:ilvl w:val="0"/>
                <w:numId w:val="1"/>
              </w:numPr>
              <w:rPr>
                <w:b/>
                <w:bCs/>
              </w:rPr>
            </w:pPr>
          </w:p>
        </w:tc>
        <w:tc>
          <w:tcPr>
            <w:tcW w:w="2100" w:type="dxa"/>
          </w:tcPr>
          <w:p w14:paraId="3E2AB4E2" w14:textId="77777777" w:rsidR="00085A22" w:rsidRPr="00FD191D" w:rsidRDefault="00085A22" w:rsidP="004041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HAnsi" w:eastAsia="Times New Roman" w:hAnsiTheme="majorHAnsi" w:cstheme="majorHAnsi"/>
                <w:b/>
                <w:bCs/>
                <w:color w:val="000000"/>
                <w:sz w:val="20"/>
                <w:szCs w:val="20"/>
                <w:lang w:eastAsia="en-GB"/>
              </w:rPr>
            </w:pPr>
            <w:r w:rsidRPr="00FD191D">
              <w:rPr>
                <w:rFonts w:asciiTheme="majorHAnsi" w:hAnsiTheme="majorHAnsi" w:cstheme="majorHAnsi"/>
                <w:b/>
                <w:bCs/>
                <w:color w:val="000000"/>
                <w:sz w:val="20"/>
                <w:szCs w:val="20"/>
              </w:rPr>
              <w:t xml:space="preserve"> 'prison'</w:t>
            </w:r>
          </w:p>
        </w:tc>
        <w:tc>
          <w:tcPr>
            <w:tcW w:w="2101" w:type="dxa"/>
          </w:tcPr>
          <w:p w14:paraId="076A2709" w14:textId="77777777" w:rsidR="00085A22" w:rsidRPr="00C360D2" w:rsidRDefault="00085A22" w:rsidP="004041B4">
            <w:pPr>
              <w:rPr>
                <w:rFonts w:asciiTheme="majorHAnsi" w:hAnsiTheme="majorHAnsi" w:cstheme="majorHAnsi"/>
                <w:sz w:val="20"/>
                <w:szCs w:val="20"/>
              </w:rPr>
            </w:pPr>
            <w:r w:rsidRPr="00C360D2">
              <w:rPr>
                <w:rFonts w:asciiTheme="majorHAnsi" w:hAnsiTheme="majorHAnsi" w:cstheme="majorHAnsi"/>
                <w:color w:val="000000"/>
                <w:sz w:val="20"/>
                <w:szCs w:val="20"/>
              </w:rPr>
              <w:t>0.2491591199567464</w:t>
            </w:r>
          </w:p>
        </w:tc>
        <w:tc>
          <w:tcPr>
            <w:tcW w:w="2015" w:type="dxa"/>
          </w:tcPr>
          <w:p w14:paraId="0E682B16" w14:textId="77777777" w:rsidR="00085A22" w:rsidRPr="00FD191D" w:rsidRDefault="00085A22" w:rsidP="004041B4">
            <w:pPr>
              <w:rPr>
                <w:rFonts w:asciiTheme="majorHAnsi" w:hAnsiTheme="majorHAnsi" w:cstheme="majorHAnsi"/>
                <w:b/>
                <w:bCs/>
                <w:sz w:val="20"/>
                <w:szCs w:val="20"/>
              </w:rPr>
            </w:pPr>
            <w:r w:rsidRPr="00FD191D">
              <w:rPr>
                <w:rFonts w:asciiTheme="majorHAnsi" w:hAnsiTheme="majorHAnsi" w:cstheme="majorHAnsi"/>
                <w:b/>
                <w:bCs/>
                <w:color w:val="000000"/>
                <w:sz w:val="20"/>
                <w:szCs w:val="20"/>
              </w:rPr>
              <w:t xml:space="preserve"> 'west'</w:t>
            </w:r>
          </w:p>
        </w:tc>
        <w:tc>
          <w:tcPr>
            <w:tcW w:w="2016" w:type="dxa"/>
          </w:tcPr>
          <w:p w14:paraId="4D49A1EA" w14:textId="77777777" w:rsidR="00085A22" w:rsidRPr="00C360D2" w:rsidRDefault="00085A22" w:rsidP="004041B4">
            <w:pPr>
              <w:rPr>
                <w:rFonts w:asciiTheme="majorHAnsi" w:hAnsiTheme="majorHAnsi" w:cstheme="majorHAnsi"/>
                <w:sz w:val="20"/>
                <w:szCs w:val="20"/>
              </w:rPr>
            </w:pPr>
            <w:r w:rsidRPr="00C360D2">
              <w:rPr>
                <w:rFonts w:asciiTheme="majorHAnsi" w:hAnsiTheme="majorHAnsi" w:cstheme="majorHAnsi"/>
                <w:color w:val="000000"/>
                <w:sz w:val="20"/>
                <w:szCs w:val="20"/>
              </w:rPr>
              <w:t>0.2804028170023648</w:t>
            </w:r>
          </w:p>
        </w:tc>
      </w:tr>
      <w:tr w:rsidR="00085A22" w14:paraId="59B247B6" w14:textId="77777777" w:rsidTr="004041B4">
        <w:trPr>
          <w:trHeight w:val="66"/>
        </w:trPr>
        <w:tc>
          <w:tcPr>
            <w:tcW w:w="2148" w:type="dxa"/>
            <w:vMerge/>
          </w:tcPr>
          <w:p w14:paraId="42CF9810" w14:textId="77777777" w:rsidR="00085A22" w:rsidRPr="0028591F" w:rsidRDefault="00085A22" w:rsidP="004041B4">
            <w:pPr>
              <w:pStyle w:val="ListParagraph"/>
              <w:numPr>
                <w:ilvl w:val="0"/>
                <w:numId w:val="1"/>
              </w:numPr>
              <w:rPr>
                <w:b/>
                <w:bCs/>
              </w:rPr>
            </w:pPr>
          </w:p>
        </w:tc>
        <w:tc>
          <w:tcPr>
            <w:tcW w:w="2100" w:type="dxa"/>
          </w:tcPr>
          <w:p w14:paraId="31097D46" w14:textId="77777777" w:rsidR="00085A22" w:rsidRPr="00FD191D" w:rsidRDefault="00085A22" w:rsidP="004041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HAnsi" w:eastAsia="Times New Roman" w:hAnsiTheme="majorHAnsi" w:cstheme="majorHAnsi"/>
                <w:b/>
                <w:bCs/>
                <w:color w:val="000000"/>
                <w:sz w:val="20"/>
                <w:szCs w:val="20"/>
                <w:lang w:eastAsia="en-GB"/>
              </w:rPr>
            </w:pPr>
            <w:r w:rsidRPr="00FD191D">
              <w:rPr>
                <w:rFonts w:asciiTheme="majorHAnsi" w:hAnsiTheme="majorHAnsi" w:cstheme="majorHAnsi"/>
                <w:b/>
                <w:bCs/>
                <w:color w:val="000000"/>
                <w:sz w:val="20"/>
                <w:szCs w:val="20"/>
              </w:rPr>
              <w:t xml:space="preserve"> 'life'</w:t>
            </w:r>
          </w:p>
        </w:tc>
        <w:tc>
          <w:tcPr>
            <w:tcW w:w="2101" w:type="dxa"/>
          </w:tcPr>
          <w:p w14:paraId="5417A9A4" w14:textId="77777777" w:rsidR="00085A22" w:rsidRPr="00C360D2" w:rsidRDefault="00085A22" w:rsidP="004041B4">
            <w:pPr>
              <w:rPr>
                <w:rFonts w:asciiTheme="majorHAnsi" w:hAnsiTheme="majorHAnsi" w:cstheme="majorHAnsi"/>
                <w:sz w:val="20"/>
                <w:szCs w:val="20"/>
              </w:rPr>
            </w:pPr>
            <w:r w:rsidRPr="00C360D2">
              <w:rPr>
                <w:rFonts w:asciiTheme="majorHAnsi" w:hAnsiTheme="majorHAnsi" w:cstheme="majorHAnsi"/>
                <w:color w:val="000000"/>
                <w:sz w:val="20"/>
                <w:szCs w:val="20"/>
              </w:rPr>
              <w:t>0.2361170851923661</w:t>
            </w:r>
          </w:p>
        </w:tc>
        <w:tc>
          <w:tcPr>
            <w:tcW w:w="2015" w:type="dxa"/>
          </w:tcPr>
          <w:p w14:paraId="2AD3CFCC" w14:textId="77777777" w:rsidR="00085A22" w:rsidRPr="00FD191D" w:rsidRDefault="00085A22" w:rsidP="004041B4">
            <w:pPr>
              <w:rPr>
                <w:rFonts w:asciiTheme="majorHAnsi" w:hAnsiTheme="majorHAnsi" w:cstheme="majorHAnsi"/>
                <w:b/>
                <w:bCs/>
                <w:sz w:val="20"/>
                <w:szCs w:val="20"/>
              </w:rPr>
            </w:pPr>
            <w:r w:rsidRPr="00FD191D">
              <w:rPr>
                <w:rFonts w:asciiTheme="majorHAnsi" w:hAnsiTheme="majorHAnsi" w:cstheme="majorHAnsi"/>
                <w:b/>
                <w:bCs/>
                <w:color w:val="000000"/>
                <w:sz w:val="20"/>
                <w:szCs w:val="20"/>
              </w:rPr>
              <w:t xml:space="preserve"> 'trial'</w:t>
            </w:r>
          </w:p>
        </w:tc>
        <w:tc>
          <w:tcPr>
            <w:tcW w:w="2016" w:type="dxa"/>
          </w:tcPr>
          <w:p w14:paraId="1AD78912" w14:textId="77777777" w:rsidR="00085A22" w:rsidRPr="00C360D2" w:rsidRDefault="00085A22" w:rsidP="004041B4">
            <w:pPr>
              <w:rPr>
                <w:rFonts w:asciiTheme="majorHAnsi" w:hAnsiTheme="majorHAnsi" w:cstheme="majorHAnsi"/>
                <w:sz w:val="20"/>
                <w:szCs w:val="20"/>
              </w:rPr>
            </w:pPr>
            <w:r w:rsidRPr="00C360D2">
              <w:rPr>
                <w:rFonts w:asciiTheme="majorHAnsi" w:hAnsiTheme="majorHAnsi" w:cstheme="majorHAnsi"/>
                <w:color w:val="000000"/>
                <w:sz w:val="20"/>
                <w:szCs w:val="20"/>
              </w:rPr>
              <w:t>0.2772485745197205</w:t>
            </w:r>
          </w:p>
        </w:tc>
      </w:tr>
      <w:tr w:rsidR="00085A22" w14:paraId="4C9260AF" w14:textId="77777777" w:rsidTr="004041B4">
        <w:trPr>
          <w:trHeight w:val="66"/>
        </w:trPr>
        <w:tc>
          <w:tcPr>
            <w:tcW w:w="2148" w:type="dxa"/>
            <w:vMerge/>
          </w:tcPr>
          <w:p w14:paraId="2775F898" w14:textId="77777777" w:rsidR="00085A22" w:rsidRPr="0028591F" w:rsidRDefault="00085A22" w:rsidP="004041B4">
            <w:pPr>
              <w:pStyle w:val="ListParagraph"/>
              <w:numPr>
                <w:ilvl w:val="0"/>
                <w:numId w:val="1"/>
              </w:numPr>
              <w:rPr>
                <w:b/>
                <w:bCs/>
              </w:rPr>
            </w:pPr>
          </w:p>
        </w:tc>
        <w:tc>
          <w:tcPr>
            <w:tcW w:w="2100" w:type="dxa"/>
          </w:tcPr>
          <w:p w14:paraId="73CEB323" w14:textId="77777777" w:rsidR="00085A22" w:rsidRPr="00FD191D" w:rsidRDefault="00085A22" w:rsidP="004041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HAnsi" w:eastAsia="Times New Roman" w:hAnsiTheme="majorHAnsi" w:cstheme="majorHAnsi"/>
                <w:b/>
                <w:bCs/>
                <w:color w:val="000000"/>
                <w:sz w:val="20"/>
                <w:szCs w:val="20"/>
                <w:lang w:eastAsia="en-GB"/>
              </w:rPr>
            </w:pPr>
            <w:r w:rsidRPr="00FD191D">
              <w:rPr>
                <w:rFonts w:asciiTheme="majorHAnsi" w:hAnsiTheme="majorHAnsi" w:cstheme="majorHAnsi"/>
                <w:b/>
                <w:bCs/>
                <w:color w:val="000000"/>
                <w:sz w:val="20"/>
                <w:szCs w:val="20"/>
              </w:rPr>
              <w:t xml:space="preserve"> '</w:t>
            </w:r>
            <w:proofErr w:type="spellStart"/>
            <w:r w:rsidRPr="00FD191D">
              <w:rPr>
                <w:rFonts w:asciiTheme="majorHAnsi" w:hAnsiTheme="majorHAnsi" w:cstheme="majorHAnsi"/>
                <w:b/>
                <w:bCs/>
                <w:color w:val="000000"/>
                <w:sz w:val="20"/>
                <w:szCs w:val="20"/>
              </w:rPr>
              <w:t>sentenc</w:t>
            </w:r>
            <w:proofErr w:type="spellEnd"/>
            <w:r w:rsidRPr="00FD191D">
              <w:rPr>
                <w:rFonts w:asciiTheme="majorHAnsi" w:hAnsiTheme="majorHAnsi" w:cstheme="majorHAnsi"/>
                <w:b/>
                <w:bCs/>
                <w:color w:val="000000"/>
                <w:sz w:val="20"/>
                <w:szCs w:val="20"/>
              </w:rPr>
              <w:t>'</w:t>
            </w:r>
          </w:p>
        </w:tc>
        <w:tc>
          <w:tcPr>
            <w:tcW w:w="2101" w:type="dxa"/>
          </w:tcPr>
          <w:p w14:paraId="5BBB3056" w14:textId="77777777" w:rsidR="00085A22" w:rsidRPr="00C360D2" w:rsidRDefault="00085A22" w:rsidP="004041B4">
            <w:pPr>
              <w:rPr>
                <w:rFonts w:asciiTheme="majorHAnsi" w:hAnsiTheme="majorHAnsi" w:cstheme="majorHAnsi"/>
                <w:sz w:val="20"/>
                <w:szCs w:val="20"/>
              </w:rPr>
            </w:pPr>
            <w:r w:rsidRPr="00C360D2">
              <w:rPr>
                <w:rFonts w:asciiTheme="majorHAnsi" w:hAnsiTheme="majorHAnsi" w:cstheme="majorHAnsi"/>
                <w:color w:val="000000"/>
                <w:sz w:val="20"/>
                <w:szCs w:val="20"/>
              </w:rPr>
              <w:t>0.2295229637034024</w:t>
            </w:r>
          </w:p>
        </w:tc>
        <w:tc>
          <w:tcPr>
            <w:tcW w:w="2015" w:type="dxa"/>
          </w:tcPr>
          <w:p w14:paraId="373A3F5D" w14:textId="77777777" w:rsidR="00085A22" w:rsidRPr="00FD191D" w:rsidRDefault="00085A22" w:rsidP="004041B4">
            <w:pPr>
              <w:rPr>
                <w:rFonts w:asciiTheme="majorHAnsi" w:hAnsiTheme="majorHAnsi" w:cstheme="majorHAnsi"/>
                <w:b/>
                <w:bCs/>
                <w:sz w:val="20"/>
                <w:szCs w:val="20"/>
              </w:rPr>
            </w:pPr>
            <w:r w:rsidRPr="00FD191D">
              <w:rPr>
                <w:rFonts w:asciiTheme="majorHAnsi" w:hAnsiTheme="majorHAnsi" w:cstheme="majorHAnsi"/>
                <w:b/>
                <w:bCs/>
                <w:color w:val="000000"/>
                <w:sz w:val="20"/>
                <w:szCs w:val="20"/>
              </w:rPr>
              <w:t xml:space="preserve"> 'case'</w:t>
            </w:r>
          </w:p>
        </w:tc>
        <w:tc>
          <w:tcPr>
            <w:tcW w:w="2016" w:type="dxa"/>
          </w:tcPr>
          <w:p w14:paraId="509DB0BF" w14:textId="77777777" w:rsidR="00085A22" w:rsidRPr="00C360D2" w:rsidRDefault="00085A22" w:rsidP="004041B4">
            <w:pPr>
              <w:rPr>
                <w:rFonts w:asciiTheme="majorHAnsi" w:hAnsiTheme="majorHAnsi" w:cstheme="majorHAnsi"/>
                <w:sz w:val="20"/>
                <w:szCs w:val="20"/>
              </w:rPr>
            </w:pPr>
            <w:r w:rsidRPr="00C360D2">
              <w:rPr>
                <w:rFonts w:asciiTheme="majorHAnsi" w:hAnsiTheme="majorHAnsi" w:cstheme="majorHAnsi"/>
                <w:color w:val="000000"/>
                <w:sz w:val="20"/>
                <w:szCs w:val="20"/>
              </w:rPr>
              <w:t>0.2281040582305726</w:t>
            </w:r>
          </w:p>
        </w:tc>
      </w:tr>
      <w:tr w:rsidR="00085A22" w14:paraId="2F82DD4E" w14:textId="77777777" w:rsidTr="004041B4">
        <w:trPr>
          <w:trHeight w:val="66"/>
        </w:trPr>
        <w:tc>
          <w:tcPr>
            <w:tcW w:w="2148" w:type="dxa"/>
          </w:tcPr>
          <w:p w14:paraId="2693F67D" w14:textId="77777777" w:rsidR="00085A22" w:rsidRPr="0028591F" w:rsidRDefault="00085A22" w:rsidP="004041B4">
            <w:pPr>
              <w:pStyle w:val="ListParagraph"/>
              <w:rPr>
                <w:b/>
                <w:bCs/>
              </w:rPr>
            </w:pPr>
          </w:p>
        </w:tc>
        <w:tc>
          <w:tcPr>
            <w:tcW w:w="2100" w:type="dxa"/>
          </w:tcPr>
          <w:p w14:paraId="1563D5E1" w14:textId="77777777" w:rsidR="00085A22" w:rsidRPr="00C360D2" w:rsidRDefault="00085A22" w:rsidP="004041B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HAnsi" w:hAnsiTheme="majorHAnsi" w:cstheme="majorHAnsi"/>
                <w:color w:val="000000"/>
                <w:sz w:val="20"/>
                <w:szCs w:val="20"/>
              </w:rPr>
            </w:pPr>
          </w:p>
        </w:tc>
        <w:tc>
          <w:tcPr>
            <w:tcW w:w="2101" w:type="dxa"/>
          </w:tcPr>
          <w:p w14:paraId="3210E29E" w14:textId="77777777" w:rsidR="00085A22" w:rsidRPr="00C360D2" w:rsidRDefault="00085A22" w:rsidP="004041B4">
            <w:pPr>
              <w:rPr>
                <w:rFonts w:asciiTheme="majorHAnsi" w:hAnsiTheme="majorHAnsi" w:cstheme="majorHAnsi"/>
                <w:color w:val="000000"/>
                <w:sz w:val="20"/>
                <w:szCs w:val="20"/>
              </w:rPr>
            </w:pPr>
          </w:p>
        </w:tc>
        <w:tc>
          <w:tcPr>
            <w:tcW w:w="2015" w:type="dxa"/>
          </w:tcPr>
          <w:p w14:paraId="4CD2A4FC" w14:textId="77777777" w:rsidR="00085A22" w:rsidRPr="00C360D2" w:rsidRDefault="00085A22" w:rsidP="004041B4">
            <w:pPr>
              <w:rPr>
                <w:rFonts w:asciiTheme="majorHAnsi" w:hAnsiTheme="majorHAnsi" w:cstheme="majorHAnsi"/>
                <w:color w:val="000000"/>
                <w:sz w:val="20"/>
                <w:szCs w:val="20"/>
              </w:rPr>
            </w:pPr>
          </w:p>
        </w:tc>
        <w:tc>
          <w:tcPr>
            <w:tcW w:w="2016" w:type="dxa"/>
          </w:tcPr>
          <w:p w14:paraId="48102C5E" w14:textId="77777777" w:rsidR="00085A22" w:rsidRPr="00C360D2" w:rsidRDefault="00085A22" w:rsidP="004041B4">
            <w:pPr>
              <w:rPr>
                <w:rFonts w:asciiTheme="majorHAnsi" w:hAnsiTheme="majorHAnsi" w:cstheme="majorHAnsi"/>
                <w:color w:val="000000"/>
                <w:sz w:val="20"/>
                <w:szCs w:val="20"/>
              </w:rPr>
            </w:pPr>
          </w:p>
        </w:tc>
      </w:tr>
      <w:tr w:rsidR="00085A22" w14:paraId="29E785AE" w14:textId="77777777" w:rsidTr="004041B4">
        <w:trPr>
          <w:trHeight w:val="67"/>
        </w:trPr>
        <w:tc>
          <w:tcPr>
            <w:tcW w:w="2148" w:type="dxa"/>
            <w:vMerge w:val="restart"/>
          </w:tcPr>
          <w:p w14:paraId="4A70B3EE" w14:textId="77777777" w:rsidR="00085A22" w:rsidRPr="0028591F" w:rsidRDefault="00085A22" w:rsidP="004041B4">
            <w:pPr>
              <w:pStyle w:val="ListParagraph"/>
              <w:numPr>
                <w:ilvl w:val="0"/>
                <w:numId w:val="1"/>
              </w:numPr>
              <w:rPr>
                <w:b/>
                <w:bCs/>
              </w:rPr>
            </w:pPr>
            <w:r w:rsidRPr="0028591F">
              <w:rPr>
                <w:b/>
                <w:bCs/>
              </w:rPr>
              <w:t>2-3 paragraphs</w:t>
            </w:r>
          </w:p>
        </w:tc>
        <w:tc>
          <w:tcPr>
            <w:tcW w:w="2100" w:type="dxa"/>
          </w:tcPr>
          <w:p w14:paraId="60B38CF2" w14:textId="77777777" w:rsidR="00085A22" w:rsidRPr="00FD191D" w:rsidRDefault="00085A22" w:rsidP="004041B4">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tariff'</w:t>
            </w:r>
          </w:p>
        </w:tc>
        <w:tc>
          <w:tcPr>
            <w:tcW w:w="2101" w:type="dxa"/>
          </w:tcPr>
          <w:p w14:paraId="633317CC" w14:textId="77777777" w:rsidR="00085A22" w:rsidRPr="00C360D2" w:rsidRDefault="00085A22" w:rsidP="004041B4">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852867613391</w:t>
            </w:r>
          </w:p>
        </w:tc>
        <w:tc>
          <w:tcPr>
            <w:tcW w:w="2015" w:type="dxa"/>
          </w:tcPr>
          <w:p w14:paraId="3A24DEED" w14:textId="77777777" w:rsidR="00085A22" w:rsidRPr="00FD191D" w:rsidRDefault="00085A22" w:rsidP="004041B4">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life'</w:t>
            </w:r>
          </w:p>
        </w:tc>
        <w:tc>
          <w:tcPr>
            <w:tcW w:w="2016" w:type="dxa"/>
          </w:tcPr>
          <w:p w14:paraId="33890091" w14:textId="77777777" w:rsidR="00085A22" w:rsidRPr="00C360D2" w:rsidRDefault="00085A22" w:rsidP="004041B4">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424625074653</w:t>
            </w:r>
          </w:p>
        </w:tc>
      </w:tr>
      <w:tr w:rsidR="00085A22" w14:paraId="12A32A8F" w14:textId="77777777" w:rsidTr="004041B4">
        <w:trPr>
          <w:trHeight w:val="66"/>
        </w:trPr>
        <w:tc>
          <w:tcPr>
            <w:tcW w:w="2148" w:type="dxa"/>
            <w:vMerge/>
          </w:tcPr>
          <w:p w14:paraId="3200373C" w14:textId="77777777" w:rsidR="00085A22" w:rsidRPr="0028591F" w:rsidRDefault="00085A22" w:rsidP="004041B4">
            <w:pPr>
              <w:pStyle w:val="ListParagraph"/>
              <w:numPr>
                <w:ilvl w:val="0"/>
                <w:numId w:val="1"/>
              </w:numPr>
              <w:rPr>
                <w:b/>
                <w:bCs/>
              </w:rPr>
            </w:pPr>
          </w:p>
        </w:tc>
        <w:tc>
          <w:tcPr>
            <w:tcW w:w="2100" w:type="dxa"/>
          </w:tcPr>
          <w:p w14:paraId="4D53B62A" w14:textId="77777777" w:rsidR="00085A22" w:rsidRPr="00FD191D" w:rsidRDefault="00085A22" w:rsidP="004041B4">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life'</w:t>
            </w:r>
          </w:p>
        </w:tc>
        <w:tc>
          <w:tcPr>
            <w:tcW w:w="2101" w:type="dxa"/>
          </w:tcPr>
          <w:p w14:paraId="1F803A08" w14:textId="77777777" w:rsidR="00085A22" w:rsidRPr="00C360D2" w:rsidRDefault="00085A22" w:rsidP="004041B4">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45096194271</w:t>
            </w:r>
          </w:p>
        </w:tc>
        <w:tc>
          <w:tcPr>
            <w:tcW w:w="2015" w:type="dxa"/>
          </w:tcPr>
          <w:p w14:paraId="153F1768" w14:textId="77777777" w:rsidR="00085A22" w:rsidRPr="00FD191D" w:rsidRDefault="00085A22" w:rsidP="004041B4">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prison'</w:t>
            </w:r>
          </w:p>
        </w:tc>
        <w:tc>
          <w:tcPr>
            <w:tcW w:w="2016" w:type="dxa"/>
          </w:tcPr>
          <w:p w14:paraId="3071A3BC" w14:textId="77777777" w:rsidR="00085A22" w:rsidRPr="00C360D2" w:rsidRDefault="00085A22" w:rsidP="004041B4">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366156436155</w:t>
            </w:r>
          </w:p>
        </w:tc>
      </w:tr>
      <w:tr w:rsidR="00085A22" w14:paraId="0A854A5D" w14:textId="77777777" w:rsidTr="004041B4">
        <w:trPr>
          <w:trHeight w:val="66"/>
        </w:trPr>
        <w:tc>
          <w:tcPr>
            <w:tcW w:w="2148" w:type="dxa"/>
            <w:vMerge/>
          </w:tcPr>
          <w:p w14:paraId="18A45976" w14:textId="77777777" w:rsidR="00085A22" w:rsidRPr="0028591F" w:rsidRDefault="00085A22" w:rsidP="004041B4">
            <w:pPr>
              <w:pStyle w:val="ListParagraph"/>
              <w:numPr>
                <w:ilvl w:val="0"/>
                <w:numId w:val="1"/>
              </w:numPr>
              <w:rPr>
                <w:b/>
                <w:bCs/>
              </w:rPr>
            </w:pPr>
          </w:p>
        </w:tc>
        <w:tc>
          <w:tcPr>
            <w:tcW w:w="2100" w:type="dxa"/>
          </w:tcPr>
          <w:p w14:paraId="7408CF78" w14:textId="77777777" w:rsidR="00085A22" w:rsidRPr="00FD191D" w:rsidRDefault="00085A22" w:rsidP="004041B4">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prison'</w:t>
            </w:r>
          </w:p>
        </w:tc>
        <w:tc>
          <w:tcPr>
            <w:tcW w:w="2101" w:type="dxa"/>
          </w:tcPr>
          <w:p w14:paraId="110C1300" w14:textId="77777777" w:rsidR="00085A22" w:rsidRPr="00C360D2" w:rsidRDefault="00085A22" w:rsidP="004041B4">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450961942716</w:t>
            </w:r>
          </w:p>
        </w:tc>
        <w:tc>
          <w:tcPr>
            <w:tcW w:w="2015" w:type="dxa"/>
          </w:tcPr>
          <w:p w14:paraId="1741A9C4" w14:textId="77777777" w:rsidR="00085A22" w:rsidRPr="00FD191D" w:rsidRDefault="00085A22" w:rsidP="004041B4">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w:t>
            </w:r>
            <w:proofErr w:type="spellStart"/>
            <w:r w:rsidRPr="00FD191D">
              <w:rPr>
                <w:rFonts w:asciiTheme="majorHAnsi" w:hAnsiTheme="majorHAnsi" w:cstheme="majorHAnsi"/>
                <w:b/>
                <w:bCs/>
                <w:color w:val="000000"/>
              </w:rPr>
              <w:t>sentenc</w:t>
            </w:r>
            <w:proofErr w:type="spellEnd"/>
            <w:r w:rsidRPr="00FD191D">
              <w:rPr>
                <w:rFonts w:asciiTheme="majorHAnsi" w:hAnsiTheme="majorHAnsi" w:cstheme="majorHAnsi"/>
                <w:b/>
                <w:bCs/>
                <w:color w:val="000000"/>
              </w:rPr>
              <w:t>'</w:t>
            </w:r>
          </w:p>
        </w:tc>
        <w:tc>
          <w:tcPr>
            <w:tcW w:w="2016" w:type="dxa"/>
          </w:tcPr>
          <w:p w14:paraId="4D1A719C" w14:textId="77777777" w:rsidR="00085A22" w:rsidRPr="00C360D2" w:rsidRDefault="00085A22" w:rsidP="004041B4">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91549439087</w:t>
            </w:r>
          </w:p>
        </w:tc>
      </w:tr>
      <w:tr w:rsidR="00085A22" w14:paraId="4D14F9E8" w14:textId="77777777" w:rsidTr="004041B4">
        <w:trPr>
          <w:trHeight w:val="66"/>
        </w:trPr>
        <w:tc>
          <w:tcPr>
            <w:tcW w:w="2148" w:type="dxa"/>
            <w:vMerge/>
          </w:tcPr>
          <w:p w14:paraId="36827959" w14:textId="77777777" w:rsidR="00085A22" w:rsidRPr="0028591F" w:rsidRDefault="00085A22" w:rsidP="004041B4">
            <w:pPr>
              <w:pStyle w:val="ListParagraph"/>
              <w:numPr>
                <w:ilvl w:val="0"/>
                <w:numId w:val="1"/>
              </w:numPr>
              <w:rPr>
                <w:b/>
                <w:bCs/>
              </w:rPr>
            </w:pPr>
          </w:p>
        </w:tc>
        <w:tc>
          <w:tcPr>
            <w:tcW w:w="2100" w:type="dxa"/>
          </w:tcPr>
          <w:p w14:paraId="46762193" w14:textId="77777777" w:rsidR="00085A22" w:rsidRPr="00FD191D" w:rsidRDefault="00085A22" w:rsidP="004041B4">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would'</w:t>
            </w:r>
          </w:p>
        </w:tc>
        <w:tc>
          <w:tcPr>
            <w:tcW w:w="2101" w:type="dxa"/>
          </w:tcPr>
          <w:p w14:paraId="3CF2E0DD" w14:textId="77777777" w:rsidR="00085A22" w:rsidRPr="00C360D2" w:rsidRDefault="00085A22" w:rsidP="004041B4">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419339607783</w:t>
            </w:r>
          </w:p>
        </w:tc>
        <w:tc>
          <w:tcPr>
            <w:tcW w:w="2015" w:type="dxa"/>
          </w:tcPr>
          <w:p w14:paraId="4CA95DAB" w14:textId="77777777" w:rsidR="00085A22" w:rsidRPr="00FD191D" w:rsidRDefault="00085A22" w:rsidP="004041B4">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w:t>
            </w:r>
            <w:proofErr w:type="spellStart"/>
            <w:r w:rsidRPr="00FD191D">
              <w:rPr>
                <w:rFonts w:asciiTheme="majorHAnsi" w:hAnsiTheme="majorHAnsi" w:cstheme="majorHAnsi"/>
                <w:b/>
                <w:bCs/>
                <w:color w:val="000000"/>
              </w:rPr>
              <w:t>hindley</w:t>
            </w:r>
            <w:proofErr w:type="spellEnd"/>
            <w:r w:rsidRPr="00FD191D">
              <w:rPr>
                <w:rFonts w:asciiTheme="majorHAnsi" w:hAnsiTheme="majorHAnsi" w:cstheme="majorHAnsi"/>
                <w:b/>
                <w:bCs/>
                <w:color w:val="000000"/>
              </w:rPr>
              <w:t>'</w:t>
            </w:r>
          </w:p>
        </w:tc>
        <w:tc>
          <w:tcPr>
            <w:tcW w:w="2016" w:type="dxa"/>
          </w:tcPr>
          <w:p w14:paraId="187B4BBB" w14:textId="77777777" w:rsidR="00085A22" w:rsidRPr="00C360D2" w:rsidRDefault="00085A22" w:rsidP="004041B4">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57685215145</w:t>
            </w:r>
          </w:p>
        </w:tc>
      </w:tr>
      <w:tr w:rsidR="00085A22" w14:paraId="14E09D97" w14:textId="77777777" w:rsidTr="004041B4">
        <w:trPr>
          <w:trHeight w:val="66"/>
        </w:trPr>
        <w:tc>
          <w:tcPr>
            <w:tcW w:w="2148" w:type="dxa"/>
            <w:vMerge/>
          </w:tcPr>
          <w:p w14:paraId="38C4233B" w14:textId="77777777" w:rsidR="00085A22" w:rsidRPr="0028591F" w:rsidRDefault="00085A22" w:rsidP="004041B4">
            <w:pPr>
              <w:pStyle w:val="ListParagraph"/>
              <w:numPr>
                <w:ilvl w:val="0"/>
                <w:numId w:val="1"/>
              </w:numPr>
              <w:rPr>
                <w:b/>
                <w:bCs/>
              </w:rPr>
            </w:pPr>
          </w:p>
        </w:tc>
        <w:tc>
          <w:tcPr>
            <w:tcW w:w="2100" w:type="dxa"/>
          </w:tcPr>
          <w:p w14:paraId="57886221" w14:textId="77777777" w:rsidR="00085A22" w:rsidRPr="00FD191D" w:rsidRDefault="00085A22" w:rsidP="004041B4">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w:t>
            </w:r>
            <w:proofErr w:type="spellStart"/>
            <w:r w:rsidRPr="00FD191D">
              <w:rPr>
                <w:rFonts w:asciiTheme="majorHAnsi" w:hAnsiTheme="majorHAnsi" w:cstheme="majorHAnsi"/>
                <w:b/>
                <w:bCs/>
                <w:color w:val="000000"/>
              </w:rPr>
              <w:t>sentenc</w:t>
            </w:r>
            <w:proofErr w:type="spellEnd"/>
            <w:r w:rsidRPr="00FD191D">
              <w:rPr>
                <w:rFonts w:asciiTheme="majorHAnsi" w:hAnsiTheme="majorHAnsi" w:cstheme="majorHAnsi"/>
                <w:b/>
                <w:bCs/>
                <w:color w:val="000000"/>
              </w:rPr>
              <w:t>'</w:t>
            </w:r>
          </w:p>
        </w:tc>
        <w:tc>
          <w:tcPr>
            <w:tcW w:w="2101" w:type="dxa"/>
          </w:tcPr>
          <w:p w14:paraId="262961B5" w14:textId="77777777" w:rsidR="00085A22" w:rsidRPr="00C360D2" w:rsidRDefault="00085A22" w:rsidP="004041B4">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041150688308</w:t>
            </w:r>
          </w:p>
        </w:tc>
        <w:tc>
          <w:tcPr>
            <w:tcW w:w="2015" w:type="dxa"/>
          </w:tcPr>
          <w:p w14:paraId="1C962ECE" w14:textId="77777777" w:rsidR="00085A22" w:rsidRPr="00FD191D" w:rsidRDefault="00085A22" w:rsidP="004041B4">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posit'</w:t>
            </w:r>
          </w:p>
        </w:tc>
        <w:tc>
          <w:tcPr>
            <w:tcW w:w="2016" w:type="dxa"/>
          </w:tcPr>
          <w:p w14:paraId="488E4457" w14:textId="77777777" w:rsidR="00085A22" w:rsidRPr="00C360D2" w:rsidRDefault="00085A22" w:rsidP="004041B4">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33080800590</w:t>
            </w:r>
          </w:p>
        </w:tc>
      </w:tr>
      <w:tr w:rsidR="00085A22" w14:paraId="23B0DEFE" w14:textId="77777777" w:rsidTr="004041B4">
        <w:trPr>
          <w:trHeight w:val="66"/>
        </w:trPr>
        <w:tc>
          <w:tcPr>
            <w:tcW w:w="2148" w:type="dxa"/>
          </w:tcPr>
          <w:p w14:paraId="080A777C" w14:textId="77777777" w:rsidR="00085A22" w:rsidRPr="0028591F" w:rsidRDefault="00085A22" w:rsidP="004041B4">
            <w:pPr>
              <w:pStyle w:val="ListParagraph"/>
              <w:rPr>
                <w:b/>
                <w:bCs/>
              </w:rPr>
            </w:pPr>
          </w:p>
        </w:tc>
        <w:tc>
          <w:tcPr>
            <w:tcW w:w="2100" w:type="dxa"/>
          </w:tcPr>
          <w:p w14:paraId="14968A6B" w14:textId="77777777" w:rsidR="00085A22" w:rsidRPr="00FD191D" w:rsidRDefault="00085A22" w:rsidP="004041B4">
            <w:pPr>
              <w:pStyle w:val="HTMLPreformatted"/>
              <w:shd w:val="clear" w:color="auto" w:fill="FFFFFF"/>
              <w:wordWrap w:val="0"/>
              <w:textAlignment w:val="baseline"/>
              <w:rPr>
                <w:rFonts w:asciiTheme="majorHAnsi" w:hAnsiTheme="majorHAnsi" w:cstheme="majorHAnsi"/>
                <w:b/>
                <w:bCs/>
                <w:color w:val="000000"/>
              </w:rPr>
            </w:pPr>
          </w:p>
        </w:tc>
        <w:tc>
          <w:tcPr>
            <w:tcW w:w="2101" w:type="dxa"/>
          </w:tcPr>
          <w:p w14:paraId="6E48F173" w14:textId="77777777" w:rsidR="00085A22" w:rsidRPr="00C360D2" w:rsidRDefault="00085A22" w:rsidP="004041B4">
            <w:pPr>
              <w:pStyle w:val="HTMLPreformatted"/>
              <w:shd w:val="clear" w:color="auto" w:fill="FFFFFF"/>
              <w:wordWrap w:val="0"/>
              <w:textAlignment w:val="baseline"/>
              <w:rPr>
                <w:rFonts w:asciiTheme="majorHAnsi" w:hAnsiTheme="majorHAnsi" w:cstheme="majorHAnsi"/>
                <w:color w:val="000000"/>
              </w:rPr>
            </w:pPr>
          </w:p>
        </w:tc>
        <w:tc>
          <w:tcPr>
            <w:tcW w:w="2015" w:type="dxa"/>
          </w:tcPr>
          <w:p w14:paraId="7F63CD06" w14:textId="77777777" w:rsidR="00085A22" w:rsidRPr="00FD191D" w:rsidRDefault="00085A22" w:rsidP="004041B4">
            <w:pPr>
              <w:pStyle w:val="HTMLPreformatted"/>
              <w:shd w:val="clear" w:color="auto" w:fill="FFFFFF"/>
              <w:wordWrap w:val="0"/>
              <w:textAlignment w:val="baseline"/>
              <w:rPr>
                <w:rFonts w:asciiTheme="majorHAnsi" w:hAnsiTheme="majorHAnsi" w:cstheme="majorHAnsi"/>
                <w:b/>
                <w:bCs/>
                <w:color w:val="000000"/>
              </w:rPr>
            </w:pPr>
          </w:p>
        </w:tc>
        <w:tc>
          <w:tcPr>
            <w:tcW w:w="2016" w:type="dxa"/>
          </w:tcPr>
          <w:p w14:paraId="32BD4FF3" w14:textId="77777777" w:rsidR="00085A22" w:rsidRPr="00C360D2" w:rsidRDefault="00085A22" w:rsidP="004041B4">
            <w:pPr>
              <w:pStyle w:val="HTMLPreformatted"/>
              <w:shd w:val="clear" w:color="auto" w:fill="FFFFFF"/>
              <w:wordWrap w:val="0"/>
              <w:textAlignment w:val="baseline"/>
              <w:rPr>
                <w:rFonts w:asciiTheme="majorHAnsi" w:hAnsiTheme="majorHAnsi" w:cstheme="majorHAnsi"/>
                <w:color w:val="000000"/>
              </w:rPr>
            </w:pPr>
          </w:p>
        </w:tc>
      </w:tr>
      <w:tr w:rsidR="00085A22" w14:paraId="6B5FD870" w14:textId="77777777" w:rsidTr="004041B4">
        <w:trPr>
          <w:trHeight w:val="101"/>
        </w:trPr>
        <w:tc>
          <w:tcPr>
            <w:tcW w:w="2148" w:type="dxa"/>
            <w:vMerge w:val="restart"/>
          </w:tcPr>
          <w:p w14:paraId="53677536" w14:textId="77777777" w:rsidR="00085A22" w:rsidRPr="00584E54" w:rsidRDefault="00085A22" w:rsidP="004041B4">
            <w:pPr>
              <w:pStyle w:val="ListParagraph"/>
              <w:numPr>
                <w:ilvl w:val="0"/>
                <w:numId w:val="1"/>
              </w:numPr>
              <w:rPr>
                <w:b/>
                <w:bCs/>
              </w:rPr>
            </w:pPr>
            <w:r w:rsidRPr="00584E54">
              <w:rPr>
                <w:b/>
                <w:bCs/>
              </w:rPr>
              <w:t>Paragraph level (450|3038)</w:t>
            </w:r>
          </w:p>
        </w:tc>
        <w:tc>
          <w:tcPr>
            <w:tcW w:w="2100" w:type="dxa"/>
          </w:tcPr>
          <w:p w14:paraId="430888A3" w14:textId="77777777" w:rsidR="00085A22" w:rsidRPr="00FD191D" w:rsidRDefault="00085A22" w:rsidP="004041B4">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tariff'</w:t>
            </w:r>
          </w:p>
        </w:tc>
        <w:tc>
          <w:tcPr>
            <w:tcW w:w="2101" w:type="dxa"/>
          </w:tcPr>
          <w:p w14:paraId="396E9DE5" w14:textId="77777777" w:rsidR="00085A22" w:rsidRPr="00C360D2" w:rsidRDefault="00085A22" w:rsidP="004041B4">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372423678930</w:t>
            </w:r>
          </w:p>
        </w:tc>
        <w:tc>
          <w:tcPr>
            <w:tcW w:w="2015" w:type="dxa"/>
          </w:tcPr>
          <w:p w14:paraId="63AC3B5F" w14:textId="77777777" w:rsidR="00085A22" w:rsidRPr="00FD191D" w:rsidRDefault="00085A22" w:rsidP="004041B4">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w:t>
            </w:r>
            <w:proofErr w:type="spellStart"/>
            <w:r w:rsidRPr="00FD191D">
              <w:rPr>
                <w:rFonts w:asciiTheme="majorHAnsi" w:hAnsiTheme="majorHAnsi" w:cstheme="majorHAnsi"/>
                <w:b/>
                <w:bCs/>
                <w:color w:val="000000"/>
              </w:rPr>
              <w:t>hindley</w:t>
            </w:r>
            <w:proofErr w:type="spellEnd"/>
            <w:r w:rsidRPr="00FD191D">
              <w:rPr>
                <w:rFonts w:asciiTheme="majorHAnsi" w:hAnsiTheme="majorHAnsi" w:cstheme="majorHAnsi"/>
                <w:b/>
                <w:bCs/>
                <w:color w:val="000000"/>
              </w:rPr>
              <w:t>'</w:t>
            </w:r>
          </w:p>
        </w:tc>
        <w:tc>
          <w:tcPr>
            <w:tcW w:w="2016" w:type="dxa"/>
          </w:tcPr>
          <w:p w14:paraId="616E9BE7" w14:textId="77777777" w:rsidR="00085A22" w:rsidRPr="00C360D2" w:rsidRDefault="00085A22" w:rsidP="004041B4">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63764826639</w:t>
            </w:r>
          </w:p>
        </w:tc>
      </w:tr>
      <w:tr w:rsidR="00085A22" w14:paraId="58D7E461" w14:textId="77777777" w:rsidTr="004041B4">
        <w:trPr>
          <w:trHeight w:val="99"/>
        </w:trPr>
        <w:tc>
          <w:tcPr>
            <w:tcW w:w="2148" w:type="dxa"/>
            <w:vMerge/>
          </w:tcPr>
          <w:p w14:paraId="56FF33A0" w14:textId="77777777" w:rsidR="00085A22" w:rsidRPr="00584E54" w:rsidRDefault="00085A22" w:rsidP="004041B4">
            <w:pPr>
              <w:pStyle w:val="ListParagraph"/>
              <w:numPr>
                <w:ilvl w:val="0"/>
                <w:numId w:val="1"/>
              </w:numPr>
              <w:rPr>
                <w:b/>
                <w:bCs/>
              </w:rPr>
            </w:pPr>
          </w:p>
        </w:tc>
        <w:tc>
          <w:tcPr>
            <w:tcW w:w="2100" w:type="dxa"/>
          </w:tcPr>
          <w:p w14:paraId="176C738B" w14:textId="77777777" w:rsidR="00085A22" w:rsidRPr="00FD191D" w:rsidRDefault="00085A22" w:rsidP="004041B4">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w:t>
            </w:r>
            <w:proofErr w:type="spellStart"/>
            <w:r w:rsidRPr="00FD191D">
              <w:rPr>
                <w:rFonts w:asciiTheme="majorHAnsi" w:hAnsiTheme="majorHAnsi" w:cstheme="majorHAnsi"/>
                <w:b/>
                <w:bCs/>
                <w:color w:val="000000"/>
              </w:rPr>
              <w:t>secretari</w:t>
            </w:r>
            <w:proofErr w:type="spellEnd"/>
            <w:r w:rsidRPr="00FD191D">
              <w:rPr>
                <w:rFonts w:asciiTheme="majorHAnsi" w:hAnsiTheme="majorHAnsi" w:cstheme="majorHAnsi"/>
                <w:b/>
                <w:bCs/>
                <w:color w:val="000000"/>
              </w:rPr>
              <w:t>'</w:t>
            </w:r>
          </w:p>
        </w:tc>
        <w:tc>
          <w:tcPr>
            <w:tcW w:w="2101" w:type="dxa"/>
          </w:tcPr>
          <w:p w14:paraId="36995CFC" w14:textId="77777777" w:rsidR="00085A22" w:rsidRPr="00C360D2" w:rsidRDefault="00085A22" w:rsidP="004041B4">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325658507266</w:t>
            </w:r>
          </w:p>
        </w:tc>
        <w:tc>
          <w:tcPr>
            <w:tcW w:w="2015" w:type="dxa"/>
          </w:tcPr>
          <w:p w14:paraId="3490FFF2" w14:textId="77777777" w:rsidR="00085A22" w:rsidRPr="00FD191D" w:rsidRDefault="00085A22" w:rsidP="004041B4">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w:t>
            </w:r>
            <w:proofErr w:type="spellStart"/>
            <w:r w:rsidRPr="00FD191D">
              <w:rPr>
                <w:rFonts w:asciiTheme="majorHAnsi" w:hAnsiTheme="majorHAnsi" w:cstheme="majorHAnsi"/>
                <w:b/>
                <w:bCs/>
                <w:color w:val="000000"/>
              </w:rPr>
              <w:t>myra</w:t>
            </w:r>
            <w:proofErr w:type="spellEnd"/>
            <w:r w:rsidRPr="00FD191D">
              <w:rPr>
                <w:rFonts w:asciiTheme="majorHAnsi" w:hAnsiTheme="majorHAnsi" w:cstheme="majorHAnsi"/>
                <w:b/>
                <w:bCs/>
                <w:color w:val="000000"/>
              </w:rPr>
              <w:t>'</w:t>
            </w:r>
          </w:p>
        </w:tc>
        <w:tc>
          <w:tcPr>
            <w:tcW w:w="2016" w:type="dxa"/>
          </w:tcPr>
          <w:p w14:paraId="39B7BCEF" w14:textId="77777777" w:rsidR="00085A22" w:rsidRPr="00C360D2" w:rsidRDefault="00085A22" w:rsidP="004041B4">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58632670557</w:t>
            </w:r>
          </w:p>
        </w:tc>
      </w:tr>
      <w:tr w:rsidR="00085A22" w14:paraId="232B695D" w14:textId="77777777" w:rsidTr="004041B4">
        <w:trPr>
          <w:trHeight w:val="99"/>
        </w:trPr>
        <w:tc>
          <w:tcPr>
            <w:tcW w:w="2148" w:type="dxa"/>
            <w:vMerge/>
          </w:tcPr>
          <w:p w14:paraId="6D6148FC" w14:textId="77777777" w:rsidR="00085A22" w:rsidRPr="00584E54" w:rsidRDefault="00085A22" w:rsidP="004041B4">
            <w:pPr>
              <w:pStyle w:val="ListParagraph"/>
              <w:numPr>
                <w:ilvl w:val="0"/>
                <w:numId w:val="1"/>
              </w:numPr>
              <w:rPr>
                <w:b/>
                <w:bCs/>
              </w:rPr>
            </w:pPr>
          </w:p>
        </w:tc>
        <w:tc>
          <w:tcPr>
            <w:tcW w:w="2100" w:type="dxa"/>
          </w:tcPr>
          <w:p w14:paraId="4839CD07" w14:textId="77777777" w:rsidR="00085A22" w:rsidRPr="00FD191D" w:rsidRDefault="00085A22" w:rsidP="004041B4">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prison'</w:t>
            </w:r>
          </w:p>
        </w:tc>
        <w:tc>
          <w:tcPr>
            <w:tcW w:w="2101" w:type="dxa"/>
          </w:tcPr>
          <w:p w14:paraId="6C7B6B85" w14:textId="77777777" w:rsidR="00085A22" w:rsidRPr="00C360D2" w:rsidRDefault="00085A22" w:rsidP="004041B4">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62324361300</w:t>
            </w:r>
          </w:p>
        </w:tc>
        <w:tc>
          <w:tcPr>
            <w:tcW w:w="2015" w:type="dxa"/>
          </w:tcPr>
          <w:p w14:paraId="55D8AF52" w14:textId="77777777" w:rsidR="00085A22" w:rsidRPr="00FD191D" w:rsidRDefault="00085A22" w:rsidP="004041B4">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west'</w:t>
            </w:r>
          </w:p>
        </w:tc>
        <w:tc>
          <w:tcPr>
            <w:tcW w:w="2016" w:type="dxa"/>
          </w:tcPr>
          <w:p w14:paraId="74CACD1B" w14:textId="77777777" w:rsidR="00085A22" w:rsidRPr="00C360D2" w:rsidRDefault="00085A22" w:rsidP="004041B4">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3136661906</w:t>
            </w:r>
          </w:p>
        </w:tc>
      </w:tr>
      <w:tr w:rsidR="00085A22" w14:paraId="0BDE6C40" w14:textId="77777777" w:rsidTr="004041B4">
        <w:trPr>
          <w:trHeight w:val="99"/>
        </w:trPr>
        <w:tc>
          <w:tcPr>
            <w:tcW w:w="2148" w:type="dxa"/>
            <w:vMerge/>
          </w:tcPr>
          <w:p w14:paraId="5375E5A2" w14:textId="77777777" w:rsidR="00085A22" w:rsidRPr="00584E54" w:rsidRDefault="00085A22" w:rsidP="004041B4">
            <w:pPr>
              <w:pStyle w:val="ListParagraph"/>
              <w:numPr>
                <w:ilvl w:val="0"/>
                <w:numId w:val="1"/>
              </w:numPr>
              <w:rPr>
                <w:b/>
                <w:bCs/>
              </w:rPr>
            </w:pPr>
          </w:p>
        </w:tc>
        <w:tc>
          <w:tcPr>
            <w:tcW w:w="2100" w:type="dxa"/>
          </w:tcPr>
          <w:p w14:paraId="6CF75150" w14:textId="77777777" w:rsidR="00085A22" w:rsidRPr="00FD191D" w:rsidRDefault="00085A22" w:rsidP="004041B4">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state'</w:t>
            </w:r>
          </w:p>
        </w:tc>
        <w:tc>
          <w:tcPr>
            <w:tcW w:w="2101" w:type="dxa"/>
          </w:tcPr>
          <w:p w14:paraId="66F7659E" w14:textId="77777777" w:rsidR="00085A22" w:rsidRPr="00C360D2" w:rsidRDefault="00085A22" w:rsidP="004041B4">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46189129218</w:t>
            </w:r>
          </w:p>
        </w:tc>
        <w:tc>
          <w:tcPr>
            <w:tcW w:w="2015" w:type="dxa"/>
          </w:tcPr>
          <w:p w14:paraId="3C024C78" w14:textId="77777777" w:rsidR="00085A22" w:rsidRPr="00FD191D" w:rsidRDefault="00085A22" w:rsidP="004041B4">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case'</w:t>
            </w:r>
          </w:p>
        </w:tc>
        <w:tc>
          <w:tcPr>
            <w:tcW w:w="2016" w:type="dxa"/>
          </w:tcPr>
          <w:p w14:paraId="3F3C6AEA" w14:textId="77777777" w:rsidR="00085A22" w:rsidRPr="00C360D2" w:rsidRDefault="00085A22" w:rsidP="004041B4">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18241034492</w:t>
            </w:r>
          </w:p>
        </w:tc>
      </w:tr>
      <w:tr w:rsidR="00085A22" w14:paraId="305F487B" w14:textId="77777777" w:rsidTr="004041B4">
        <w:trPr>
          <w:trHeight w:val="99"/>
        </w:trPr>
        <w:tc>
          <w:tcPr>
            <w:tcW w:w="2148" w:type="dxa"/>
            <w:vMerge/>
          </w:tcPr>
          <w:p w14:paraId="6EEB9389" w14:textId="77777777" w:rsidR="00085A22" w:rsidRPr="00584E54" w:rsidRDefault="00085A22" w:rsidP="004041B4">
            <w:pPr>
              <w:pStyle w:val="ListParagraph"/>
              <w:numPr>
                <w:ilvl w:val="0"/>
                <w:numId w:val="1"/>
              </w:numPr>
              <w:rPr>
                <w:b/>
                <w:bCs/>
              </w:rPr>
            </w:pPr>
          </w:p>
        </w:tc>
        <w:tc>
          <w:tcPr>
            <w:tcW w:w="2100" w:type="dxa"/>
          </w:tcPr>
          <w:p w14:paraId="5E87E920" w14:textId="77777777" w:rsidR="00085A22" w:rsidRPr="00FD191D" w:rsidRDefault="00085A22" w:rsidP="004041B4">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life'</w:t>
            </w:r>
          </w:p>
        </w:tc>
        <w:tc>
          <w:tcPr>
            <w:tcW w:w="2101" w:type="dxa"/>
          </w:tcPr>
          <w:p w14:paraId="1F07624B" w14:textId="77777777" w:rsidR="00085A22" w:rsidRPr="00C360D2" w:rsidRDefault="00085A22" w:rsidP="004041B4">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34305014747</w:t>
            </w:r>
          </w:p>
        </w:tc>
        <w:tc>
          <w:tcPr>
            <w:tcW w:w="2015" w:type="dxa"/>
          </w:tcPr>
          <w:p w14:paraId="79529FC6" w14:textId="77777777" w:rsidR="00085A22" w:rsidRPr="00FD191D" w:rsidRDefault="00085A22" w:rsidP="004041B4">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trial'</w:t>
            </w:r>
          </w:p>
        </w:tc>
        <w:tc>
          <w:tcPr>
            <w:tcW w:w="2016" w:type="dxa"/>
          </w:tcPr>
          <w:p w14:paraId="71C86889" w14:textId="77777777" w:rsidR="00085A22" w:rsidRPr="00C360D2" w:rsidRDefault="00085A22" w:rsidP="004041B4">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14821551842</w:t>
            </w:r>
          </w:p>
        </w:tc>
      </w:tr>
    </w:tbl>
    <w:p w14:paraId="26ADB945" w14:textId="77777777" w:rsidR="00A46230" w:rsidRDefault="00A46230" w:rsidP="00FE71F5"/>
    <w:p w14:paraId="1247DAAE" w14:textId="77777777" w:rsidR="00505143" w:rsidRDefault="00505143" w:rsidP="00FE71F5"/>
    <w:p w14:paraId="7636D0B3" w14:textId="486FEC84" w:rsidR="00505143" w:rsidRDefault="00FE71F5">
      <w:r>
        <w:br w:type="page"/>
      </w:r>
    </w:p>
    <w:p w14:paraId="61EC3734" w14:textId="77777777" w:rsidR="00004C70" w:rsidRDefault="00004C70" w:rsidP="00004C70">
      <w:pPr>
        <w:pStyle w:val="Caption"/>
        <w:keepNext/>
        <w:jc w:val="center"/>
      </w:pPr>
    </w:p>
    <w:p w14:paraId="7808E5DC" w14:textId="1EFB23D6" w:rsidR="003549CD" w:rsidRDefault="003549CD" w:rsidP="00004C70">
      <w:pPr>
        <w:pStyle w:val="Caption"/>
        <w:keepNext/>
        <w:jc w:val="center"/>
      </w:pPr>
      <w:bookmarkStart w:id="60" w:name="_Toc86123124"/>
      <w:r>
        <w:t xml:space="preserve">Table </w:t>
      </w:r>
      <w:r w:rsidR="00130A9D">
        <w:fldChar w:fldCharType="begin"/>
      </w:r>
      <w:r w:rsidR="00130A9D">
        <w:instrText xml:space="preserve"> SEQ Table \* ARABIC </w:instrText>
      </w:r>
      <w:r w:rsidR="00130A9D">
        <w:fldChar w:fldCharType="separate"/>
      </w:r>
      <w:r w:rsidR="000538FD">
        <w:rPr>
          <w:noProof/>
        </w:rPr>
        <w:t>2</w:t>
      </w:r>
      <w:r w:rsidR="00130A9D">
        <w:rPr>
          <w:noProof/>
        </w:rPr>
        <w:fldChar w:fldCharType="end"/>
      </w:r>
      <w:r>
        <w:t xml:space="preserve"> </w:t>
      </w:r>
      <w:r w:rsidR="005A638D">
        <w:t>List of top words</w:t>
      </w:r>
      <w:r w:rsidR="00004C70">
        <w:t xml:space="preserve"> from LSA model </w:t>
      </w:r>
      <w:r w:rsidR="005A638D">
        <w:t xml:space="preserve"> experiment 2</w:t>
      </w:r>
      <w:bookmarkEnd w:id="60"/>
    </w:p>
    <w:tbl>
      <w:tblPr>
        <w:tblStyle w:val="TableGrid"/>
        <w:tblpPr w:leftFromText="180" w:rightFromText="180" w:vertAnchor="page" w:horzAnchor="margin" w:tblpXSpec="center" w:tblpY="559"/>
        <w:tblW w:w="11477" w:type="dxa"/>
        <w:tblLayout w:type="fixed"/>
        <w:tblLook w:val="04E0" w:firstRow="1" w:lastRow="1" w:firstColumn="1" w:lastColumn="0" w:noHBand="0" w:noVBand="1"/>
      </w:tblPr>
      <w:tblGrid>
        <w:gridCol w:w="1965"/>
        <w:gridCol w:w="1425"/>
        <w:gridCol w:w="1425"/>
        <w:gridCol w:w="1559"/>
        <w:gridCol w:w="1559"/>
        <w:gridCol w:w="1559"/>
        <w:gridCol w:w="1985"/>
      </w:tblGrid>
      <w:tr w:rsidR="00510E58" w:rsidRPr="00584E54" w14:paraId="237FA7DF" w14:textId="77777777" w:rsidTr="00510E58">
        <w:trPr>
          <w:trHeight w:val="386"/>
        </w:trPr>
        <w:tc>
          <w:tcPr>
            <w:tcW w:w="11477" w:type="dxa"/>
            <w:gridSpan w:val="7"/>
          </w:tcPr>
          <w:p w14:paraId="414C3450" w14:textId="42B24FC9" w:rsidR="00510E58" w:rsidRPr="00510E58" w:rsidRDefault="00510E58" w:rsidP="00510E58">
            <w:pPr>
              <w:rPr>
                <w:rFonts w:cstheme="minorHAnsi"/>
                <w:b/>
                <w:bCs/>
                <w:sz w:val="20"/>
                <w:szCs w:val="20"/>
              </w:rPr>
            </w:pPr>
            <w:r w:rsidRPr="00510E58">
              <w:rPr>
                <w:rFonts w:cstheme="minorHAnsi"/>
                <w:b/>
                <w:bCs/>
                <w:sz w:val="20"/>
                <w:szCs w:val="20"/>
              </w:rPr>
              <w:t>Experiment 2: Document at various level</w:t>
            </w:r>
            <w:r w:rsidR="005A0481">
              <w:rPr>
                <w:rFonts w:cstheme="minorHAnsi"/>
                <w:b/>
                <w:bCs/>
                <w:sz w:val="20"/>
                <w:szCs w:val="20"/>
              </w:rPr>
              <w:t>s</w:t>
            </w:r>
            <w:r w:rsidRPr="00510E58">
              <w:rPr>
                <w:rFonts w:cstheme="minorHAnsi"/>
                <w:b/>
                <w:bCs/>
                <w:sz w:val="20"/>
                <w:szCs w:val="20"/>
              </w:rPr>
              <w:t xml:space="preserve"> for </w:t>
            </w:r>
            <w:r w:rsidR="005A0481">
              <w:rPr>
                <w:rFonts w:cstheme="minorHAnsi"/>
                <w:b/>
                <w:bCs/>
                <w:sz w:val="20"/>
                <w:szCs w:val="20"/>
              </w:rPr>
              <w:t xml:space="preserve">a </w:t>
            </w:r>
            <w:r w:rsidRPr="00510E58">
              <w:rPr>
                <w:rFonts w:cstheme="minorHAnsi"/>
                <w:b/>
                <w:bCs/>
                <w:sz w:val="20"/>
                <w:szCs w:val="20"/>
              </w:rPr>
              <w:t>small dataset (COVID-science: non-science: Covid-psychology)</w:t>
            </w:r>
          </w:p>
        </w:tc>
      </w:tr>
      <w:tr w:rsidR="00510E58" w14:paraId="50AFA8AA" w14:textId="77777777" w:rsidTr="00510E58">
        <w:trPr>
          <w:trHeight w:val="173"/>
        </w:trPr>
        <w:tc>
          <w:tcPr>
            <w:tcW w:w="1965" w:type="dxa"/>
            <w:vMerge w:val="restart"/>
          </w:tcPr>
          <w:p w14:paraId="7357E270" w14:textId="79AFA4F4" w:rsidR="00510E58" w:rsidRPr="00510E58" w:rsidRDefault="00740930" w:rsidP="00510E58">
            <w:pPr>
              <w:rPr>
                <w:rFonts w:cstheme="minorHAnsi"/>
                <w:sz w:val="20"/>
                <w:szCs w:val="20"/>
              </w:rPr>
            </w:pPr>
            <w:proofErr w:type="spellStart"/>
            <w:r>
              <w:rPr>
                <w:rFonts w:cstheme="minorHAnsi"/>
                <w:b/>
                <w:bCs/>
                <w:sz w:val="20"/>
                <w:szCs w:val="20"/>
              </w:rPr>
              <w:t>No.of</w:t>
            </w:r>
            <w:proofErr w:type="spellEnd"/>
            <w:r w:rsidR="00510E58" w:rsidRPr="00510E58">
              <w:rPr>
                <w:rFonts w:cstheme="minorHAnsi"/>
                <w:b/>
                <w:bCs/>
                <w:sz w:val="20"/>
                <w:szCs w:val="20"/>
              </w:rPr>
              <w:t xml:space="preserve"> Document</w:t>
            </w:r>
            <w:r w:rsidR="00203DF2">
              <w:rPr>
                <w:rFonts w:cstheme="minorHAnsi"/>
                <w:b/>
                <w:bCs/>
                <w:sz w:val="20"/>
                <w:szCs w:val="20"/>
              </w:rPr>
              <w:t>s</w:t>
            </w:r>
          </w:p>
        </w:tc>
        <w:tc>
          <w:tcPr>
            <w:tcW w:w="2850" w:type="dxa"/>
            <w:gridSpan w:val="2"/>
          </w:tcPr>
          <w:p w14:paraId="0D96C705" w14:textId="77777777" w:rsidR="00510E58" w:rsidRPr="00510E58" w:rsidRDefault="00510E58" w:rsidP="00510E58">
            <w:pPr>
              <w:rPr>
                <w:rFonts w:cstheme="minorHAnsi"/>
                <w:sz w:val="20"/>
                <w:szCs w:val="20"/>
              </w:rPr>
            </w:pPr>
            <w:r w:rsidRPr="00510E58">
              <w:rPr>
                <w:rFonts w:cstheme="minorHAnsi"/>
                <w:b/>
                <w:bCs/>
                <w:sz w:val="20"/>
                <w:szCs w:val="20"/>
              </w:rPr>
              <w:t>covid-science-small</w:t>
            </w:r>
          </w:p>
        </w:tc>
        <w:tc>
          <w:tcPr>
            <w:tcW w:w="3118" w:type="dxa"/>
            <w:gridSpan w:val="2"/>
          </w:tcPr>
          <w:p w14:paraId="6C5DC6AF" w14:textId="77777777" w:rsidR="00510E58" w:rsidRPr="00510E58" w:rsidRDefault="00510E58" w:rsidP="00510E58">
            <w:pPr>
              <w:rPr>
                <w:rFonts w:cstheme="minorHAnsi"/>
                <w:sz w:val="20"/>
                <w:szCs w:val="20"/>
              </w:rPr>
            </w:pPr>
            <w:r w:rsidRPr="00510E58">
              <w:rPr>
                <w:rFonts w:cstheme="minorHAnsi"/>
                <w:b/>
                <w:bCs/>
                <w:sz w:val="20"/>
                <w:szCs w:val="20"/>
              </w:rPr>
              <w:t>Covid-non-science-small</w:t>
            </w:r>
          </w:p>
        </w:tc>
        <w:tc>
          <w:tcPr>
            <w:tcW w:w="3544" w:type="dxa"/>
            <w:gridSpan w:val="2"/>
          </w:tcPr>
          <w:p w14:paraId="649C066E" w14:textId="77777777" w:rsidR="00510E58" w:rsidRPr="00510E58" w:rsidRDefault="00510E58" w:rsidP="00510E58">
            <w:pPr>
              <w:rPr>
                <w:rFonts w:cstheme="minorHAnsi"/>
                <w:b/>
                <w:bCs/>
                <w:sz w:val="20"/>
                <w:szCs w:val="20"/>
              </w:rPr>
            </w:pPr>
            <w:r w:rsidRPr="00510E58">
              <w:rPr>
                <w:rFonts w:cstheme="minorHAnsi"/>
                <w:b/>
                <w:bCs/>
                <w:sz w:val="20"/>
                <w:szCs w:val="20"/>
              </w:rPr>
              <w:t>Covid-psychology-small</w:t>
            </w:r>
          </w:p>
        </w:tc>
      </w:tr>
      <w:tr w:rsidR="00510E58" w14:paraId="721CF1AD" w14:textId="77777777" w:rsidTr="00510E58">
        <w:trPr>
          <w:trHeight w:val="173"/>
        </w:trPr>
        <w:tc>
          <w:tcPr>
            <w:tcW w:w="1965" w:type="dxa"/>
            <w:vMerge/>
          </w:tcPr>
          <w:p w14:paraId="7DE66183" w14:textId="77777777" w:rsidR="00510E58" w:rsidRPr="00510E58" w:rsidRDefault="00510E58" w:rsidP="00510E58">
            <w:pPr>
              <w:rPr>
                <w:rFonts w:cstheme="minorHAnsi"/>
                <w:b/>
                <w:bCs/>
                <w:sz w:val="20"/>
                <w:szCs w:val="20"/>
              </w:rPr>
            </w:pPr>
          </w:p>
        </w:tc>
        <w:tc>
          <w:tcPr>
            <w:tcW w:w="1425" w:type="dxa"/>
          </w:tcPr>
          <w:p w14:paraId="0A37E40A" w14:textId="77777777" w:rsidR="00510E58" w:rsidRPr="00510E58" w:rsidRDefault="00510E58" w:rsidP="00510E58">
            <w:pPr>
              <w:rPr>
                <w:rFonts w:cstheme="minorHAnsi"/>
                <w:b/>
                <w:bCs/>
                <w:sz w:val="20"/>
                <w:szCs w:val="20"/>
              </w:rPr>
            </w:pPr>
            <w:r w:rsidRPr="00510E58">
              <w:rPr>
                <w:rFonts w:cstheme="minorHAnsi"/>
                <w:b/>
                <w:bCs/>
                <w:sz w:val="20"/>
                <w:szCs w:val="20"/>
              </w:rPr>
              <w:t>Top words</w:t>
            </w:r>
          </w:p>
        </w:tc>
        <w:tc>
          <w:tcPr>
            <w:tcW w:w="1425" w:type="dxa"/>
          </w:tcPr>
          <w:p w14:paraId="1D341A71" w14:textId="77777777" w:rsidR="00510E58" w:rsidRPr="00510E58" w:rsidRDefault="00510E58" w:rsidP="00510E58">
            <w:pPr>
              <w:rPr>
                <w:rFonts w:cstheme="minorHAnsi"/>
                <w:b/>
                <w:bCs/>
                <w:sz w:val="20"/>
                <w:szCs w:val="20"/>
              </w:rPr>
            </w:pPr>
            <w:r w:rsidRPr="00510E58">
              <w:rPr>
                <w:rFonts w:cstheme="minorHAnsi"/>
                <w:b/>
                <w:bCs/>
                <w:sz w:val="20"/>
                <w:szCs w:val="20"/>
              </w:rPr>
              <w:t>weights</w:t>
            </w:r>
          </w:p>
        </w:tc>
        <w:tc>
          <w:tcPr>
            <w:tcW w:w="1559" w:type="dxa"/>
          </w:tcPr>
          <w:p w14:paraId="72E72D7A" w14:textId="77777777" w:rsidR="00510E58" w:rsidRPr="00510E58" w:rsidRDefault="00510E58" w:rsidP="00510E58">
            <w:pPr>
              <w:rPr>
                <w:rFonts w:cstheme="minorHAnsi"/>
                <w:b/>
                <w:bCs/>
                <w:sz w:val="20"/>
                <w:szCs w:val="20"/>
              </w:rPr>
            </w:pPr>
            <w:r w:rsidRPr="00510E58">
              <w:rPr>
                <w:rFonts w:cstheme="minorHAnsi"/>
                <w:b/>
                <w:bCs/>
                <w:sz w:val="20"/>
                <w:szCs w:val="20"/>
              </w:rPr>
              <w:t>Top words</w:t>
            </w:r>
          </w:p>
        </w:tc>
        <w:tc>
          <w:tcPr>
            <w:tcW w:w="1559" w:type="dxa"/>
          </w:tcPr>
          <w:p w14:paraId="29C885A7" w14:textId="77777777" w:rsidR="00510E58" w:rsidRPr="00510E58" w:rsidRDefault="00510E58" w:rsidP="00510E58">
            <w:pPr>
              <w:rPr>
                <w:rFonts w:cstheme="minorHAnsi"/>
                <w:b/>
                <w:bCs/>
                <w:sz w:val="20"/>
                <w:szCs w:val="20"/>
              </w:rPr>
            </w:pPr>
            <w:r w:rsidRPr="00510E58">
              <w:rPr>
                <w:rFonts w:cstheme="minorHAnsi"/>
                <w:b/>
                <w:bCs/>
                <w:sz w:val="20"/>
                <w:szCs w:val="20"/>
              </w:rPr>
              <w:t>weights</w:t>
            </w:r>
          </w:p>
        </w:tc>
        <w:tc>
          <w:tcPr>
            <w:tcW w:w="1559" w:type="dxa"/>
          </w:tcPr>
          <w:p w14:paraId="0CBC138A" w14:textId="77777777" w:rsidR="00510E58" w:rsidRPr="00510E58" w:rsidRDefault="00510E58" w:rsidP="00510E58">
            <w:pPr>
              <w:rPr>
                <w:rFonts w:cstheme="minorHAnsi"/>
                <w:b/>
                <w:bCs/>
                <w:sz w:val="20"/>
                <w:szCs w:val="20"/>
              </w:rPr>
            </w:pPr>
            <w:r w:rsidRPr="00510E58">
              <w:rPr>
                <w:rFonts w:cstheme="minorHAnsi"/>
                <w:b/>
                <w:bCs/>
                <w:sz w:val="20"/>
                <w:szCs w:val="20"/>
              </w:rPr>
              <w:t>Top words</w:t>
            </w:r>
          </w:p>
        </w:tc>
        <w:tc>
          <w:tcPr>
            <w:tcW w:w="1985" w:type="dxa"/>
          </w:tcPr>
          <w:p w14:paraId="26464DA1" w14:textId="77777777" w:rsidR="00510E58" w:rsidRPr="00510E58" w:rsidRDefault="00510E58" w:rsidP="00510E58">
            <w:pPr>
              <w:rPr>
                <w:rFonts w:cstheme="minorHAnsi"/>
                <w:b/>
                <w:bCs/>
                <w:sz w:val="20"/>
                <w:szCs w:val="20"/>
              </w:rPr>
            </w:pPr>
            <w:r w:rsidRPr="00510E58">
              <w:rPr>
                <w:rFonts w:cstheme="minorHAnsi"/>
                <w:b/>
                <w:bCs/>
                <w:sz w:val="20"/>
                <w:szCs w:val="20"/>
              </w:rPr>
              <w:t>weights</w:t>
            </w:r>
          </w:p>
        </w:tc>
      </w:tr>
      <w:tr w:rsidR="00510E58" w14:paraId="4BC6ECB3" w14:textId="77777777" w:rsidTr="00510E58">
        <w:trPr>
          <w:trHeight w:val="70"/>
        </w:trPr>
        <w:tc>
          <w:tcPr>
            <w:tcW w:w="1965" w:type="dxa"/>
            <w:vMerge w:val="restart"/>
          </w:tcPr>
          <w:p w14:paraId="5B707208" w14:textId="77777777" w:rsidR="00510E58" w:rsidRPr="00510E58" w:rsidRDefault="00510E58" w:rsidP="00510E58">
            <w:pPr>
              <w:rPr>
                <w:rFonts w:cstheme="minorHAnsi"/>
                <w:sz w:val="20"/>
                <w:szCs w:val="20"/>
              </w:rPr>
            </w:pPr>
            <w:r w:rsidRPr="00510E58">
              <w:rPr>
                <w:rFonts w:cstheme="minorHAnsi"/>
                <w:b/>
                <w:bCs/>
                <w:sz w:val="20"/>
                <w:szCs w:val="20"/>
              </w:rPr>
              <w:t>Article level (10|10)</w:t>
            </w:r>
          </w:p>
        </w:tc>
        <w:tc>
          <w:tcPr>
            <w:tcW w:w="1425" w:type="dxa"/>
          </w:tcPr>
          <w:p w14:paraId="03D3843D" w14:textId="77777777" w:rsidR="00510E58" w:rsidRPr="00510E58" w:rsidRDefault="00510E58" w:rsidP="00510E58">
            <w:pPr>
              <w:rPr>
                <w:rFonts w:cstheme="minorHAnsi"/>
                <w:b/>
                <w:bCs/>
                <w:sz w:val="20"/>
                <w:szCs w:val="20"/>
              </w:rPr>
            </w:pPr>
            <w:r w:rsidRPr="00510E58">
              <w:rPr>
                <w:rFonts w:cstheme="minorHAnsi"/>
                <w:b/>
                <w:bCs/>
                <w:color w:val="000000"/>
                <w:sz w:val="20"/>
                <w:szCs w:val="20"/>
              </w:rPr>
              <w:t>'covid'</w:t>
            </w:r>
          </w:p>
        </w:tc>
        <w:tc>
          <w:tcPr>
            <w:tcW w:w="1425" w:type="dxa"/>
          </w:tcPr>
          <w:p w14:paraId="6484B7C7" w14:textId="77777777" w:rsidR="00510E58" w:rsidRPr="00510E58" w:rsidRDefault="00510E58" w:rsidP="00510E58">
            <w:pPr>
              <w:rPr>
                <w:rFonts w:cstheme="minorHAnsi"/>
                <w:sz w:val="20"/>
                <w:szCs w:val="20"/>
              </w:rPr>
            </w:pPr>
            <w:r w:rsidRPr="00510E58">
              <w:rPr>
                <w:rFonts w:cstheme="minorHAnsi"/>
                <w:color w:val="000000"/>
                <w:sz w:val="20"/>
                <w:szCs w:val="20"/>
              </w:rPr>
              <w:t>0.46802988644393423,</w:t>
            </w:r>
          </w:p>
        </w:tc>
        <w:tc>
          <w:tcPr>
            <w:tcW w:w="1559" w:type="dxa"/>
          </w:tcPr>
          <w:p w14:paraId="528B4028"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test'</w:t>
            </w:r>
          </w:p>
        </w:tc>
        <w:tc>
          <w:tcPr>
            <w:tcW w:w="1559" w:type="dxa"/>
          </w:tcPr>
          <w:p w14:paraId="432929D4"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6105961140643029,</w:t>
            </w:r>
          </w:p>
        </w:tc>
        <w:tc>
          <w:tcPr>
            <w:tcW w:w="1559" w:type="dxa"/>
          </w:tcPr>
          <w:p w14:paraId="1D36880E"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covid'</w:t>
            </w:r>
          </w:p>
        </w:tc>
        <w:tc>
          <w:tcPr>
            <w:tcW w:w="1985" w:type="dxa"/>
          </w:tcPr>
          <w:p w14:paraId="500E32FD"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41992720259455585,</w:t>
            </w:r>
          </w:p>
        </w:tc>
      </w:tr>
      <w:tr w:rsidR="00510E58" w14:paraId="3FE27541" w14:textId="77777777" w:rsidTr="00510E58">
        <w:trPr>
          <w:trHeight w:val="69"/>
        </w:trPr>
        <w:tc>
          <w:tcPr>
            <w:tcW w:w="1965" w:type="dxa"/>
            <w:vMerge/>
          </w:tcPr>
          <w:p w14:paraId="2973723C" w14:textId="77777777" w:rsidR="00510E58" w:rsidRPr="00510E58" w:rsidRDefault="00510E58" w:rsidP="00510E58">
            <w:pPr>
              <w:rPr>
                <w:rFonts w:cstheme="minorHAnsi"/>
                <w:b/>
                <w:bCs/>
                <w:sz w:val="20"/>
                <w:szCs w:val="20"/>
              </w:rPr>
            </w:pPr>
          </w:p>
        </w:tc>
        <w:tc>
          <w:tcPr>
            <w:tcW w:w="1425" w:type="dxa"/>
          </w:tcPr>
          <w:p w14:paraId="4CF22E27" w14:textId="77777777" w:rsidR="00510E58" w:rsidRPr="00510E58" w:rsidRDefault="00510E58" w:rsidP="00510E58">
            <w:pPr>
              <w:rPr>
                <w:rFonts w:cstheme="minorHAnsi"/>
                <w:b/>
                <w:bCs/>
                <w:sz w:val="20"/>
                <w:szCs w:val="20"/>
              </w:rPr>
            </w:pPr>
            <w:r w:rsidRPr="00510E58">
              <w:rPr>
                <w:rFonts w:cstheme="minorHAnsi"/>
                <w:b/>
                <w:bCs/>
                <w:color w:val="000000"/>
                <w:sz w:val="20"/>
                <w:szCs w:val="20"/>
              </w:rPr>
              <w:t xml:space="preserve"> 'model'</w:t>
            </w:r>
          </w:p>
        </w:tc>
        <w:tc>
          <w:tcPr>
            <w:tcW w:w="1425" w:type="dxa"/>
          </w:tcPr>
          <w:p w14:paraId="01E17D84" w14:textId="77777777" w:rsidR="00510E58" w:rsidRPr="00510E58" w:rsidRDefault="00510E58" w:rsidP="00510E58">
            <w:pPr>
              <w:rPr>
                <w:rFonts w:cstheme="minorHAnsi"/>
                <w:color w:val="000000"/>
                <w:sz w:val="20"/>
                <w:szCs w:val="20"/>
              </w:rPr>
            </w:pPr>
            <w:r w:rsidRPr="00510E58">
              <w:rPr>
                <w:rFonts w:cstheme="minorHAnsi"/>
                <w:color w:val="000000"/>
                <w:sz w:val="20"/>
                <w:szCs w:val="20"/>
              </w:rPr>
              <w:t>0.3319825262829552,</w:t>
            </w:r>
          </w:p>
        </w:tc>
        <w:tc>
          <w:tcPr>
            <w:tcW w:w="1559" w:type="dxa"/>
          </w:tcPr>
          <w:p w14:paraId="4298E148"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w:t>
            </w:r>
            <w:proofErr w:type="spellStart"/>
            <w:r w:rsidRPr="00510E58">
              <w:rPr>
                <w:rFonts w:asciiTheme="minorHAnsi" w:hAnsiTheme="minorHAnsi" w:cstheme="minorHAnsi"/>
                <w:b/>
                <w:bCs/>
                <w:color w:val="000000"/>
              </w:rPr>
              <w:t>peopl</w:t>
            </w:r>
            <w:proofErr w:type="spellEnd"/>
            <w:r w:rsidRPr="00510E58">
              <w:rPr>
                <w:rFonts w:asciiTheme="minorHAnsi" w:hAnsiTheme="minorHAnsi" w:cstheme="minorHAnsi"/>
                <w:b/>
                <w:bCs/>
                <w:color w:val="000000"/>
              </w:rPr>
              <w:t>'</w:t>
            </w:r>
          </w:p>
        </w:tc>
        <w:tc>
          <w:tcPr>
            <w:tcW w:w="1559" w:type="dxa"/>
          </w:tcPr>
          <w:p w14:paraId="7E076710"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31072871004100155,</w:t>
            </w:r>
          </w:p>
        </w:tc>
        <w:tc>
          <w:tcPr>
            <w:tcW w:w="1559" w:type="dxa"/>
          </w:tcPr>
          <w:p w14:paraId="7D09D4D5"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w:t>
            </w:r>
            <w:proofErr w:type="spellStart"/>
            <w:r w:rsidRPr="00510E58">
              <w:rPr>
                <w:rFonts w:asciiTheme="minorHAnsi" w:hAnsiTheme="minorHAnsi" w:cstheme="minorHAnsi"/>
                <w:b/>
                <w:bCs/>
                <w:color w:val="000000"/>
              </w:rPr>
              <w:t>psycholog</w:t>
            </w:r>
            <w:proofErr w:type="spellEnd"/>
            <w:r w:rsidRPr="00510E58">
              <w:rPr>
                <w:rFonts w:asciiTheme="minorHAnsi" w:hAnsiTheme="minorHAnsi" w:cstheme="minorHAnsi"/>
                <w:b/>
                <w:bCs/>
                <w:color w:val="000000"/>
              </w:rPr>
              <w:t>'</w:t>
            </w:r>
          </w:p>
        </w:tc>
        <w:tc>
          <w:tcPr>
            <w:tcW w:w="1985" w:type="dxa"/>
          </w:tcPr>
          <w:p w14:paraId="7D36F1AD"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28694986504872455,</w:t>
            </w:r>
          </w:p>
        </w:tc>
      </w:tr>
      <w:tr w:rsidR="00510E58" w14:paraId="7F3D15A4" w14:textId="77777777" w:rsidTr="00510E58">
        <w:trPr>
          <w:trHeight w:val="69"/>
        </w:trPr>
        <w:tc>
          <w:tcPr>
            <w:tcW w:w="1965" w:type="dxa"/>
            <w:vMerge/>
          </w:tcPr>
          <w:p w14:paraId="6DB91EBE" w14:textId="77777777" w:rsidR="00510E58" w:rsidRPr="00510E58" w:rsidRDefault="00510E58" w:rsidP="00510E58">
            <w:pPr>
              <w:rPr>
                <w:rFonts w:cstheme="minorHAnsi"/>
                <w:b/>
                <w:bCs/>
                <w:sz w:val="20"/>
                <w:szCs w:val="20"/>
              </w:rPr>
            </w:pPr>
          </w:p>
        </w:tc>
        <w:tc>
          <w:tcPr>
            <w:tcW w:w="1425" w:type="dxa"/>
          </w:tcPr>
          <w:p w14:paraId="71DD60F2" w14:textId="77777777" w:rsidR="00510E58" w:rsidRPr="00510E58" w:rsidRDefault="00510E58" w:rsidP="00510E58">
            <w:pPr>
              <w:rPr>
                <w:rFonts w:cstheme="minorHAnsi"/>
                <w:b/>
                <w:bCs/>
                <w:sz w:val="20"/>
                <w:szCs w:val="20"/>
              </w:rPr>
            </w:pPr>
            <w:r w:rsidRPr="00510E58">
              <w:rPr>
                <w:rFonts w:cstheme="minorHAnsi"/>
                <w:b/>
                <w:bCs/>
                <w:color w:val="000000"/>
                <w:sz w:val="20"/>
                <w:szCs w:val="20"/>
              </w:rPr>
              <w:t xml:space="preserve"> '</w:t>
            </w:r>
            <w:proofErr w:type="spellStart"/>
            <w:r w:rsidRPr="00510E58">
              <w:rPr>
                <w:rFonts w:cstheme="minorHAnsi"/>
                <w:b/>
                <w:bCs/>
                <w:color w:val="000000"/>
                <w:sz w:val="20"/>
                <w:szCs w:val="20"/>
              </w:rPr>
              <w:t>imag</w:t>
            </w:r>
            <w:proofErr w:type="spellEnd"/>
            <w:r w:rsidRPr="00510E58">
              <w:rPr>
                <w:rFonts w:cstheme="minorHAnsi"/>
                <w:b/>
                <w:bCs/>
                <w:color w:val="000000"/>
                <w:sz w:val="20"/>
                <w:szCs w:val="20"/>
              </w:rPr>
              <w:t>'</w:t>
            </w:r>
          </w:p>
        </w:tc>
        <w:tc>
          <w:tcPr>
            <w:tcW w:w="1425" w:type="dxa"/>
          </w:tcPr>
          <w:p w14:paraId="54DD22EB" w14:textId="77777777" w:rsidR="00510E58" w:rsidRPr="00510E58" w:rsidRDefault="00510E58" w:rsidP="00510E58">
            <w:pPr>
              <w:rPr>
                <w:rFonts w:cstheme="minorHAnsi"/>
                <w:sz w:val="20"/>
                <w:szCs w:val="20"/>
              </w:rPr>
            </w:pPr>
            <w:r w:rsidRPr="00510E58">
              <w:rPr>
                <w:rFonts w:cstheme="minorHAnsi"/>
                <w:color w:val="000000"/>
                <w:sz w:val="20"/>
                <w:szCs w:val="20"/>
              </w:rPr>
              <w:t>0.32671571923604975</w:t>
            </w:r>
          </w:p>
        </w:tc>
        <w:tc>
          <w:tcPr>
            <w:tcW w:w="1559" w:type="dxa"/>
          </w:tcPr>
          <w:p w14:paraId="429166B7"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covid'</w:t>
            </w:r>
          </w:p>
        </w:tc>
        <w:tc>
          <w:tcPr>
            <w:tcW w:w="1559" w:type="dxa"/>
          </w:tcPr>
          <w:p w14:paraId="5F1E500C"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5119870827829194,</w:t>
            </w:r>
          </w:p>
        </w:tc>
        <w:tc>
          <w:tcPr>
            <w:tcW w:w="1559" w:type="dxa"/>
          </w:tcPr>
          <w:p w14:paraId="28F1C6D6"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w:t>
            </w:r>
            <w:proofErr w:type="spellStart"/>
            <w:r w:rsidRPr="00510E58">
              <w:rPr>
                <w:rFonts w:asciiTheme="minorHAnsi" w:hAnsiTheme="minorHAnsi" w:cstheme="minorHAnsi"/>
                <w:b/>
                <w:bCs/>
                <w:color w:val="000000"/>
              </w:rPr>
              <w:t>pandem</w:t>
            </w:r>
            <w:proofErr w:type="spellEnd"/>
            <w:r w:rsidRPr="00510E58">
              <w:rPr>
                <w:rFonts w:asciiTheme="minorHAnsi" w:hAnsiTheme="minorHAnsi" w:cstheme="minorHAnsi"/>
                <w:b/>
                <w:bCs/>
                <w:color w:val="000000"/>
              </w:rPr>
              <w:t>'</w:t>
            </w:r>
          </w:p>
        </w:tc>
        <w:tc>
          <w:tcPr>
            <w:tcW w:w="1985" w:type="dxa"/>
          </w:tcPr>
          <w:p w14:paraId="5E65B77D"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24145037935803,</w:t>
            </w:r>
          </w:p>
        </w:tc>
      </w:tr>
      <w:tr w:rsidR="00510E58" w14:paraId="2FB21E6E" w14:textId="77777777" w:rsidTr="00510E58">
        <w:trPr>
          <w:trHeight w:val="69"/>
        </w:trPr>
        <w:tc>
          <w:tcPr>
            <w:tcW w:w="1965" w:type="dxa"/>
            <w:vMerge/>
          </w:tcPr>
          <w:p w14:paraId="65742F9C" w14:textId="77777777" w:rsidR="00510E58" w:rsidRPr="00510E58" w:rsidRDefault="00510E58" w:rsidP="00510E58">
            <w:pPr>
              <w:rPr>
                <w:rFonts w:cstheme="minorHAnsi"/>
                <w:b/>
                <w:bCs/>
                <w:sz w:val="20"/>
                <w:szCs w:val="20"/>
              </w:rPr>
            </w:pPr>
          </w:p>
        </w:tc>
        <w:tc>
          <w:tcPr>
            <w:tcW w:w="1425" w:type="dxa"/>
          </w:tcPr>
          <w:p w14:paraId="35535767" w14:textId="77777777" w:rsidR="00510E58" w:rsidRPr="00510E58" w:rsidRDefault="00510E58" w:rsidP="00510E58">
            <w:pPr>
              <w:rPr>
                <w:rFonts w:cstheme="minorHAnsi"/>
                <w:b/>
                <w:bCs/>
                <w:sz w:val="20"/>
                <w:szCs w:val="20"/>
              </w:rPr>
            </w:pPr>
            <w:r w:rsidRPr="00510E58">
              <w:rPr>
                <w:rFonts w:cstheme="minorHAnsi"/>
                <w:b/>
                <w:bCs/>
                <w:color w:val="000000"/>
                <w:sz w:val="20"/>
                <w:szCs w:val="20"/>
              </w:rPr>
              <w:t xml:space="preserve"> 'class'</w:t>
            </w:r>
          </w:p>
        </w:tc>
        <w:tc>
          <w:tcPr>
            <w:tcW w:w="1425" w:type="dxa"/>
          </w:tcPr>
          <w:p w14:paraId="594CDB30" w14:textId="77777777" w:rsidR="00510E58" w:rsidRPr="00510E58" w:rsidRDefault="00510E58" w:rsidP="00510E58">
            <w:pPr>
              <w:rPr>
                <w:rFonts w:cstheme="minorHAnsi"/>
                <w:sz w:val="20"/>
                <w:szCs w:val="20"/>
              </w:rPr>
            </w:pPr>
            <w:r w:rsidRPr="00510E58">
              <w:rPr>
                <w:rFonts w:cstheme="minorHAnsi"/>
                <w:color w:val="000000"/>
                <w:sz w:val="20"/>
                <w:szCs w:val="20"/>
              </w:rPr>
              <w:t>0.20559425407282925,</w:t>
            </w:r>
          </w:p>
        </w:tc>
        <w:tc>
          <w:tcPr>
            <w:tcW w:w="1559" w:type="dxa"/>
          </w:tcPr>
          <w:p w14:paraId="7481B94B"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symptom'</w:t>
            </w:r>
          </w:p>
        </w:tc>
        <w:tc>
          <w:tcPr>
            <w:tcW w:w="1559" w:type="dxa"/>
          </w:tcPr>
          <w:p w14:paraId="2FAE71ED"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302237165624363,</w:t>
            </w:r>
          </w:p>
        </w:tc>
        <w:tc>
          <w:tcPr>
            <w:tcW w:w="1559" w:type="dxa"/>
          </w:tcPr>
          <w:p w14:paraId="5255585B"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impact'</w:t>
            </w:r>
          </w:p>
        </w:tc>
        <w:tc>
          <w:tcPr>
            <w:tcW w:w="1985" w:type="dxa"/>
          </w:tcPr>
          <w:p w14:paraId="2F2B6AEF"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21712822111271726,</w:t>
            </w:r>
          </w:p>
        </w:tc>
      </w:tr>
      <w:tr w:rsidR="00510E58" w14:paraId="4AEFBDE7" w14:textId="77777777" w:rsidTr="00510E58">
        <w:trPr>
          <w:trHeight w:val="69"/>
        </w:trPr>
        <w:tc>
          <w:tcPr>
            <w:tcW w:w="1965" w:type="dxa"/>
            <w:vMerge/>
          </w:tcPr>
          <w:p w14:paraId="5F462000" w14:textId="77777777" w:rsidR="00510E58" w:rsidRPr="00510E58" w:rsidRDefault="00510E58" w:rsidP="00510E58">
            <w:pPr>
              <w:rPr>
                <w:rFonts w:cstheme="minorHAnsi"/>
                <w:b/>
                <w:bCs/>
                <w:sz w:val="20"/>
                <w:szCs w:val="20"/>
              </w:rPr>
            </w:pPr>
          </w:p>
        </w:tc>
        <w:tc>
          <w:tcPr>
            <w:tcW w:w="1425" w:type="dxa"/>
          </w:tcPr>
          <w:p w14:paraId="20468920" w14:textId="77777777" w:rsidR="00510E58" w:rsidRPr="00510E58" w:rsidRDefault="00510E58" w:rsidP="00510E58">
            <w:pPr>
              <w:rPr>
                <w:rFonts w:cstheme="minorHAnsi"/>
                <w:b/>
                <w:bCs/>
                <w:sz w:val="20"/>
                <w:szCs w:val="20"/>
              </w:rPr>
            </w:pPr>
            <w:r w:rsidRPr="00510E58">
              <w:rPr>
                <w:rFonts w:cstheme="minorHAnsi"/>
                <w:b/>
                <w:bCs/>
                <w:color w:val="000000"/>
                <w:sz w:val="20"/>
                <w:szCs w:val="20"/>
              </w:rPr>
              <w:t xml:space="preserve"> 'dataset'</w:t>
            </w:r>
          </w:p>
        </w:tc>
        <w:tc>
          <w:tcPr>
            <w:tcW w:w="1425" w:type="dxa"/>
          </w:tcPr>
          <w:p w14:paraId="4D076465" w14:textId="77777777" w:rsidR="00510E58" w:rsidRPr="00510E58" w:rsidRDefault="00510E58" w:rsidP="00510E58">
            <w:pPr>
              <w:rPr>
                <w:rFonts w:cstheme="minorHAnsi"/>
                <w:sz w:val="20"/>
                <w:szCs w:val="20"/>
              </w:rPr>
            </w:pPr>
            <w:r w:rsidRPr="00510E58">
              <w:rPr>
                <w:rFonts w:cstheme="minorHAnsi"/>
                <w:color w:val="000000"/>
                <w:sz w:val="20"/>
                <w:szCs w:val="20"/>
              </w:rPr>
              <w:t>0.15776417661741118</w:t>
            </w:r>
          </w:p>
        </w:tc>
        <w:tc>
          <w:tcPr>
            <w:tcW w:w="1559" w:type="dxa"/>
          </w:tcPr>
          <w:p w14:paraId="2FA35361"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fever'</w:t>
            </w:r>
          </w:p>
        </w:tc>
        <w:tc>
          <w:tcPr>
            <w:tcW w:w="1559" w:type="dxa"/>
          </w:tcPr>
          <w:p w14:paraId="27C27E2A"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17811639545747093</w:t>
            </w:r>
          </w:p>
        </w:tc>
        <w:tc>
          <w:tcPr>
            <w:tcW w:w="1559" w:type="dxa"/>
          </w:tcPr>
          <w:p w14:paraId="6B6EE77F"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health'</w:t>
            </w:r>
          </w:p>
        </w:tc>
        <w:tc>
          <w:tcPr>
            <w:tcW w:w="1985" w:type="dxa"/>
          </w:tcPr>
          <w:p w14:paraId="18B3F5F7"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19835033050070103</w:t>
            </w:r>
          </w:p>
        </w:tc>
      </w:tr>
      <w:tr w:rsidR="00510E58" w14:paraId="033E6E44" w14:textId="77777777" w:rsidTr="00510E58">
        <w:trPr>
          <w:trHeight w:val="69"/>
        </w:trPr>
        <w:tc>
          <w:tcPr>
            <w:tcW w:w="1965" w:type="dxa"/>
          </w:tcPr>
          <w:p w14:paraId="6A551118" w14:textId="77777777" w:rsidR="00510E58" w:rsidRPr="00510E58" w:rsidRDefault="00510E58" w:rsidP="00510E58">
            <w:pPr>
              <w:rPr>
                <w:rFonts w:cstheme="minorHAnsi"/>
                <w:b/>
                <w:bCs/>
                <w:sz w:val="20"/>
                <w:szCs w:val="20"/>
              </w:rPr>
            </w:pPr>
          </w:p>
        </w:tc>
        <w:tc>
          <w:tcPr>
            <w:tcW w:w="1425" w:type="dxa"/>
          </w:tcPr>
          <w:p w14:paraId="5C7DBF2D" w14:textId="77777777" w:rsidR="00510E58" w:rsidRPr="00510E58" w:rsidRDefault="00510E58" w:rsidP="00510E58">
            <w:pPr>
              <w:rPr>
                <w:rFonts w:cstheme="minorHAnsi"/>
                <w:b/>
                <w:bCs/>
                <w:color w:val="000000"/>
                <w:sz w:val="20"/>
                <w:szCs w:val="20"/>
              </w:rPr>
            </w:pPr>
          </w:p>
        </w:tc>
        <w:tc>
          <w:tcPr>
            <w:tcW w:w="1425" w:type="dxa"/>
          </w:tcPr>
          <w:p w14:paraId="5F1C0C0B" w14:textId="77777777" w:rsidR="00510E58" w:rsidRPr="00510E58" w:rsidRDefault="00510E58" w:rsidP="00510E58">
            <w:pPr>
              <w:rPr>
                <w:rFonts w:cstheme="minorHAnsi"/>
                <w:color w:val="000000"/>
                <w:sz w:val="20"/>
                <w:szCs w:val="20"/>
              </w:rPr>
            </w:pPr>
          </w:p>
        </w:tc>
        <w:tc>
          <w:tcPr>
            <w:tcW w:w="1559" w:type="dxa"/>
          </w:tcPr>
          <w:p w14:paraId="5206F503"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color w:val="000000"/>
              </w:rPr>
            </w:pPr>
          </w:p>
        </w:tc>
        <w:tc>
          <w:tcPr>
            <w:tcW w:w="1559" w:type="dxa"/>
          </w:tcPr>
          <w:p w14:paraId="6FF246F5"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color w:val="000000"/>
              </w:rPr>
            </w:pPr>
          </w:p>
        </w:tc>
        <w:tc>
          <w:tcPr>
            <w:tcW w:w="1559" w:type="dxa"/>
          </w:tcPr>
          <w:p w14:paraId="3C992129"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color w:val="000000"/>
              </w:rPr>
            </w:pPr>
          </w:p>
        </w:tc>
        <w:tc>
          <w:tcPr>
            <w:tcW w:w="1985" w:type="dxa"/>
          </w:tcPr>
          <w:p w14:paraId="5999FAFC"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color w:val="000000"/>
              </w:rPr>
            </w:pPr>
          </w:p>
        </w:tc>
      </w:tr>
      <w:tr w:rsidR="00510E58" w14:paraId="299A1AA0" w14:textId="77777777" w:rsidTr="00510E58">
        <w:trPr>
          <w:trHeight w:val="60"/>
        </w:trPr>
        <w:tc>
          <w:tcPr>
            <w:tcW w:w="1965" w:type="dxa"/>
            <w:vMerge w:val="restart"/>
          </w:tcPr>
          <w:p w14:paraId="0D18DC94" w14:textId="77777777" w:rsidR="00510E58" w:rsidRPr="00510E58" w:rsidRDefault="00510E58" w:rsidP="00510E58">
            <w:pPr>
              <w:rPr>
                <w:rFonts w:cstheme="minorHAnsi"/>
                <w:sz w:val="20"/>
                <w:szCs w:val="20"/>
              </w:rPr>
            </w:pPr>
            <w:r w:rsidRPr="00510E58">
              <w:rPr>
                <w:rFonts w:cstheme="minorHAnsi"/>
                <w:b/>
                <w:bCs/>
                <w:sz w:val="20"/>
                <w:szCs w:val="20"/>
              </w:rPr>
              <w:t>2-3 paragraphs</w:t>
            </w:r>
          </w:p>
        </w:tc>
        <w:tc>
          <w:tcPr>
            <w:tcW w:w="1425" w:type="dxa"/>
          </w:tcPr>
          <w:p w14:paraId="0DD2E440"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support'</w:t>
            </w:r>
          </w:p>
        </w:tc>
        <w:tc>
          <w:tcPr>
            <w:tcW w:w="1425" w:type="dxa"/>
          </w:tcPr>
          <w:p w14:paraId="6E8B247C"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3289947178827894,</w:t>
            </w:r>
          </w:p>
        </w:tc>
        <w:tc>
          <w:tcPr>
            <w:tcW w:w="1559" w:type="dxa"/>
          </w:tcPr>
          <w:p w14:paraId="6B03914F"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market'</w:t>
            </w:r>
          </w:p>
        </w:tc>
        <w:tc>
          <w:tcPr>
            <w:tcW w:w="1559" w:type="dxa"/>
          </w:tcPr>
          <w:p w14:paraId="02EA6748"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986573559242644,</w:t>
            </w:r>
          </w:p>
        </w:tc>
        <w:tc>
          <w:tcPr>
            <w:tcW w:w="1559" w:type="dxa"/>
          </w:tcPr>
          <w:p w14:paraId="7588F810"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w:t>
            </w:r>
            <w:proofErr w:type="spellStart"/>
            <w:r w:rsidRPr="00510E58">
              <w:rPr>
                <w:rFonts w:asciiTheme="minorHAnsi" w:hAnsiTheme="minorHAnsi" w:cstheme="minorHAnsi"/>
                <w:b/>
                <w:bCs/>
                <w:color w:val="000000"/>
              </w:rPr>
              <w:t>misinfodem</w:t>
            </w:r>
            <w:proofErr w:type="spellEnd"/>
            <w:r w:rsidRPr="00510E58">
              <w:rPr>
                <w:rFonts w:asciiTheme="minorHAnsi" w:hAnsiTheme="minorHAnsi" w:cstheme="minorHAnsi"/>
                <w:b/>
                <w:bCs/>
                <w:color w:val="000000"/>
              </w:rPr>
              <w:t>'</w:t>
            </w:r>
          </w:p>
        </w:tc>
        <w:tc>
          <w:tcPr>
            <w:tcW w:w="1985" w:type="dxa"/>
          </w:tcPr>
          <w:p w14:paraId="22A185E3"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5033743541941375,</w:t>
            </w:r>
          </w:p>
        </w:tc>
      </w:tr>
      <w:tr w:rsidR="00510E58" w14:paraId="4FE2AB45" w14:textId="77777777" w:rsidTr="00510E58">
        <w:trPr>
          <w:trHeight w:val="57"/>
        </w:trPr>
        <w:tc>
          <w:tcPr>
            <w:tcW w:w="1965" w:type="dxa"/>
            <w:vMerge/>
          </w:tcPr>
          <w:p w14:paraId="17FC38B4" w14:textId="77777777" w:rsidR="00510E58" w:rsidRPr="00510E58" w:rsidRDefault="00510E58" w:rsidP="00510E58">
            <w:pPr>
              <w:rPr>
                <w:rFonts w:cstheme="minorHAnsi"/>
                <w:b/>
                <w:bCs/>
                <w:sz w:val="20"/>
                <w:szCs w:val="20"/>
              </w:rPr>
            </w:pPr>
          </w:p>
        </w:tc>
        <w:tc>
          <w:tcPr>
            <w:tcW w:w="1425" w:type="dxa"/>
          </w:tcPr>
          <w:p w14:paraId="42181D4B"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w:t>
            </w:r>
            <w:proofErr w:type="spellStart"/>
            <w:r w:rsidRPr="00510E58">
              <w:rPr>
                <w:rFonts w:asciiTheme="minorHAnsi" w:hAnsiTheme="minorHAnsi" w:cstheme="minorHAnsi"/>
                <w:b/>
                <w:bCs/>
                <w:color w:val="000000"/>
              </w:rPr>
              <w:t>granada</w:t>
            </w:r>
            <w:proofErr w:type="spellEnd"/>
            <w:r w:rsidRPr="00510E58">
              <w:rPr>
                <w:rFonts w:asciiTheme="minorHAnsi" w:hAnsiTheme="minorHAnsi" w:cstheme="minorHAnsi"/>
                <w:b/>
                <w:bCs/>
                <w:color w:val="000000"/>
              </w:rPr>
              <w:t>'</w:t>
            </w:r>
          </w:p>
        </w:tc>
        <w:tc>
          <w:tcPr>
            <w:tcW w:w="1425" w:type="dxa"/>
          </w:tcPr>
          <w:p w14:paraId="3228A029"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4814037209037246,</w:t>
            </w:r>
          </w:p>
        </w:tc>
        <w:tc>
          <w:tcPr>
            <w:tcW w:w="1559" w:type="dxa"/>
          </w:tcPr>
          <w:p w14:paraId="5B951D89"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covid'</w:t>
            </w:r>
          </w:p>
        </w:tc>
        <w:tc>
          <w:tcPr>
            <w:tcW w:w="1559" w:type="dxa"/>
          </w:tcPr>
          <w:p w14:paraId="029AE60B"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1979867961934094,</w:t>
            </w:r>
          </w:p>
        </w:tc>
        <w:tc>
          <w:tcPr>
            <w:tcW w:w="1559" w:type="dxa"/>
          </w:tcPr>
          <w:p w14:paraId="0B77DC3C"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covid'</w:t>
            </w:r>
          </w:p>
        </w:tc>
        <w:tc>
          <w:tcPr>
            <w:tcW w:w="1985" w:type="dxa"/>
          </w:tcPr>
          <w:p w14:paraId="1048B209"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36297115033235156,</w:t>
            </w:r>
          </w:p>
        </w:tc>
      </w:tr>
      <w:tr w:rsidR="00510E58" w14:paraId="16C4E62F" w14:textId="77777777" w:rsidTr="00510E58">
        <w:trPr>
          <w:trHeight w:val="57"/>
        </w:trPr>
        <w:tc>
          <w:tcPr>
            <w:tcW w:w="1965" w:type="dxa"/>
            <w:vMerge/>
          </w:tcPr>
          <w:p w14:paraId="45D166DF" w14:textId="77777777" w:rsidR="00510E58" w:rsidRPr="00510E58" w:rsidRDefault="00510E58" w:rsidP="00510E58">
            <w:pPr>
              <w:rPr>
                <w:rFonts w:cstheme="minorHAnsi"/>
                <w:b/>
                <w:bCs/>
                <w:sz w:val="20"/>
                <w:szCs w:val="20"/>
              </w:rPr>
            </w:pPr>
          </w:p>
        </w:tc>
        <w:tc>
          <w:tcPr>
            <w:tcW w:w="1425" w:type="dxa"/>
          </w:tcPr>
          <w:p w14:paraId="0D645148"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covid'</w:t>
            </w:r>
          </w:p>
        </w:tc>
        <w:tc>
          <w:tcPr>
            <w:tcW w:w="1425" w:type="dxa"/>
          </w:tcPr>
          <w:p w14:paraId="5C8EE995"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276958139915434,</w:t>
            </w:r>
          </w:p>
        </w:tc>
        <w:tc>
          <w:tcPr>
            <w:tcW w:w="1559" w:type="dxa"/>
          </w:tcPr>
          <w:p w14:paraId="71A3DC55"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w:t>
            </w:r>
            <w:proofErr w:type="spellStart"/>
            <w:r w:rsidRPr="00510E58">
              <w:rPr>
                <w:rFonts w:asciiTheme="minorHAnsi" w:hAnsiTheme="minorHAnsi" w:cstheme="minorHAnsi"/>
                <w:b/>
                <w:bCs/>
                <w:color w:val="000000"/>
              </w:rPr>
              <w:t>friday</w:t>
            </w:r>
            <w:proofErr w:type="spellEnd"/>
            <w:r w:rsidRPr="00510E58">
              <w:rPr>
                <w:rFonts w:asciiTheme="minorHAnsi" w:hAnsiTheme="minorHAnsi" w:cstheme="minorHAnsi"/>
                <w:b/>
                <w:bCs/>
                <w:color w:val="000000"/>
              </w:rPr>
              <w:t>'</w:t>
            </w:r>
          </w:p>
        </w:tc>
        <w:tc>
          <w:tcPr>
            <w:tcW w:w="1559" w:type="dxa"/>
          </w:tcPr>
          <w:p w14:paraId="3648959A"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18596179123202228,</w:t>
            </w:r>
          </w:p>
        </w:tc>
        <w:tc>
          <w:tcPr>
            <w:tcW w:w="1559" w:type="dxa"/>
          </w:tcPr>
          <w:p w14:paraId="199FFE01"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w:t>
            </w:r>
            <w:proofErr w:type="spellStart"/>
            <w:r w:rsidRPr="00510E58">
              <w:rPr>
                <w:rFonts w:asciiTheme="minorHAnsi" w:hAnsiTheme="minorHAnsi" w:cstheme="minorHAnsi"/>
                <w:b/>
                <w:bCs/>
                <w:color w:val="000000"/>
              </w:rPr>
              <w:t>articl</w:t>
            </w:r>
            <w:proofErr w:type="spellEnd"/>
            <w:r w:rsidRPr="00510E58">
              <w:rPr>
                <w:rFonts w:asciiTheme="minorHAnsi" w:hAnsiTheme="minorHAnsi" w:cstheme="minorHAnsi"/>
                <w:b/>
                <w:bCs/>
                <w:color w:val="000000"/>
              </w:rPr>
              <w:t>'</w:t>
            </w:r>
          </w:p>
        </w:tc>
        <w:tc>
          <w:tcPr>
            <w:tcW w:w="1985" w:type="dxa"/>
          </w:tcPr>
          <w:p w14:paraId="29E023A9"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21459251935197457,</w:t>
            </w:r>
          </w:p>
        </w:tc>
      </w:tr>
      <w:tr w:rsidR="00510E58" w14:paraId="76BC44E6" w14:textId="77777777" w:rsidTr="00510E58">
        <w:trPr>
          <w:trHeight w:val="57"/>
        </w:trPr>
        <w:tc>
          <w:tcPr>
            <w:tcW w:w="1965" w:type="dxa"/>
            <w:vMerge/>
          </w:tcPr>
          <w:p w14:paraId="1ABF601C" w14:textId="77777777" w:rsidR="00510E58" w:rsidRPr="00510E58" w:rsidRDefault="00510E58" w:rsidP="00510E58">
            <w:pPr>
              <w:rPr>
                <w:rFonts w:cstheme="minorHAnsi"/>
                <w:b/>
                <w:bCs/>
                <w:sz w:val="20"/>
                <w:szCs w:val="20"/>
              </w:rPr>
            </w:pPr>
          </w:p>
        </w:tc>
        <w:tc>
          <w:tcPr>
            <w:tcW w:w="1425" w:type="dxa"/>
          </w:tcPr>
          <w:p w14:paraId="3AD6CD24"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w:t>
            </w:r>
            <w:proofErr w:type="spellStart"/>
            <w:r w:rsidRPr="00510E58">
              <w:rPr>
                <w:rFonts w:asciiTheme="minorHAnsi" w:hAnsiTheme="minorHAnsi" w:cstheme="minorHAnsi"/>
                <w:b/>
                <w:bCs/>
                <w:color w:val="000000"/>
              </w:rPr>
              <w:t>programm</w:t>
            </w:r>
            <w:proofErr w:type="spellEnd"/>
            <w:r w:rsidRPr="00510E58">
              <w:rPr>
                <w:rFonts w:asciiTheme="minorHAnsi" w:hAnsiTheme="minorHAnsi" w:cstheme="minorHAnsi"/>
                <w:b/>
                <w:bCs/>
                <w:color w:val="000000"/>
              </w:rPr>
              <w:t>'</w:t>
            </w:r>
          </w:p>
        </w:tc>
        <w:tc>
          <w:tcPr>
            <w:tcW w:w="1425" w:type="dxa"/>
          </w:tcPr>
          <w:p w14:paraId="5D88B60B"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1932981192185963,</w:t>
            </w:r>
          </w:p>
        </w:tc>
        <w:tc>
          <w:tcPr>
            <w:tcW w:w="1559" w:type="dxa"/>
          </w:tcPr>
          <w:p w14:paraId="60BCA746"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infect'</w:t>
            </w:r>
          </w:p>
        </w:tc>
        <w:tc>
          <w:tcPr>
            <w:tcW w:w="1559" w:type="dxa"/>
          </w:tcPr>
          <w:p w14:paraId="406A1C1F"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15212490284470373,</w:t>
            </w:r>
          </w:p>
        </w:tc>
        <w:tc>
          <w:tcPr>
            <w:tcW w:w="1559" w:type="dxa"/>
          </w:tcPr>
          <w:p w14:paraId="41C5961F"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w:t>
            </w:r>
            <w:proofErr w:type="spellStart"/>
            <w:r w:rsidRPr="00510E58">
              <w:rPr>
                <w:rFonts w:asciiTheme="minorHAnsi" w:hAnsiTheme="minorHAnsi" w:cstheme="minorHAnsi"/>
                <w:b/>
                <w:bCs/>
                <w:color w:val="000000"/>
              </w:rPr>
              <w:t>commun</w:t>
            </w:r>
            <w:proofErr w:type="spellEnd"/>
            <w:r w:rsidRPr="00510E58">
              <w:rPr>
                <w:rFonts w:asciiTheme="minorHAnsi" w:hAnsiTheme="minorHAnsi" w:cstheme="minorHAnsi"/>
                <w:b/>
                <w:bCs/>
                <w:color w:val="000000"/>
              </w:rPr>
              <w:t>'</w:t>
            </w:r>
          </w:p>
        </w:tc>
        <w:tc>
          <w:tcPr>
            <w:tcW w:w="1985" w:type="dxa"/>
          </w:tcPr>
          <w:p w14:paraId="541CFA54"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14837863098037715,</w:t>
            </w:r>
          </w:p>
        </w:tc>
      </w:tr>
      <w:tr w:rsidR="00510E58" w14:paraId="52A87B85" w14:textId="77777777" w:rsidTr="00510E58">
        <w:trPr>
          <w:trHeight w:val="57"/>
        </w:trPr>
        <w:tc>
          <w:tcPr>
            <w:tcW w:w="1965" w:type="dxa"/>
            <w:vMerge/>
          </w:tcPr>
          <w:p w14:paraId="2FAC2A56" w14:textId="77777777" w:rsidR="00510E58" w:rsidRPr="00510E58" w:rsidRDefault="00510E58" w:rsidP="00510E58">
            <w:pPr>
              <w:rPr>
                <w:rFonts w:cstheme="minorHAnsi"/>
                <w:b/>
                <w:bCs/>
                <w:sz w:val="20"/>
                <w:szCs w:val="20"/>
              </w:rPr>
            </w:pPr>
          </w:p>
        </w:tc>
        <w:tc>
          <w:tcPr>
            <w:tcW w:w="1425" w:type="dxa"/>
          </w:tcPr>
          <w:p w14:paraId="7AE0E59A"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research'</w:t>
            </w:r>
          </w:p>
        </w:tc>
        <w:tc>
          <w:tcPr>
            <w:tcW w:w="1425" w:type="dxa"/>
          </w:tcPr>
          <w:p w14:paraId="20D54646"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1932981192185963</w:t>
            </w:r>
          </w:p>
        </w:tc>
        <w:tc>
          <w:tcPr>
            <w:tcW w:w="1559" w:type="dxa"/>
          </w:tcPr>
          <w:p w14:paraId="30F5B2B0"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copper'</w:t>
            </w:r>
          </w:p>
        </w:tc>
        <w:tc>
          <w:tcPr>
            <w:tcW w:w="1559" w:type="dxa"/>
          </w:tcPr>
          <w:p w14:paraId="5CD4D9CF"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14653245307956103</w:t>
            </w:r>
          </w:p>
        </w:tc>
        <w:tc>
          <w:tcPr>
            <w:tcW w:w="1559" w:type="dxa"/>
          </w:tcPr>
          <w:p w14:paraId="6CB4CC2A"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health'</w:t>
            </w:r>
          </w:p>
        </w:tc>
        <w:tc>
          <w:tcPr>
            <w:tcW w:w="1985" w:type="dxa"/>
          </w:tcPr>
          <w:p w14:paraId="6F094BA9"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14837863098037676</w:t>
            </w:r>
          </w:p>
        </w:tc>
      </w:tr>
      <w:tr w:rsidR="00510E58" w14:paraId="0D82ABE2" w14:textId="77777777" w:rsidTr="00510E58">
        <w:trPr>
          <w:trHeight w:val="57"/>
        </w:trPr>
        <w:tc>
          <w:tcPr>
            <w:tcW w:w="1965" w:type="dxa"/>
          </w:tcPr>
          <w:p w14:paraId="2497712A" w14:textId="77777777" w:rsidR="00510E58" w:rsidRPr="00510E58" w:rsidRDefault="00510E58" w:rsidP="00510E58">
            <w:pPr>
              <w:rPr>
                <w:rFonts w:cstheme="minorHAnsi"/>
                <w:b/>
                <w:bCs/>
                <w:sz w:val="20"/>
                <w:szCs w:val="20"/>
              </w:rPr>
            </w:pPr>
          </w:p>
        </w:tc>
        <w:tc>
          <w:tcPr>
            <w:tcW w:w="1425" w:type="dxa"/>
          </w:tcPr>
          <w:p w14:paraId="60DD158C"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color w:val="000000"/>
              </w:rPr>
            </w:pPr>
          </w:p>
        </w:tc>
        <w:tc>
          <w:tcPr>
            <w:tcW w:w="1425" w:type="dxa"/>
          </w:tcPr>
          <w:p w14:paraId="1C908C08"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color w:val="000000"/>
              </w:rPr>
            </w:pPr>
          </w:p>
        </w:tc>
        <w:tc>
          <w:tcPr>
            <w:tcW w:w="1559" w:type="dxa"/>
          </w:tcPr>
          <w:p w14:paraId="7058BF28"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color w:val="000000"/>
              </w:rPr>
            </w:pPr>
          </w:p>
        </w:tc>
        <w:tc>
          <w:tcPr>
            <w:tcW w:w="1559" w:type="dxa"/>
          </w:tcPr>
          <w:p w14:paraId="17AA60D6"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color w:val="000000"/>
              </w:rPr>
            </w:pPr>
          </w:p>
        </w:tc>
        <w:tc>
          <w:tcPr>
            <w:tcW w:w="1559" w:type="dxa"/>
          </w:tcPr>
          <w:p w14:paraId="7E51BC98"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color w:val="000000"/>
              </w:rPr>
            </w:pPr>
          </w:p>
        </w:tc>
        <w:tc>
          <w:tcPr>
            <w:tcW w:w="1985" w:type="dxa"/>
          </w:tcPr>
          <w:p w14:paraId="20BCFEAB"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color w:val="000000"/>
              </w:rPr>
            </w:pPr>
          </w:p>
        </w:tc>
      </w:tr>
      <w:tr w:rsidR="00510E58" w14:paraId="44827C51" w14:textId="77777777" w:rsidTr="00510E58">
        <w:trPr>
          <w:trHeight w:val="146"/>
        </w:trPr>
        <w:tc>
          <w:tcPr>
            <w:tcW w:w="1965" w:type="dxa"/>
            <w:vMerge w:val="restart"/>
          </w:tcPr>
          <w:p w14:paraId="6908B4B2" w14:textId="77777777" w:rsidR="00510E58" w:rsidRPr="00510E58" w:rsidRDefault="00510E58" w:rsidP="00510E58">
            <w:pPr>
              <w:rPr>
                <w:rFonts w:cstheme="minorHAnsi"/>
                <w:sz w:val="20"/>
                <w:szCs w:val="20"/>
              </w:rPr>
            </w:pPr>
            <w:r w:rsidRPr="00510E58">
              <w:rPr>
                <w:rFonts w:cstheme="minorHAnsi"/>
                <w:b/>
                <w:bCs/>
                <w:sz w:val="20"/>
                <w:szCs w:val="20"/>
              </w:rPr>
              <w:t>Paragraph level (7401|229)</w:t>
            </w:r>
          </w:p>
        </w:tc>
        <w:tc>
          <w:tcPr>
            <w:tcW w:w="1425" w:type="dxa"/>
          </w:tcPr>
          <w:p w14:paraId="0E090854"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covid'</w:t>
            </w:r>
          </w:p>
        </w:tc>
        <w:tc>
          <w:tcPr>
            <w:tcW w:w="1425" w:type="dxa"/>
          </w:tcPr>
          <w:p w14:paraId="0B913511"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7920442330385795,</w:t>
            </w:r>
          </w:p>
        </w:tc>
        <w:tc>
          <w:tcPr>
            <w:tcW w:w="1559" w:type="dxa"/>
          </w:tcPr>
          <w:p w14:paraId="5CAD89A4"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trial'</w:t>
            </w:r>
          </w:p>
        </w:tc>
        <w:tc>
          <w:tcPr>
            <w:tcW w:w="1559" w:type="dxa"/>
          </w:tcPr>
          <w:p w14:paraId="088648D3"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4673333939365011,</w:t>
            </w:r>
          </w:p>
        </w:tc>
        <w:tc>
          <w:tcPr>
            <w:tcW w:w="1559" w:type="dxa"/>
          </w:tcPr>
          <w:p w14:paraId="22A47DE0"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w:t>
            </w:r>
            <w:proofErr w:type="spellStart"/>
            <w:r w:rsidRPr="00510E58">
              <w:rPr>
                <w:rFonts w:asciiTheme="minorHAnsi" w:hAnsiTheme="minorHAnsi" w:cstheme="minorHAnsi"/>
                <w:b/>
                <w:bCs/>
                <w:color w:val="000000"/>
              </w:rPr>
              <w:t>pandem</w:t>
            </w:r>
            <w:proofErr w:type="spellEnd"/>
            <w:r w:rsidRPr="00510E58">
              <w:rPr>
                <w:rFonts w:asciiTheme="minorHAnsi" w:hAnsiTheme="minorHAnsi" w:cstheme="minorHAnsi"/>
                <w:b/>
                <w:bCs/>
                <w:color w:val="000000"/>
              </w:rPr>
              <w:t>'</w:t>
            </w:r>
          </w:p>
        </w:tc>
        <w:tc>
          <w:tcPr>
            <w:tcW w:w="1985" w:type="dxa"/>
          </w:tcPr>
          <w:p w14:paraId="1B7DCF32"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3492162493102458,</w:t>
            </w:r>
          </w:p>
        </w:tc>
      </w:tr>
      <w:tr w:rsidR="00510E58" w14:paraId="5135CB54" w14:textId="77777777" w:rsidTr="00510E58">
        <w:trPr>
          <w:trHeight w:val="86"/>
        </w:trPr>
        <w:tc>
          <w:tcPr>
            <w:tcW w:w="1965" w:type="dxa"/>
            <w:vMerge/>
          </w:tcPr>
          <w:p w14:paraId="5CE81062" w14:textId="77777777" w:rsidR="00510E58" w:rsidRPr="00510E58" w:rsidRDefault="00510E58" w:rsidP="00510E58">
            <w:pPr>
              <w:rPr>
                <w:rFonts w:cstheme="minorHAnsi"/>
                <w:b/>
                <w:bCs/>
                <w:sz w:val="20"/>
                <w:szCs w:val="20"/>
              </w:rPr>
            </w:pPr>
          </w:p>
        </w:tc>
        <w:tc>
          <w:tcPr>
            <w:tcW w:w="1425" w:type="dxa"/>
          </w:tcPr>
          <w:p w14:paraId="4DC95B17"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model'</w:t>
            </w:r>
          </w:p>
        </w:tc>
        <w:tc>
          <w:tcPr>
            <w:tcW w:w="1425" w:type="dxa"/>
          </w:tcPr>
          <w:p w14:paraId="40B852E1"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953962153046564,</w:t>
            </w:r>
          </w:p>
        </w:tc>
        <w:tc>
          <w:tcPr>
            <w:tcW w:w="1559" w:type="dxa"/>
          </w:tcPr>
          <w:p w14:paraId="7A504D30"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w:t>
            </w:r>
            <w:proofErr w:type="spellStart"/>
            <w:r w:rsidRPr="00510E58">
              <w:rPr>
                <w:rFonts w:asciiTheme="minorHAnsi" w:hAnsiTheme="minorHAnsi" w:cstheme="minorHAnsi"/>
                <w:b/>
                <w:bCs/>
                <w:color w:val="000000"/>
              </w:rPr>
              <w:t>vaccin</w:t>
            </w:r>
            <w:proofErr w:type="spellEnd"/>
            <w:r w:rsidRPr="00510E58">
              <w:rPr>
                <w:rFonts w:asciiTheme="minorHAnsi" w:hAnsiTheme="minorHAnsi" w:cstheme="minorHAnsi"/>
                <w:b/>
                <w:bCs/>
                <w:color w:val="000000"/>
              </w:rPr>
              <w:t>'</w:t>
            </w:r>
          </w:p>
        </w:tc>
        <w:tc>
          <w:tcPr>
            <w:tcW w:w="1559" w:type="dxa"/>
          </w:tcPr>
          <w:p w14:paraId="75AE2744"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3789496907239388,</w:t>
            </w:r>
          </w:p>
        </w:tc>
        <w:tc>
          <w:tcPr>
            <w:tcW w:w="1559" w:type="dxa"/>
          </w:tcPr>
          <w:p w14:paraId="35254D38"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w:t>
            </w:r>
            <w:proofErr w:type="spellStart"/>
            <w:r w:rsidRPr="00510E58">
              <w:rPr>
                <w:rFonts w:asciiTheme="minorHAnsi" w:hAnsiTheme="minorHAnsi" w:cstheme="minorHAnsi"/>
                <w:b/>
                <w:bCs/>
                <w:color w:val="000000"/>
              </w:rPr>
              <w:t>polici</w:t>
            </w:r>
            <w:proofErr w:type="spellEnd"/>
            <w:r w:rsidRPr="00510E58">
              <w:rPr>
                <w:rFonts w:asciiTheme="minorHAnsi" w:hAnsiTheme="minorHAnsi" w:cstheme="minorHAnsi"/>
                <w:b/>
                <w:bCs/>
                <w:color w:val="000000"/>
              </w:rPr>
              <w:t>'</w:t>
            </w:r>
          </w:p>
        </w:tc>
        <w:tc>
          <w:tcPr>
            <w:tcW w:w="1985" w:type="dxa"/>
          </w:tcPr>
          <w:p w14:paraId="73103E60"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33206567897289235,</w:t>
            </w:r>
          </w:p>
        </w:tc>
      </w:tr>
      <w:tr w:rsidR="00510E58" w14:paraId="3F9E361C" w14:textId="77777777" w:rsidTr="00510E58">
        <w:trPr>
          <w:trHeight w:val="86"/>
        </w:trPr>
        <w:tc>
          <w:tcPr>
            <w:tcW w:w="1965" w:type="dxa"/>
            <w:vMerge/>
          </w:tcPr>
          <w:p w14:paraId="17C6496F" w14:textId="77777777" w:rsidR="00510E58" w:rsidRPr="00510E58" w:rsidRDefault="00510E58" w:rsidP="00510E58">
            <w:pPr>
              <w:rPr>
                <w:rFonts w:cstheme="minorHAnsi"/>
                <w:b/>
                <w:bCs/>
                <w:sz w:val="20"/>
                <w:szCs w:val="20"/>
              </w:rPr>
            </w:pPr>
          </w:p>
        </w:tc>
        <w:tc>
          <w:tcPr>
            <w:tcW w:w="1425" w:type="dxa"/>
          </w:tcPr>
          <w:p w14:paraId="2CFBDABA"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w:t>
            </w:r>
            <w:proofErr w:type="spellStart"/>
            <w:r w:rsidRPr="00510E58">
              <w:rPr>
                <w:rFonts w:asciiTheme="minorHAnsi" w:hAnsiTheme="minorHAnsi" w:cstheme="minorHAnsi"/>
                <w:b/>
                <w:bCs/>
                <w:color w:val="000000"/>
              </w:rPr>
              <w:t>imag</w:t>
            </w:r>
            <w:proofErr w:type="spellEnd"/>
            <w:r w:rsidRPr="00510E58">
              <w:rPr>
                <w:rFonts w:asciiTheme="minorHAnsi" w:hAnsiTheme="minorHAnsi" w:cstheme="minorHAnsi"/>
                <w:b/>
                <w:bCs/>
                <w:color w:val="000000"/>
              </w:rPr>
              <w:t>'</w:t>
            </w:r>
          </w:p>
        </w:tc>
        <w:tc>
          <w:tcPr>
            <w:tcW w:w="1425" w:type="dxa"/>
          </w:tcPr>
          <w:p w14:paraId="5502DC46"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745133138045724,</w:t>
            </w:r>
          </w:p>
        </w:tc>
        <w:tc>
          <w:tcPr>
            <w:tcW w:w="1559" w:type="dxa"/>
          </w:tcPr>
          <w:p w14:paraId="69C946F0"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stage'</w:t>
            </w:r>
          </w:p>
        </w:tc>
        <w:tc>
          <w:tcPr>
            <w:tcW w:w="1559" w:type="dxa"/>
          </w:tcPr>
          <w:p w14:paraId="69B35966"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33285475306510043,</w:t>
            </w:r>
          </w:p>
        </w:tc>
        <w:tc>
          <w:tcPr>
            <w:tcW w:w="1559" w:type="dxa"/>
          </w:tcPr>
          <w:p w14:paraId="207993B2"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health'</w:t>
            </w:r>
          </w:p>
        </w:tc>
        <w:tc>
          <w:tcPr>
            <w:tcW w:w="1985" w:type="dxa"/>
          </w:tcPr>
          <w:p w14:paraId="7323CDE1"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29289264374192664,</w:t>
            </w:r>
          </w:p>
        </w:tc>
      </w:tr>
      <w:tr w:rsidR="00510E58" w14:paraId="2DA5D40B" w14:textId="77777777" w:rsidTr="00510E58">
        <w:trPr>
          <w:trHeight w:val="86"/>
        </w:trPr>
        <w:tc>
          <w:tcPr>
            <w:tcW w:w="1965" w:type="dxa"/>
            <w:vMerge/>
          </w:tcPr>
          <w:p w14:paraId="338EB64D" w14:textId="77777777" w:rsidR="00510E58" w:rsidRPr="00510E58" w:rsidRDefault="00510E58" w:rsidP="00510E58">
            <w:pPr>
              <w:rPr>
                <w:rFonts w:cstheme="minorHAnsi"/>
                <w:b/>
                <w:bCs/>
                <w:sz w:val="20"/>
                <w:szCs w:val="20"/>
              </w:rPr>
            </w:pPr>
          </w:p>
        </w:tc>
        <w:tc>
          <w:tcPr>
            <w:tcW w:w="1425" w:type="dxa"/>
          </w:tcPr>
          <w:p w14:paraId="04F4718E"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detect'</w:t>
            </w:r>
          </w:p>
        </w:tc>
        <w:tc>
          <w:tcPr>
            <w:tcW w:w="1425" w:type="dxa"/>
          </w:tcPr>
          <w:p w14:paraId="30B5164D"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16365565281326466,</w:t>
            </w:r>
          </w:p>
        </w:tc>
        <w:tc>
          <w:tcPr>
            <w:tcW w:w="1559" w:type="dxa"/>
          </w:tcPr>
          <w:p w14:paraId="2E2546EA"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expect'</w:t>
            </w:r>
          </w:p>
        </w:tc>
        <w:tc>
          <w:tcPr>
            <w:tcW w:w="1559" w:type="dxa"/>
          </w:tcPr>
          <w:p w14:paraId="671E48A9"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332697529258982,</w:t>
            </w:r>
          </w:p>
        </w:tc>
        <w:tc>
          <w:tcPr>
            <w:tcW w:w="1559" w:type="dxa"/>
          </w:tcPr>
          <w:p w14:paraId="0FD66A71"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covid'</w:t>
            </w:r>
          </w:p>
        </w:tc>
        <w:tc>
          <w:tcPr>
            <w:tcW w:w="1985" w:type="dxa"/>
          </w:tcPr>
          <w:p w14:paraId="2FBE2BDF"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26562150610270957,</w:t>
            </w:r>
          </w:p>
        </w:tc>
      </w:tr>
      <w:tr w:rsidR="00510E58" w14:paraId="0EB63C3D" w14:textId="77777777" w:rsidTr="00510E58">
        <w:trPr>
          <w:trHeight w:val="749"/>
        </w:trPr>
        <w:tc>
          <w:tcPr>
            <w:tcW w:w="1965" w:type="dxa"/>
            <w:vMerge/>
          </w:tcPr>
          <w:p w14:paraId="4DC46F28" w14:textId="77777777" w:rsidR="00510E58" w:rsidRPr="00510E58" w:rsidRDefault="00510E58" w:rsidP="00510E58">
            <w:pPr>
              <w:rPr>
                <w:rFonts w:cstheme="minorHAnsi"/>
                <w:b/>
                <w:bCs/>
                <w:sz w:val="20"/>
                <w:szCs w:val="20"/>
              </w:rPr>
            </w:pPr>
          </w:p>
        </w:tc>
        <w:tc>
          <w:tcPr>
            <w:tcW w:w="1425" w:type="dxa"/>
          </w:tcPr>
          <w:p w14:paraId="03E91E1D"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class'</w:t>
            </w:r>
          </w:p>
        </w:tc>
        <w:tc>
          <w:tcPr>
            <w:tcW w:w="1425" w:type="dxa"/>
          </w:tcPr>
          <w:p w14:paraId="2134E414"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12952267447918445</w:t>
            </w:r>
          </w:p>
        </w:tc>
        <w:tc>
          <w:tcPr>
            <w:tcW w:w="1559" w:type="dxa"/>
          </w:tcPr>
          <w:p w14:paraId="051E86D2" w14:textId="77777777" w:rsidR="00510E58" w:rsidRPr="00510E58" w:rsidRDefault="00510E58" w:rsidP="00510E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eastAsia="Times New Roman" w:cstheme="minorHAnsi"/>
                <w:b/>
                <w:bCs/>
                <w:color w:val="000000"/>
                <w:sz w:val="20"/>
                <w:szCs w:val="20"/>
                <w:lang w:eastAsia="en-GB"/>
              </w:rPr>
            </w:pPr>
            <w:r w:rsidRPr="00510E58">
              <w:rPr>
                <w:rFonts w:eastAsia="Times New Roman" w:cstheme="minorHAnsi"/>
                <w:b/>
                <w:bCs/>
                <w:color w:val="000000"/>
                <w:sz w:val="20"/>
                <w:szCs w:val="20"/>
                <w:lang w:eastAsia="en-GB"/>
              </w:rPr>
              <w:t>'underway'</w:t>
            </w:r>
          </w:p>
          <w:p w14:paraId="7F26D890"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p>
        </w:tc>
        <w:tc>
          <w:tcPr>
            <w:tcW w:w="1559" w:type="dxa"/>
          </w:tcPr>
          <w:p w14:paraId="104F07F3" w14:textId="77777777" w:rsidR="00510E58" w:rsidRPr="00510E58" w:rsidRDefault="00510E58" w:rsidP="00510E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eastAsia="Times New Roman" w:cstheme="minorHAnsi"/>
                <w:color w:val="000000"/>
                <w:sz w:val="20"/>
                <w:szCs w:val="20"/>
                <w:lang w:eastAsia="en-GB"/>
              </w:rPr>
            </w:pPr>
            <w:r w:rsidRPr="00510E58">
              <w:rPr>
                <w:rFonts w:eastAsia="Times New Roman" w:cstheme="minorHAnsi"/>
                <w:color w:val="000000"/>
                <w:sz w:val="20"/>
                <w:szCs w:val="20"/>
                <w:lang w:eastAsia="en-GB"/>
              </w:rPr>
              <w:t>-0.20015564175913142</w:t>
            </w:r>
          </w:p>
          <w:p w14:paraId="42F09DAA"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p>
          <w:p w14:paraId="23DD58ED" w14:textId="77777777" w:rsidR="00510E58" w:rsidRPr="00510E58" w:rsidRDefault="00510E58" w:rsidP="00510E58">
            <w:pPr>
              <w:jc w:val="center"/>
              <w:rPr>
                <w:rFonts w:cstheme="minorHAnsi"/>
                <w:sz w:val="20"/>
                <w:szCs w:val="20"/>
                <w:lang w:eastAsia="en-GB"/>
              </w:rPr>
            </w:pPr>
          </w:p>
        </w:tc>
        <w:tc>
          <w:tcPr>
            <w:tcW w:w="1559" w:type="dxa"/>
          </w:tcPr>
          <w:p w14:paraId="7DA95196" w14:textId="77777777" w:rsidR="00510E58" w:rsidRPr="00510E58" w:rsidRDefault="00510E58" w:rsidP="00510E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eastAsia="Times New Roman" w:cstheme="minorHAnsi"/>
                <w:b/>
                <w:bCs/>
                <w:color w:val="000000"/>
                <w:sz w:val="20"/>
                <w:szCs w:val="20"/>
                <w:lang w:eastAsia="en-GB"/>
              </w:rPr>
            </w:pPr>
            <w:r w:rsidRPr="00510E58">
              <w:rPr>
                <w:rFonts w:eastAsia="Times New Roman" w:cstheme="minorHAnsi"/>
                <w:b/>
                <w:bCs/>
                <w:color w:val="000000"/>
                <w:sz w:val="20"/>
                <w:szCs w:val="20"/>
                <w:lang w:eastAsia="en-GB"/>
              </w:rPr>
              <w:t>'impact'</w:t>
            </w:r>
          </w:p>
          <w:p w14:paraId="63ABF15C"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p>
        </w:tc>
        <w:tc>
          <w:tcPr>
            <w:tcW w:w="1985" w:type="dxa"/>
          </w:tcPr>
          <w:p w14:paraId="565738A7" w14:textId="77777777" w:rsidR="00510E58" w:rsidRPr="00510E58" w:rsidRDefault="00510E58" w:rsidP="00510E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eastAsia="Times New Roman" w:cstheme="minorHAnsi"/>
                <w:color w:val="000000"/>
                <w:sz w:val="20"/>
                <w:szCs w:val="20"/>
                <w:lang w:eastAsia="en-GB"/>
              </w:rPr>
            </w:pPr>
            <w:r w:rsidRPr="00510E58">
              <w:rPr>
                <w:rFonts w:eastAsia="Times New Roman" w:cstheme="minorHAnsi"/>
                <w:color w:val="000000"/>
                <w:sz w:val="20"/>
                <w:szCs w:val="20"/>
                <w:lang w:eastAsia="en-GB"/>
              </w:rPr>
              <w:t>0.2463281943440908</w:t>
            </w:r>
          </w:p>
          <w:p w14:paraId="6B253D86" w14:textId="77777777" w:rsidR="00510E58" w:rsidRPr="00510E58" w:rsidRDefault="00510E58" w:rsidP="003549CD">
            <w:pPr>
              <w:keepNext/>
              <w:jc w:val="center"/>
              <w:rPr>
                <w:rFonts w:cstheme="minorHAnsi"/>
                <w:sz w:val="20"/>
                <w:szCs w:val="20"/>
                <w:lang w:eastAsia="en-GB"/>
              </w:rPr>
            </w:pPr>
          </w:p>
        </w:tc>
      </w:tr>
    </w:tbl>
    <w:p w14:paraId="1EF77F4B" w14:textId="1B9E7479" w:rsidR="00510E58" w:rsidRDefault="00510E58"/>
    <w:p w14:paraId="28E70AE5" w14:textId="77777777" w:rsidR="003549CD" w:rsidRDefault="003549CD"/>
    <w:p w14:paraId="24A8420B" w14:textId="65FA53EB" w:rsidR="007223F0" w:rsidRDefault="007223F0"/>
    <w:p w14:paraId="4F7259DA" w14:textId="70EDE738" w:rsidR="007223F0" w:rsidRDefault="007223F0"/>
    <w:p w14:paraId="71CC462D" w14:textId="44AD2FD9" w:rsidR="007223F0" w:rsidRDefault="007223F0"/>
    <w:p w14:paraId="3391BB70" w14:textId="77777777" w:rsidR="00824384" w:rsidRDefault="00F4321B">
      <w:r>
        <w:br w:type="page"/>
      </w:r>
    </w:p>
    <w:p w14:paraId="1F9A5880" w14:textId="77777777" w:rsidR="007133FD" w:rsidRDefault="007133FD" w:rsidP="007133FD">
      <w:pPr>
        <w:pStyle w:val="Caption"/>
        <w:keepNext/>
        <w:jc w:val="center"/>
      </w:pPr>
    </w:p>
    <w:p w14:paraId="49E8F30C" w14:textId="0E7975C0" w:rsidR="007133FD" w:rsidRDefault="007133FD" w:rsidP="007133FD">
      <w:pPr>
        <w:pStyle w:val="Caption"/>
        <w:keepNext/>
        <w:jc w:val="center"/>
      </w:pPr>
      <w:bookmarkStart w:id="61" w:name="_Toc86123125"/>
      <w:r>
        <w:t xml:space="preserve">Table </w:t>
      </w:r>
      <w:r w:rsidR="00130A9D">
        <w:fldChar w:fldCharType="begin"/>
      </w:r>
      <w:r w:rsidR="00130A9D">
        <w:instrText xml:space="preserve"> SEQ Table \* ARABIC </w:instrText>
      </w:r>
      <w:r w:rsidR="00130A9D">
        <w:fldChar w:fldCharType="separate"/>
      </w:r>
      <w:r w:rsidR="000538FD">
        <w:rPr>
          <w:noProof/>
        </w:rPr>
        <w:t>3</w:t>
      </w:r>
      <w:r w:rsidR="00130A9D">
        <w:rPr>
          <w:noProof/>
        </w:rPr>
        <w:fldChar w:fldCharType="end"/>
      </w:r>
      <w:r w:rsidRPr="00AA6E47">
        <w:t>List of top words from LSA model  experiment</w:t>
      </w:r>
      <w:r>
        <w:t xml:space="preserve"> 3</w:t>
      </w:r>
      <w:bookmarkEnd w:id="61"/>
    </w:p>
    <w:tbl>
      <w:tblPr>
        <w:tblStyle w:val="TableGrid"/>
        <w:tblpPr w:leftFromText="180" w:rightFromText="180" w:vertAnchor="page" w:horzAnchor="margin" w:tblpXSpec="center" w:tblpY="873"/>
        <w:tblW w:w="10740" w:type="dxa"/>
        <w:tblLayout w:type="fixed"/>
        <w:tblLook w:val="04E0" w:firstRow="1" w:lastRow="1" w:firstColumn="1" w:lastColumn="0" w:noHBand="0" w:noVBand="1"/>
      </w:tblPr>
      <w:tblGrid>
        <w:gridCol w:w="1384"/>
        <w:gridCol w:w="1276"/>
        <w:gridCol w:w="1559"/>
        <w:gridCol w:w="1276"/>
        <w:gridCol w:w="1559"/>
        <w:gridCol w:w="1418"/>
        <w:gridCol w:w="2268"/>
      </w:tblGrid>
      <w:tr w:rsidR="00824384" w:rsidRPr="00584E54" w14:paraId="758E0CA6" w14:textId="77777777" w:rsidTr="0004644B">
        <w:trPr>
          <w:trHeight w:val="341"/>
        </w:trPr>
        <w:tc>
          <w:tcPr>
            <w:tcW w:w="10740" w:type="dxa"/>
            <w:gridSpan w:val="7"/>
          </w:tcPr>
          <w:p w14:paraId="78D09917" w14:textId="4ED4B6BB" w:rsidR="00824384" w:rsidRPr="00584E54" w:rsidRDefault="00824384" w:rsidP="00D61FFD">
            <w:pPr>
              <w:rPr>
                <w:b/>
                <w:bCs/>
              </w:rPr>
            </w:pPr>
            <w:r w:rsidRPr="00584E54">
              <w:rPr>
                <w:b/>
                <w:bCs/>
              </w:rPr>
              <w:t xml:space="preserve">Experiment </w:t>
            </w:r>
            <w:r>
              <w:rPr>
                <w:b/>
                <w:bCs/>
              </w:rPr>
              <w:t>3</w:t>
            </w:r>
            <w:r w:rsidRPr="00584E54">
              <w:rPr>
                <w:b/>
                <w:bCs/>
              </w:rPr>
              <w:t>: Document at various level</w:t>
            </w:r>
            <w:r w:rsidR="005A0481">
              <w:rPr>
                <w:b/>
                <w:bCs/>
              </w:rPr>
              <w:t>s</w:t>
            </w:r>
            <w:r w:rsidRPr="00584E54">
              <w:rPr>
                <w:b/>
                <w:bCs/>
              </w:rPr>
              <w:t xml:space="preserve"> for </w:t>
            </w:r>
            <w:r>
              <w:rPr>
                <w:b/>
                <w:bCs/>
              </w:rPr>
              <w:t>large</w:t>
            </w:r>
            <w:r w:rsidRPr="00584E54">
              <w:rPr>
                <w:b/>
                <w:bCs/>
              </w:rPr>
              <w:t xml:space="preserve"> dataset</w:t>
            </w:r>
            <w:r>
              <w:rPr>
                <w:b/>
                <w:bCs/>
              </w:rPr>
              <w:t xml:space="preserve"> </w:t>
            </w:r>
            <w:r w:rsidRPr="00584E54">
              <w:rPr>
                <w:b/>
                <w:bCs/>
              </w:rPr>
              <w:t>(</w:t>
            </w:r>
            <w:r>
              <w:rPr>
                <w:b/>
                <w:bCs/>
              </w:rPr>
              <w:t xml:space="preserve">20 papers </w:t>
            </w:r>
            <w:r w:rsidRPr="00584E54">
              <w:rPr>
                <w:b/>
                <w:bCs/>
              </w:rPr>
              <w:t>COVID-science: non-science</w:t>
            </w:r>
            <w:r>
              <w:rPr>
                <w:b/>
                <w:bCs/>
              </w:rPr>
              <w:t>: Covid-psychology</w:t>
            </w:r>
            <w:r w:rsidRPr="00584E54">
              <w:rPr>
                <w:b/>
                <w:bCs/>
              </w:rPr>
              <w:t>)</w:t>
            </w:r>
          </w:p>
        </w:tc>
      </w:tr>
      <w:tr w:rsidR="00824384" w14:paraId="36AEE59A" w14:textId="77777777" w:rsidTr="0004644B">
        <w:trPr>
          <w:trHeight w:val="161"/>
        </w:trPr>
        <w:tc>
          <w:tcPr>
            <w:tcW w:w="1384" w:type="dxa"/>
            <w:vMerge w:val="restart"/>
          </w:tcPr>
          <w:p w14:paraId="658841E6" w14:textId="625824B1" w:rsidR="00824384" w:rsidRDefault="00BF0F43" w:rsidP="00D61FFD">
            <w:proofErr w:type="spellStart"/>
            <w:r>
              <w:rPr>
                <w:rFonts w:cstheme="minorHAnsi"/>
                <w:b/>
                <w:bCs/>
                <w:sz w:val="20"/>
                <w:szCs w:val="20"/>
              </w:rPr>
              <w:t>No.of</w:t>
            </w:r>
            <w:proofErr w:type="spellEnd"/>
            <w:r w:rsidRPr="00510E58">
              <w:rPr>
                <w:rFonts w:cstheme="minorHAnsi"/>
                <w:b/>
                <w:bCs/>
                <w:sz w:val="20"/>
                <w:szCs w:val="20"/>
              </w:rPr>
              <w:t xml:space="preserve"> Document</w:t>
            </w:r>
            <w:r w:rsidR="00203DF2">
              <w:rPr>
                <w:rFonts w:cstheme="minorHAnsi"/>
                <w:b/>
                <w:bCs/>
                <w:sz w:val="20"/>
                <w:szCs w:val="20"/>
              </w:rPr>
              <w:t>s</w:t>
            </w:r>
          </w:p>
        </w:tc>
        <w:tc>
          <w:tcPr>
            <w:tcW w:w="2835" w:type="dxa"/>
            <w:gridSpan w:val="2"/>
          </w:tcPr>
          <w:p w14:paraId="37550FAA" w14:textId="77777777" w:rsidR="00824384" w:rsidRDefault="00824384" w:rsidP="00D61FFD">
            <w:r>
              <w:rPr>
                <w:b/>
                <w:bCs/>
              </w:rPr>
              <w:t>covid-science</w:t>
            </w:r>
            <w:r w:rsidRPr="00911626">
              <w:rPr>
                <w:b/>
                <w:bCs/>
              </w:rPr>
              <w:t>.txt</w:t>
            </w:r>
          </w:p>
        </w:tc>
        <w:tc>
          <w:tcPr>
            <w:tcW w:w="2835" w:type="dxa"/>
            <w:gridSpan w:val="2"/>
          </w:tcPr>
          <w:p w14:paraId="5546B0F1" w14:textId="77777777" w:rsidR="00824384" w:rsidRDefault="00824384" w:rsidP="00D61FFD">
            <w:r>
              <w:rPr>
                <w:b/>
                <w:bCs/>
              </w:rPr>
              <w:t>Covid-non-science</w:t>
            </w:r>
            <w:r w:rsidRPr="00911626">
              <w:rPr>
                <w:b/>
                <w:bCs/>
              </w:rPr>
              <w:t>.txt</w:t>
            </w:r>
          </w:p>
        </w:tc>
        <w:tc>
          <w:tcPr>
            <w:tcW w:w="3686" w:type="dxa"/>
            <w:gridSpan w:val="2"/>
          </w:tcPr>
          <w:p w14:paraId="13FEF2A2" w14:textId="77777777" w:rsidR="00824384" w:rsidRDefault="00824384" w:rsidP="00D61FFD">
            <w:pPr>
              <w:rPr>
                <w:b/>
                <w:bCs/>
              </w:rPr>
            </w:pPr>
            <w:r>
              <w:rPr>
                <w:b/>
                <w:bCs/>
              </w:rPr>
              <w:t>Covid-psychology.txt</w:t>
            </w:r>
          </w:p>
        </w:tc>
      </w:tr>
      <w:tr w:rsidR="00824384" w14:paraId="1EDB05A1" w14:textId="77777777" w:rsidTr="0004644B">
        <w:trPr>
          <w:trHeight w:val="161"/>
        </w:trPr>
        <w:tc>
          <w:tcPr>
            <w:tcW w:w="1384" w:type="dxa"/>
            <w:vMerge/>
          </w:tcPr>
          <w:p w14:paraId="6EAB19FD" w14:textId="77777777" w:rsidR="00824384" w:rsidRPr="0028591F" w:rsidRDefault="00824384" w:rsidP="00D61FFD">
            <w:pPr>
              <w:rPr>
                <w:b/>
                <w:bCs/>
              </w:rPr>
            </w:pPr>
          </w:p>
        </w:tc>
        <w:tc>
          <w:tcPr>
            <w:tcW w:w="1276" w:type="dxa"/>
          </w:tcPr>
          <w:p w14:paraId="3510DEF8" w14:textId="77777777" w:rsidR="00824384" w:rsidRDefault="00824384" w:rsidP="00D61FFD">
            <w:pPr>
              <w:rPr>
                <w:b/>
                <w:bCs/>
              </w:rPr>
            </w:pPr>
            <w:r>
              <w:rPr>
                <w:b/>
                <w:bCs/>
              </w:rPr>
              <w:t>Top words</w:t>
            </w:r>
          </w:p>
        </w:tc>
        <w:tc>
          <w:tcPr>
            <w:tcW w:w="1559" w:type="dxa"/>
          </w:tcPr>
          <w:p w14:paraId="6346A4D6" w14:textId="77777777" w:rsidR="00824384" w:rsidRDefault="00824384" w:rsidP="00D61FFD">
            <w:pPr>
              <w:rPr>
                <w:b/>
                <w:bCs/>
              </w:rPr>
            </w:pPr>
            <w:r>
              <w:rPr>
                <w:b/>
                <w:bCs/>
              </w:rPr>
              <w:t>weights</w:t>
            </w:r>
          </w:p>
        </w:tc>
        <w:tc>
          <w:tcPr>
            <w:tcW w:w="1276" w:type="dxa"/>
          </w:tcPr>
          <w:p w14:paraId="282E904B" w14:textId="77777777" w:rsidR="00824384" w:rsidRDefault="00824384" w:rsidP="00D61FFD">
            <w:pPr>
              <w:rPr>
                <w:b/>
                <w:bCs/>
              </w:rPr>
            </w:pPr>
            <w:r>
              <w:rPr>
                <w:b/>
                <w:bCs/>
              </w:rPr>
              <w:t>Top words</w:t>
            </w:r>
          </w:p>
        </w:tc>
        <w:tc>
          <w:tcPr>
            <w:tcW w:w="1559" w:type="dxa"/>
          </w:tcPr>
          <w:p w14:paraId="1D624BF7" w14:textId="77777777" w:rsidR="00824384" w:rsidRDefault="00824384" w:rsidP="00D61FFD">
            <w:pPr>
              <w:rPr>
                <w:b/>
                <w:bCs/>
              </w:rPr>
            </w:pPr>
            <w:r>
              <w:rPr>
                <w:b/>
                <w:bCs/>
              </w:rPr>
              <w:t>weights</w:t>
            </w:r>
          </w:p>
        </w:tc>
        <w:tc>
          <w:tcPr>
            <w:tcW w:w="1418" w:type="dxa"/>
          </w:tcPr>
          <w:p w14:paraId="5F08F77A" w14:textId="77777777" w:rsidR="00824384" w:rsidRDefault="00824384" w:rsidP="00D61FFD">
            <w:pPr>
              <w:rPr>
                <w:b/>
                <w:bCs/>
              </w:rPr>
            </w:pPr>
            <w:r>
              <w:rPr>
                <w:b/>
                <w:bCs/>
              </w:rPr>
              <w:t>Top words</w:t>
            </w:r>
          </w:p>
        </w:tc>
        <w:tc>
          <w:tcPr>
            <w:tcW w:w="2268" w:type="dxa"/>
          </w:tcPr>
          <w:p w14:paraId="760AFEB9" w14:textId="77777777" w:rsidR="00824384" w:rsidRDefault="00824384" w:rsidP="00D61FFD">
            <w:pPr>
              <w:rPr>
                <w:b/>
                <w:bCs/>
              </w:rPr>
            </w:pPr>
            <w:r>
              <w:rPr>
                <w:b/>
                <w:bCs/>
              </w:rPr>
              <w:t>weights</w:t>
            </w:r>
          </w:p>
        </w:tc>
      </w:tr>
      <w:tr w:rsidR="00824384" w14:paraId="1C04D89A" w14:textId="77777777" w:rsidTr="0004644B">
        <w:trPr>
          <w:trHeight w:val="65"/>
        </w:trPr>
        <w:tc>
          <w:tcPr>
            <w:tcW w:w="1384" w:type="dxa"/>
            <w:vMerge w:val="restart"/>
          </w:tcPr>
          <w:p w14:paraId="5373C63B" w14:textId="77777777" w:rsidR="00824384" w:rsidRDefault="00824384" w:rsidP="00D61FFD">
            <w:r w:rsidRPr="0028591F">
              <w:rPr>
                <w:b/>
                <w:bCs/>
              </w:rPr>
              <w:t>Article level (</w:t>
            </w:r>
            <w:r>
              <w:rPr>
                <w:b/>
                <w:bCs/>
              </w:rPr>
              <w:t>20</w:t>
            </w:r>
            <w:r w:rsidRPr="0028591F">
              <w:rPr>
                <w:b/>
                <w:bCs/>
              </w:rPr>
              <w:t>|</w:t>
            </w:r>
            <w:r>
              <w:rPr>
                <w:b/>
                <w:bCs/>
              </w:rPr>
              <w:t>20</w:t>
            </w:r>
            <w:r w:rsidRPr="0028591F">
              <w:rPr>
                <w:b/>
                <w:bCs/>
              </w:rPr>
              <w:t>)</w:t>
            </w:r>
          </w:p>
        </w:tc>
        <w:tc>
          <w:tcPr>
            <w:tcW w:w="1276" w:type="dxa"/>
          </w:tcPr>
          <w:p w14:paraId="1B88AFFC"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covid'</w:t>
            </w:r>
          </w:p>
        </w:tc>
        <w:tc>
          <w:tcPr>
            <w:tcW w:w="1559" w:type="dxa"/>
          </w:tcPr>
          <w:p w14:paraId="65D41543"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5195000201940321,</w:t>
            </w:r>
          </w:p>
        </w:tc>
        <w:tc>
          <w:tcPr>
            <w:tcW w:w="1276" w:type="dxa"/>
          </w:tcPr>
          <w:p w14:paraId="14408675"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test'</w:t>
            </w:r>
          </w:p>
        </w:tc>
        <w:tc>
          <w:tcPr>
            <w:tcW w:w="1559" w:type="dxa"/>
          </w:tcPr>
          <w:p w14:paraId="0A72E530"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5525012615032745,</w:t>
            </w:r>
          </w:p>
        </w:tc>
        <w:tc>
          <w:tcPr>
            <w:tcW w:w="1418" w:type="dxa"/>
          </w:tcPr>
          <w:p w14:paraId="74CF1C21"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covid'</w:t>
            </w:r>
          </w:p>
        </w:tc>
        <w:tc>
          <w:tcPr>
            <w:tcW w:w="2268" w:type="dxa"/>
          </w:tcPr>
          <w:p w14:paraId="487718F2"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733564956224059,</w:t>
            </w:r>
          </w:p>
        </w:tc>
      </w:tr>
      <w:tr w:rsidR="00824384" w14:paraId="406215DD" w14:textId="77777777" w:rsidTr="0004644B">
        <w:trPr>
          <w:trHeight w:val="64"/>
        </w:trPr>
        <w:tc>
          <w:tcPr>
            <w:tcW w:w="1384" w:type="dxa"/>
            <w:vMerge/>
          </w:tcPr>
          <w:p w14:paraId="00F659E0" w14:textId="77777777" w:rsidR="00824384" w:rsidRPr="0028591F" w:rsidRDefault="00824384" w:rsidP="00D61FFD">
            <w:pPr>
              <w:rPr>
                <w:b/>
                <w:bCs/>
              </w:rPr>
            </w:pPr>
          </w:p>
        </w:tc>
        <w:tc>
          <w:tcPr>
            <w:tcW w:w="1276" w:type="dxa"/>
          </w:tcPr>
          <w:p w14:paraId="05E29642"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imag</w:t>
            </w:r>
            <w:proofErr w:type="spellEnd"/>
            <w:r w:rsidRPr="00FD191D">
              <w:rPr>
                <w:rFonts w:asciiTheme="majorHAnsi" w:hAnsiTheme="majorHAnsi" w:cstheme="majorHAnsi"/>
                <w:b/>
                <w:bCs/>
                <w:color w:val="000000"/>
              </w:rPr>
              <w:t>'</w:t>
            </w:r>
          </w:p>
        </w:tc>
        <w:tc>
          <w:tcPr>
            <w:tcW w:w="1559" w:type="dxa"/>
          </w:tcPr>
          <w:p w14:paraId="60AB1813"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3819419924959906,</w:t>
            </w:r>
          </w:p>
        </w:tc>
        <w:tc>
          <w:tcPr>
            <w:tcW w:w="1276" w:type="dxa"/>
          </w:tcPr>
          <w:p w14:paraId="1EC77BC9"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peopl</w:t>
            </w:r>
            <w:proofErr w:type="spellEnd"/>
            <w:r w:rsidRPr="00FD191D">
              <w:rPr>
                <w:rFonts w:asciiTheme="majorHAnsi" w:hAnsiTheme="majorHAnsi" w:cstheme="majorHAnsi"/>
                <w:b/>
                <w:bCs/>
                <w:color w:val="000000"/>
              </w:rPr>
              <w:t>'</w:t>
            </w:r>
          </w:p>
        </w:tc>
        <w:tc>
          <w:tcPr>
            <w:tcW w:w="1559" w:type="dxa"/>
          </w:tcPr>
          <w:p w14:paraId="65E4914E"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32711032908806575,</w:t>
            </w:r>
          </w:p>
        </w:tc>
        <w:tc>
          <w:tcPr>
            <w:tcW w:w="1418" w:type="dxa"/>
          </w:tcPr>
          <w:p w14:paraId="0CA73B86"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w:t>
            </w:r>
            <w:proofErr w:type="spellStart"/>
            <w:r w:rsidRPr="00FD191D">
              <w:rPr>
                <w:rFonts w:asciiTheme="majorHAnsi" w:hAnsiTheme="majorHAnsi" w:cstheme="majorHAnsi"/>
                <w:b/>
                <w:bCs/>
                <w:color w:val="000000"/>
              </w:rPr>
              <w:t>psycholog</w:t>
            </w:r>
            <w:proofErr w:type="spellEnd"/>
            <w:r w:rsidRPr="00FD191D">
              <w:rPr>
                <w:rFonts w:asciiTheme="majorHAnsi" w:hAnsiTheme="majorHAnsi" w:cstheme="majorHAnsi"/>
                <w:b/>
                <w:bCs/>
                <w:color w:val="000000"/>
              </w:rPr>
              <w:t>'</w:t>
            </w:r>
          </w:p>
        </w:tc>
        <w:tc>
          <w:tcPr>
            <w:tcW w:w="2268" w:type="dxa"/>
          </w:tcPr>
          <w:p w14:paraId="06A34386"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6785991090419736,</w:t>
            </w:r>
          </w:p>
        </w:tc>
      </w:tr>
      <w:tr w:rsidR="00824384" w14:paraId="15F2CDA7" w14:textId="77777777" w:rsidTr="0004644B">
        <w:trPr>
          <w:trHeight w:val="64"/>
        </w:trPr>
        <w:tc>
          <w:tcPr>
            <w:tcW w:w="1384" w:type="dxa"/>
            <w:vMerge/>
          </w:tcPr>
          <w:p w14:paraId="0DEDA33E" w14:textId="77777777" w:rsidR="00824384" w:rsidRPr="0028591F" w:rsidRDefault="00824384" w:rsidP="00D61FFD">
            <w:pPr>
              <w:rPr>
                <w:b/>
                <w:bCs/>
              </w:rPr>
            </w:pPr>
          </w:p>
        </w:tc>
        <w:tc>
          <w:tcPr>
            <w:tcW w:w="1276" w:type="dxa"/>
          </w:tcPr>
          <w:p w14:paraId="709C40D6"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model'</w:t>
            </w:r>
          </w:p>
        </w:tc>
        <w:tc>
          <w:tcPr>
            <w:tcW w:w="1559" w:type="dxa"/>
          </w:tcPr>
          <w:p w14:paraId="35703E3D"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 xml:space="preserve"> 0.24414357176752507,</w:t>
            </w:r>
          </w:p>
        </w:tc>
        <w:tc>
          <w:tcPr>
            <w:tcW w:w="1276" w:type="dxa"/>
          </w:tcPr>
          <w:p w14:paraId="2E10849A"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covid'</w:t>
            </w:r>
          </w:p>
        </w:tc>
        <w:tc>
          <w:tcPr>
            <w:tcW w:w="1559" w:type="dxa"/>
          </w:tcPr>
          <w:p w14:paraId="4ABBC4A3"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32350304714824757,</w:t>
            </w:r>
          </w:p>
        </w:tc>
        <w:tc>
          <w:tcPr>
            <w:tcW w:w="1418" w:type="dxa"/>
          </w:tcPr>
          <w:p w14:paraId="20738000"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social'</w:t>
            </w:r>
          </w:p>
        </w:tc>
        <w:tc>
          <w:tcPr>
            <w:tcW w:w="2268" w:type="dxa"/>
          </w:tcPr>
          <w:p w14:paraId="0A02513A"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517797817165504,</w:t>
            </w:r>
          </w:p>
        </w:tc>
      </w:tr>
      <w:tr w:rsidR="00824384" w14:paraId="53E8D3C4" w14:textId="77777777" w:rsidTr="0004644B">
        <w:trPr>
          <w:trHeight w:val="64"/>
        </w:trPr>
        <w:tc>
          <w:tcPr>
            <w:tcW w:w="1384" w:type="dxa"/>
            <w:vMerge/>
          </w:tcPr>
          <w:p w14:paraId="1EC84042" w14:textId="77777777" w:rsidR="00824384" w:rsidRPr="0028591F" w:rsidRDefault="00824384" w:rsidP="00D61FFD">
            <w:pPr>
              <w:rPr>
                <w:b/>
                <w:bCs/>
              </w:rPr>
            </w:pPr>
          </w:p>
        </w:tc>
        <w:tc>
          <w:tcPr>
            <w:tcW w:w="1276" w:type="dxa"/>
          </w:tcPr>
          <w:p w14:paraId="0355ED7C"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dataset'</w:t>
            </w:r>
          </w:p>
        </w:tc>
        <w:tc>
          <w:tcPr>
            <w:tcW w:w="1559" w:type="dxa"/>
          </w:tcPr>
          <w:p w14:paraId="128468CB"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17846130209695354,</w:t>
            </w:r>
          </w:p>
        </w:tc>
        <w:tc>
          <w:tcPr>
            <w:tcW w:w="1276" w:type="dxa"/>
          </w:tcPr>
          <w:p w14:paraId="7CB4F6CE"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symptom'</w:t>
            </w:r>
          </w:p>
        </w:tc>
        <w:tc>
          <w:tcPr>
            <w:tcW w:w="1559" w:type="dxa"/>
          </w:tcPr>
          <w:p w14:paraId="456D2C7B"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20147297742697395,</w:t>
            </w:r>
          </w:p>
        </w:tc>
        <w:tc>
          <w:tcPr>
            <w:tcW w:w="1418" w:type="dxa"/>
          </w:tcPr>
          <w:p w14:paraId="0850370A"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epidem</w:t>
            </w:r>
            <w:proofErr w:type="spellEnd"/>
            <w:r w:rsidRPr="00FD191D">
              <w:rPr>
                <w:rFonts w:asciiTheme="majorHAnsi" w:hAnsiTheme="majorHAnsi" w:cstheme="majorHAnsi"/>
                <w:b/>
                <w:bCs/>
                <w:color w:val="000000"/>
              </w:rPr>
              <w:t>'</w:t>
            </w:r>
          </w:p>
        </w:tc>
        <w:tc>
          <w:tcPr>
            <w:tcW w:w="2268" w:type="dxa"/>
          </w:tcPr>
          <w:p w14:paraId="085C31A2"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19223792506781157,</w:t>
            </w:r>
          </w:p>
        </w:tc>
      </w:tr>
      <w:tr w:rsidR="00824384" w14:paraId="6D51B16D" w14:textId="77777777" w:rsidTr="0004644B">
        <w:trPr>
          <w:trHeight w:val="64"/>
        </w:trPr>
        <w:tc>
          <w:tcPr>
            <w:tcW w:w="1384" w:type="dxa"/>
            <w:vMerge/>
          </w:tcPr>
          <w:p w14:paraId="2610DDB9" w14:textId="77777777" w:rsidR="00824384" w:rsidRPr="0028591F" w:rsidRDefault="00824384" w:rsidP="00D61FFD">
            <w:pPr>
              <w:rPr>
                <w:b/>
                <w:bCs/>
              </w:rPr>
            </w:pPr>
          </w:p>
        </w:tc>
        <w:tc>
          <w:tcPr>
            <w:tcW w:w="1276" w:type="dxa"/>
          </w:tcPr>
          <w:p w14:paraId="7016BBAD"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class'</w:t>
            </w:r>
          </w:p>
        </w:tc>
        <w:tc>
          <w:tcPr>
            <w:tcW w:w="1559" w:type="dxa"/>
          </w:tcPr>
          <w:p w14:paraId="332AC1E7"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15297059818817663</w:t>
            </w:r>
          </w:p>
        </w:tc>
        <w:tc>
          <w:tcPr>
            <w:tcW w:w="1276" w:type="dxa"/>
          </w:tcPr>
          <w:p w14:paraId="0A5D7DAF"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travel'</w:t>
            </w:r>
          </w:p>
        </w:tc>
        <w:tc>
          <w:tcPr>
            <w:tcW w:w="1559" w:type="dxa"/>
          </w:tcPr>
          <w:p w14:paraId="3FAB4FFB"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15909033106510667</w:t>
            </w:r>
          </w:p>
        </w:tc>
        <w:tc>
          <w:tcPr>
            <w:tcW w:w="1418" w:type="dxa"/>
          </w:tcPr>
          <w:p w14:paraId="2A282CDF"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health'</w:t>
            </w:r>
          </w:p>
        </w:tc>
        <w:tc>
          <w:tcPr>
            <w:tcW w:w="2268" w:type="dxa"/>
          </w:tcPr>
          <w:p w14:paraId="624E34EF"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18194229083665558</w:t>
            </w:r>
          </w:p>
        </w:tc>
      </w:tr>
      <w:tr w:rsidR="00824384" w14:paraId="14BF32C0" w14:textId="77777777" w:rsidTr="0004644B">
        <w:trPr>
          <w:trHeight w:val="64"/>
        </w:trPr>
        <w:tc>
          <w:tcPr>
            <w:tcW w:w="1384" w:type="dxa"/>
          </w:tcPr>
          <w:p w14:paraId="7210A56B" w14:textId="77777777" w:rsidR="00824384" w:rsidRPr="0028591F" w:rsidRDefault="00824384" w:rsidP="00D61FFD">
            <w:pPr>
              <w:rPr>
                <w:b/>
                <w:bCs/>
              </w:rPr>
            </w:pPr>
          </w:p>
        </w:tc>
        <w:tc>
          <w:tcPr>
            <w:tcW w:w="1276" w:type="dxa"/>
          </w:tcPr>
          <w:p w14:paraId="03A6FFC6"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color w:val="000000"/>
              </w:rPr>
            </w:pPr>
          </w:p>
        </w:tc>
        <w:tc>
          <w:tcPr>
            <w:tcW w:w="1559" w:type="dxa"/>
          </w:tcPr>
          <w:p w14:paraId="38AEF2D2"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color w:val="000000"/>
              </w:rPr>
            </w:pPr>
          </w:p>
        </w:tc>
        <w:tc>
          <w:tcPr>
            <w:tcW w:w="1276" w:type="dxa"/>
          </w:tcPr>
          <w:p w14:paraId="2AA63C5B"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color w:val="000000"/>
              </w:rPr>
            </w:pPr>
          </w:p>
        </w:tc>
        <w:tc>
          <w:tcPr>
            <w:tcW w:w="1559" w:type="dxa"/>
          </w:tcPr>
          <w:p w14:paraId="46662F46"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color w:val="000000"/>
              </w:rPr>
            </w:pPr>
          </w:p>
        </w:tc>
        <w:tc>
          <w:tcPr>
            <w:tcW w:w="1418" w:type="dxa"/>
          </w:tcPr>
          <w:p w14:paraId="59305D74"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color w:val="000000"/>
              </w:rPr>
            </w:pPr>
          </w:p>
        </w:tc>
        <w:tc>
          <w:tcPr>
            <w:tcW w:w="2268" w:type="dxa"/>
          </w:tcPr>
          <w:p w14:paraId="2F7E20DB"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color w:val="000000"/>
              </w:rPr>
            </w:pPr>
          </w:p>
        </w:tc>
      </w:tr>
      <w:tr w:rsidR="00824384" w14:paraId="2309EC17" w14:textId="77777777" w:rsidTr="0004644B">
        <w:trPr>
          <w:trHeight w:val="42"/>
        </w:trPr>
        <w:tc>
          <w:tcPr>
            <w:tcW w:w="1384" w:type="dxa"/>
            <w:vMerge w:val="restart"/>
          </w:tcPr>
          <w:p w14:paraId="060AA447" w14:textId="77777777" w:rsidR="00824384" w:rsidRDefault="00824384" w:rsidP="00D61FFD">
            <w:r w:rsidRPr="0028591F">
              <w:rPr>
                <w:b/>
                <w:bCs/>
              </w:rPr>
              <w:t>2-3 paragraphs</w:t>
            </w:r>
          </w:p>
        </w:tc>
        <w:tc>
          <w:tcPr>
            <w:tcW w:w="1276" w:type="dxa"/>
          </w:tcPr>
          <w:p w14:paraId="614CF7EE"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support'</w:t>
            </w:r>
          </w:p>
        </w:tc>
        <w:tc>
          <w:tcPr>
            <w:tcW w:w="1559" w:type="dxa"/>
          </w:tcPr>
          <w:p w14:paraId="60D051E1"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32899471788278933,</w:t>
            </w:r>
          </w:p>
        </w:tc>
        <w:tc>
          <w:tcPr>
            <w:tcW w:w="1276" w:type="dxa"/>
          </w:tcPr>
          <w:p w14:paraId="32E21E93"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market'</w:t>
            </w:r>
          </w:p>
        </w:tc>
        <w:tc>
          <w:tcPr>
            <w:tcW w:w="1559" w:type="dxa"/>
          </w:tcPr>
          <w:p w14:paraId="27BBAE38"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2986573559242641,</w:t>
            </w:r>
          </w:p>
        </w:tc>
        <w:tc>
          <w:tcPr>
            <w:tcW w:w="1418" w:type="dxa"/>
          </w:tcPr>
          <w:p w14:paraId="66175263"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w:t>
            </w:r>
            <w:proofErr w:type="spellStart"/>
            <w:r w:rsidRPr="00FD191D">
              <w:rPr>
                <w:rFonts w:asciiTheme="majorHAnsi" w:hAnsiTheme="majorHAnsi" w:cstheme="majorHAnsi"/>
                <w:b/>
                <w:bCs/>
                <w:color w:val="000000"/>
              </w:rPr>
              <w:t>misinfodem</w:t>
            </w:r>
            <w:proofErr w:type="spellEnd"/>
            <w:r w:rsidRPr="00FD191D">
              <w:rPr>
                <w:rFonts w:asciiTheme="majorHAnsi" w:hAnsiTheme="majorHAnsi" w:cstheme="majorHAnsi"/>
                <w:b/>
                <w:bCs/>
                <w:color w:val="000000"/>
              </w:rPr>
              <w:t>'</w:t>
            </w:r>
          </w:p>
        </w:tc>
        <w:tc>
          <w:tcPr>
            <w:tcW w:w="2268" w:type="dxa"/>
          </w:tcPr>
          <w:p w14:paraId="27C09B13"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5033743541941365,</w:t>
            </w:r>
          </w:p>
        </w:tc>
      </w:tr>
      <w:tr w:rsidR="00824384" w14:paraId="0B9561C1" w14:textId="77777777" w:rsidTr="0004644B">
        <w:trPr>
          <w:trHeight w:val="42"/>
        </w:trPr>
        <w:tc>
          <w:tcPr>
            <w:tcW w:w="1384" w:type="dxa"/>
            <w:vMerge/>
          </w:tcPr>
          <w:p w14:paraId="4EB2ED12" w14:textId="77777777" w:rsidR="00824384" w:rsidRPr="0028591F" w:rsidRDefault="00824384" w:rsidP="00D61FFD">
            <w:pPr>
              <w:rPr>
                <w:b/>
                <w:bCs/>
              </w:rPr>
            </w:pPr>
          </w:p>
        </w:tc>
        <w:tc>
          <w:tcPr>
            <w:tcW w:w="1276" w:type="dxa"/>
          </w:tcPr>
          <w:p w14:paraId="413DA6A7"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granada</w:t>
            </w:r>
            <w:proofErr w:type="spellEnd"/>
            <w:r w:rsidRPr="00FD191D">
              <w:rPr>
                <w:rFonts w:asciiTheme="majorHAnsi" w:hAnsiTheme="majorHAnsi" w:cstheme="majorHAnsi"/>
                <w:b/>
                <w:bCs/>
                <w:color w:val="000000"/>
              </w:rPr>
              <w:t>'</w:t>
            </w:r>
          </w:p>
        </w:tc>
        <w:tc>
          <w:tcPr>
            <w:tcW w:w="1559" w:type="dxa"/>
          </w:tcPr>
          <w:p w14:paraId="752F29B5"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24814037209037237,</w:t>
            </w:r>
          </w:p>
        </w:tc>
        <w:tc>
          <w:tcPr>
            <w:tcW w:w="1276" w:type="dxa"/>
          </w:tcPr>
          <w:p w14:paraId="2D600B2D"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covid'</w:t>
            </w:r>
          </w:p>
        </w:tc>
        <w:tc>
          <w:tcPr>
            <w:tcW w:w="1559" w:type="dxa"/>
          </w:tcPr>
          <w:p w14:paraId="58999217"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2197986796193419,</w:t>
            </w:r>
          </w:p>
        </w:tc>
        <w:tc>
          <w:tcPr>
            <w:tcW w:w="1418" w:type="dxa"/>
          </w:tcPr>
          <w:p w14:paraId="168666E8"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covid'</w:t>
            </w:r>
          </w:p>
        </w:tc>
        <w:tc>
          <w:tcPr>
            <w:tcW w:w="2268" w:type="dxa"/>
          </w:tcPr>
          <w:p w14:paraId="3D2690FF"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629711503323515,</w:t>
            </w:r>
          </w:p>
        </w:tc>
      </w:tr>
      <w:tr w:rsidR="00824384" w14:paraId="3FC54088" w14:textId="77777777" w:rsidTr="0004644B">
        <w:trPr>
          <w:trHeight w:val="42"/>
        </w:trPr>
        <w:tc>
          <w:tcPr>
            <w:tcW w:w="1384" w:type="dxa"/>
            <w:vMerge/>
          </w:tcPr>
          <w:p w14:paraId="7CD3D7CA" w14:textId="77777777" w:rsidR="00824384" w:rsidRPr="0028591F" w:rsidRDefault="00824384" w:rsidP="00D61FFD">
            <w:pPr>
              <w:rPr>
                <w:b/>
                <w:bCs/>
              </w:rPr>
            </w:pPr>
          </w:p>
        </w:tc>
        <w:tc>
          <w:tcPr>
            <w:tcW w:w="1276" w:type="dxa"/>
          </w:tcPr>
          <w:p w14:paraId="660A66CD"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covid'</w:t>
            </w:r>
          </w:p>
        </w:tc>
        <w:tc>
          <w:tcPr>
            <w:tcW w:w="1559" w:type="dxa"/>
          </w:tcPr>
          <w:p w14:paraId="3816C195"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22769581399154337,</w:t>
            </w:r>
          </w:p>
        </w:tc>
        <w:tc>
          <w:tcPr>
            <w:tcW w:w="1276" w:type="dxa"/>
          </w:tcPr>
          <w:p w14:paraId="5C0D3550"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friday</w:t>
            </w:r>
            <w:proofErr w:type="spellEnd"/>
            <w:r w:rsidRPr="00FD191D">
              <w:rPr>
                <w:rFonts w:asciiTheme="majorHAnsi" w:hAnsiTheme="majorHAnsi" w:cstheme="majorHAnsi"/>
                <w:b/>
                <w:bCs/>
                <w:color w:val="000000"/>
              </w:rPr>
              <w:t>'</w:t>
            </w:r>
          </w:p>
        </w:tc>
        <w:tc>
          <w:tcPr>
            <w:tcW w:w="1559" w:type="dxa"/>
          </w:tcPr>
          <w:p w14:paraId="01C32325"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18596179123202256,</w:t>
            </w:r>
          </w:p>
        </w:tc>
        <w:tc>
          <w:tcPr>
            <w:tcW w:w="1418" w:type="dxa"/>
          </w:tcPr>
          <w:p w14:paraId="3627F731"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articl</w:t>
            </w:r>
            <w:proofErr w:type="spellEnd"/>
            <w:r w:rsidRPr="00FD191D">
              <w:rPr>
                <w:rFonts w:asciiTheme="majorHAnsi" w:hAnsiTheme="majorHAnsi" w:cstheme="majorHAnsi"/>
                <w:b/>
                <w:bCs/>
                <w:color w:val="000000"/>
              </w:rPr>
              <w:t>'</w:t>
            </w:r>
          </w:p>
        </w:tc>
        <w:tc>
          <w:tcPr>
            <w:tcW w:w="2268" w:type="dxa"/>
          </w:tcPr>
          <w:p w14:paraId="3642E7D9"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145925193519742,</w:t>
            </w:r>
          </w:p>
        </w:tc>
      </w:tr>
      <w:tr w:rsidR="00824384" w14:paraId="571A0676" w14:textId="77777777" w:rsidTr="0004644B">
        <w:trPr>
          <w:trHeight w:val="42"/>
        </w:trPr>
        <w:tc>
          <w:tcPr>
            <w:tcW w:w="1384" w:type="dxa"/>
            <w:vMerge/>
          </w:tcPr>
          <w:p w14:paraId="0D496CF0" w14:textId="77777777" w:rsidR="00824384" w:rsidRPr="0028591F" w:rsidRDefault="00824384" w:rsidP="00D61FFD">
            <w:pPr>
              <w:rPr>
                <w:b/>
                <w:bCs/>
              </w:rPr>
            </w:pPr>
          </w:p>
        </w:tc>
        <w:tc>
          <w:tcPr>
            <w:tcW w:w="1276" w:type="dxa"/>
          </w:tcPr>
          <w:p w14:paraId="54E4EA42"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programm</w:t>
            </w:r>
            <w:proofErr w:type="spellEnd"/>
            <w:r w:rsidRPr="00FD191D">
              <w:rPr>
                <w:rFonts w:asciiTheme="majorHAnsi" w:hAnsiTheme="majorHAnsi" w:cstheme="majorHAnsi"/>
                <w:b/>
                <w:bCs/>
                <w:color w:val="000000"/>
              </w:rPr>
              <w:t>'</w:t>
            </w:r>
          </w:p>
        </w:tc>
        <w:tc>
          <w:tcPr>
            <w:tcW w:w="1559" w:type="dxa"/>
          </w:tcPr>
          <w:p w14:paraId="6CFBD338"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21932981192185955,</w:t>
            </w:r>
          </w:p>
        </w:tc>
        <w:tc>
          <w:tcPr>
            <w:tcW w:w="1276" w:type="dxa"/>
          </w:tcPr>
          <w:p w14:paraId="13E3051B"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infect'</w:t>
            </w:r>
          </w:p>
        </w:tc>
        <w:tc>
          <w:tcPr>
            <w:tcW w:w="1559" w:type="dxa"/>
          </w:tcPr>
          <w:p w14:paraId="074796BB"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 xml:space="preserve"> 'infect': 0.15212490284470295,</w:t>
            </w:r>
          </w:p>
        </w:tc>
        <w:tc>
          <w:tcPr>
            <w:tcW w:w="1418" w:type="dxa"/>
          </w:tcPr>
          <w:p w14:paraId="606E4711"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commun</w:t>
            </w:r>
            <w:proofErr w:type="spellEnd"/>
            <w:r w:rsidRPr="00FD191D">
              <w:rPr>
                <w:rFonts w:asciiTheme="majorHAnsi" w:hAnsiTheme="majorHAnsi" w:cstheme="majorHAnsi"/>
                <w:b/>
                <w:bCs/>
                <w:color w:val="000000"/>
              </w:rPr>
              <w:t>'</w:t>
            </w:r>
          </w:p>
        </w:tc>
        <w:tc>
          <w:tcPr>
            <w:tcW w:w="2268" w:type="dxa"/>
          </w:tcPr>
          <w:p w14:paraId="01A94DCB"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14837863098037748,</w:t>
            </w:r>
          </w:p>
        </w:tc>
      </w:tr>
      <w:tr w:rsidR="00824384" w14:paraId="6AA80599" w14:textId="77777777" w:rsidTr="0004644B">
        <w:trPr>
          <w:trHeight w:val="42"/>
        </w:trPr>
        <w:tc>
          <w:tcPr>
            <w:tcW w:w="1384" w:type="dxa"/>
            <w:vMerge/>
          </w:tcPr>
          <w:p w14:paraId="1C76D308" w14:textId="77777777" w:rsidR="00824384" w:rsidRPr="0028591F" w:rsidRDefault="00824384" w:rsidP="00D61FFD">
            <w:pPr>
              <w:rPr>
                <w:b/>
                <w:bCs/>
              </w:rPr>
            </w:pPr>
          </w:p>
        </w:tc>
        <w:tc>
          <w:tcPr>
            <w:tcW w:w="1276" w:type="dxa"/>
          </w:tcPr>
          <w:p w14:paraId="158AAA02"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research'</w:t>
            </w:r>
          </w:p>
        </w:tc>
        <w:tc>
          <w:tcPr>
            <w:tcW w:w="1559" w:type="dxa"/>
          </w:tcPr>
          <w:p w14:paraId="03A8C8E0"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21932981192185955</w:t>
            </w:r>
          </w:p>
        </w:tc>
        <w:tc>
          <w:tcPr>
            <w:tcW w:w="1276" w:type="dxa"/>
          </w:tcPr>
          <w:p w14:paraId="7D2EEB0D"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reuter</w:t>
            </w:r>
            <w:proofErr w:type="spellEnd"/>
            <w:r w:rsidRPr="00FD191D">
              <w:rPr>
                <w:rFonts w:asciiTheme="majorHAnsi" w:hAnsiTheme="majorHAnsi" w:cstheme="majorHAnsi"/>
                <w:b/>
                <w:bCs/>
                <w:color w:val="000000"/>
              </w:rPr>
              <w:t>'</w:t>
            </w:r>
          </w:p>
        </w:tc>
        <w:tc>
          <w:tcPr>
            <w:tcW w:w="1559" w:type="dxa"/>
          </w:tcPr>
          <w:p w14:paraId="0BFC3BF9"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1465324530795613</w:t>
            </w:r>
          </w:p>
        </w:tc>
        <w:tc>
          <w:tcPr>
            <w:tcW w:w="1418" w:type="dxa"/>
          </w:tcPr>
          <w:p w14:paraId="669588CF"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mechan</w:t>
            </w:r>
            <w:proofErr w:type="spellEnd"/>
            <w:r w:rsidRPr="00FD191D">
              <w:rPr>
                <w:rFonts w:asciiTheme="majorHAnsi" w:hAnsiTheme="majorHAnsi" w:cstheme="majorHAnsi"/>
                <w:b/>
                <w:bCs/>
                <w:color w:val="000000"/>
              </w:rPr>
              <w:t>'</w:t>
            </w:r>
          </w:p>
        </w:tc>
        <w:tc>
          <w:tcPr>
            <w:tcW w:w="2268" w:type="dxa"/>
          </w:tcPr>
          <w:p w14:paraId="11AE66BC"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14837863098037712</w:t>
            </w:r>
          </w:p>
        </w:tc>
      </w:tr>
      <w:tr w:rsidR="00824384" w14:paraId="1CCE21DD" w14:textId="77777777" w:rsidTr="0004644B">
        <w:trPr>
          <w:trHeight w:val="42"/>
        </w:trPr>
        <w:tc>
          <w:tcPr>
            <w:tcW w:w="1384" w:type="dxa"/>
          </w:tcPr>
          <w:p w14:paraId="4AEBAD7A" w14:textId="77777777" w:rsidR="00824384" w:rsidRPr="0028591F" w:rsidRDefault="00824384" w:rsidP="00D61FFD">
            <w:pPr>
              <w:rPr>
                <w:b/>
                <w:bCs/>
              </w:rPr>
            </w:pPr>
          </w:p>
        </w:tc>
        <w:tc>
          <w:tcPr>
            <w:tcW w:w="1276" w:type="dxa"/>
          </w:tcPr>
          <w:p w14:paraId="4E6AF491"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color w:val="000000"/>
              </w:rPr>
            </w:pPr>
          </w:p>
        </w:tc>
        <w:tc>
          <w:tcPr>
            <w:tcW w:w="1559" w:type="dxa"/>
          </w:tcPr>
          <w:p w14:paraId="783530F2"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color w:val="000000"/>
              </w:rPr>
            </w:pPr>
          </w:p>
        </w:tc>
        <w:tc>
          <w:tcPr>
            <w:tcW w:w="1276" w:type="dxa"/>
          </w:tcPr>
          <w:p w14:paraId="2BA39EB0"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color w:val="000000"/>
              </w:rPr>
            </w:pPr>
          </w:p>
        </w:tc>
        <w:tc>
          <w:tcPr>
            <w:tcW w:w="1559" w:type="dxa"/>
          </w:tcPr>
          <w:p w14:paraId="3F0B99A2"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color w:val="000000"/>
              </w:rPr>
            </w:pPr>
          </w:p>
        </w:tc>
        <w:tc>
          <w:tcPr>
            <w:tcW w:w="1418" w:type="dxa"/>
          </w:tcPr>
          <w:p w14:paraId="3B11B192"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color w:val="000000"/>
              </w:rPr>
            </w:pPr>
          </w:p>
        </w:tc>
        <w:tc>
          <w:tcPr>
            <w:tcW w:w="2268" w:type="dxa"/>
          </w:tcPr>
          <w:p w14:paraId="30D60016"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color w:val="000000"/>
              </w:rPr>
            </w:pPr>
          </w:p>
        </w:tc>
      </w:tr>
      <w:tr w:rsidR="00824384" w14:paraId="69065480" w14:textId="77777777" w:rsidTr="0004644B">
        <w:trPr>
          <w:trHeight w:val="65"/>
        </w:trPr>
        <w:tc>
          <w:tcPr>
            <w:tcW w:w="1384" w:type="dxa"/>
            <w:vMerge w:val="restart"/>
          </w:tcPr>
          <w:p w14:paraId="2AF5D4E8" w14:textId="77777777" w:rsidR="00824384" w:rsidRDefault="00824384" w:rsidP="00D61FFD">
            <w:r w:rsidRPr="00584E54">
              <w:rPr>
                <w:b/>
                <w:bCs/>
              </w:rPr>
              <w:t>Paragraph level (</w:t>
            </w:r>
            <w:r>
              <w:rPr>
                <w:b/>
                <w:bCs/>
              </w:rPr>
              <w:t>14379</w:t>
            </w:r>
            <w:r w:rsidRPr="00584E54">
              <w:rPr>
                <w:b/>
                <w:bCs/>
              </w:rPr>
              <w:t>|</w:t>
            </w:r>
            <w:r>
              <w:rPr>
                <w:b/>
                <w:bCs/>
              </w:rPr>
              <w:t>387</w:t>
            </w:r>
            <w:r w:rsidRPr="00584E54">
              <w:rPr>
                <w:b/>
                <w:bCs/>
              </w:rPr>
              <w:t>)</w:t>
            </w:r>
          </w:p>
        </w:tc>
        <w:tc>
          <w:tcPr>
            <w:tcW w:w="1276" w:type="dxa"/>
          </w:tcPr>
          <w:p w14:paraId="33F595E8"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covid'</w:t>
            </w:r>
          </w:p>
        </w:tc>
        <w:tc>
          <w:tcPr>
            <w:tcW w:w="1559" w:type="dxa"/>
          </w:tcPr>
          <w:p w14:paraId="6F84C603"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8353445537976227,</w:t>
            </w:r>
          </w:p>
        </w:tc>
        <w:tc>
          <w:tcPr>
            <w:tcW w:w="1276" w:type="dxa"/>
          </w:tcPr>
          <w:p w14:paraId="53AD4E09"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trial'</w:t>
            </w:r>
          </w:p>
        </w:tc>
        <w:tc>
          <w:tcPr>
            <w:tcW w:w="1559" w:type="dxa"/>
          </w:tcPr>
          <w:p w14:paraId="3A978D4E"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46149246082032147,</w:t>
            </w:r>
          </w:p>
        </w:tc>
        <w:tc>
          <w:tcPr>
            <w:tcW w:w="1418" w:type="dxa"/>
          </w:tcPr>
          <w:p w14:paraId="6314C19A"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covid'</w:t>
            </w:r>
          </w:p>
        </w:tc>
        <w:tc>
          <w:tcPr>
            <w:tcW w:w="2268" w:type="dxa"/>
          </w:tcPr>
          <w:p w14:paraId="2E5409BD"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44528765261781605,</w:t>
            </w:r>
          </w:p>
        </w:tc>
      </w:tr>
      <w:tr w:rsidR="00824384" w14:paraId="0BECC22B" w14:textId="77777777" w:rsidTr="0004644B">
        <w:trPr>
          <w:trHeight w:val="64"/>
        </w:trPr>
        <w:tc>
          <w:tcPr>
            <w:tcW w:w="1384" w:type="dxa"/>
            <w:vMerge/>
          </w:tcPr>
          <w:p w14:paraId="32E49F39" w14:textId="77777777" w:rsidR="00824384" w:rsidRPr="00584E54" w:rsidRDefault="00824384" w:rsidP="00D61FFD">
            <w:pPr>
              <w:rPr>
                <w:b/>
                <w:bCs/>
              </w:rPr>
            </w:pPr>
          </w:p>
        </w:tc>
        <w:tc>
          <w:tcPr>
            <w:tcW w:w="1276" w:type="dxa"/>
          </w:tcPr>
          <w:p w14:paraId="07BD16B1"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imag</w:t>
            </w:r>
            <w:proofErr w:type="spellEnd"/>
            <w:r w:rsidRPr="00FD191D">
              <w:rPr>
                <w:rFonts w:asciiTheme="majorHAnsi" w:hAnsiTheme="majorHAnsi" w:cstheme="majorHAnsi"/>
                <w:b/>
                <w:bCs/>
                <w:color w:val="000000"/>
              </w:rPr>
              <w:t>'</w:t>
            </w:r>
          </w:p>
        </w:tc>
        <w:tc>
          <w:tcPr>
            <w:tcW w:w="1559" w:type="dxa"/>
          </w:tcPr>
          <w:p w14:paraId="7C1C34A0"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3551934971949819,</w:t>
            </w:r>
          </w:p>
        </w:tc>
        <w:tc>
          <w:tcPr>
            <w:tcW w:w="1276" w:type="dxa"/>
          </w:tcPr>
          <w:p w14:paraId="611BE465"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vaccin</w:t>
            </w:r>
            <w:proofErr w:type="spellEnd"/>
            <w:r w:rsidRPr="00FD191D">
              <w:rPr>
                <w:rFonts w:asciiTheme="majorHAnsi" w:hAnsiTheme="majorHAnsi" w:cstheme="majorHAnsi"/>
                <w:b/>
                <w:bCs/>
                <w:color w:val="000000"/>
              </w:rPr>
              <w:t>'</w:t>
            </w:r>
          </w:p>
        </w:tc>
        <w:tc>
          <w:tcPr>
            <w:tcW w:w="1559" w:type="dxa"/>
          </w:tcPr>
          <w:p w14:paraId="0615E3B7"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38111970491120056,</w:t>
            </w:r>
          </w:p>
        </w:tc>
        <w:tc>
          <w:tcPr>
            <w:tcW w:w="1418" w:type="dxa"/>
          </w:tcPr>
          <w:p w14:paraId="10CDA1F9"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pandem</w:t>
            </w:r>
            <w:proofErr w:type="spellEnd"/>
            <w:r w:rsidRPr="00FD191D">
              <w:rPr>
                <w:rFonts w:asciiTheme="majorHAnsi" w:hAnsiTheme="majorHAnsi" w:cstheme="majorHAnsi"/>
                <w:b/>
                <w:bCs/>
                <w:color w:val="000000"/>
              </w:rPr>
              <w:t>'</w:t>
            </w:r>
          </w:p>
        </w:tc>
        <w:tc>
          <w:tcPr>
            <w:tcW w:w="2268" w:type="dxa"/>
          </w:tcPr>
          <w:p w14:paraId="3BCB93AA"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598378349771223,</w:t>
            </w:r>
          </w:p>
        </w:tc>
      </w:tr>
      <w:tr w:rsidR="00824384" w14:paraId="2E3A9FF8" w14:textId="77777777" w:rsidTr="0004644B">
        <w:trPr>
          <w:trHeight w:val="64"/>
        </w:trPr>
        <w:tc>
          <w:tcPr>
            <w:tcW w:w="1384" w:type="dxa"/>
            <w:vMerge/>
          </w:tcPr>
          <w:p w14:paraId="14E1A432" w14:textId="77777777" w:rsidR="00824384" w:rsidRPr="00584E54" w:rsidRDefault="00824384" w:rsidP="00D61FFD">
            <w:pPr>
              <w:rPr>
                <w:b/>
                <w:bCs/>
              </w:rPr>
            </w:pPr>
          </w:p>
        </w:tc>
        <w:tc>
          <w:tcPr>
            <w:tcW w:w="1276" w:type="dxa"/>
          </w:tcPr>
          <w:p w14:paraId="2F64CAF6"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detect'</w:t>
            </w:r>
          </w:p>
        </w:tc>
        <w:tc>
          <w:tcPr>
            <w:tcW w:w="1559" w:type="dxa"/>
          </w:tcPr>
          <w:p w14:paraId="48CB0D11"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 xml:space="preserve"> 0.14217453078608513,</w:t>
            </w:r>
          </w:p>
        </w:tc>
        <w:tc>
          <w:tcPr>
            <w:tcW w:w="1276" w:type="dxa"/>
          </w:tcPr>
          <w:p w14:paraId="30C12CE1"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stage'</w:t>
            </w:r>
          </w:p>
        </w:tc>
        <w:tc>
          <w:tcPr>
            <w:tcW w:w="1559" w:type="dxa"/>
          </w:tcPr>
          <w:p w14:paraId="7DE37632"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3279128249788164,</w:t>
            </w:r>
          </w:p>
        </w:tc>
        <w:tc>
          <w:tcPr>
            <w:tcW w:w="1418" w:type="dxa"/>
          </w:tcPr>
          <w:p w14:paraId="1A3A60CA"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health'</w:t>
            </w:r>
          </w:p>
        </w:tc>
        <w:tc>
          <w:tcPr>
            <w:tcW w:w="2268" w:type="dxa"/>
          </w:tcPr>
          <w:p w14:paraId="4C9FEC57"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 xml:space="preserve"> 0.33461199438050226,</w:t>
            </w:r>
          </w:p>
        </w:tc>
      </w:tr>
      <w:tr w:rsidR="00824384" w14:paraId="4CE40499" w14:textId="77777777" w:rsidTr="0004644B">
        <w:trPr>
          <w:trHeight w:val="64"/>
        </w:trPr>
        <w:tc>
          <w:tcPr>
            <w:tcW w:w="1384" w:type="dxa"/>
            <w:vMerge/>
          </w:tcPr>
          <w:p w14:paraId="1A17C92F" w14:textId="77777777" w:rsidR="00824384" w:rsidRPr="00584E54" w:rsidRDefault="00824384" w:rsidP="00D61FFD">
            <w:pPr>
              <w:rPr>
                <w:b/>
                <w:bCs/>
              </w:rPr>
            </w:pPr>
          </w:p>
        </w:tc>
        <w:tc>
          <w:tcPr>
            <w:tcW w:w="1276" w:type="dxa"/>
          </w:tcPr>
          <w:p w14:paraId="1D8DCC9E"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model'</w:t>
            </w:r>
          </w:p>
        </w:tc>
        <w:tc>
          <w:tcPr>
            <w:tcW w:w="1559" w:type="dxa"/>
          </w:tcPr>
          <w:p w14:paraId="63EF9A3F"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1267002478578127,</w:t>
            </w:r>
          </w:p>
        </w:tc>
        <w:tc>
          <w:tcPr>
            <w:tcW w:w="1276" w:type="dxa"/>
          </w:tcPr>
          <w:p w14:paraId="79FD3C59"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expect'</w:t>
            </w:r>
          </w:p>
        </w:tc>
        <w:tc>
          <w:tcPr>
            <w:tcW w:w="1559" w:type="dxa"/>
          </w:tcPr>
          <w:p w14:paraId="03011DE5"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23283573850743006,</w:t>
            </w:r>
          </w:p>
        </w:tc>
        <w:tc>
          <w:tcPr>
            <w:tcW w:w="1418" w:type="dxa"/>
          </w:tcPr>
          <w:p w14:paraId="5CE47B88"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polici</w:t>
            </w:r>
            <w:proofErr w:type="spellEnd"/>
            <w:r w:rsidRPr="00FD191D">
              <w:rPr>
                <w:rFonts w:asciiTheme="majorHAnsi" w:hAnsiTheme="majorHAnsi" w:cstheme="majorHAnsi"/>
                <w:b/>
                <w:bCs/>
                <w:color w:val="000000"/>
              </w:rPr>
              <w:t>'</w:t>
            </w:r>
          </w:p>
        </w:tc>
        <w:tc>
          <w:tcPr>
            <w:tcW w:w="2268" w:type="dxa"/>
          </w:tcPr>
          <w:p w14:paraId="44640A18"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627823706235591,</w:t>
            </w:r>
          </w:p>
        </w:tc>
      </w:tr>
      <w:tr w:rsidR="00824384" w14:paraId="762D4EFD" w14:textId="77777777" w:rsidTr="0004644B">
        <w:trPr>
          <w:trHeight w:val="64"/>
        </w:trPr>
        <w:tc>
          <w:tcPr>
            <w:tcW w:w="1384" w:type="dxa"/>
            <w:vMerge/>
          </w:tcPr>
          <w:p w14:paraId="62913F2A" w14:textId="77777777" w:rsidR="00824384" w:rsidRPr="00584E54" w:rsidRDefault="00824384" w:rsidP="00D61FFD">
            <w:pPr>
              <w:rPr>
                <w:b/>
                <w:bCs/>
              </w:rPr>
            </w:pPr>
          </w:p>
        </w:tc>
        <w:tc>
          <w:tcPr>
            <w:tcW w:w="1276" w:type="dxa"/>
          </w:tcPr>
          <w:p w14:paraId="79312970"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dataset'</w:t>
            </w:r>
          </w:p>
        </w:tc>
        <w:tc>
          <w:tcPr>
            <w:tcW w:w="1559" w:type="dxa"/>
          </w:tcPr>
          <w:p w14:paraId="6E0F9F34"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1093369812928102</w:t>
            </w:r>
          </w:p>
        </w:tc>
        <w:tc>
          <w:tcPr>
            <w:tcW w:w="1276" w:type="dxa"/>
          </w:tcPr>
          <w:p w14:paraId="685B6EEC"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dose'</w:t>
            </w:r>
          </w:p>
        </w:tc>
        <w:tc>
          <w:tcPr>
            <w:tcW w:w="1559" w:type="dxa"/>
          </w:tcPr>
          <w:p w14:paraId="16BB3645"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19988003539528476</w:t>
            </w:r>
          </w:p>
        </w:tc>
        <w:tc>
          <w:tcPr>
            <w:tcW w:w="1418" w:type="dxa"/>
          </w:tcPr>
          <w:p w14:paraId="271DA313"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impact'</w:t>
            </w:r>
          </w:p>
        </w:tc>
        <w:tc>
          <w:tcPr>
            <w:tcW w:w="2268" w:type="dxa"/>
          </w:tcPr>
          <w:p w14:paraId="3705D79C"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2152347635291778</w:t>
            </w:r>
          </w:p>
        </w:tc>
      </w:tr>
    </w:tbl>
    <w:p w14:paraId="79F02BA2" w14:textId="68CDA076" w:rsidR="00F4321B" w:rsidRDefault="00F4321B"/>
    <w:p w14:paraId="382FF368" w14:textId="38F2E08B" w:rsidR="007223F0" w:rsidRDefault="00F4321B">
      <w:r>
        <w:br w:type="page"/>
      </w:r>
    </w:p>
    <w:p w14:paraId="4D102782" w14:textId="77777777" w:rsidR="007133FD" w:rsidRDefault="007133FD" w:rsidP="007133FD">
      <w:pPr>
        <w:pStyle w:val="Caption"/>
        <w:keepNext/>
      </w:pPr>
    </w:p>
    <w:p w14:paraId="6073E05B" w14:textId="507DB899" w:rsidR="007133FD" w:rsidRDefault="007133FD" w:rsidP="004A4220">
      <w:pPr>
        <w:pStyle w:val="Caption"/>
        <w:keepNext/>
        <w:jc w:val="center"/>
      </w:pPr>
      <w:bookmarkStart w:id="62" w:name="_Toc86123126"/>
      <w:r>
        <w:t xml:space="preserve">Table </w:t>
      </w:r>
      <w:r w:rsidR="00130A9D">
        <w:fldChar w:fldCharType="begin"/>
      </w:r>
      <w:r w:rsidR="00130A9D">
        <w:instrText xml:space="preserve"> SEQ Table \* ARABIC </w:instrText>
      </w:r>
      <w:r w:rsidR="00130A9D">
        <w:fldChar w:fldCharType="separate"/>
      </w:r>
      <w:r w:rsidR="000538FD">
        <w:rPr>
          <w:noProof/>
        </w:rPr>
        <w:t>4</w:t>
      </w:r>
      <w:r w:rsidR="00130A9D">
        <w:rPr>
          <w:noProof/>
        </w:rPr>
        <w:fldChar w:fldCharType="end"/>
      </w:r>
      <w:r w:rsidRPr="00401C25">
        <w:t xml:space="preserve">List of top words from LSA model  experiment </w:t>
      </w:r>
      <w:r>
        <w:t>4</w:t>
      </w:r>
      <w:bookmarkEnd w:id="62"/>
    </w:p>
    <w:tbl>
      <w:tblPr>
        <w:tblStyle w:val="TableGrid"/>
        <w:tblpPr w:leftFromText="180" w:rightFromText="180" w:vertAnchor="page" w:horzAnchor="margin" w:tblpXSpec="center" w:tblpY="1000"/>
        <w:tblW w:w="10910" w:type="dxa"/>
        <w:tblLayout w:type="fixed"/>
        <w:tblLook w:val="04E0" w:firstRow="1" w:lastRow="1" w:firstColumn="1" w:lastColumn="0" w:noHBand="0" w:noVBand="1"/>
      </w:tblPr>
      <w:tblGrid>
        <w:gridCol w:w="1591"/>
        <w:gridCol w:w="2250"/>
        <w:gridCol w:w="2250"/>
        <w:gridCol w:w="2409"/>
        <w:gridCol w:w="2410"/>
      </w:tblGrid>
      <w:tr w:rsidR="007136C4" w14:paraId="08F84509" w14:textId="77777777" w:rsidTr="00D61FFD">
        <w:trPr>
          <w:trHeight w:val="416"/>
        </w:trPr>
        <w:tc>
          <w:tcPr>
            <w:tcW w:w="10910" w:type="dxa"/>
            <w:gridSpan w:val="5"/>
          </w:tcPr>
          <w:p w14:paraId="29E31DBA" w14:textId="6094FDAD" w:rsidR="007136C4" w:rsidRDefault="007136C4" w:rsidP="00D61FFD">
            <w:pPr>
              <w:pStyle w:val="HTMLPreformatted"/>
              <w:shd w:val="clear" w:color="auto" w:fill="FFFFFF"/>
              <w:wordWrap w:val="0"/>
              <w:textAlignment w:val="baseline"/>
              <w:rPr>
                <w:noProof/>
              </w:rPr>
            </w:pPr>
            <w:r w:rsidRPr="00584E54">
              <w:rPr>
                <w:b/>
                <w:bCs/>
              </w:rPr>
              <w:t xml:space="preserve">Experiment </w:t>
            </w:r>
            <w:r>
              <w:rPr>
                <w:b/>
                <w:bCs/>
              </w:rPr>
              <w:t>4</w:t>
            </w:r>
            <w:r w:rsidRPr="00584E54">
              <w:rPr>
                <w:b/>
                <w:bCs/>
              </w:rPr>
              <w:t>: Document at various level</w:t>
            </w:r>
            <w:r w:rsidR="005A0481">
              <w:rPr>
                <w:b/>
                <w:bCs/>
              </w:rPr>
              <w:t>s</w:t>
            </w:r>
            <w:r w:rsidRPr="00584E54">
              <w:rPr>
                <w:b/>
                <w:bCs/>
              </w:rPr>
              <w:t xml:space="preserve"> for </w:t>
            </w:r>
            <w:r>
              <w:rPr>
                <w:b/>
                <w:bCs/>
              </w:rPr>
              <w:t>large</w:t>
            </w:r>
            <w:r w:rsidRPr="00584E54">
              <w:rPr>
                <w:b/>
                <w:bCs/>
              </w:rPr>
              <w:t xml:space="preserve"> dataset</w:t>
            </w:r>
            <w:r>
              <w:rPr>
                <w:b/>
                <w:bCs/>
              </w:rPr>
              <w:t xml:space="preserve"> </w:t>
            </w:r>
            <w:r w:rsidRPr="00584E54">
              <w:rPr>
                <w:b/>
                <w:bCs/>
              </w:rPr>
              <w:t>(</w:t>
            </w:r>
            <w:r>
              <w:rPr>
                <w:b/>
                <w:bCs/>
              </w:rPr>
              <w:t xml:space="preserve">40 papers </w:t>
            </w:r>
            <w:r w:rsidRPr="00584E54">
              <w:rPr>
                <w:b/>
                <w:bCs/>
              </w:rPr>
              <w:t>COVID-science:</w:t>
            </w:r>
            <w:r>
              <w:rPr>
                <w:b/>
                <w:bCs/>
              </w:rPr>
              <w:t xml:space="preserve"> Covid-psychology</w:t>
            </w:r>
            <w:r w:rsidRPr="00584E54">
              <w:rPr>
                <w:b/>
                <w:bCs/>
              </w:rPr>
              <w:t>)</w:t>
            </w:r>
          </w:p>
        </w:tc>
      </w:tr>
      <w:tr w:rsidR="007136C4" w14:paraId="56BFB07D" w14:textId="77777777" w:rsidTr="00002496">
        <w:trPr>
          <w:trHeight w:val="232"/>
        </w:trPr>
        <w:tc>
          <w:tcPr>
            <w:tcW w:w="10910" w:type="dxa"/>
            <w:gridSpan w:val="5"/>
          </w:tcPr>
          <w:p w14:paraId="377D234A" w14:textId="77777777" w:rsidR="007136C4" w:rsidRPr="00FD191D" w:rsidRDefault="007136C4" w:rsidP="00D61FFD">
            <w:pPr>
              <w:pStyle w:val="HTMLPreformatted"/>
              <w:shd w:val="clear" w:color="auto" w:fill="FFFFFF"/>
              <w:wordWrap w:val="0"/>
              <w:textAlignment w:val="baseline"/>
              <w:rPr>
                <w:b/>
                <w:bCs/>
                <w:sz w:val="2"/>
                <w:szCs w:val="2"/>
              </w:rPr>
            </w:pPr>
          </w:p>
        </w:tc>
      </w:tr>
      <w:tr w:rsidR="007136C4" w14:paraId="426A19E8" w14:textId="77777777" w:rsidTr="00D61FFD">
        <w:trPr>
          <w:trHeight w:val="173"/>
        </w:trPr>
        <w:tc>
          <w:tcPr>
            <w:tcW w:w="1591" w:type="dxa"/>
            <w:vMerge w:val="restart"/>
          </w:tcPr>
          <w:p w14:paraId="12E286C0" w14:textId="6A848479" w:rsidR="007136C4" w:rsidRPr="0028591F" w:rsidRDefault="00BF0F43" w:rsidP="00D61FFD">
            <w:pPr>
              <w:rPr>
                <w:b/>
                <w:bCs/>
              </w:rPr>
            </w:pPr>
            <w:proofErr w:type="spellStart"/>
            <w:r>
              <w:rPr>
                <w:rFonts w:cstheme="minorHAnsi"/>
                <w:b/>
                <w:bCs/>
                <w:sz w:val="20"/>
                <w:szCs w:val="20"/>
              </w:rPr>
              <w:t>No.of</w:t>
            </w:r>
            <w:proofErr w:type="spellEnd"/>
            <w:r w:rsidRPr="00510E58">
              <w:rPr>
                <w:rFonts w:cstheme="minorHAnsi"/>
                <w:b/>
                <w:bCs/>
                <w:sz w:val="20"/>
                <w:szCs w:val="20"/>
              </w:rPr>
              <w:t xml:space="preserve"> Document</w:t>
            </w:r>
            <w:r w:rsidR="00203DF2">
              <w:rPr>
                <w:rFonts w:cstheme="minorHAnsi"/>
                <w:b/>
                <w:bCs/>
                <w:sz w:val="20"/>
                <w:szCs w:val="20"/>
              </w:rPr>
              <w:t>s</w:t>
            </w:r>
          </w:p>
        </w:tc>
        <w:tc>
          <w:tcPr>
            <w:tcW w:w="4500" w:type="dxa"/>
            <w:gridSpan w:val="2"/>
          </w:tcPr>
          <w:p w14:paraId="17583757" w14:textId="77777777" w:rsidR="007136C4" w:rsidRDefault="007136C4" w:rsidP="00D61FFD">
            <w:pPr>
              <w:pStyle w:val="HTMLPreformatted"/>
              <w:shd w:val="clear" w:color="auto" w:fill="FFFFFF"/>
              <w:wordWrap w:val="0"/>
              <w:textAlignment w:val="baseline"/>
              <w:rPr>
                <w:noProof/>
              </w:rPr>
            </w:pPr>
            <w:r>
              <w:rPr>
                <w:b/>
                <w:bCs/>
              </w:rPr>
              <w:t>covid-science-large</w:t>
            </w:r>
            <w:r w:rsidRPr="00911626">
              <w:rPr>
                <w:b/>
                <w:bCs/>
              </w:rPr>
              <w:t>.txt</w:t>
            </w:r>
          </w:p>
        </w:tc>
        <w:tc>
          <w:tcPr>
            <w:tcW w:w="4819" w:type="dxa"/>
            <w:gridSpan w:val="2"/>
          </w:tcPr>
          <w:p w14:paraId="2E4FB1F0" w14:textId="77777777" w:rsidR="007136C4" w:rsidRDefault="007136C4" w:rsidP="00D61FFD">
            <w:pPr>
              <w:pStyle w:val="HTMLPreformatted"/>
              <w:shd w:val="clear" w:color="auto" w:fill="FFFFFF"/>
              <w:wordWrap w:val="0"/>
              <w:textAlignment w:val="baseline"/>
              <w:rPr>
                <w:noProof/>
              </w:rPr>
            </w:pPr>
            <w:r>
              <w:rPr>
                <w:b/>
                <w:bCs/>
              </w:rPr>
              <w:t>Covid-psychology-large</w:t>
            </w:r>
            <w:r w:rsidRPr="00911626">
              <w:rPr>
                <w:b/>
                <w:bCs/>
              </w:rPr>
              <w:t>.txt</w:t>
            </w:r>
          </w:p>
        </w:tc>
      </w:tr>
      <w:tr w:rsidR="007136C4" w14:paraId="235BFED7" w14:textId="77777777" w:rsidTr="00D61FFD">
        <w:trPr>
          <w:trHeight w:val="173"/>
        </w:trPr>
        <w:tc>
          <w:tcPr>
            <w:tcW w:w="1591" w:type="dxa"/>
            <w:vMerge/>
          </w:tcPr>
          <w:p w14:paraId="7B70AB53" w14:textId="77777777" w:rsidR="007136C4" w:rsidRPr="0028591F" w:rsidRDefault="007136C4" w:rsidP="00D61FFD">
            <w:pPr>
              <w:rPr>
                <w:b/>
                <w:bCs/>
              </w:rPr>
            </w:pPr>
          </w:p>
        </w:tc>
        <w:tc>
          <w:tcPr>
            <w:tcW w:w="2250" w:type="dxa"/>
          </w:tcPr>
          <w:p w14:paraId="2C698B63" w14:textId="77777777" w:rsidR="007136C4" w:rsidRDefault="007136C4" w:rsidP="00D61FFD">
            <w:pPr>
              <w:pStyle w:val="HTMLPreformatted"/>
              <w:shd w:val="clear" w:color="auto" w:fill="FFFFFF"/>
              <w:wordWrap w:val="0"/>
              <w:textAlignment w:val="baseline"/>
              <w:rPr>
                <w:b/>
                <w:bCs/>
              </w:rPr>
            </w:pPr>
            <w:r>
              <w:rPr>
                <w:b/>
                <w:bCs/>
              </w:rPr>
              <w:t>Top words</w:t>
            </w:r>
          </w:p>
        </w:tc>
        <w:tc>
          <w:tcPr>
            <w:tcW w:w="2250" w:type="dxa"/>
          </w:tcPr>
          <w:p w14:paraId="68150EBC" w14:textId="77777777" w:rsidR="007136C4" w:rsidRDefault="007136C4" w:rsidP="00D61FFD">
            <w:pPr>
              <w:pStyle w:val="HTMLPreformatted"/>
              <w:shd w:val="clear" w:color="auto" w:fill="FFFFFF"/>
              <w:wordWrap w:val="0"/>
              <w:textAlignment w:val="baseline"/>
              <w:rPr>
                <w:b/>
                <w:bCs/>
              </w:rPr>
            </w:pPr>
            <w:r>
              <w:rPr>
                <w:b/>
                <w:bCs/>
              </w:rPr>
              <w:t>weights</w:t>
            </w:r>
          </w:p>
        </w:tc>
        <w:tc>
          <w:tcPr>
            <w:tcW w:w="2409" w:type="dxa"/>
          </w:tcPr>
          <w:p w14:paraId="0AE31DDD" w14:textId="77777777" w:rsidR="007136C4" w:rsidRDefault="007136C4" w:rsidP="00D61FFD">
            <w:pPr>
              <w:pStyle w:val="HTMLPreformatted"/>
              <w:shd w:val="clear" w:color="auto" w:fill="FFFFFF"/>
              <w:wordWrap w:val="0"/>
              <w:textAlignment w:val="baseline"/>
              <w:rPr>
                <w:b/>
                <w:bCs/>
              </w:rPr>
            </w:pPr>
            <w:r>
              <w:rPr>
                <w:b/>
                <w:bCs/>
              </w:rPr>
              <w:t>Top words</w:t>
            </w:r>
          </w:p>
        </w:tc>
        <w:tc>
          <w:tcPr>
            <w:tcW w:w="2410" w:type="dxa"/>
          </w:tcPr>
          <w:p w14:paraId="45FD596A" w14:textId="77777777" w:rsidR="007136C4" w:rsidRDefault="007136C4" w:rsidP="00D61FFD">
            <w:pPr>
              <w:pStyle w:val="HTMLPreformatted"/>
              <w:shd w:val="clear" w:color="auto" w:fill="FFFFFF"/>
              <w:wordWrap w:val="0"/>
              <w:textAlignment w:val="baseline"/>
              <w:rPr>
                <w:b/>
                <w:bCs/>
              </w:rPr>
            </w:pPr>
            <w:r>
              <w:rPr>
                <w:b/>
                <w:bCs/>
              </w:rPr>
              <w:t>weights</w:t>
            </w:r>
          </w:p>
        </w:tc>
      </w:tr>
      <w:tr w:rsidR="007136C4" w14:paraId="1C20A3CA" w14:textId="77777777" w:rsidTr="00D61FFD">
        <w:trPr>
          <w:trHeight w:val="313"/>
        </w:trPr>
        <w:tc>
          <w:tcPr>
            <w:tcW w:w="1591" w:type="dxa"/>
            <w:vMerge w:val="restart"/>
          </w:tcPr>
          <w:p w14:paraId="1B4C54F3" w14:textId="77777777" w:rsidR="007136C4" w:rsidRPr="00584E54" w:rsidRDefault="007136C4" w:rsidP="00D61FFD">
            <w:pPr>
              <w:rPr>
                <w:b/>
                <w:bCs/>
              </w:rPr>
            </w:pPr>
            <w:r w:rsidRPr="0028591F">
              <w:rPr>
                <w:b/>
                <w:bCs/>
              </w:rPr>
              <w:t>Article level (</w:t>
            </w:r>
            <w:r>
              <w:rPr>
                <w:b/>
                <w:bCs/>
              </w:rPr>
              <w:t>40</w:t>
            </w:r>
            <w:r w:rsidRPr="0028591F">
              <w:rPr>
                <w:b/>
                <w:bCs/>
              </w:rPr>
              <w:t>|</w:t>
            </w:r>
            <w:r>
              <w:rPr>
                <w:b/>
                <w:bCs/>
              </w:rPr>
              <w:t>40</w:t>
            </w:r>
            <w:r w:rsidRPr="0028591F">
              <w:rPr>
                <w:b/>
                <w:bCs/>
              </w:rPr>
              <w:t>)</w:t>
            </w:r>
          </w:p>
        </w:tc>
        <w:tc>
          <w:tcPr>
            <w:tcW w:w="2250" w:type="dxa"/>
          </w:tcPr>
          <w:p w14:paraId="5A63B5C2"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covid'</w:t>
            </w:r>
          </w:p>
        </w:tc>
        <w:tc>
          <w:tcPr>
            <w:tcW w:w="2250" w:type="dxa"/>
          </w:tcPr>
          <w:p w14:paraId="3E40B841"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5580672321131127,</w:t>
            </w:r>
          </w:p>
        </w:tc>
        <w:tc>
          <w:tcPr>
            <w:tcW w:w="2409" w:type="dxa"/>
          </w:tcPr>
          <w:p w14:paraId="53E97B37"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student'</w:t>
            </w:r>
          </w:p>
        </w:tc>
        <w:tc>
          <w:tcPr>
            <w:tcW w:w="2410" w:type="dxa"/>
          </w:tcPr>
          <w:p w14:paraId="3F28D282"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1520975301891685,</w:t>
            </w:r>
          </w:p>
        </w:tc>
      </w:tr>
      <w:tr w:rsidR="007136C4" w14:paraId="6630AAA2" w14:textId="77777777" w:rsidTr="00D61FFD">
        <w:trPr>
          <w:trHeight w:val="313"/>
        </w:trPr>
        <w:tc>
          <w:tcPr>
            <w:tcW w:w="1591" w:type="dxa"/>
            <w:vMerge/>
          </w:tcPr>
          <w:p w14:paraId="2B3838B4" w14:textId="77777777" w:rsidR="007136C4" w:rsidRPr="0028591F" w:rsidRDefault="007136C4" w:rsidP="00D61FFD">
            <w:pPr>
              <w:rPr>
                <w:b/>
                <w:bCs/>
              </w:rPr>
            </w:pPr>
          </w:p>
        </w:tc>
        <w:tc>
          <w:tcPr>
            <w:tcW w:w="2250" w:type="dxa"/>
          </w:tcPr>
          <w:p w14:paraId="26E40D56"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imag</w:t>
            </w:r>
            <w:proofErr w:type="spellEnd"/>
            <w:r w:rsidRPr="00FD191D">
              <w:rPr>
                <w:rFonts w:asciiTheme="majorHAnsi" w:hAnsiTheme="majorHAnsi" w:cstheme="majorHAnsi"/>
                <w:b/>
                <w:bCs/>
                <w:color w:val="000000"/>
              </w:rPr>
              <w:t>'</w:t>
            </w:r>
          </w:p>
        </w:tc>
        <w:tc>
          <w:tcPr>
            <w:tcW w:w="2250" w:type="dxa"/>
          </w:tcPr>
          <w:p w14:paraId="15E05BB6"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828570178358147,</w:t>
            </w:r>
          </w:p>
        </w:tc>
        <w:tc>
          <w:tcPr>
            <w:tcW w:w="2409" w:type="dxa"/>
          </w:tcPr>
          <w:p w14:paraId="5B2B02D2"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psycholog</w:t>
            </w:r>
            <w:proofErr w:type="spellEnd"/>
            <w:r w:rsidRPr="00FD191D">
              <w:rPr>
                <w:rFonts w:asciiTheme="majorHAnsi" w:hAnsiTheme="majorHAnsi" w:cstheme="majorHAnsi"/>
                <w:b/>
                <w:bCs/>
                <w:color w:val="000000"/>
              </w:rPr>
              <w:t>'</w:t>
            </w:r>
          </w:p>
        </w:tc>
        <w:tc>
          <w:tcPr>
            <w:tcW w:w="2410" w:type="dxa"/>
          </w:tcPr>
          <w:p w14:paraId="1C182ADA"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088225210323284,</w:t>
            </w:r>
          </w:p>
        </w:tc>
      </w:tr>
      <w:tr w:rsidR="007136C4" w14:paraId="192157E2" w14:textId="77777777" w:rsidTr="00D61FFD">
        <w:trPr>
          <w:trHeight w:val="313"/>
        </w:trPr>
        <w:tc>
          <w:tcPr>
            <w:tcW w:w="1591" w:type="dxa"/>
            <w:vMerge/>
          </w:tcPr>
          <w:p w14:paraId="740F06F4" w14:textId="77777777" w:rsidR="007136C4" w:rsidRPr="0028591F" w:rsidRDefault="007136C4" w:rsidP="00D61FFD">
            <w:pPr>
              <w:rPr>
                <w:b/>
                <w:bCs/>
              </w:rPr>
            </w:pPr>
          </w:p>
        </w:tc>
        <w:tc>
          <w:tcPr>
            <w:tcW w:w="2250" w:type="dxa"/>
          </w:tcPr>
          <w:p w14:paraId="7F8AB360"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model'</w:t>
            </w:r>
          </w:p>
        </w:tc>
        <w:tc>
          <w:tcPr>
            <w:tcW w:w="2250" w:type="dxa"/>
          </w:tcPr>
          <w:p w14:paraId="07106A15"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574998284866968,</w:t>
            </w:r>
          </w:p>
        </w:tc>
        <w:tc>
          <w:tcPr>
            <w:tcW w:w="2409" w:type="dxa"/>
          </w:tcPr>
          <w:p w14:paraId="1BC25304"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covid'</w:t>
            </w:r>
          </w:p>
        </w:tc>
        <w:tc>
          <w:tcPr>
            <w:tcW w:w="2410" w:type="dxa"/>
          </w:tcPr>
          <w:p w14:paraId="08F77A74"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082634599864977,</w:t>
            </w:r>
          </w:p>
        </w:tc>
      </w:tr>
      <w:tr w:rsidR="007136C4" w14:paraId="0A56E63E" w14:textId="77777777" w:rsidTr="00D61FFD">
        <w:trPr>
          <w:trHeight w:val="313"/>
        </w:trPr>
        <w:tc>
          <w:tcPr>
            <w:tcW w:w="1591" w:type="dxa"/>
            <w:vMerge/>
          </w:tcPr>
          <w:p w14:paraId="2F35453B" w14:textId="77777777" w:rsidR="007136C4" w:rsidRPr="0028591F" w:rsidRDefault="007136C4" w:rsidP="00D61FFD">
            <w:pPr>
              <w:rPr>
                <w:b/>
                <w:bCs/>
              </w:rPr>
            </w:pPr>
          </w:p>
        </w:tc>
        <w:tc>
          <w:tcPr>
            <w:tcW w:w="2250" w:type="dxa"/>
          </w:tcPr>
          <w:p w14:paraId="29ADB0E4"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dataset'</w:t>
            </w:r>
          </w:p>
        </w:tc>
        <w:tc>
          <w:tcPr>
            <w:tcW w:w="2250" w:type="dxa"/>
          </w:tcPr>
          <w:p w14:paraId="0767E71C"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 xml:space="preserve"> 0.1425624890560568,</w:t>
            </w:r>
          </w:p>
        </w:tc>
        <w:tc>
          <w:tcPr>
            <w:tcW w:w="2409" w:type="dxa"/>
          </w:tcPr>
          <w:p w14:paraId="3819CD34"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train'</w:t>
            </w:r>
          </w:p>
        </w:tc>
        <w:tc>
          <w:tcPr>
            <w:tcW w:w="2410" w:type="dxa"/>
          </w:tcPr>
          <w:p w14:paraId="50E207ED"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2330563399536046,</w:t>
            </w:r>
          </w:p>
        </w:tc>
      </w:tr>
      <w:tr w:rsidR="007136C4" w14:paraId="4157C21F" w14:textId="77777777" w:rsidTr="00D61FFD">
        <w:trPr>
          <w:trHeight w:val="313"/>
        </w:trPr>
        <w:tc>
          <w:tcPr>
            <w:tcW w:w="1591" w:type="dxa"/>
            <w:vMerge/>
          </w:tcPr>
          <w:p w14:paraId="42CB9584" w14:textId="77777777" w:rsidR="007136C4" w:rsidRPr="0028591F" w:rsidRDefault="007136C4" w:rsidP="00D61FFD">
            <w:pPr>
              <w:rPr>
                <w:b/>
                <w:bCs/>
              </w:rPr>
            </w:pPr>
          </w:p>
        </w:tc>
        <w:tc>
          <w:tcPr>
            <w:tcW w:w="2250" w:type="dxa"/>
          </w:tcPr>
          <w:p w14:paraId="1733BD40"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infect'</w:t>
            </w:r>
          </w:p>
        </w:tc>
        <w:tc>
          <w:tcPr>
            <w:tcW w:w="2250" w:type="dxa"/>
          </w:tcPr>
          <w:p w14:paraId="36F000FD"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13935041563870734</w:t>
            </w:r>
          </w:p>
        </w:tc>
        <w:tc>
          <w:tcPr>
            <w:tcW w:w="2409" w:type="dxa"/>
          </w:tcPr>
          <w:p w14:paraId="3062C15A"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pandem</w:t>
            </w:r>
            <w:proofErr w:type="spellEnd"/>
            <w:r w:rsidRPr="00FD191D">
              <w:rPr>
                <w:rFonts w:asciiTheme="majorHAnsi" w:hAnsiTheme="majorHAnsi" w:cstheme="majorHAnsi"/>
                <w:b/>
                <w:bCs/>
                <w:color w:val="000000"/>
              </w:rPr>
              <w:t>'</w:t>
            </w:r>
          </w:p>
        </w:tc>
        <w:tc>
          <w:tcPr>
            <w:tcW w:w="2410" w:type="dxa"/>
          </w:tcPr>
          <w:p w14:paraId="57A0728F"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1884380058036093</w:t>
            </w:r>
          </w:p>
        </w:tc>
      </w:tr>
      <w:tr w:rsidR="007136C4" w14:paraId="73780696" w14:textId="77777777" w:rsidTr="00D61FFD">
        <w:trPr>
          <w:trHeight w:val="313"/>
        </w:trPr>
        <w:tc>
          <w:tcPr>
            <w:tcW w:w="1591" w:type="dxa"/>
          </w:tcPr>
          <w:p w14:paraId="5EBF07DC" w14:textId="77777777" w:rsidR="007136C4" w:rsidRPr="0028591F" w:rsidRDefault="007136C4" w:rsidP="00D61FFD">
            <w:pPr>
              <w:rPr>
                <w:b/>
                <w:bCs/>
              </w:rPr>
            </w:pPr>
          </w:p>
        </w:tc>
        <w:tc>
          <w:tcPr>
            <w:tcW w:w="2250" w:type="dxa"/>
          </w:tcPr>
          <w:p w14:paraId="619D72A3"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color w:val="000000"/>
              </w:rPr>
            </w:pPr>
          </w:p>
        </w:tc>
        <w:tc>
          <w:tcPr>
            <w:tcW w:w="2250" w:type="dxa"/>
          </w:tcPr>
          <w:p w14:paraId="7043D0BF"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color w:val="000000"/>
              </w:rPr>
            </w:pPr>
          </w:p>
        </w:tc>
        <w:tc>
          <w:tcPr>
            <w:tcW w:w="2409" w:type="dxa"/>
          </w:tcPr>
          <w:p w14:paraId="74AC210D"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color w:val="000000"/>
              </w:rPr>
            </w:pPr>
          </w:p>
        </w:tc>
        <w:tc>
          <w:tcPr>
            <w:tcW w:w="2410" w:type="dxa"/>
          </w:tcPr>
          <w:p w14:paraId="0A7CDEB2"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color w:val="000000"/>
              </w:rPr>
            </w:pPr>
          </w:p>
        </w:tc>
      </w:tr>
      <w:tr w:rsidR="007136C4" w14:paraId="17463679" w14:textId="77777777" w:rsidTr="00D61FFD">
        <w:trPr>
          <w:trHeight w:val="308"/>
        </w:trPr>
        <w:tc>
          <w:tcPr>
            <w:tcW w:w="1591" w:type="dxa"/>
            <w:vMerge w:val="restart"/>
          </w:tcPr>
          <w:p w14:paraId="5EA1A3F9" w14:textId="77777777" w:rsidR="007136C4" w:rsidRPr="00584E54" w:rsidRDefault="007136C4" w:rsidP="00D61FFD">
            <w:pPr>
              <w:rPr>
                <w:b/>
                <w:bCs/>
              </w:rPr>
            </w:pPr>
            <w:r w:rsidRPr="0028591F">
              <w:rPr>
                <w:b/>
                <w:bCs/>
              </w:rPr>
              <w:t>2-3 paragraphs</w:t>
            </w:r>
          </w:p>
        </w:tc>
        <w:tc>
          <w:tcPr>
            <w:tcW w:w="2250" w:type="dxa"/>
          </w:tcPr>
          <w:p w14:paraId="7A1C6E7B"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support'</w:t>
            </w:r>
          </w:p>
        </w:tc>
        <w:tc>
          <w:tcPr>
            <w:tcW w:w="2250" w:type="dxa"/>
          </w:tcPr>
          <w:p w14:paraId="2FC75B85"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2899471788278967,</w:t>
            </w:r>
          </w:p>
        </w:tc>
        <w:tc>
          <w:tcPr>
            <w:tcW w:w="2409" w:type="dxa"/>
          </w:tcPr>
          <w:p w14:paraId="0E0EDA75"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w:t>
            </w:r>
            <w:proofErr w:type="spellStart"/>
            <w:r w:rsidRPr="00FD191D">
              <w:rPr>
                <w:rFonts w:asciiTheme="majorHAnsi" w:hAnsiTheme="majorHAnsi" w:cstheme="majorHAnsi"/>
                <w:b/>
                <w:bCs/>
                <w:color w:val="000000"/>
              </w:rPr>
              <w:t>misinfodem</w:t>
            </w:r>
            <w:proofErr w:type="spellEnd"/>
            <w:r w:rsidRPr="00FD191D">
              <w:rPr>
                <w:rFonts w:asciiTheme="majorHAnsi" w:hAnsiTheme="majorHAnsi" w:cstheme="majorHAnsi"/>
                <w:b/>
                <w:bCs/>
                <w:color w:val="000000"/>
              </w:rPr>
              <w:t>'</w:t>
            </w:r>
          </w:p>
        </w:tc>
        <w:tc>
          <w:tcPr>
            <w:tcW w:w="2410" w:type="dxa"/>
          </w:tcPr>
          <w:p w14:paraId="6ADF6583"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5033743541941371,</w:t>
            </w:r>
          </w:p>
        </w:tc>
      </w:tr>
      <w:tr w:rsidR="007136C4" w14:paraId="567600A2" w14:textId="77777777" w:rsidTr="00D61FFD">
        <w:trPr>
          <w:trHeight w:val="307"/>
        </w:trPr>
        <w:tc>
          <w:tcPr>
            <w:tcW w:w="1591" w:type="dxa"/>
            <w:vMerge/>
          </w:tcPr>
          <w:p w14:paraId="7BA47860" w14:textId="77777777" w:rsidR="007136C4" w:rsidRPr="0028591F" w:rsidRDefault="007136C4" w:rsidP="00D61FFD">
            <w:pPr>
              <w:rPr>
                <w:b/>
                <w:bCs/>
              </w:rPr>
            </w:pPr>
          </w:p>
        </w:tc>
        <w:tc>
          <w:tcPr>
            <w:tcW w:w="2250" w:type="dxa"/>
          </w:tcPr>
          <w:p w14:paraId="6FAAF275"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granada</w:t>
            </w:r>
            <w:proofErr w:type="spellEnd"/>
            <w:r w:rsidRPr="00FD191D">
              <w:rPr>
                <w:rFonts w:asciiTheme="majorHAnsi" w:hAnsiTheme="majorHAnsi" w:cstheme="majorHAnsi"/>
                <w:b/>
                <w:bCs/>
                <w:color w:val="000000"/>
              </w:rPr>
              <w:t>'</w:t>
            </w:r>
          </w:p>
        </w:tc>
        <w:tc>
          <w:tcPr>
            <w:tcW w:w="2250" w:type="dxa"/>
          </w:tcPr>
          <w:p w14:paraId="0C246ED0"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4814037209037254,</w:t>
            </w:r>
          </w:p>
        </w:tc>
        <w:tc>
          <w:tcPr>
            <w:tcW w:w="2409" w:type="dxa"/>
          </w:tcPr>
          <w:p w14:paraId="6CBBE239"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covid'</w:t>
            </w:r>
          </w:p>
        </w:tc>
        <w:tc>
          <w:tcPr>
            <w:tcW w:w="2410" w:type="dxa"/>
          </w:tcPr>
          <w:p w14:paraId="7EE29B8A"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629711503323513,</w:t>
            </w:r>
          </w:p>
        </w:tc>
      </w:tr>
      <w:tr w:rsidR="007136C4" w14:paraId="7F1A593C" w14:textId="77777777" w:rsidTr="00D61FFD">
        <w:trPr>
          <w:trHeight w:val="307"/>
        </w:trPr>
        <w:tc>
          <w:tcPr>
            <w:tcW w:w="1591" w:type="dxa"/>
            <w:vMerge/>
          </w:tcPr>
          <w:p w14:paraId="0803184D" w14:textId="77777777" w:rsidR="007136C4" w:rsidRPr="0028591F" w:rsidRDefault="007136C4" w:rsidP="00D61FFD">
            <w:pPr>
              <w:rPr>
                <w:b/>
                <w:bCs/>
              </w:rPr>
            </w:pPr>
          </w:p>
        </w:tc>
        <w:tc>
          <w:tcPr>
            <w:tcW w:w="2250" w:type="dxa"/>
          </w:tcPr>
          <w:p w14:paraId="79C80674"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covid'</w:t>
            </w:r>
          </w:p>
        </w:tc>
        <w:tc>
          <w:tcPr>
            <w:tcW w:w="2250" w:type="dxa"/>
          </w:tcPr>
          <w:p w14:paraId="09AC9119"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2769581399154254,</w:t>
            </w:r>
          </w:p>
        </w:tc>
        <w:tc>
          <w:tcPr>
            <w:tcW w:w="2409" w:type="dxa"/>
          </w:tcPr>
          <w:p w14:paraId="3C47106C"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articl</w:t>
            </w:r>
            <w:proofErr w:type="spellEnd"/>
            <w:r w:rsidRPr="00FD191D">
              <w:rPr>
                <w:rFonts w:asciiTheme="majorHAnsi" w:hAnsiTheme="majorHAnsi" w:cstheme="majorHAnsi"/>
                <w:b/>
                <w:bCs/>
                <w:color w:val="000000"/>
              </w:rPr>
              <w:t>'</w:t>
            </w:r>
          </w:p>
        </w:tc>
        <w:tc>
          <w:tcPr>
            <w:tcW w:w="2410" w:type="dxa"/>
          </w:tcPr>
          <w:p w14:paraId="0D4DDCC0"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1459251935197415,</w:t>
            </w:r>
          </w:p>
        </w:tc>
      </w:tr>
      <w:tr w:rsidR="007136C4" w14:paraId="7711A0EE" w14:textId="77777777" w:rsidTr="00D61FFD">
        <w:trPr>
          <w:trHeight w:val="307"/>
        </w:trPr>
        <w:tc>
          <w:tcPr>
            <w:tcW w:w="1591" w:type="dxa"/>
            <w:vMerge/>
          </w:tcPr>
          <w:p w14:paraId="30DE4870" w14:textId="77777777" w:rsidR="007136C4" w:rsidRPr="0028591F" w:rsidRDefault="007136C4" w:rsidP="00D61FFD">
            <w:pPr>
              <w:rPr>
                <w:b/>
                <w:bCs/>
              </w:rPr>
            </w:pPr>
          </w:p>
        </w:tc>
        <w:tc>
          <w:tcPr>
            <w:tcW w:w="2250" w:type="dxa"/>
          </w:tcPr>
          <w:p w14:paraId="5A8DAB0E"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programm</w:t>
            </w:r>
            <w:proofErr w:type="spellEnd"/>
            <w:r w:rsidRPr="00FD191D">
              <w:rPr>
                <w:rFonts w:asciiTheme="majorHAnsi" w:hAnsiTheme="majorHAnsi" w:cstheme="majorHAnsi"/>
                <w:b/>
                <w:bCs/>
                <w:color w:val="000000"/>
              </w:rPr>
              <w:t>'</w:t>
            </w:r>
          </w:p>
        </w:tc>
        <w:tc>
          <w:tcPr>
            <w:tcW w:w="2250" w:type="dxa"/>
          </w:tcPr>
          <w:p w14:paraId="07E82509"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1932981192185977,</w:t>
            </w:r>
          </w:p>
        </w:tc>
        <w:tc>
          <w:tcPr>
            <w:tcW w:w="2409" w:type="dxa"/>
          </w:tcPr>
          <w:p w14:paraId="6FE181CA"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mechan</w:t>
            </w:r>
            <w:proofErr w:type="spellEnd"/>
            <w:r w:rsidRPr="00FD191D">
              <w:rPr>
                <w:rFonts w:asciiTheme="majorHAnsi" w:hAnsiTheme="majorHAnsi" w:cstheme="majorHAnsi"/>
                <w:b/>
                <w:bCs/>
                <w:color w:val="000000"/>
              </w:rPr>
              <w:t>'</w:t>
            </w:r>
          </w:p>
        </w:tc>
        <w:tc>
          <w:tcPr>
            <w:tcW w:w="2410" w:type="dxa"/>
          </w:tcPr>
          <w:p w14:paraId="393D1313"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14837863098037712,</w:t>
            </w:r>
          </w:p>
        </w:tc>
      </w:tr>
      <w:tr w:rsidR="007136C4" w14:paraId="19817992" w14:textId="77777777" w:rsidTr="00D61FFD">
        <w:trPr>
          <w:trHeight w:val="307"/>
        </w:trPr>
        <w:tc>
          <w:tcPr>
            <w:tcW w:w="1591" w:type="dxa"/>
            <w:vMerge/>
          </w:tcPr>
          <w:p w14:paraId="7A57D347" w14:textId="77777777" w:rsidR="007136C4" w:rsidRPr="0028591F" w:rsidRDefault="007136C4" w:rsidP="00D61FFD">
            <w:pPr>
              <w:rPr>
                <w:b/>
                <w:bCs/>
              </w:rPr>
            </w:pPr>
          </w:p>
        </w:tc>
        <w:tc>
          <w:tcPr>
            <w:tcW w:w="2250" w:type="dxa"/>
          </w:tcPr>
          <w:p w14:paraId="16513EB6"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research'</w:t>
            </w:r>
          </w:p>
        </w:tc>
        <w:tc>
          <w:tcPr>
            <w:tcW w:w="2250" w:type="dxa"/>
          </w:tcPr>
          <w:p w14:paraId="45DF7F98"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1932981192185977</w:t>
            </w:r>
          </w:p>
        </w:tc>
        <w:tc>
          <w:tcPr>
            <w:tcW w:w="2409" w:type="dxa"/>
          </w:tcPr>
          <w:p w14:paraId="2A2EBBE4"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commun</w:t>
            </w:r>
            <w:proofErr w:type="spellEnd"/>
            <w:r w:rsidRPr="00FD191D">
              <w:rPr>
                <w:rFonts w:asciiTheme="majorHAnsi" w:hAnsiTheme="majorHAnsi" w:cstheme="majorHAnsi"/>
                <w:b/>
                <w:bCs/>
                <w:color w:val="000000"/>
              </w:rPr>
              <w:t>'</w:t>
            </w:r>
          </w:p>
        </w:tc>
        <w:tc>
          <w:tcPr>
            <w:tcW w:w="2410" w:type="dxa"/>
          </w:tcPr>
          <w:p w14:paraId="5DEAF337"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14837863098037704</w:t>
            </w:r>
          </w:p>
        </w:tc>
      </w:tr>
      <w:tr w:rsidR="007136C4" w14:paraId="07B15052" w14:textId="77777777" w:rsidTr="00D61FFD">
        <w:trPr>
          <w:trHeight w:val="307"/>
        </w:trPr>
        <w:tc>
          <w:tcPr>
            <w:tcW w:w="1591" w:type="dxa"/>
          </w:tcPr>
          <w:p w14:paraId="1721A1CB" w14:textId="77777777" w:rsidR="007136C4" w:rsidRPr="0028591F" w:rsidRDefault="007136C4" w:rsidP="00D61FFD">
            <w:pPr>
              <w:rPr>
                <w:b/>
                <w:bCs/>
              </w:rPr>
            </w:pPr>
          </w:p>
        </w:tc>
        <w:tc>
          <w:tcPr>
            <w:tcW w:w="2250" w:type="dxa"/>
          </w:tcPr>
          <w:p w14:paraId="0048B4BA"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color w:val="000000"/>
              </w:rPr>
            </w:pPr>
          </w:p>
        </w:tc>
        <w:tc>
          <w:tcPr>
            <w:tcW w:w="2250" w:type="dxa"/>
          </w:tcPr>
          <w:p w14:paraId="0049FE18"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color w:val="000000"/>
              </w:rPr>
            </w:pPr>
          </w:p>
        </w:tc>
        <w:tc>
          <w:tcPr>
            <w:tcW w:w="2409" w:type="dxa"/>
          </w:tcPr>
          <w:p w14:paraId="31A58CE1"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color w:val="000000"/>
              </w:rPr>
            </w:pPr>
          </w:p>
        </w:tc>
        <w:tc>
          <w:tcPr>
            <w:tcW w:w="2410" w:type="dxa"/>
          </w:tcPr>
          <w:p w14:paraId="371A5165"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color w:val="000000"/>
              </w:rPr>
            </w:pPr>
          </w:p>
        </w:tc>
      </w:tr>
      <w:tr w:rsidR="007136C4" w14:paraId="20F96402" w14:textId="77777777" w:rsidTr="00D61FFD">
        <w:trPr>
          <w:trHeight w:val="308"/>
        </w:trPr>
        <w:tc>
          <w:tcPr>
            <w:tcW w:w="1591" w:type="dxa"/>
            <w:vMerge w:val="restart"/>
          </w:tcPr>
          <w:p w14:paraId="386313A2" w14:textId="77777777" w:rsidR="007136C4" w:rsidRPr="00584E54" w:rsidRDefault="007136C4" w:rsidP="00D61FFD">
            <w:pPr>
              <w:rPr>
                <w:b/>
                <w:bCs/>
              </w:rPr>
            </w:pPr>
            <w:r w:rsidRPr="00584E54">
              <w:rPr>
                <w:b/>
                <w:bCs/>
              </w:rPr>
              <w:t>Paragraph level (</w:t>
            </w:r>
            <w:r>
              <w:rPr>
                <w:b/>
                <w:bCs/>
              </w:rPr>
              <w:t>274941</w:t>
            </w:r>
            <w:r w:rsidRPr="00584E54">
              <w:rPr>
                <w:b/>
                <w:bCs/>
              </w:rPr>
              <w:t>|</w:t>
            </w:r>
            <w:r>
              <w:rPr>
                <w:b/>
                <w:bCs/>
              </w:rPr>
              <w:t>183592</w:t>
            </w:r>
            <w:r w:rsidRPr="00584E54">
              <w:rPr>
                <w:b/>
                <w:bCs/>
              </w:rPr>
              <w:t>)</w:t>
            </w:r>
          </w:p>
        </w:tc>
        <w:tc>
          <w:tcPr>
            <w:tcW w:w="2250" w:type="dxa"/>
          </w:tcPr>
          <w:p w14:paraId="4BF51062"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covid'</w:t>
            </w:r>
          </w:p>
        </w:tc>
        <w:tc>
          <w:tcPr>
            <w:tcW w:w="2250" w:type="dxa"/>
          </w:tcPr>
          <w:p w14:paraId="138253F9"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8597188592513563,</w:t>
            </w:r>
          </w:p>
        </w:tc>
        <w:tc>
          <w:tcPr>
            <w:tcW w:w="2409" w:type="dxa"/>
          </w:tcPr>
          <w:p w14:paraId="09DC3F2B"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covid'</w:t>
            </w:r>
          </w:p>
        </w:tc>
        <w:tc>
          <w:tcPr>
            <w:tcW w:w="2410" w:type="dxa"/>
          </w:tcPr>
          <w:p w14:paraId="61700194"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5542346968279828,</w:t>
            </w:r>
          </w:p>
        </w:tc>
      </w:tr>
      <w:tr w:rsidR="007136C4" w14:paraId="75CCCA25" w14:textId="77777777" w:rsidTr="00D61FFD">
        <w:trPr>
          <w:trHeight w:val="307"/>
        </w:trPr>
        <w:tc>
          <w:tcPr>
            <w:tcW w:w="1591" w:type="dxa"/>
            <w:vMerge/>
          </w:tcPr>
          <w:p w14:paraId="1A7E6105" w14:textId="77777777" w:rsidR="007136C4" w:rsidRPr="00584E54" w:rsidRDefault="007136C4" w:rsidP="00D61FFD">
            <w:pPr>
              <w:rPr>
                <w:b/>
                <w:bCs/>
              </w:rPr>
            </w:pPr>
          </w:p>
        </w:tc>
        <w:tc>
          <w:tcPr>
            <w:tcW w:w="2250" w:type="dxa"/>
          </w:tcPr>
          <w:p w14:paraId="7D5CAA72"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imag</w:t>
            </w:r>
            <w:proofErr w:type="spellEnd"/>
            <w:r w:rsidRPr="00FD191D">
              <w:rPr>
                <w:rFonts w:asciiTheme="majorHAnsi" w:hAnsiTheme="majorHAnsi" w:cstheme="majorHAnsi"/>
                <w:b/>
                <w:bCs/>
                <w:color w:val="000000"/>
              </w:rPr>
              <w:t>'</w:t>
            </w:r>
          </w:p>
        </w:tc>
        <w:tc>
          <w:tcPr>
            <w:tcW w:w="2250" w:type="dxa"/>
          </w:tcPr>
          <w:p w14:paraId="6703C901"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4459808570501076,</w:t>
            </w:r>
          </w:p>
        </w:tc>
        <w:tc>
          <w:tcPr>
            <w:tcW w:w="2409" w:type="dxa"/>
          </w:tcPr>
          <w:p w14:paraId="1743134B"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psycholog</w:t>
            </w:r>
            <w:proofErr w:type="spellEnd"/>
            <w:r w:rsidRPr="00FD191D">
              <w:rPr>
                <w:rFonts w:asciiTheme="majorHAnsi" w:hAnsiTheme="majorHAnsi" w:cstheme="majorHAnsi"/>
                <w:b/>
                <w:bCs/>
                <w:color w:val="000000"/>
              </w:rPr>
              <w:t>'</w:t>
            </w:r>
          </w:p>
        </w:tc>
        <w:tc>
          <w:tcPr>
            <w:tcW w:w="2410" w:type="dxa"/>
          </w:tcPr>
          <w:p w14:paraId="0347D541"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8587594842118456,</w:t>
            </w:r>
          </w:p>
        </w:tc>
      </w:tr>
      <w:tr w:rsidR="007136C4" w14:paraId="1464C9C6" w14:textId="77777777" w:rsidTr="00D61FFD">
        <w:trPr>
          <w:trHeight w:val="307"/>
        </w:trPr>
        <w:tc>
          <w:tcPr>
            <w:tcW w:w="1591" w:type="dxa"/>
            <w:vMerge/>
          </w:tcPr>
          <w:p w14:paraId="4C73DBBD" w14:textId="77777777" w:rsidR="007136C4" w:rsidRPr="00584E54" w:rsidRDefault="007136C4" w:rsidP="00D61FFD">
            <w:pPr>
              <w:rPr>
                <w:b/>
                <w:bCs/>
              </w:rPr>
            </w:pPr>
          </w:p>
        </w:tc>
        <w:tc>
          <w:tcPr>
            <w:tcW w:w="2250" w:type="dxa"/>
          </w:tcPr>
          <w:p w14:paraId="13C1BA9A"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model'</w:t>
            </w:r>
          </w:p>
        </w:tc>
        <w:tc>
          <w:tcPr>
            <w:tcW w:w="2250" w:type="dxa"/>
          </w:tcPr>
          <w:p w14:paraId="0A2070BA"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1196118253925922,</w:t>
            </w:r>
          </w:p>
        </w:tc>
        <w:tc>
          <w:tcPr>
            <w:tcW w:w="2409" w:type="dxa"/>
          </w:tcPr>
          <w:p w14:paraId="19914DB0"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pandem</w:t>
            </w:r>
            <w:proofErr w:type="spellEnd"/>
            <w:r w:rsidRPr="00FD191D">
              <w:rPr>
                <w:rFonts w:asciiTheme="majorHAnsi" w:hAnsiTheme="majorHAnsi" w:cstheme="majorHAnsi"/>
                <w:b/>
                <w:bCs/>
                <w:color w:val="000000"/>
              </w:rPr>
              <w:t>'</w:t>
            </w:r>
          </w:p>
        </w:tc>
        <w:tc>
          <w:tcPr>
            <w:tcW w:w="2410" w:type="dxa"/>
          </w:tcPr>
          <w:p w14:paraId="765E22AA"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6424816089766787,</w:t>
            </w:r>
          </w:p>
        </w:tc>
      </w:tr>
      <w:tr w:rsidR="007136C4" w14:paraId="28B02951" w14:textId="77777777" w:rsidTr="00D61FFD">
        <w:trPr>
          <w:trHeight w:val="307"/>
        </w:trPr>
        <w:tc>
          <w:tcPr>
            <w:tcW w:w="1591" w:type="dxa"/>
            <w:vMerge/>
          </w:tcPr>
          <w:p w14:paraId="799D67B3" w14:textId="77777777" w:rsidR="007136C4" w:rsidRPr="00584E54" w:rsidRDefault="007136C4" w:rsidP="00D61FFD">
            <w:pPr>
              <w:rPr>
                <w:b/>
                <w:bCs/>
              </w:rPr>
            </w:pPr>
          </w:p>
        </w:tc>
        <w:tc>
          <w:tcPr>
            <w:tcW w:w="2250" w:type="dxa"/>
          </w:tcPr>
          <w:p w14:paraId="26A035C4"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detect'</w:t>
            </w:r>
          </w:p>
        </w:tc>
        <w:tc>
          <w:tcPr>
            <w:tcW w:w="2250" w:type="dxa"/>
          </w:tcPr>
          <w:p w14:paraId="6B3B5DDE"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14846685076222263,</w:t>
            </w:r>
          </w:p>
        </w:tc>
        <w:tc>
          <w:tcPr>
            <w:tcW w:w="2409" w:type="dxa"/>
          </w:tcPr>
          <w:p w14:paraId="5F8CFA4B"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health'</w:t>
            </w:r>
          </w:p>
        </w:tc>
        <w:tc>
          <w:tcPr>
            <w:tcW w:w="2410" w:type="dxa"/>
          </w:tcPr>
          <w:p w14:paraId="3E6AF7C5"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988945427299109,</w:t>
            </w:r>
          </w:p>
        </w:tc>
      </w:tr>
      <w:tr w:rsidR="007136C4" w14:paraId="7FA37B23" w14:textId="77777777" w:rsidTr="00D61FFD">
        <w:trPr>
          <w:trHeight w:val="307"/>
        </w:trPr>
        <w:tc>
          <w:tcPr>
            <w:tcW w:w="1591" w:type="dxa"/>
            <w:vMerge/>
          </w:tcPr>
          <w:p w14:paraId="092DDFB9" w14:textId="77777777" w:rsidR="007136C4" w:rsidRPr="00584E54" w:rsidRDefault="007136C4" w:rsidP="00D61FFD">
            <w:pPr>
              <w:rPr>
                <w:b/>
                <w:bCs/>
              </w:rPr>
            </w:pPr>
          </w:p>
        </w:tc>
        <w:tc>
          <w:tcPr>
            <w:tcW w:w="2250" w:type="dxa"/>
          </w:tcPr>
          <w:p w14:paraId="3FEC60C6"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volum</w:t>
            </w:r>
            <w:proofErr w:type="spellEnd"/>
            <w:r w:rsidRPr="00FD191D">
              <w:rPr>
                <w:rFonts w:asciiTheme="majorHAnsi" w:hAnsiTheme="majorHAnsi" w:cstheme="majorHAnsi"/>
                <w:b/>
                <w:bCs/>
                <w:color w:val="000000"/>
              </w:rPr>
              <w:t>'</w:t>
            </w:r>
          </w:p>
        </w:tc>
        <w:tc>
          <w:tcPr>
            <w:tcW w:w="2250" w:type="dxa"/>
          </w:tcPr>
          <w:p w14:paraId="6A4957FB"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09486963239930264</w:t>
            </w:r>
          </w:p>
        </w:tc>
        <w:tc>
          <w:tcPr>
            <w:tcW w:w="2409" w:type="dxa"/>
          </w:tcPr>
          <w:p w14:paraId="1AC12009"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impact'</w:t>
            </w:r>
          </w:p>
        </w:tc>
        <w:tc>
          <w:tcPr>
            <w:tcW w:w="2410" w:type="dxa"/>
          </w:tcPr>
          <w:p w14:paraId="7DF6C9AA"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15508253422230434</w:t>
            </w:r>
          </w:p>
        </w:tc>
      </w:tr>
    </w:tbl>
    <w:p w14:paraId="21652F29" w14:textId="1BF69D4F" w:rsidR="00F4321B" w:rsidRDefault="007223F0" w:rsidP="007136C4">
      <w:r>
        <w:br w:type="page"/>
      </w:r>
    </w:p>
    <w:p w14:paraId="22DE6182" w14:textId="58EF4424" w:rsidR="007136C4" w:rsidRPr="007136C4" w:rsidRDefault="00EC524F" w:rsidP="004B0A40">
      <w:pPr>
        <w:pStyle w:val="Heading2"/>
      </w:pPr>
      <w:bookmarkStart w:id="63" w:name="_Toc86205683"/>
      <w:r>
        <w:lastRenderedPageBreak/>
        <w:t xml:space="preserve">4.4 </w:t>
      </w:r>
      <w:r w:rsidR="004A4220">
        <w:t>Word Cloud</w:t>
      </w:r>
      <w:bookmarkEnd w:id="63"/>
    </w:p>
    <w:p w14:paraId="3667C0CB" w14:textId="4E54EA71" w:rsidR="001B5554" w:rsidRDefault="001B5554" w:rsidP="003D7131">
      <w:pPr>
        <w:jc w:val="both"/>
      </w:pPr>
      <w:r>
        <w:t xml:space="preserve">In this step, generating the </w:t>
      </w:r>
      <w:r w:rsidR="004A4220">
        <w:t>word cloud</w:t>
      </w:r>
      <w:r>
        <w:t xml:space="preserve"> for the top </w:t>
      </w:r>
      <w:r w:rsidR="00115BD5">
        <w:t>20</w:t>
      </w:r>
      <w:r>
        <w:t xml:space="preserve"> words with high weights from the</w:t>
      </w:r>
      <w:r w:rsidR="00D018E8">
        <w:t xml:space="preserve"> LSA</w:t>
      </w:r>
      <w:r>
        <w:t xml:space="preserve"> model by using </w:t>
      </w:r>
      <w:r w:rsidR="00D018E8">
        <w:t xml:space="preserve">the </w:t>
      </w:r>
      <w:r w:rsidR="004A4220">
        <w:t>word cloud</w:t>
      </w:r>
      <w:r>
        <w:t xml:space="preserve"> application program interface(API)</w:t>
      </w:r>
      <w:r w:rsidR="00481725">
        <w:t xml:space="preserve"> and saving the </w:t>
      </w:r>
      <w:r w:rsidR="004A4220">
        <w:t>word cloud</w:t>
      </w:r>
      <w:r w:rsidR="00481725">
        <w:t xml:space="preserve"> to an image.</w:t>
      </w:r>
    </w:p>
    <w:p w14:paraId="2AB2CB1E" w14:textId="6146CEF8" w:rsidR="00702C8E" w:rsidRDefault="0048107E" w:rsidP="003D7131">
      <w:pPr>
        <w:jc w:val="both"/>
      </w:pPr>
      <w:r>
        <w:t>Function for Word Cloud</w:t>
      </w:r>
    </w:p>
    <w:tbl>
      <w:tblPr>
        <w:tblW w:w="0" w:type="auto"/>
        <w:tblBorders>
          <w:top w:val="single" w:sz="6" w:space="0" w:color="E1E4E5"/>
          <w:left w:val="single" w:sz="6" w:space="0" w:color="E1E4E5"/>
          <w:bottom w:val="single" w:sz="6" w:space="0" w:color="E1E4E5"/>
          <w:right w:val="single" w:sz="6" w:space="0" w:color="E1E4E5"/>
        </w:tblBorders>
        <w:shd w:val="clear" w:color="auto" w:fill="FCFCFC"/>
        <w:tblCellMar>
          <w:top w:w="15" w:type="dxa"/>
          <w:left w:w="15" w:type="dxa"/>
          <w:bottom w:w="15" w:type="dxa"/>
          <w:right w:w="15" w:type="dxa"/>
        </w:tblCellMar>
        <w:tblLook w:val="04A0" w:firstRow="1" w:lastRow="0" w:firstColumn="1" w:lastColumn="0" w:noHBand="0" w:noVBand="1"/>
      </w:tblPr>
      <w:tblGrid>
        <w:gridCol w:w="4392"/>
        <w:gridCol w:w="4631"/>
      </w:tblGrid>
      <w:tr w:rsidR="00702C8E" w:rsidRPr="00702C8E" w14:paraId="4C199534" w14:textId="77777777" w:rsidTr="00702C8E">
        <w:tc>
          <w:tcPr>
            <w:tcW w:w="4392" w:type="dxa"/>
            <w:tcBorders>
              <w:top w:val="nil"/>
              <w:left w:val="single" w:sz="2" w:space="0" w:color="E1E4E5"/>
              <w:bottom w:val="single" w:sz="6" w:space="0" w:color="E1E4E5"/>
              <w:right w:val="nil"/>
            </w:tcBorders>
            <w:shd w:val="clear" w:color="auto" w:fill="F3F6F6"/>
            <w:noWrap/>
            <w:tcMar>
              <w:top w:w="120" w:type="dxa"/>
              <w:left w:w="240" w:type="dxa"/>
              <w:bottom w:w="120" w:type="dxa"/>
              <w:right w:w="240" w:type="dxa"/>
            </w:tcMar>
            <w:vAlign w:val="center"/>
            <w:hideMark/>
          </w:tcPr>
          <w:p w14:paraId="2947F31C" w14:textId="77777777" w:rsidR="00702C8E" w:rsidRPr="00702C8E" w:rsidRDefault="00130A9D" w:rsidP="00702C8E">
            <w:pPr>
              <w:spacing w:after="0" w:line="240" w:lineRule="auto"/>
              <w:rPr>
                <w:rFonts w:ascii="Lato" w:eastAsia="Times New Roman" w:hAnsi="Lato" w:cs="Times New Roman"/>
                <w:color w:val="404040"/>
                <w:lang w:eastAsia="en-GB"/>
              </w:rPr>
            </w:pPr>
            <w:hyperlink r:id="rId31" w:anchor="wordcloud.WordCloud" w:tooltip="wordcloud.WordCloud" w:history="1">
              <w:proofErr w:type="spellStart"/>
              <w:r w:rsidR="00702C8E" w:rsidRPr="00702C8E">
                <w:rPr>
                  <w:rFonts w:ascii="Consolas" w:eastAsia="Times New Roman" w:hAnsi="Consolas" w:cs="Courier New"/>
                  <w:b/>
                  <w:bCs/>
                  <w:color w:val="404040"/>
                  <w:sz w:val="16"/>
                  <w:szCs w:val="16"/>
                  <w:bdr w:val="single" w:sz="6" w:space="2" w:color="E1E4E5" w:frame="1"/>
                  <w:lang w:eastAsia="en-GB"/>
                </w:rPr>
                <w:t>WordCloud</w:t>
              </w:r>
              <w:proofErr w:type="spellEnd"/>
            </w:hyperlink>
            <w:r w:rsidR="00702C8E" w:rsidRPr="00702C8E">
              <w:rPr>
                <w:rFonts w:ascii="Lato" w:eastAsia="Times New Roman" w:hAnsi="Lato" w:cs="Times New Roman"/>
                <w:color w:val="404040"/>
                <w:lang w:eastAsia="en-GB"/>
              </w:rPr>
              <w:t>([</w:t>
            </w:r>
            <w:proofErr w:type="spellStart"/>
            <w:r w:rsidR="00702C8E" w:rsidRPr="00702C8E">
              <w:rPr>
                <w:rFonts w:ascii="Lato" w:eastAsia="Times New Roman" w:hAnsi="Lato" w:cs="Times New Roman"/>
                <w:color w:val="404040"/>
                <w:lang w:eastAsia="en-GB"/>
              </w:rPr>
              <w:t>font_path</w:t>
            </w:r>
            <w:proofErr w:type="spellEnd"/>
            <w:r w:rsidR="00702C8E" w:rsidRPr="00702C8E">
              <w:rPr>
                <w:rFonts w:ascii="Lato" w:eastAsia="Times New Roman" w:hAnsi="Lato" w:cs="Times New Roman"/>
                <w:color w:val="404040"/>
                <w:lang w:eastAsia="en-GB"/>
              </w:rPr>
              <w:t>, width, height, …])</w:t>
            </w:r>
          </w:p>
        </w:tc>
        <w:tc>
          <w:tcPr>
            <w:tcW w:w="4631" w:type="dxa"/>
            <w:tcBorders>
              <w:top w:val="nil"/>
              <w:left w:val="single" w:sz="6" w:space="0" w:color="E1E4E5"/>
              <w:bottom w:val="single" w:sz="6" w:space="0" w:color="E1E4E5"/>
              <w:right w:val="nil"/>
            </w:tcBorders>
            <w:shd w:val="clear" w:color="auto" w:fill="F3F6F6"/>
            <w:noWrap/>
            <w:tcMar>
              <w:top w:w="120" w:type="dxa"/>
              <w:left w:w="240" w:type="dxa"/>
              <w:bottom w:w="120" w:type="dxa"/>
              <w:right w:w="240" w:type="dxa"/>
            </w:tcMar>
            <w:vAlign w:val="center"/>
            <w:hideMark/>
          </w:tcPr>
          <w:p w14:paraId="48464D8A" w14:textId="77777777" w:rsidR="00702C8E" w:rsidRPr="00702C8E" w:rsidRDefault="00702C8E" w:rsidP="00702C8E">
            <w:pPr>
              <w:spacing w:after="0" w:line="240" w:lineRule="auto"/>
              <w:rPr>
                <w:rFonts w:ascii="Lato" w:eastAsia="Times New Roman" w:hAnsi="Lato" w:cs="Times New Roman"/>
                <w:color w:val="404040"/>
                <w:lang w:eastAsia="en-GB"/>
              </w:rPr>
            </w:pPr>
            <w:r w:rsidRPr="00702C8E">
              <w:rPr>
                <w:rFonts w:ascii="Lato" w:eastAsia="Times New Roman" w:hAnsi="Lato" w:cs="Times New Roman"/>
                <w:color w:val="404040"/>
                <w:lang w:eastAsia="en-GB"/>
              </w:rPr>
              <w:t>Word cloud object for generating and drawing.</w:t>
            </w:r>
          </w:p>
        </w:tc>
      </w:tr>
    </w:tbl>
    <w:p w14:paraId="1BB3D0CC" w14:textId="77777777" w:rsidR="00702C8E" w:rsidRDefault="00702C8E" w:rsidP="003D7131">
      <w:pPr>
        <w:jc w:val="both"/>
      </w:pPr>
    </w:p>
    <w:p w14:paraId="70FEFF8B" w14:textId="6E16087E" w:rsidR="00E24E7C" w:rsidRDefault="00E24E7C" w:rsidP="00E24E7C">
      <w:pPr>
        <w:keepNext/>
        <w:jc w:val="both"/>
      </w:pPr>
      <w:r>
        <w:rPr>
          <w:noProof/>
        </w:rPr>
        <w:drawing>
          <wp:inline distT="0" distB="0" distL="0" distR="0" wp14:anchorId="2FB3EB94" wp14:editId="19B9DC0F">
            <wp:extent cx="5796492" cy="947058"/>
            <wp:effectExtent l="0" t="0" r="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891743" cy="962620"/>
                    </a:xfrm>
                    <a:prstGeom prst="rect">
                      <a:avLst/>
                    </a:prstGeom>
                    <a:noFill/>
                    <a:ln>
                      <a:noFill/>
                    </a:ln>
                  </pic:spPr>
                </pic:pic>
              </a:graphicData>
            </a:graphic>
          </wp:inline>
        </w:drawing>
      </w:r>
    </w:p>
    <w:p w14:paraId="06F64B66" w14:textId="77777777" w:rsidR="008D0C0A" w:rsidRDefault="008D0C0A" w:rsidP="008D0C0A">
      <w:pPr>
        <w:pStyle w:val="Caption"/>
        <w:jc w:val="center"/>
      </w:pPr>
      <w:r>
        <w:t>Figure 4.4.1 Code for generating word Cloud</w:t>
      </w:r>
    </w:p>
    <w:p w14:paraId="5E50CDCC" w14:textId="2CAE9FA0" w:rsidR="008D0C0A" w:rsidRDefault="008D0C0A" w:rsidP="00E24E7C">
      <w:pPr>
        <w:keepNext/>
        <w:jc w:val="both"/>
      </w:pPr>
    </w:p>
    <w:p w14:paraId="59B8714C" w14:textId="77777777" w:rsidR="008D0C0A" w:rsidRDefault="008D0C0A" w:rsidP="00E24E7C">
      <w:pPr>
        <w:keepNext/>
        <w:jc w:val="both"/>
      </w:pPr>
    </w:p>
    <w:p w14:paraId="0907CA90" w14:textId="00366F4B" w:rsidR="004A4220" w:rsidRDefault="004A4220" w:rsidP="004A4220">
      <w:pPr>
        <w:pStyle w:val="Caption"/>
        <w:keepNext/>
        <w:jc w:val="center"/>
      </w:pPr>
      <w:bookmarkStart w:id="64" w:name="_Toc86123127"/>
      <w:r>
        <w:t xml:space="preserve">Table </w:t>
      </w:r>
      <w:r w:rsidR="00130A9D">
        <w:fldChar w:fldCharType="begin"/>
      </w:r>
      <w:r w:rsidR="00130A9D">
        <w:instrText xml:space="preserve"> SEQ Table \* ARABIC </w:instrText>
      </w:r>
      <w:r w:rsidR="00130A9D">
        <w:fldChar w:fldCharType="separate"/>
      </w:r>
      <w:r w:rsidR="000538FD">
        <w:rPr>
          <w:noProof/>
        </w:rPr>
        <w:t>5</w:t>
      </w:r>
      <w:r w:rsidR="00130A9D">
        <w:rPr>
          <w:noProof/>
        </w:rPr>
        <w:fldChar w:fldCharType="end"/>
      </w:r>
      <w:r>
        <w:t xml:space="preserve"> Word cloud representation of top words  from Experiment 1</w:t>
      </w:r>
      <w:bookmarkEnd w:id="64"/>
    </w:p>
    <w:tbl>
      <w:tblPr>
        <w:tblStyle w:val="TableGrid"/>
        <w:tblpPr w:leftFromText="180" w:rightFromText="180" w:vertAnchor="page" w:horzAnchor="margin" w:tblpX="-601" w:tblpY="6533"/>
        <w:tblW w:w="10094" w:type="dxa"/>
        <w:tblLayout w:type="fixed"/>
        <w:tblLook w:val="04E0" w:firstRow="1" w:lastRow="1" w:firstColumn="1" w:lastColumn="0" w:noHBand="0" w:noVBand="1"/>
      </w:tblPr>
      <w:tblGrid>
        <w:gridCol w:w="2566"/>
        <w:gridCol w:w="3842"/>
        <w:gridCol w:w="3686"/>
      </w:tblGrid>
      <w:tr w:rsidR="00AE0D16" w:rsidRPr="009400BC" w14:paraId="45205A95" w14:textId="77777777" w:rsidTr="008D0C0A">
        <w:trPr>
          <w:trHeight w:val="367"/>
        </w:trPr>
        <w:tc>
          <w:tcPr>
            <w:tcW w:w="10094" w:type="dxa"/>
            <w:gridSpan w:val="3"/>
          </w:tcPr>
          <w:p w14:paraId="7D83D21B" w14:textId="5592174E" w:rsidR="00AE0D16" w:rsidRPr="009400BC" w:rsidRDefault="00AE0D16" w:rsidP="008D0C0A">
            <w:pPr>
              <w:rPr>
                <w:b/>
                <w:bCs/>
              </w:rPr>
            </w:pPr>
            <w:r w:rsidRPr="009400BC">
              <w:rPr>
                <w:b/>
                <w:bCs/>
              </w:rPr>
              <w:t>Experiment 1: Document at various level</w:t>
            </w:r>
            <w:r w:rsidR="005A0481">
              <w:rPr>
                <w:b/>
                <w:bCs/>
              </w:rPr>
              <w:t>s</w:t>
            </w:r>
            <w:r w:rsidRPr="009400BC">
              <w:rPr>
                <w:b/>
                <w:bCs/>
              </w:rPr>
              <w:t xml:space="preserve"> for short dataset</w:t>
            </w:r>
            <w:r>
              <w:rPr>
                <w:b/>
                <w:bCs/>
              </w:rPr>
              <w:t xml:space="preserve"> </w:t>
            </w:r>
            <w:r w:rsidRPr="009400BC">
              <w:rPr>
                <w:b/>
                <w:bCs/>
              </w:rPr>
              <w:t>(law:</w:t>
            </w:r>
            <w:r>
              <w:rPr>
                <w:b/>
                <w:bCs/>
              </w:rPr>
              <w:t xml:space="preserve"> </w:t>
            </w:r>
            <w:r w:rsidRPr="009400BC">
              <w:rPr>
                <w:b/>
                <w:bCs/>
              </w:rPr>
              <w:t>non-law)</w:t>
            </w:r>
          </w:p>
        </w:tc>
      </w:tr>
      <w:tr w:rsidR="00AE0D16" w:rsidRPr="00911626" w14:paraId="30890DBB" w14:textId="77777777" w:rsidTr="008D0C0A">
        <w:trPr>
          <w:trHeight w:val="386"/>
        </w:trPr>
        <w:tc>
          <w:tcPr>
            <w:tcW w:w="2566" w:type="dxa"/>
          </w:tcPr>
          <w:p w14:paraId="053FDAE0" w14:textId="78DAFE8E" w:rsidR="00AE0D16" w:rsidRPr="0028591F" w:rsidRDefault="00BF0F43" w:rsidP="008D0C0A">
            <w:pPr>
              <w:rPr>
                <w:b/>
                <w:bCs/>
              </w:rPr>
            </w:pPr>
            <w:proofErr w:type="spellStart"/>
            <w:r>
              <w:rPr>
                <w:rFonts w:cstheme="minorHAnsi"/>
                <w:b/>
                <w:bCs/>
                <w:sz w:val="20"/>
                <w:szCs w:val="20"/>
              </w:rPr>
              <w:t>No.of</w:t>
            </w:r>
            <w:proofErr w:type="spellEnd"/>
            <w:r w:rsidRPr="00510E58">
              <w:rPr>
                <w:rFonts w:cstheme="minorHAnsi"/>
                <w:b/>
                <w:bCs/>
                <w:sz w:val="20"/>
                <w:szCs w:val="20"/>
              </w:rPr>
              <w:t xml:space="preserve"> Document</w:t>
            </w:r>
            <w:r w:rsidR="00203DF2">
              <w:rPr>
                <w:rFonts w:cstheme="minorHAnsi"/>
                <w:b/>
                <w:bCs/>
                <w:sz w:val="20"/>
                <w:szCs w:val="20"/>
              </w:rPr>
              <w:t>s</w:t>
            </w:r>
          </w:p>
        </w:tc>
        <w:tc>
          <w:tcPr>
            <w:tcW w:w="3842" w:type="dxa"/>
          </w:tcPr>
          <w:p w14:paraId="7DBC878E" w14:textId="77777777" w:rsidR="00AE0D16" w:rsidRPr="00911626" w:rsidRDefault="00AE0D16" w:rsidP="008D0C0A">
            <w:pPr>
              <w:rPr>
                <w:b/>
                <w:bCs/>
              </w:rPr>
            </w:pPr>
            <w:r w:rsidRPr="00911626">
              <w:rPr>
                <w:b/>
                <w:bCs/>
              </w:rPr>
              <w:t>law-texts-all.txt</w:t>
            </w:r>
          </w:p>
        </w:tc>
        <w:tc>
          <w:tcPr>
            <w:tcW w:w="3686" w:type="dxa"/>
          </w:tcPr>
          <w:p w14:paraId="44A95E07" w14:textId="77777777" w:rsidR="00AE0D16" w:rsidRPr="00911626" w:rsidRDefault="00AE0D16" w:rsidP="008D0C0A">
            <w:pPr>
              <w:rPr>
                <w:b/>
                <w:bCs/>
              </w:rPr>
            </w:pPr>
            <w:r w:rsidRPr="00911626">
              <w:rPr>
                <w:b/>
                <w:bCs/>
              </w:rPr>
              <w:t>non-law-all.txt</w:t>
            </w:r>
          </w:p>
        </w:tc>
      </w:tr>
      <w:tr w:rsidR="00AE0D16" w14:paraId="48C1FD59" w14:textId="77777777" w:rsidTr="008D0C0A">
        <w:trPr>
          <w:trHeight w:val="367"/>
        </w:trPr>
        <w:tc>
          <w:tcPr>
            <w:tcW w:w="2566" w:type="dxa"/>
          </w:tcPr>
          <w:p w14:paraId="14E09AF3" w14:textId="77777777" w:rsidR="00AE0D16" w:rsidRPr="0028591F" w:rsidRDefault="00AE0D16" w:rsidP="008D0C0A">
            <w:pPr>
              <w:pStyle w:val="ListParagraph"/>
              <w:numPr>
                <w:ilvl w:val="0"/>
                <w:numId w:val="4"/>
              </w:numPr>
              <w:rPr>
                <w:b/>
                <w:bCs/>
              </w:rPr>
            </w:pPr>
            <w:r w:rsidRPr="0028591F">
              <w:rPr>
                <w:b/>
                <w:bCs/>
              </w:rPr>
              <w:t>Article level (4|4)</w:t>
            </w:r>
          </w:p>
        </w:tc>
        <w:tc>
          <w:tcPr>
            <w:tcW w:w="3842" w:type="dxa"/>
          </w:tcPr>
          <w:p w14:paraId="07A511DB" w14:textId="77777777" w:rsidR="00AE0D16" w:rsidRDefault="00AE0D16" w:rsidP="008D0C0A">
            <w:r>
              <w:rPr>
                <w:b/>
                <w:bCs/>
                <w:noProof/>
              </w:rPr>
              <w:drawing>
                <wp:inline distT="0" distB="0" distL="0" distR="0" wp14:anchorId="23586859" wp14:editId="11A7F314">
                  <wp:extent cx="2347629" cy="1172584"/>
                  <wp:effectExtent l="0" t="0" r="0" b="0"/>
                  <wp:docPr id="29" name="Picture 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2416369" cy="1206918"/>
                          </a:xfrm>
                          <a:prstGeom prst="rect">
                            <a:avLst/>
                          </a:prstGeom>
                        </pic:spPr>
                      </pic:pic>
                    </a:graphicData>
                  </a:graphic>
                </wp:inline>
              </w:drawing>
            </w:r>
          </w:p>
        </w:tc>
        <w:tc>
          <w:tcPr>
            <w:tcW w:w="3686" w:type="dxa"/>
          </w:tcPr>
          <w:p w14:paraId="62AAAD2A" w14:textId="77777777" w:rsidR="00AE0D16" w:rsidRDefault="00AE0D16" w:rsidP="008D0C0A">
            <w:r>
              <w:rPr>
                <w:b/>
                <w:bCs/>
                <w:noProof/>
              </w:rPr>
              <w:drawing>
                <wp:inline distT="0" distB="0" distL="0" distR="0" wp14:anchorId="73250A73" wp14:editId="6F0EC2DA">
                  <wp:extent cx="2389031" cy="1209040"/>
                  <wp:effectExtent l="0" t="0" r="0" b="0"/>
                  <wp:docPr id="30" name="Picture 3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ext&#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2427985" cy="1228754"/>
                          </a:xfrm>
                          <a:prstGeom prst="rect">
                            <a:avLst/>
                          </a:prstGeom>
                        </pic:spPr>
                      </pic:pic>
                    </a:graphicData>
                  </a:graphic>
                </wp:inline>
              </w:drawing>
            </w:r>
          </w:p>
        </w:tc>
      </w:tr>
      <w:tr w:rsidR="00AE0D16" w14:paraId="79486691" w14:textId="77777777" w:rsidTr="008D0C0A">
        <w:trPr>
          <w:trHeight w:val="386"/>
        </w:trPr>
        <w:tc>
          <w:tcPr>
            <w:tcW w:w="2566" w:type="dxa"/>
          </w:tcPr>
          <w:p w14:paraId="5521180C" w14:textId="77777777" w:rsidR="00AE0D16" w:rsidRPr="0028591F" w:rsidRDefault="00AE0D16" w:rsidP="008D0C0A">
            <w:pPr>
              <w:pStyle w:val="ListParagraph"/>
              <w:numPr>
                <w:ilvl w:val="0"/>
                <w:numId w:val="4"/>
              </w:numPr>
              <w:rPr>
                <w:b/>
                <w:bCs/>
              </w:rPr>
            </w:pPr>
            <w:r w:rsidRPr="0028591F">
              <w:rPr>
                <w:b/>
                <w:bCs/>
              </w:rPr>
              <w:t>2-3 paragraphs</w:t>
            </w:r>
          </w:p>
        </w:tc>
        <w:tc>
          <w:tcPr>
            <w:tcW w:w="3842" w:type="dxa"/>
          </w:tcPr>
          <w:p w14:paraId="71A46098" w14:textId="77777777" w:rsidR="00AE0D16" w:rsidRDefault="00AE0D16" w:rsidP="008D0C0A">
            <w:pPr>
              <w:pStyle w:val="HTMLPreformatted"/>
              <w:shd w:val="clear" w:color="auto" w:fill="FFFFFF"/>
              <w:wordWrap w:val="0"/>
              <w:textAlignment w:val="baseline"/>
            </w:pPr>
            <w:r>
              <w:rPr>
                <w:noProof/>
              </w:rPr>
              <w:drawing>
                <wp:inline distT="0" distB="0" distL="0" distR="0" wp14:anchorId="245626C0" wp14:editId="1819497A">
                  <wp:extent cx="2484915" cy="1358721"/>
                  <wp:effectExtent l="0" t="0" r="0" b="0"/>
                  <wp:docPr id="31" name="Picture 3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ext&#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2520568" cy="1378216"/>
                          </a:xfrm>
                          <a:prstGeom prst="rect">
                            <a:avLst/>
                          </a:prstGeom>
                        </pic:spPr>
                      </pic:pic>
                    </a:graphicData>
                  </a:graphic>
                </wp:inline>
              </w:drawing>
            </w:r>
          </w:p>
        </w:tc>
        <w:tc>
          <w:tcPr>
            <w:tcW w:w="3686" w:type="dxa"/>
          </w:tcPr>
          <w:p w14:paraId="4A1A980F" w14:textId="77777777" w:rsidR="00AE0D16" w:rsidRDefault="00AE0D16" w:rsidP="008D0C0A">
            <w:pPr>
              <w:pStyle w:val="HTMLPreformatted"/>
              <w:shd w:val="clear" w:color="auto" w:fill="FFFFFF"/>
              <w:wordWrap w:val="0"/>
              <w:textAlignment w:val="baseline"/>
            </w:pPr>
            <w:r>
              <w:rPr>
                <w:noProof/>
              </w:rPr>
              <w:drawing>
                <wp:inline distT="0" distB="0" distL="0" distR="0" wp14:anchorId="1D2489DD" wp14:editId="1DC9B423">
                  <wp:extent cx="2281998" cy="1280160"/>
                  <wp:effectExtent l="0" t="0" r="0" b="0"/>
                  <wp:docPr id="32" name="Picture 3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2346411" cy="1316294"/>
                          </a:xfrm>
                          <a:prstGeom prst="rect">
                            <a:avLst/>
                          </a:prstGeom>
                        </pic:spPr>
                      </pic:pic>
                    </a:graphicData>
                  </a:graphic>
                </wp:inline>
              </w:drawing>
            </w:r>
          </w:p>
        </w:tc>
      </w:tr>
      <w:tr w:rsidR="00AE0D16" w14:paraId="324F32B0" w14:textId="77777777" w:rsidTr="008D0C0A">
        <w:trPr>
          <w:trHeight w:val="367"/>
        </w:trPr>
        <w:tc>
          <w:tcPr>
            <w:tcW w:w="2566" w:type="dxa"/>
          </w:tcPr>
          <w:p w14:paraId="6993B0D3" w14:textId="77777777" w:rsidR="00AE0D16" w:rsidRPr="00584E54" w:rsidRDefault="00AE0D16" w:rsidP="008D0C0A">
            <w:pPr>
              <w:pStyle w:val="ListParagraph"/>
              <w:numPr>
                <w:ilvl w:val="0"/>
                <w:numId w:val="4"/>
              </w:numPr>
              <w:rPr>
                <w:b/>
                <w:bCs/>
              </w:rPr>
            </w:pPr>
            <w:r w:rsidRPr="00584E54">
              <w:rPr>
                <w:b/>
                <w:bCs/>
              </w:rPr>
              <w:t>Paragraph level (450|3038)</w:t>
            </w:r>
          </w:p>
        </w:tc>
        <w:tc>
          <w:tcPr>
            <w:tcW w:w="3842" w:type="dxa"/>
          </w:tcPr>
          <w:p w14:paraId="61F37B12" w14:textId="77777777" w:rsidR="00AE0D16" w:rsidRDefault="00AE0D16" w:rsidP="008D0C0A">
            <w:pPr>
              <w:pStyle w:val="HTMLPreformatted"/>
              <w:shd w:val="clear" w:color="auto" w:fill="FFFFFF"/>
              <w:wordWrap w:val="0"/>
              <w:textAlignment w:val="baseline"/>
            </w:pPr>
            <w:r>
              <w:rPr>
                <w:noProof/>
              </w:rPr>
              <w:drawing>
                <wp:inline distT="0" distB="0" distL="0" distR="0" wp14:anchorId="5E1055D0" wp14:editId="33B9081F">
                  <wp:extent cx="2569335" cy="1373505"/>
                  <wp:effectExtent l="0" t="0" r="0" b="0"/>
                  <wp:docPr id="23" name="Picture 2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2574893" cy="1376476"/>
                          </a:xfrm>
                          <a:prstGeom prst="rect">
                            <a:avLst/>
                          </a:prstGeom>
                        </pic:spPr>
                      </pic:pic>
                    </a:graphicData>
                  </a:graphic>
                </wp:inline>
              </w:drawing>
            </w:r>
          </w:p>
        </w:tc>
        <w:tc>
          <w:tcPr>
            <w:tcW w:w="3686" w:type="dxa"/>
          </w:tcPr>
          <w:p w14:paraId="54C55B5F" w14:textId="77777777" w:rsidR="00AE0D16" w:rsidRDefault="00AE0D16" w:rsidP="008D0C0A">
            <w:pPr>
              <w:pStyle w:val="HTMLPreformatted"/>
              <w:shd w:val="clear" w:color="auto" w:fill="FFFFFF"/>
              <w:wordWrap w:val="0"/>
              <w:textAlignment w:val="baseline"/>
            </w:pPr>
            <w:r>
              <w:rPr>
                <w:noProof/>
              </w:rPr>
              <w:drawing>
                <wp:inline distT="0" distB="0" distL="0" distR="0" wp14:anchorId="5C7954E4" wp14:editId="35BAA18B">
                  <wp:extent cx="2388870" cy="1373505"/>
                  <wp:effectExtent l="0" t="0" r="0" b="0"/>
                  <wp:docPr id="24" name="Picture 2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ext&#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2410124" cy="1385725"/>
                          </a:xfrm>
                          <a:prstGeom prst="rect">
                            <a:avLst/>
                          </a:prstGeom>
                        </pic:spPr>
                      </pic:pic>
                    </a:graphicData>
                  </a:graphic>
                </wp:inline>
              </w:drawing>
            </w:r>
          </w:p>
        </w:tc>
      </w:tr>
    </w:tbl>
    <w:p w14:paraId="3BC0C972" w14:textId="721B71C8" w:rsidR="00A21156" w:rsidRDefault="00532BF9" w:rsidP="008A6B27">
      <w:r>
        <w:br w:type="page"/>
      </w:r>
    </w:p>
    <w:p w14:paraId="6337C02C" w14:textId="77777777" w:rsidR="00F75FA8" w:rsidRDefault="00F75FA8" w:rsidP="00F75FA8">
      <w:pPr>
        <w:pStyle w:val="Caption"/>
        <w:keepNext/>
        <w:jc w:val="center"/>
      </w:pPr>
    </w:p>
    <w:p w14:paraId="7525014D" w14:textId="33E89F7D" w:rsidR="00F75FA8" w:rsidRDefault="00F75FA8" w:rsidP="00F75FA8">
      <w:pPr>
        <w:pStyle w:val="Caption"/>
        <w:keepNext/>
        <w:jc w:val="center"/>
      </w:pPr>
      <w:bookmarkStart w:id="65" w:name="_Toc86123128"/>
      <w:r>
        <w:t xml:space="preserve">Table </w:t>
      </w:r>
      <w:r w:rsidR="00130A9D">
        <w:fldChar w:fldCharType="begin"/>
      </w:r>
      <w:r w:rsidR="00130A9D">
        <w:instrText xml:space="preserve"> SEQ Table \* ARABIC </w:instrText>
      </w:r>
      <w:r w:rsidR="00130A9D">
        <w:fldChar w:fldCharType="separate"/>
      </w:r>
      <w:r w:rsidR="000538FD">
        <w:rPr>
          <w:noProof/>
        </w:rPr>
        <w:t>6</w:t>
      </w:r>
      <w:r w:rsidR="00130A9D">
        <w:rPr>
          <w:noProof/>
        </w:rPr>
        <w:fldChar w:fldCharType="end"/>
      </w:r>
      <w:r>
        <w:t xml:space="preserve"> </w:t>
      </w:r>
      <w:r w:rsidRPr="0006516F">
        <w:t xml:space="preserve">Word cloud representation of top words  from Experiment </w:t>
      </w:r>
      <w:r>
        <w:t>2</w:t>
      </w:r>
      <w:bookmarkEnd w:id="65"/>
    </w:p>
    <w:tbl>
      <w:tblPr>
        <w:tblStyle w:val="TableGrid"/>
        <w:tblpPr w:leftFromText="180" w:rightFromText="180" w:vertAnchor="page" w:horzAnchor="margin" w:tblpXSpec="center" w:tblpY="873"/>
        <w:tblW w:w="11052" w:type="dxa"/>
        <w:tblLayout w:type="fixed"/>
        <w:tblLook w:val="04E0" w:firstRow="1" w:lastRow="1" w:firstColumn="1" w:lastColumn="0" w:noHBand="0" w:noVBand="1"/>
      </w:tblPr>
      <w:tblGrid>
        <w:gridCol w:w="1965"/>
        <w:gridCol w:w="2850"/>
        <w:gridCol w:w="3118"/>
        <w:gridCol w:w="3119"/>
      </w:tblGrid>
      <w:tr w:rsidR="006662E2" w:rsidRPr="00584E54" w14:paraId="18338253" w14:textId="77777777" w:rsidTr="00D61FFD">
        <w:trPr>
          <w:trHeight w:val="386"/>
        </w:trPr>
        <w:tc>
          <w:tcPr>
            <w:tcW w:w="11052" w:type="dxa"/>
            <w:gridSpan w:val="4"/>
          </w:tcPr>
          <w:p w14:paraId="5564D45B" w14:textId="0598E4E7" w:rsidR="006662E2" w:rsidRPr="00584E54" w:rsidRDefault="006662E2" w:rsidP="00D61FFD">
            <w:pPr>
              <w:rPr>
                <w:b/>
                <w:bCs/>
              </w:rPr>
            </w:pPr>
            <w:r w:rsidRPr="00584E54">
              <w:rPr>
                <w:b/>
                <w:bCs/>
              </w:rPr>
              <w:t>Experiment 2: Document at various level</w:t>
            </w:r>
            <w:r w:rsidR="005A0481">
              <w:rPr>
                <w:b/>
                <w:bCs/>
              </w:rPr>
              <w:t>s</w:t>
            </w:r>
            <w:r w:rsidRPr="00584E54">
              <w:rPr>
                <w:b/>
                <w:bCs/>
              </w:rPr>
              <w:t xml:space="preserve"> for </w:t>
            </w:r>
            <w:r w:rsidR="005A0481">
              <w:rPr>
                <w:b/>
                <w:bCs/>
              </w:rPr>
              <w:t xml:space="preserve">a </w:t>
            </w:r>
            <w:r w:rsidRPr="00584E54">
              <w:rPr>
                <w:b/>
                <w:bCs/>
              </w:rPr>
              <w:t>small dataset</w:t>
            </w:r>
            <w:r>
              <w:rPr>
                <w:b/>
                <w:bCs/>
              </w:rPr>
              <w:t xml:space="preserve"> </w:t>
            </w:r>
            <w:r w:rsidRPr="00584E54">
              <w:rPr>
                <w:b/>
                <w:bCs/>
              </w:rPr>
              <w:t>(COVID-science: non-science</w:t>
            </w:r>
            <w:r>
              <w:rPr>
                <w:b/>
                <w:bCs/>
              </w:rPr>
              <w:t>: Covid-psychology</w:t>
            </w:r>
            <w:r w:rsidRPr="00584E54">
              <w:rPr>
                <w:b/>
                <w:bCs/>
              </w:rPr>
              <w:t>)</w:t>
            </w:r>
          </w:p>
        </w:tc>
      </w:tr>
      <w:tr w:rsidR="006662E2" w14:paraId="799E2927" w14:textId="77777777" w:rsidTr="00D61FFD">
        <w:trPr>
          <w:trHeight w:val="367"/>
        </w:trPr>
        <w:tc>
          <w:tcPr>
            <w:tcW w:w="1965" w:type="dxa"/>
          </w:tcPr>
          <w:p w14:paraId="0B1B66C6" w14:textId="04647D4F" w:rsidR="006662E2" w:rsidRDefault="00BF0F43" w:rsidP="00D61FFD">
            <w:proofErr w:type="spellStart"/>
            <w:r>
              <w:rPr>
                <w:rFonts w:cstheme="minorHAnsi"/>
                <w:b/>
                <w:bCs/>
                <w:sz w:val="20"/>
                <w:szCs w:val="20"/>
              </w:rPr>
              <w:t>No.of</w:t>
            </w:r>
            <w:proofErr w:type="spellEnd"/>
            <w:r w:rsidRPr="00510E58">
              <w:rPr>
                <w:rFonts w:cstheme="minorHAnsi"/>
                <w:b/>
                <w:bCs/>
                <w:sz w:val="20"/>
                <w:szCs w:val="20"/>
              </w:rPr>
              <w:t xml:space="preserve"> Document</w:t>
            </w:r>
            <w:r w:rsidR="00203DF2">
              <w:rPr>
                <w:rFonts w:cstheme="minorHAnsi"/>
                <w:b/>
                <w:bCs/>
                <w:sz w:val="20"/>
                <w:szCs w:val="20"/>
              </w:rPr>
              <w:t>s</w:t>
            </w:r>
          </w:p>
        </w:tc>
        <w:tc>
          <w:tcPr>
            <w:tcW w:w="2850" w:type="dxa"/>
          </w:tcPr>
          <w:p w14:paraId="35426B62" w14:textId="77777777" w:rsidR="006662E2" w:rsidRDefault="006662E2" w:rsidP="00D61FFD">
            <w:r>
              <w:rPr>
                <w:b/>
                <w:bCs/>
              </w:rPr>
              <w:t>covid-science-small</w:t>
            </w:r>
            <w:r w:rsidRPr="00911626">
              <w:rPr>
                <w:b/>
                <w:bCs/>
              </w:rPr>
              <w:t>.txt</w:t>
            </w:r>
          </w:p>
        </w:tc>
        <w:tc>
          <w:tcPr>
            <w:tcW w:w="3118" w:type="dxa"/>
          </w:tcPr>
          <w:p w14:paraId="501E63F2" w14:textId="77777777" w:rsidR="006662E2" w:rsidRDefault="006662E2" w:rsidP="00D61FFD">
            <w:r>
              <w:rPr>
                <w:b/>
                <w:bCs/>
              </w:rPr>
              <w:t>Covid-non-science-small</w:t>
            </w:r>
            <w:r w:rsidRPr="00911626">
              <w:rPr>
                <w:b/>
                <w:bCs/>
              </w:rPr>
              <w:t>.txt</w:t>
            </w:r>
          </w:p>
        </w:tc>
        <w:tc>
          <w:tcPr>
            <w:tcW w:w="3119" w:type="dxa"/>
          </w:tcPr>
          <w:p w14:paraId="38ED107C" w14:textId="77777777" w:rsidR="006662E2" w:rsidRDefault="006662E2" w:rsidP="00D61FFD">
            <w:pPr>
              <w:rPr>
                <w:b/>
                <w:bCs/>
              </w:rPr>
            </w:pPr>
            <w:r>
              <w:rPr>
                <w:b/>
                <w:bCs/>
              </w:rPr>
              <w:t>Covid-psychology-small.txt</w:t>
            </w:r>
          </w:p>
        </w:tc>
      </w:tr>
      <w:tr w:rsidR="006662E2" w14:paraId="41CCEF9F" w14:textId="77777777" w:rsidTr="00D61FFD">
        <w:trPr>
          <w:trHeight w:val="386"/>
        </w:trPr>
        <w:tc>
          <w:tcPr>
            <w:tcW w:w="1965" w:type="dxa"/>
          </w:tcPr>
          <w:p w14:paraId="439DC1A4" w14:textId="77777777" w:rsidR="006662E2" w:rsidRDefault="006662E2" w:rsidP="00D61FFD">
            <w:r w:rsidRPr="0028591F">
              <w:rPr>
                <w:b/>
                <w:bCs/>
              </w:rPr>
              <w:t>Article level (</w:t>
            </w:r>
            <w:r>
              <w:rPr>
                <w:b/>
                <w:bCs/>
              </w:rPr>
              <w:t>10</w:t>
            </w:r>
            <w:r w:rsidRPr="0028591F">
              <w:rPr>
                <w:b/>
                <w:bCs/>
              </w:rPr>
              <w:t>|</w:t>
            </w:r>
            <w:r>
              <w:rPr>
                <w:b/>
                <w:bCs/>
              </w:rPr>
              <w:t>10</w:t>
            </w:r>
            <w:r w:rsidRPr="0028591F">
              <w:rPr>
                <w:b/>
                <w:bCs/>
              </w:rPr>
              <w:t>)</w:t>
            </w:r>
          </w:p>
        </w:tc>
        <w:tc>
          <w:tcPr>
            <w:tcW w:w="2850" w:type="dxa"/>
          </w:tcPr>
          <w:p w14:paraId="161A8FD1" w14:textId="77777777" w:rsidR="006662E2" w:rsidRDefault="006662E2" w:rsidP="00D61FFD">
            <w:r>
              <w:rPr>
                <w:noProof/>
              </w:rPr>
              <w:drawing>
                <wp:inline distT="0" distB="0" distL="0" distR="0" wp14:anchorId="3EAB17BF" wp14:editId="44BAD5A6">
                  <wp:extent cx="2221605" cy="1481070"/>
                  <wp:effectExtent l="0" t="0" r="0" b="0"/>
                  <wp:docPr id="33" name="Picture 3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ext&#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226305" cy="1484203"/>
                          </a:xfrm>
                          <a:prstGeom prst="rect">
                            <a:avLst/>
                          </a:prstGeom>
                        </pic:spPr>
                      </pic:pic>
                    </a:graphicData>
                  </a:graphic>
                </wp:inline>
              </w:drawing>
            </w:r>
          </w:p>
        </w:tc>
        <w:tc>
          <w:tcPr>
            <w:tcW w:w="3118" w:type="dxa"/>
          </w:tcPr>
          <w:p w14:paraId="140BF33C" w14:textId="77777777" w:rsidR="006662E2" w:rsidRDefault="006662E2" w:rsidP="00D61FFD">
            <w:pPr>
              <w:pStyle w:val="HTMLPreformatted"/>
              <w:shd w:val="clear" w:color="auto" w:fill="FFFFFF"/>
              <w:wordWrap w:val="0"/>
              <w:textAlignment w:val="baseline"/>
            </w:pPr>
            <w:r>
              <w:rPr>
                <w:noProof/>
              </w:rPr>
              <w:drawing>
                <wp:inline distT="0" distB="0" distL="0" distR="0" wp14:anchorId="4EA32449" wp14:editId="63B3DC55">
                  <wp:extent cx="2239654" cy="1493103"/>
                  <wp:effectExtent l="0" t="0" r="0" b="0"/>
                  <wp:docPr id="40" name="Picture 4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ext&#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2260705" cy="1507137"/>
                          </a:xfrm>
                          <a:prstGeom prst="rect">
                            <a:avLst/>
                          </a:prstGeom>
                        </pic:spPr>
                      </pic:pic>
                    </a:graphicData>
                  </a:graphic>
                </wp:inline>
              </w:drawing>
            </w:r>
          </w:p>
        </w:tc>
        <w:tc>
          <w:tcPr>
            <w:tcW w:w="3119" w:type="dxa"/>
          </w:tcPr>
          <w:p w14:paraId="297F0204" w14:textId="77777777" w:rsidR="006662E2" w:rsidRDefault="006662E2" w:rsidP="00D61FFD">
            <w:pPr>
              <w:pStyle w:val="HTMLPreformatted"/>
              <w:shd w:val="clear" w:color="auto" w:fill="FFFFFF"/>
              <w:wordWrap w:val="0"/>
              <w:textAlignment w:val="baseline"/>
              <w:rPr>
                <w:noProof/>
              </w:rPr>
            </w:pPr>
            <w:r>
              <w:rPr>
                <w:noProof/>
              </w:rPr>
              <w:drawing>
                <wp:inline distT="0" distB="0" distL="0" distR="0" wp14:anchorId="0618A497" wp14:editId="7A6EE40F">
                  <wp:extent cx="1843405" cy="122872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843405" cy="1228725"/>
                          </a:xfrm>
                          <a:prstGeom prst="rect">
                            <a:avLst/>
                          </a:prstGeom>
                          <a:noFill/>
                          <a:ln>
                            <a:noFill/>
                          </a:ln>
                        </pic:spPr>
                      </pic:pic>
                    </a:graphicData>
                  </a:graphic>
                </wp:inline>
              </w:drawing>
            </w:r>
          </w:p>
          <w:p w14:paraId="087D164B" w14:textId="77777777" w:rsidR="006662E2" w:rsidRDefault="006662E2" w:rsidP="00D61FFD">
            <w:pPr>
              <w:pStyle w:val="HTMLPreformatted"/>
              <w:shd w:val="clear" w:color="auto" w:fill="FFFFFF"/>
              <w:wordWrap w:val="0"/>
              <w:textAlignment w:val="baseline"/>
              <w:rPr>
                <w:noProof/>
              </w:rPr>
            </w:pPr>
          </w:p>
        </w:tc>
      </w:tr>
      <w:tr w:rsidR="006662E2" w14:paraId="552EFA5E" w14:textId="77777777" w:rsidTr="00D61FFD">
        <w:trPr>
          <w:trHeight w:val="367"/>
        </w:trPr>
        <w:tc>
          <w:tcPr>
            <w:tcW w:w="1965" w:type="dxa"/>
          </w:tcPr>
          <w:p w14:paraId="6E117F53" w14:textId="77777777" w:rsidR="006662E2" w:rsidRDefault="006662E2" w:rsidP="00D61FFD">
            <w:r w:rsidRPr="0028591F">
              <w:rPr>
                <w:b/>
                <w:bCs/>
              </w:rPr>
              <w:t>2-3 paragraphs</w:t>
            </w:r>
          </w:p>
        </w:tc>
        <w:tc>
          <w:tcPr>
            <w:tcW w:w="2850" w:type="dxa"/>
          </w:tcPr>
          <w:p w14:paraId="304E87D1" w14:textId="77777777" w:rsidR="006662E2" w:rsidRDefault="006662E2" w:rsidP="00D61FFD">
            <w:pPr>
              <w:pStyle w:val="HTMLPreformatted"/>
              <w:shd w:val="clear" w:color="auto" w:fill="FFFFFF"/>
              <w:wordWrap w:val="0"/>
              <w:textAlignment w:val="baseline"/>
            </w:pPr>
            <w:r>
              <w:rPr>
                <w:noProof/>
              </w:rPr>
              <w:drawing>
                <wp:inline distT="0" distB="0" distL="0" distR="0" wp14:anchorId="0B2FFDED" wp14:editId="4B2D24EB">
                  <wp:extent cx="2234484" cy="1489656"/>
                  <wp:effectExtent l="0" t="0" r="0" b="0"/>
                  <wp:docPr id="9" name="Picture 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2237883" cy="1491922"/>
                          </a:xfrm>
                          <a:prstGeom prst="rect">
                            <a:avLst/>
                          </a:prstGeom>
                        </pic:spPr>
                      </pic:pic>
                    </a:graphicData>
                  </a:graphic>
                </wp:inline>
              </w:drawing>
            </w:r>
          </w:p>
        </w:tc>
        <w:tc>
          <w:tcPr>
            <w:tcW w:w="3118" w:type="dxa"/>
          </w:tcPr>
          <w:p w14:paraId="4FBD2FB9" w14:textId="77777777" w:rsidR="006662E2" w:rsidRDefault="006662E2" w:rsidP="00D61FFD">
            <w:pPr>
              <w:pStyle w:val="HTMLPreformatted"/>
              <w:shd w:val="clear" w:color="auto" w:fill="FFFFFF"/>
              <w:wordWrap w:val="0"/>
              <w:textAlignment w:val="baseline"/>
            </w:pPr>
            <w:r>
              <w:rPr>
                <w:noProof/>
              </w:rPr>
              <w:drawing>
                <wp:inline distT="0" distB="0" distL="0" distR="0" wp14:anchorId="1DEE3193" wp14:editId="55F0A4F3">
                  <wp:extent cx="2202286" cy="1468191"/>
                  <wp:effectExtent l="0" t="0" r="0" b="0"/>
                  <wp:docPr id="41" name="Picture 4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ext&#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2212434" cy="1474956"/>
                          </a:xfrm>
                          <a:prstGeom prst="rect">
                            <a:avLst/>
                          </a:prstGeom>
                        </pic:spPr>
                      </pic:pic>
                    </a:graphicData>
                  </a:graphic>
                </wp:inline>
              </w:drawing>
            </w:r>
          </w:p>
        </w:tc>
        <w:tc>
          <w:tcPr>
            <w:tcW w:w="3119" w:type="dxa"/>
          </w:tcPr>
          <w:p w14:paraId="27DC9B09" w14:textId="77777777" w:rsidR="006662E2" w:rsidRDefault="006662E2" w:rsidP="00D61FFD">
            <w:pPr>
              <w:pStyle w:val="HTMLPreformatted"/>
              <w:shd w:val="clear" w:color="auto" w:fill="FFFFFF"/>
              <w:wordWrap w:val="0"/>
              <w:textAlignment w:val="baseline"/>
              <w:rPr>
                <w:noProof/>
              </w:rPr>
            </w:pPr>
          </w:p>
          <w:p w14:paraId="55345F0B" w14:textId="77777777" w:rsidR="006662E2" w:rsidRDefault="006662E2" w:rsidP="00D61FFD">
            <w:pPr>
              <w:pStyle w:val="HTMLPreformatted"/>
              <w:shd w:val="clear" w:color="auto" w:fill="FFFFFF"/>
              <w:wordWrap w:val="0"/>
              <w:textAlignment w:val="baseline"/>
              <w:rPr>
                <w:noProof/>
              </w:rPr>
            </w:pPr>
            <w:r>
              <w:rPr>
                <w:noProof/>
              </w:rPr>
              <w:drawing>
                <wp:inline distT="0" distB="0" distL="0" distR="0" wp14:anchorId="0BF4E23C" wp14:editId="4C97D71C">
                  <wp:extent cx="1843405" cy="122872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843405" cy="1228725"/>
                          </a:xfrm>
                          <a:prstGeom prst="rect">
                            <a:avLst/>
                          </a:prstGeom>
                          <a:noFill/>
                          <a:ln>
                            <a:noFill/>
                          </a:ln>
                        </pic:spPr>
                      </pic:pic>
                    </a:graphicData>
                  </a:graphic>
                </wp:inline>
              </w:drawing>
            </w:r>
          </w:p>
        </w:tc>
      </w:tr>
      <w:tr w:rsidR="006662E2" w14:paraId="67C2FE85" w14:textId="77777777" w:rsidTr="00D61FFD">
        <w:trPr>
          <w:trHeight w:val="386"/>
        </w:trPr>
        <w:tc>
          <w:tcPr>
            <w:tcW w:w="1965" w:type="dxa"/>
          </w:tcPr>
          <w:p w14:paraId="0647CC08" w14:textId="77777777" w:rsidR="006662E2" w:rsidRDefault="006662E2" w:rsidP="00D61FFD">
            <w:r w:rsidRPr="00584E54">
              <w:rPr>
                <w:b/>
                <w:bCs/>
              </w:rPr>
              <w:t>Paragraph level (</w:t>
            </w:r>
            <w:r>
              <w:rPr>
                <w:b/>
                <w:bCs/>
              </w:rPr>
              <w:t>7401</w:t>
            </w:r>
            <w:r w:rsidRPr="00584E54">
              <w:rPr>
                <w:b/>
                <w:bCs/>
              </w:rPr>
              <w:t>|</w:t>
            </w:r>
            <w:r>
              <w:rPr>
                <w:b/>
                <w:bCs/>
              </w:rPr>
              <w:t>229</w:t>
            </w:r>
            <w:r w:rsidRPr="00584E54">
              <w:rPr>
                <w:b/>
                <w:bCs/>
              </w:rPr>
              <w:t>)</w:t>
            </w:r>
          </w:p>
        </w:tc>
        <w:tc>
          <w:tcPr>
            <w:tcW w:w="2850" w:type="dxa"/>
          </w:tcPr>
          <w:p w14:paraId="0B6B0742" w14:textId="77777777" w:rsidR="006662E2" w:rsidRDefault="006662E2" w:rsidP="00D61FFD">
            <w:pPr>
              <w:pStyle w:val="HTMLPreformatted"/>
              <w:shd w:val="clear" w:color="auto" w:fill="FFFFFF"/>
              <w:wordWrap w:val="0"/>
              <w:textAlignment w:val="baseline"/>
            </w:pPr>
            <w:r>
              <w:rPr>
                <w:noProof/>
              </w:rPr>
              <w:drawing>
                <wp:inline distT="0" distB="0" distL="0" distR="0" wp14:anchorId="782439AA" wp14:editId="20C52F90">
                  <wp:extent cx="2137893" cy="1425262"/>
                  <wp:effectExtent l="0" t="0" r="0" b="0"/>
                  <wp:docPr id="42" name="Picture 4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ext&#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2140961" cy="1427307"/>
                          </a:xfrm>
                          <a:prstGeom prst="rect">
                            <a:avLst/>
                          </a:prstGeom>
                        </pic:spPr>
                      </pic:pic>
                    </a:graphicData>
                  </a:graphic>
                </wp:inline>
              </w:drawing>
            </w:r>
          </w:p>
        </w:tc>
        <w:tc>
          <w:tcPr>
            <w:tcW w:w="3118" w:type="dxa"/>
          </w:tcPr>
          <w:p w14:paraId="240212DF" w14:textId="77777777" w:rsidR="006662E2" w:rsidRDefault="006662E2" w:rsidP="00D61FFD">
            <w:pPr>
              <w:pStyle w:val="HTMLPreformatted"/>
              <w:shd w:val="clear" w:color="auto" w:fill="FFFFFF"/>
              <w:wordWrap w:val="0"/>
              <w:textAlignment w:val="baseline"/>
            </w:pPr>
            <w:r>
              <w:rPr>
                <w:noProof/>
              </w:rPr>
              <w:drawing>
                <wp:inline distT="0" distB="0" distL="0" distR="0" wp14:anchorId="47BE6414" wp14:editId="6E123904">
                  <wp:extent cx="2374882" cy="1583255"/>
                  <wp:effectExtent l="0" t="0" r="0" b="0"/>
                  <wp:docPr id="43" name="Picture 43"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ext&#10;&#10;Description automatically generated with medium confidence"/>
                          <pic:cNvPicPr/>
                        </pic:nvPicPr>
                        <pic:blipFill>
                          <a:blip r:embed="rId45">
                            <a:extLst>
                              <a:ext uri="{28A0092B-C50C-407E-A947-70E740481C1C}">
                                <a14:useLocalDpi xmlns:a14="http://schemas.microsoft.com/office/drawing/2010/main" val="0"/>
                              </a:ext>
                            </a:extLst>
                          </a:blip>
                          <a:stretch>
                            <a:fillRect/>
                          </a:stretch>
                        </pic:blipFill>
                        <pic:spPr>
                          <a:xfrm>
                            <a:off x="0" y="0"/>
                            <a:ext cx="2378208" cy="1585472"/>
                          </a:xfrm>
                          <a:prstGeom prst="rect">
                            <a:avLst/>
                          </a:prstGeom>
                        </pic:spPr>
                      </pic:pic>
                    </a:graphicData>
                  </a:graphic>
                </wp:inline>
              </w:drawing>
            </w:r>
          </w:p>
        </w:tc>
        <w:tc>
          <w:tcPr>
            <w:tcW w:w="3119" w:type="dxa"/>
          </w:tcPr>
          <w:p w14:paraId="7E9AA8B5" w14:textId="77777777" w:rsidR="006662E2" w:rsidRDefault="006662E2" w:rsidP="00D61FFD">
            <w:pPr>
              <w:pStyle w:val="HTMLPreformatted"/>
              <w:shd w:val="clear" w:color="auto" w:fill="FFFFFF"/>
              <w:wordWrap w:val="0"/>
              <w:textAlignment w:val="baseline"/>
              <w:rPr>
                <w:noProof/>
              </w:rPr>
            </w:pPr>
          </w:p>
          <w:p w14:paraId="0E4734B3" w14:textId="77777777" w:rsidR="006662E2" w:rsidRDefault="006662E2" w:rsidP="00D61FFD">
            <w:pPr>
              <w:pStyle w:val="HTMLPreformatted"/>
              <w:shd w:val="clear" w:color="auto" w:fill="FFFFFF"/>
              <w:wordWrap w:val="0"/>
              <w:textAlignment w:val="baseline"/>
              <w:rPr>
                <w:noProof/>
              </w:rPr>
            </w:pPr>
            <w:r>
              <w:rPr>
                <w:noProof/>
              </w:rPr>
              <w:drawing>
                <wp:inline distT="0" distB="0" distL="0" distR="0" wp14:anchorId="4C2241EB" wp14:editId="5947AAC3">
                  <wp:extent cx="1843405" cy="122872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843405" cy="1228725"/>
                          </a:xfrm>
                          <a:prstGeom prst="rect">
                            <a:avLst/>
                          </a:prstGeom>
                          <a:noFill/>
                          <a:ln>
                            <a:noFill/>
                          </a:ln>
                        </pic:spPr>
                      </pic:pic>
                    </a:graphicData>
                  </a:graphic>
                </wp:inline>
              </w:drawing>
            </w:r>
          </w:p>
          <w:p w14:paraId="5CBD5DC4" w14:textId="77777777" w:rsidR="006662E2" w:rsidRDefault="006662E2" w:rsidP="00D61FFD">
            <w:pPr>
              <w:pStyle w:val="HTMLPreformatted"/>
              <w:shd w:val="clear" w:color="auto" w:fill="FFFFFF"/>
              <w:wordWrap w:val="0"/>
              <w:textAlignment w:val="baseline"/>
              <w:rPr>
                <w:noProof/>
              </w:rPr>
            </w:pPr>
          </w:p>
        </w:tc>
      </w:tr>
    </w:tbl>
    <w:p w14:paraId="1D21C88E" w14:textId="77777777" w:rsidR="00A21156" w:rsidRDefault="00A21156" w:rsidP="008A6B27"/>
    <w:p w14:paraId="7105BC7C" w14:textId="041CDC4F" w:rsidR="00532BF9" w:rsidRDefault="00532BF9" w:rsidP="008A6B27"/>
    <w:p w14:paraId="623C6E88" w14:textId="43693B36" w:rsidR="00532BF9" w:rsidRDefault="00532BF9" w:rsidP="008A6B27"/>
    <w:p w14:paraId="37115E5C" w14:textId="7CA521E8" w:rsidR="00A21156" w:rsidRDefault="00A21156" w:rsidP="008A6B27"/>
    <w:p w14:paraId="7EB9E9AB" w14:textId="1B0DA47C" w:rsidR="0019099E" w:rsidRDefault="00A21156" w:rsidP="008A6B27">
      <w:r>
        <w:br w:type="page"/>
      </w:r>
    </w:p>
    <w:p w14:paraId="52FCFCB8" w14:textId="77777777" w:rsidR="00B13EC4" w:rsidRDefault="00B13EC4" w:rsidP="00B13EC4">
      <w:pPr>
        <w:pStyle w:val="Caption"/>
        <w:keepNext/>
      </w:pPr>
    </w:p>
    <w:p w14:paraId="2B6AC6A4" w14:textId="5203638F" w:rsidR="00B13EC4" w:rsidRDefault="00B13EC4" w:rsidP="00B13EC4">
      <w:pPr>
        <w:pStyle w:val="Caption"/>
        <w:keepNext/>
        <w:jc w:val="center"/>
      </w:pPr>
      <w:bookmarkStart w:id="66" w:name="_Toc86123129"/>
      <w:r>
        <w:t xml:space="preserve">Table </w:t>
      </w:r>
      <w:r w:rsidR="00130A9D">
        <w:fldChar w:fldCharType="begin"/>
      </w:r>
      <w:r w:rsidR="00130A9D">
        <w:instrText xml:space="preserve"> SEQ Table \* ARABIC </w:instrText>
      </w:r>
      <w:r w:rsidR="00130A9D">
        <w:fldChar w:fldCharType="separate"/>
      </w:r>
      <w:r w:rsidR="000538FD">
        <w:rPr>
          <w:noProof/>
        </w:rPr>
        <w:t>7</w:t>
      </w:r>
      <w:r w:rsidR="00130A9D">
        <w:rPr>
          <w:noProof/>
        </w:rPr>
        <w:fldChar w:fldCharType="end"/>
      </w:r>
      <w:r w:rsidR="00A44C98">
        <w:t xml:space="preserve"> </w:t>
      </w:r>
      <w:r w:rsidRPr="005D4C3A">
        <w:t xml:space="preserve">Word cloud representation of top words  from Experiment </w:t>
      </w:r>
      <w:r>
        <w:t>3</w:t>
      </w:r>
      <w:bookmarkEnd w:id="66"/>
    </w:p>
    <w:tbl>
      <w:tblPr>
        <w:tblStyle w:val="TableGrid"/>
        <w:tblpPr w:leftFromText="180" w:rightFromText="180" w:vertAnchor="page" w:horzAnchor="margin" w:tblpXSpec="center" w:tblpY="1333"/>
        <w:tblW w:w="11052" w:type="dxa"/>
        <w:tblLayout w:type="fixed"/>
        <w:tblLook w:val="04E0" w:firstRow="1" w:lastRow="1" w:firstColumn="1" w:lastColumn="0" w:noHBand="0" w:noVBand="1"/>
      </w:tblPr>
      <w:tblGrid>
        <w:gridCol w:w="1965"/>
        <w:gridCol w:w="2850"/>
        <w:gridCol w:w="3118"/>
        <w:gridCol w:w="3119"/>
      </w:tblGrid>
      <w:tr w:rsidR="0019099E" w:rsidRPr="00584E54" w14:paraId="77658160" w14:textId="77777777" w:rsidTr="0019099E">
        <w:trPr>
          <w:trHeight w:val="367"/>
        </w:trPr>
        <w:tc>
          <w:tcPr>
            <w:tcW w:w="11052" w:type="dxa"/>
            <w:gridSpan w:val="4"/>
          </w:tcPr>
          <w:p w14:paraId="63B37A3E" w14:textId="72565921" w:rsidR="0019099E" w:rsidRPr="00584E54" w:rsidRDefault="0019099E" w:rsidP="0019099E">
            <w:pPr>
              <w:rPr>
                <w:b/>
                <w:bCs/>
              </w:rPr>
            </w:pPr>
            <w:r w:rsidRPr="00584E54">
              <w:rPr>
                <w:b/>
                <w:bCs/>
              </w:rPr>
              <w:t xml:space="preserve">Experiment </w:t>
            </w:r>
            <w:r>
              <w:rPr>
                <w:b/>
                <w:bCs/>
              </w:rPr>
              <w:t>3</w:t>
            </w:r>
            <w:r w:rsidRPr="00584E54">
              <w:rPr>
                <w:b/>
                <w:bCs/>
              </w:rPr>
              <w:t>: Document at various level</w:t>
            </w:r>
            <w:r w:rsidR="005A0481">
              <w:rPr>
                <w:b/>
                <w:bCs/>
              </w:rPr>
              <w:t>s</w:t>
            </w:r>
            <w:r w:rsidRPr="00584E54">
              <w:rPr>
                <w:b/>
                <w:bCs/>
              </w:rPr>
              <w:t xml:space="preserve"> for </w:t>
            </w:r>
            <w:r>
              <w:rPr>
                <w:b/>
                <w:bCs/>
              </w:rPr>
              <w:t>large</w:t>
            </w:r>
            <w:r w:rsidRPr="00584E54">
              <w:rPr>
                <w:b/>
                <w:bCs/>
              </w:rPr>
              <w:t xml:space="preserve"> dataset</w:t>
            </w:r>
            <w:r>
              <w:rPr>
                <w:b/>
                <w:bCs/>
              </w:rPr>
              <w:t xml:space="preserve"> </w:t>
            </w:r>
            <w:r w:rsidRPr="00584E54">
              <w:rPr>
                <w:b/>
                <w:bCs/>
              </w:rPr>
              <w:t>(</w:t>
            </w:r>
            <w:r>
              <w:rPr>
                <w:b/>
                <w:bCs/>
              </w:rPr>
              <w:t xml:space="preserve">20 papers </w:t>
            </w:r>
            <w:r w:rsidRPr="00584E54">
              <w:rPr>
                <w:b/>
                <w:bCs/>
              </w:rPr>
              <w:t>COVID-science: non-science</w:t>
            </w:r>
            <w:r>
              <w:rPr>
                <w:b/>
                <w:bCs/>
              </w:rPr>
              <w:t>: Covid-psychology</w:t>
            </w:r>
            <w:r w:rsidRPr="00584E54">
              <w:rPr>
                <w:b/>
                <w:bCs/>
              </w:rPr>
              <w:t>)</w:t>
            </w:r>
          </w:p>
        </w:tc>
      </w:tr>
      <w:tr w:rsidR="0019099E" w14:paraId="0F71908E" w14:textId="77777777" w:rsidTr="0019099E">
        <w:trPr>
          <w:trHeight w:val="367"/>
        </w:trPr>
        <w:tc>
          <w:tcPr>
            <w:tcW w:w="1965" w:type="dxa"/>
          </w:tcPr>
          <w:p w14:paraId="0D3E7C5B" w14:textId="7CABE266" w:rsidR="0019099E" w:rsidRDefault="00BF0F43" w:rsidP="0019099E">
            <w:pPr>
              <w:rPr>
                <w:b/>
                <w:bCs/>
              </w:rPr>
            </w:pPr>
            <w:proofErr w:type="spellStart"/>
            <w:r>
              <w:rPr>
                <w:rFonts w:cstheme="minorHAnsi"/>
                <w:b/>
                <w:bCs/>
                <w:sz w:val="20"/>
                <w:szCs w:val="20"/>
              </w:rPr>
              <w:t>No.of</w:t>
            </w:r>
            <w:proofErr w:type="spellEnd"/>
            <w:r w:rsidRPr="00510E58">
              <w:rPr>
                <w:rFonts w:cstheme="minorHAnsi"/>
                <w:b/>
                <w:bCs/>
                <w:sz w:val="20"/>
                <w:szCs w:val="20"/>
              </w:rPr>
              <w:t xml:space="preserve"> Document</w:t>
            </w:r>
            <w:r w:rsidR="00203DF2">
              <w:rPr>
                <w:b/>
                <w:bCs/>
              </w:rPr>
              <w:t>s</w:t>
            </w:r>
          </w:p>
          <w:p w14:paraId="0C212C73" w14:textId="045D6027" w:rsidR="00BF0F43" w:rsidRDefault="00BF0F43" w:rsidP="0019099E"/>
        </w:tc>
        <w:tc>
          <w:tcPr>
            <w:tcW w:w="2850" w:type="dxa"/>
          </w:tcPr>
          <w:p w14:paraId="6FB2F2E5" w14:textId="77777777" w:rsidR="0019099E" w:rsidRDefault="0019099E" w:rsidP="0019099E">
            <w:r>
              <w:rPr>
                <w:b/>
                <w:bCs/>
              </w:rPr>
              <w:t>covid-science</w:t>
            </w:r>
            <w:r w:rsidRPr="00911626">
              <w:rPr>
                <w:b/>
                <w:bCs/>
              </w:rPr>
              <w:t>.txt</w:t>
            </w:r>
          </w:p>
        </w:tc>
        <w:tc>
          <w:tcPr>
            <w:tcW w:w="3118" w:type="dxa"/>
          </w:tcPr>
          <w:p w14:paraId="3F1D2118" w14:textId="77777777" w:rsidR="0019099E" w:rsidRDefault="0019099E" w:rsidP="0019099E">
            <w:r>
              <w:rPr>
                <w:b/>
                <w:bCs/>
              </w:rPr>
              <w:t>Covid-non-science</w:t>
            </w:r>
            <w:r w:rsidRPr="00911626">
              <w:rPr>
                <w:b/>
                <w:bCs/>
              </w:rPr>
              <w:t>.txt</w:t>
            </w:r>
          </w:p>
        </w:tc>
        <w:tc>
          <w:tcPr>
            <w:tcW w:w="3119" w:type="dxa"/>
          </w:tcPr>
          <w:p w14:paraId="5B8B70C1" w14:textId="77777777" w:rsidR="0019099E" w:rsidRDefault="0019099E" w:rsidP="0019099E">
            <w:pPr>
              <w:rPr>
                <w:b/>
                <w:bCs/>
              </w:rPr>
            </w:pPr>
            <w:r>
              <w:rPr>
                <w:b/>
                <w:bCs/>
              </w:rPr>
              <w:t>Covid-psychology.txt</w:t>
            </w:r>
          </w:p>
        </w:tc>
      </w:tr>
      <w:tr w:rsidR="0019099E" w14:paraId="43485AE9" w14:textId="77777777" w:rsidTr="0019099E">
        <w:trPr>
          <w:trHeight w:val="367"/>
        </w:trPr>
        <w:tc>
          <w:tcPr>
            <w:tcW w:w="1965" w:type="dxa"/>
          </w:tcPr>
          <w:p w14:paraId="12C35568" w14:textId="77777777" w:rsidR="0019099E" w:rsidRDefault="0019099E" w:rsidP="0019099E">
            <w:r w:rsidRPr="0028591F">
              <w:rPr>
                <w:b/>
                <w:bCs/>
              </w:rPr>
              <w:t>Article level (</w:t>
            </w:r>
            <w:r>
              <w:rPr>
                <w:b/>
                <w:bCs/>
              </w:rPr>
              <w:t>20</w:t>
            </w:r>
            <w:r w:rsidRPr="0028591F">
              <w:rPr>
                <w:b/>
                <w:bCs/>
              </w:rPr>
              <w:t>|</w:t>
            </w:r>
            <w:r>
              <w:rPr>
                <w:b/>
                <w:bCs/>
              </w:rPr>
              <w:t>20</w:t>
            </w:r>
            <w:r w:rsidRPr="0028591F">
              <w:rPr>
                <w:b/>
                <w:bCs/>
              </w:rPr>
              <w:t>)</w:t>
            </w:r>
          </w:p>
        </w:tc>
        <w:tc>
          <w:tcPr>
            <w:tcW w:w="2850" w:type="dxa"/>
          </w:tcPr>
          <w:p w14:paraId="6AB024A3" w14:textId="77777777" w:rsidR="0019099E" w:rsidRDefault="0019099E" w:rsidP="0019099E">
            <w:pPr>
              <w:pStyle w:val="HTMLPreformatted"/>
              <w:shd w:val="clear" w:color="auto" w:fill="FFFFFF"/>
              <w:wordWrap w:val="0"/>
              <w:textAlignment w:val="baseline"/>
            </w:pPr>
            <w:r>
              <w:rPr>
                <w:noProof/>
              </w:rPr>
              <w:drawing>
                <wp:inline distT="0" distB="0" distL="0" distR="0" wp14:anchorId="73404052" wp14:editId="02F079A9">
                  <wp:extent cx="2189408" cy="1459605"/>
                  <wp:effectExtent l="0" t="0" r="0" b="0"/>
                  <wp:docPr id="44" name="Picture 4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ext&#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2198124" cy="1465415"/>
                          </a:xfrm>
                          <a:prstGeom prst="rect">
                            <a:avLst/>
                          </a:prstGeom>
                        </pic:spPr>
                      </pic:pic>
                    </a:graphicData>
                  </a:graphic>
                </wp:inline>
              </w:drawing>
            </w:r>
          </w:p>
        </w:tc>
        <w:tc>
          <w:tcPr>
            <w:tcW w:w="3118" w:type="dxa"/>
          </w:tcPr>
          <w:p w14:paraId="027A615A" w14:textId="77777777" w:rsidR="0019099E" w:rsidRDefault="0019099E" w:rsidP="0019099E">
            <w:pPr>
              <w:pStyle w:val="HTMLPreformatted"/>
              <w:shd w:val="clear" w:color="auto" w:fill="FFFFFF"/>
              <w:wordWrap w:val="0"/>
              <w:textAlignment w:val="baseline"/>
            </w:pPr>
            <w:r>
              <w:rPr>
                <w:noProof/>
              </w:rPr>
              <w:drawing>
                <wp:inline distT="0" distB="0" distL="0" distR="0" wp14:anchorId="5E780336" wp14:editId="3D201F03">
                  <wp:extent cx="2168820" cy="1445880"/>
                  <wp:effectExtent l="0" t="0" r="0" b="0"/>
                  <wp:docPr id="45" name="Picture 45"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Text&#10;&#10;Description automatically generated with medium confidence"/>
                          <pic:cNvPicPr/>
                        </pic:nvPicPr>
                        <pic:blipFill>
                          <a:blip r:embed="rId48">
                            <a:extLst>
                              <a:ext uri="{28A0092B-C50C-407E-A947-70E740481C1C}">
                                <a14:useLocalDpi xmlns:a14="http://schemas.microsoft.com/office/drawing/2010/main" val="0"/>
                              </a:ext>
                            </a:extLst>
                          </a:blip>
                          <a:stretch>
                            <a:fillRect/>
                          </a:stretch>
                        </pic:blipFill>
                        <pic:spPr>
                          <a:xfrm>
                            <a:off x="0" y="0"/>
                            <a:ext cx="2177863" cy="1451909"/>
                          </a:xfrm>
                          <a:prstGeom prst="rect">
                            <a:avLst/>
                          </a:prstGeom>
                        </pic:spPr>
                      </pic:pic>
                    </a:graphicData>
                  </a:graphic>
                </wp:inline>
              </w:drawing>
            </w:r>
          </w:p>
        </w:tc>
        <w:tc>
          <w:tcPr>
            <w:tcW w:w="3119" w:type="dxa"/>
          </w:tcPr>
          <w:p w14:paraId="2BF56EE5" w14:textId="77777777" w:rsidR="0019099E" w:rsidRDefault="0019099E" w:rsidP="0019099E">
            <w:pPr>
              <w:pStyle w:val="HTMLPreformatted"/>
              <w:shd w:val="clear" w:color="auto" w:fill="FFFFFF"/>
              <w:wordWrap w:val="0"/>
              <w:textAlignment w:val="baseline"/>
              <w:rPr>
                <w:noProof/>
              </w:rPr>
            </w:pPr>
          </w:p>
          <w:p w14:paraId="01AC1FB0" w14:textId="77777777" w:rsidR="0019099E" w:rsidRDefault="0019099E" w:rsidP="0019099E">
            <w:pPr>
              <w:pStyle w:val="HTMLPreformatted"/>
              <w:shd w:val="clear" w:color="auto" w:fill="FFFFFF"/>
              <w:wordWrap w:val="0"/>
              <w:textAlignment w:val="baseline"/>
              <w:rPr>
                <w:noProof/>
              </w:rPr>
            </w:pPr>
            <w:r>
              <w:rPr>
                <w:noProof/>
              </w:rPr>
              <w:drawing>
                <wp:inline distT="0" distB="0" distL="0" distR="0" wp14:anchorId="14529241" wp14:editId="3EC18B20">
                  <wp:extent cx="2151529" cy="143435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158220" cy="1438813"/>
                          </a:xfrm>
                          <a:prstGeom prst="rect">
                            <a:avLst/>
                          </a:prstGeom>
                          <a:noFill/>
                          <a:ln>
                            <a:noFill/>
                          </a:ln>
                        </pic:spPr>
                      </pic:pic>
                    </a:graphicData>
                  </a:graphic>
                </wp:inline>
              </w:drawing>
            </w:r>
          </w:p>
        </w:tc>
      </w:tr>
      <w:tr w:rsidR="0019099E" w14:paraId="595489A5" w14:textId="77777777" w:rsidTr="0019099E">
        <w:trPr>
          <w:trHeight w:val="367"/>
        </w:trPr>
        <w:tc>
          <w:tcPr>
            <w:tcW w:w="1965" w:type="dxa"/>
          </w:tcPr>
          <w:p w14:paraId="49D46A6C" w14:textId="77777777" w:rsidR="0019099E" w:rsidRDefault="0019099E" w:rsidP="0019099E">
            <w:r w:rsidRPr="0028591F">
              <w:rPr>
                <w:b/>
                <w:bCs/>
              </w:rPr>
              <w:t>2-3 paragraphs</w:t>
            </w:r>
          </w:p>
        </w:tc>
        <w:tc>
          <w:tcPr>
            <w:tcW w:w="2850" w:type="dxa"/>
          </w:tcPr>
          <w:p w14:paraId="7503908A" w14:textId="77777777" w:rsidR="0019099E" w:rsidRDefault="0019099E" w:rsidP="0019099E">
            <w:pPr>
              <w:pStyle w:val="HTMLPreformatted"/>
              <w:shd w:val="clear" w:color="auto" w:fill="FFFFFF"/>
              <w:wordWrap w:val="0"/>
              <w:textAlignment w:val="baseline"/>
            </w:pPr>
            <w:r>
              <w:rPr>
                <w:noProof/>
              </w:rPr>
              <w:drawing>
                <wp:inline distT="0" distB="0" distL="0" distR="0" wp14:anchorId="2203175B" wp14:editId="6BA3B188">
                  <wp:extent cx="2002665" cy="1335110"/>
                  <wp:effectExtent l="0" t="0" r="0" b="0"/>
                  <wp:docPr id="46" name="Picture 46" descr="Text, 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ext, qr code&#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2006353" cy="1337569"/>
                          </a:xfrm>
                          <a:prstGeom prst="rect">
                            <a:avLst/>
                          </a:prstGeom>
                        </pic:spPr>
                      </pic:pic>
                    </a:graphicData>
                  </a:graphic>
                </wp:inline>
              </w:drawing>
            </w:r>
          </w:p>
        </w:tc>
        <w:tc>
          <w:tcPr>
            <w:tcW w:w="3118" w:type="dxa"/>
          </w:tcPr>
          <w:p w14:paraId="24CD0023" w14:textId="77777777" w:rsidR="0019099E" w:rsidRDefault="0019099E" w:rsidP="0019099E">
            <w:pPr>
              <w:pStyle w:val="HTMLPreformatted"/>
              <w:shd w:val="clear" w:color="auto" w:fill="FFFFFF"/>
              <w:wordWrap w:val="0"/>
              <w:textAlignment w:val="baseline"/>
            </w:pPr>
            <w:r>
              <w:rPr>
                <w:noProof/>
              </w:rPr>
              <w:drawing>
                <wp:inline distT="0" distB="0" distL="0" distR="0" wp14:anchorId="01DEA672" wp14:editId="55A41697">
                  <wp:extent cx="1994955" cy="1329970"/>
                  <wp:effectExtent l="0" t="0" r="0" b="0"/>
                  <wp:docPr id="47" name="Picture 4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Text&#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010065" cy="1340043"/>
                          </a:xfrm>
                          <a:prstGeom prst="rect">
                            <a:avLst/>
                          </a:prstGeom>
                        </pic:spPr>
                      </pic:pic>
                    </a:graphicData>
                  </a:graphic>
                </wp:inline>
              </w:drawing>
            </w:r>
          </w:p>
        </w:tc>
        <w:tc>
          <w:tcPr>
            <w:tcW w:w="3119" w:type="dxa"/>
          </w:tcPr>
          <w:p w14:paraId="678AF7E2" w14:textId="77777777" w:rsidR="0019099E" w:rsidRDefault="0019099E" w:rsidP="0019099E">
            <w:pPr>
              <w:pStyle w:val="HTMLPreformatted"/>
              <w:shd w:val="clear" w:color="auto" w:fill="FFFFFF"/>
              <w:wordWrap w:val="0"/>
              <w:textAlignment w:val="baseline"/>
              <w:rPr>
                <w:noProof/>
              </w:rPr>
            </w:pPr>
            <w:r>
              <w:rPr>
                <w:noProof/>
              </w:rPr>
              <w:drawing>
                <wp:inline distT="0" distB="0" distL="0" distR="0" wp14:anchorId="13037B06" wp14:editId="07934955">
                  <wp:extent cx="2053215" cy="1368574"/>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056808" cy="1370969"/>
                          </a:xfrm>
                          <a:prstGeom prst="rect">
                            <a:avLst/>
                          </a:prstGeom>
                          <a:noFill/>
                          <a:ln>
                            <a:noFill/>
                          </a:ln>
                        </pic:spPr>
                      </pic:pic>
                    </a:graphicData>
                  </a:graphic>
                </wp:inline>
              </w:drawing>
            </w:r>
          </w:p>
        </w:tc>
      </w:tr>
      <w:tr w:rsidR="0019099E" w14:paraId="16CA8AEC" w14:textId="77777777" w:rsidTr="0019099E">
        <w:trPr>
          <w:trHeight w:val="367"/>
        </w:trPr>
        <w:tc>
          <w:tcPr>
            <w:tcW w:w="1965" w:type="dxa"/>
          </w:tcPr>
          <w:p w14:paraId="1B31520A" w14:textId="77777777" w:rsidR="0019099E" w:rsidRDefault="0019099E" w:rsidP="0019099E">
            <w:r w:rsidRPr="00584E54">
              <w:rPr>
                <w:b/>
                <w:bCs/>
              </w:rPr>
              <w:t>Paragraph level (</w:t>
            </w:r>
            <w:r>
              <w:rPr>
                <w:b/>
                <w:bCs/>
              </w:rPr>
              <w:t>14379</w:t>
            </w:r>
            <w:r w:rsidRPr="00584E54">
              <w:rPr>
                <w:b/>
                <w:bCs/>
              </w:rPr>
              <w:t>|</w:t>
            </w:r>
            <w:r>
              <w:rPr>
                <w:b/>
                <w:bCs/>
              </w:rPr>
              <w:t>387</w:t>
            </w:r>
            <w:r w:rsidRPr="00584E54">
              <w:rPr>
                <w:b/>
                <w:bCs/>
              </w:rPr>
              <w:t>)</w:t>
            </w:r>
          </w:p>
        </w:tc>
        <w:tc>
          <w:tcPr>
            <w:tcW w:w="2850" w:type="dxa"/>
          </w:tcPr>
          <w:p w14:paraId="4E250DF8" w14:textId="77777777" w:rsidR="0019099E" w:rsidRDefault="0019099E" w:rsidP="0019099E">
            <w:pPr>
              <w:pStyle w:val="HTMLPreformatted"/>
              <w:shd w:val="clear" w:color="auto" w:fill="FFFFFF"/>
              <w:wordWrap w:val="0"/>
              <w:textAlignment w:val="baseline"/>
            </w:pPr>
            <w:r>
              <w:rPr>
                <w:noProof/>
              </w:rPr>
              <w:drawing>
                <wp:inline distT="0" distB="0" distL="0" distR="0" wp14:anchorId="3871058A" wp14:editId="62EE59CB">
                  <wp:extent cx="2343955" cy="1562637"/>
                  <wp:effectExtent l="0" t="0" r="0" b="0"/>
                  <wp:docPr id="48" name="Picture 4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Text&#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2358442" cy="1572295"/>
                          </a:xfrm>
                          <a:prstGeom prst="rect">
                            <a:avLst/>
                          </a:prstGeom>
                        </pic:spPr>
                      </pic:pic>
                    </a:graphicData>
                  </a:graphic>
                </wp:inline>
              </w:drawing>
            </w:r>
          </w:p>
        </w:tc>
        <w:tc>
          <w:tcPr>
            <w:tcW w:w="3118" w:type="dxa"/>
          </w:tcPr>
          <w:p w14:paraId="7E95AFBE" w14:textId="77777777" w:rsidR="0019099E" w:rsidRDefault="0019099E" w:rsidP="0019099E">
            <w:pPr>
              <w:pStyle w:val="HTMLPreformatted"/>
              <w:shd w:val="clear" w:color="auto" w:fill="FFFFFF"/>
              <w:wordWrap w:val="0"/>
              <w:textAlignment w:val="baseline"/>
            </w:pPr>
            <w:r>
              <w:rPr>
                <w:noProof/>
              </w:rPr>
              <w:drawing>
                <wp:inline distT="0" distB="0" distL="0" distR="0" wp14:anchorId="6CF7B8B4" wp14:editId="7675CA2C">
                  <wp:extent cx="2341902" cy="1561268"/>
                  <wp:effectExtent l="0" t="0" r="0" b="0"/>
                  <wp:docPr id="18" name="Picture 1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ext&#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2360758" cy="1573839"/>
                          </a:xfrm>
                          <a:prstGeom prst="rect">
                            <a:avLst/>
                          </a:prstGeom>
                        </pic:spPr>
                      </pic:pic>
                    </a:graphicData>
                  </a:graphic>
                </wp:inline>
              </w:drawing>
            </w:r>
          </w:p>
        </w:tc>
        <w:tc>
          <w:tcPr>
            <w:tcW w:w="3119" w:type="dxa"/>
          </w:tcPr>
          <w:p w14:paraId="4F840542" w14:textId="77777777" w:rsidR="0019099E" w:rsidRDefault="0019099E" w:rsidP="0019099E">
            <w:pPr>
              <w:pStyle w:val="HTMLPreformatted"/>
              <w:shd w:val="clear" w:color="auto" w:fill="FFFFFF"/>
              <w:wordWrap w:val="0"/>
              <w:textAlignment w:val="baseline"/>
              <w:rPr>
                <w:noProof/>
              </w:rPr>
            </w:pPr>
            <w:r>
              <w:rPr>
                <w:noProof/>
              </w:rPr>
              <w:drawing>
                <wp:inline distT="0" distB="0" distL="0" distR="0" wp14:anchorId="1FD9F2B2" wp14:editId="0740621F">
                  <wp:extent cx="2127874" cy="1442757"/>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152121" cy="1459197"/>
                          </a:xfrm>
                          <a:prstGeom prst="rect">
                            <a:avLst/>
                          </a:prstGeom>
                          <a:noFill/>
                          <a:ln>
                            <a:noFill/>
                          </a:ln>
                        </pic:spPr>
                      </pic:pic>
                    </a:graphicData>
                  </a:graphic>
                </wp:inline>
              </w:drawing>
            </w:r>
          </w:p>
        </w:tc>
      </w:tr>
    </w:tbl>
    <w:p w14:paraId="49FB68A0" w14:textId="4CE9A448" w:rsidR="0019099E" w:rsidRDefault="0019099E" w:rsidP="008A6B27"/>
    <w:p w14:paraId="3A50360C" w14:textId="323646AC" w:rsidR="0019099E" w:rsidRDefault="0019099E" w:rsidP="008A6B27"/>
    <w:p w14:paraId="674205EE" w14:textId="77777777" w:rsidR="0019099E" w:rsidRDefault="0019099E" w:rsidP="008A6B27"/>
    <w:p w14:paraId="0D687F5A" w14:textId="7CEA483A" w:rsidR="00532BF9" w:rsidRDefault="00532BF9" w:rsidP="008A6B27"/>
    <w:p w14:paraId="715A5DCF" w14:textId="32CDC7F5" w:rsidR="00532BF9" w:rsidRDefault="00532BF9" w:rsidP="008A6B27"/>
    <w:p w14:paraId="1B7CE24A" w14:textId="77777777" w:rsidR="00532BF9" w:rsidRPr="008A6B27" w:rsidRDefault="00532BF9" w:rsidP="008A6B27"/>
    <w:p w14:paraId="3B0BD39E" w14:textId="77777777" w:rsidR="008A6B27" w:rsidRPr="008A6B27" w:rsidRDefault="008A6B27" w:rsidP="008A6B27"/>
    <w:p w14:paraId="43F93947" w14:textId="77777777" w:rsidR="00E24E7C" w:rsidRPr="00E24E7C" w:rsidRDefault="00E24E7C" w:rsidP="00E24E7C"/>
    <w:p w14:paraId="322DC5F7" w14:textId="77777777" w:rsidR="00115BD5" w:rsidRDefault="00115BD5" w:rsidP="003D7131">
      <w:pPr>
        <w:jc w:val="both"/>
      </w:pPr>
    </w:p>
    <w:p w14:paraId="38E6E66A" w14:textId="189095EE" w:rsidR="00942BBE" w:rsidRDefault="00942BBE" w:rsidP="001B5554"/>
    <w:p w14:paraId="684B5141" w14:textId="2C791E14" w:rsidR="000810D3" w:rsidRDefault="000810D3" w:rsidP="001B5554"/>
    <w:p w14:paraId="3D83BB95" w14:textId="40B564F0" w:rsidR="000810D3" w:rsidRDefault="00EC52FF" w:rsidP="00EC52FF">
      <w:pPr>
        <w:tabs>
          <w:tab w:val="left" w:pos="1247"/>
        </w:tabs>
      </w:pPr>
      <w:r>
        <w:lastRenderedPageBreak/>
        <w:tab/>
      </w:r>
    </w:p>
    <w:p w14:paraId="3712A24C" w14:textId="54B1F2ED" w:rsidR="00B13EC4" w:rsidRDefault="00B13EC4" w:rsidP="00B13EC4">
      <w:pPr>
        <w:pStyle w:val="Caption"/>
        <w:keepNext/>
        <w:jc w:val="center"/>
      </w:pPr>
      <w:bookmarkStart w:id="67" w:name="_Toc86123130"/>
      <w:r>
        <w:t xml:space="preserve">Table </w:t>
      </w:r>
      <w:r w:rsidR="00130A9D">
        <w:fldChar w:fldCharType="begin"/>
      </w:r>
      <w:r w:rsidR="00130A9D">
        <w:instrText xml:space="preserve"> SEQ Table \* ARABIC </w:instrText>
      </w:r>
      <w:r w:rsidR="00130A9D">
        <w:fldChar w:fldCharType="separate"/>
      </w:r>
      <w:r w:rsidR="000538FD">
        <w:rPr>
          <w:noProof/>
        </w:rPr>
        <w:t>8</w:t>
      </w:r>
      <w:r w:rsidR="00130A9D">
        <w:rPr>
          <w:noProof/>
        </w:rPr>
        <w:fldChar w:fldCharType="end"/>
      </w:r>
      <w:r>
        <w:t xml:space="preserve"> </w:t>
      </w:r>
      <w:r w:rsidRPr="002818EA">
        <w:t xml:space="preserve">Word cloud representation of top words  from Experiment </w:t>
      </w:r>
      <w:r>
        <w:t>4</w:t>
      </w:r>
      <w:bookmarkEnd w:id="67"/>
    </w:p>
    <w:tbl>
      <w:tblPr>
        <w:tblStyle w:val="TableGrid"/>
        <w:tblpPr w:leftFromText="180" w:rightFromText="180" w:vertAnchor="page" w:horzAnchor="margin" w:tblpXSpec="center" w:tblpY="2021"/>
        <w:tblW w:w="11222" w:type="dxa"/>
        <w:tblLayout w:type="fixed"/>
        <w:tblLook w:val="04E0" w:firstRow="1" w:lastRow="1" w:firstColumn="1" w:lastColumn="0" w:noHBand="0" w:noVBand="1"/>
      </w:tblPr>
      <w:tblGrid>
        <w:gridCol w:w="1636"/>
        <w:gridCol w:w="4628"/>
        <w:gridCol w:w="4958"/>
      </w:tblGrid>
      <w:tr w:rsidR="000810D3" w14:paraId="6C94047A" w14:textId="77777777" w:rsidTr="000810D3">
        <w:trPr>
          <w:trHeight w:val="531"/>
        </w:trPr>
        <w:tc>
          <w:tcPr>
            <w:tcW w:w="11222" w:type="dxa"/>
            <w:gridSpan w:val="3"/>
          </w:tcPr>
          <w:p w14:paraId="45CD35C1" w14:textId="3532A0FA" w:rsidR="000810D3" w:rsidRDefault="000810D3" w:rsidP="000810D3">
            <w:pPr>
              <w:pStyle w:val="HTMLPreformatted"/>
              <w:shd w:val="clear" w:color="auto" w:fill="FFFFFF"/>
              <w:wordWrap w:val="0"/>
              <w:textAlignment w:val="baseline"/>
              <w:rPr>
                <w:noProof/>
              </w:rPr>
            </w:pPr>
            <w:r w:rsidRPr="00584E54">
              <w:rPr>
                <w:b/>
                <w:bCs/>
              </w:rPr>
              <w:t xml:space="preserve">Experiment </w:t>
            </w:r>
            <w:r>
              <w:rPr>
                <w:b/>
                <w:bCs/>
              </w:rPr>
              <w:t>4</w:t>
            </w:r>
            <w:r w:rsidRPr="00584E54">
              <w:rPr>
                <w:b/>
                <w:bCs/>
              </w:rPr>
              <w:t>: Document at various level</w:t>
            </w:r>
            <w:r w:rsidR="005A0481">
              <w:rPr>
                <w:b/>
                <w:bCs/>
              </w:rPr>
              <w:t>s</w:t>
            </w:r>
            <w:r w:rsidRPr="00584E54">
              <w:rPr>
                <w:b/>
                <w:bCs/>
              </w:rPr>
              <w:t xml:space="preserve"> for </w:t>
            </w:r>
            <w:r>
              <w:rPr>
                <w:b/>
                <w:bCs/>
              </w:rPr>
              <w:t>large</w:t>
            </w:r>
            <w:r w:rsidRPr="00584E54">
              <w:rPr>
                <w:b/>
                <w:bCs/>
              </w:rPr>
              <w:t xml:space="preserve"> dataset</w:t>
            </w:r>
            <w:r>
              <w:rPr>
                <w:b/>
                <w:bCs/>
              </w:rPr>
              <w:t xml:space="preserve"> </w:t>
            </w:r>
            <w:r w:rsidRPr="00584E54">
              <w:rPr>
                <w:b/>
                <w:bCs/>
              </w:rPr>
              <w:t>(</w:t>
            </w:r>
            <w:r>
              <w:rPr>
                <w:b/>
                <w:bCs/>
              </w:rPr>
              <w:t xml:space="preserve">40 papers </w:t>
            </w:r>
            <w:r w:rsidRPr="00584E54">
              <w:rPr>
                <w:b/>
                <w:bCs/>
              </w:rPr>
              <w:t>COVID-science:</w:t>
            </w:r>
            <w:r>
              <w:rPr>
                <w:b/>
                <w:bCs/>
              </w:rPr>
              <w:t xml:space="preserve"> Covid-psychology</w:t>
            </w:r>
            <w:r w:rsidRPr="00584E54">
              <w:rPr>
                <w:b/>
                <w:bCs/>
              </w:rPr>
              <w:t>)</w:t>
            </w:r>
          </w:p>
        </w:tc>
      </w:tr>
      <w:tr w:rsidR="000810D3" w14:paraId="2004CE9E" w14:textId="77777777" w:rsidTr="000810D3">
        <w:trPr>
          <w:trHeight w:val="406"/>
        </w:trPr>
        <w:tc>
          <w:tcPr>
            <w:tcW w:w="1636" w:type="dxa"/>
          </w:tcPr>
          <w:p w14:paraId="057CB496" w14:textId="69194DD3" w:rsidR="000810D3" w:rsidRPr="0028591F" w:rsidRDefault="002D556D" w:rsidP="000810D3">
            <w:pPr>
              <w:rPr>
                <w:b/>
                <w:bCs/>
              </w:rPr>
            </w:pPr>
            <w:proofErr w:type="spellStart"/>
            <w:r>
              <w:rPr>
                <w:rFonts w:cstheme="minorHAnsi"/>
                <w:b/>
                <w:bCs/>
                <w:sz w:val="20"/>
                <w:szCs w:val="20"/>
              </w:rPr>
              <w:t>No.of</w:t>
            </w:r>
            <w:proofErr w:type="spellEnd"/>
            <w:r w:rsidRPr="00510E58">
              <w:rPr>
                <w:rFonts w:cstheme="minorHAnsi"/>
                <w:b/>
                <w:bCs/>
                <w:sz w:val="20"/>
                <w:szCs w:val="20"/>
              </w:rPr>
              <w:t xml:space="preserve"> Document</w:t>
            </w:r>
            <w:r w:rsidR="00203DF2">
              <w:rPr>
                <w:rFonts w:cstheme="minorHAnsi"/>
                <w:b/>
                <w:bCs/>
                <w:sz w:val="20"/>
                <w:szCs w:val="20"/>
              </w:rPr>
              <w:t>s</w:t>
            </w:r>
          </w:p>
        </w:tc>
        <w:tc>
          <w:tcPr>
            <w:tcW w:w="4628" w:type="dxa"/>
          </w:tcPr>
          <w:p w14:paraId="1C288023" w14:textId="77777777" w:rsidR="000810D3" w:rsidRDefault="000810D3" w:rsidP="000810D3">
            <w:pPr>
              <w:pStyle w:val="HTMLPreformatted"/>
              <w:shd w:val="clear" w:color="auto" w:fill="FFFFFF"/>
              <w:wordWrap w:val="0"/>
              <w:textAlignment w:val="baseline"/>
              <w:rPr>
                <w:noProof/>
              </w:rPr>
            </w:pPr>
            <w:r>
              <w:rPr>
                <w:b/>
                <w:bCs/>
              </w:rPr>
              <w:t>covid-science-large</w:t>
            </w:r>
            <w:r w:rsidRPr="00911626">
              <w:rPr>
                <w:b/>
                <w:bCs/>
              </w:rPr>
              <w:t>.txt</w:t>
            </w:r>
          </w:p>
        </w:tc>
        <w:tc>
          <w:tcPr>
            <w:tcW w:w="4958" w:type="dxa"/>
          </w:tcPr>
          <w:p w14:paraId="58C8878B" w14:textId="77777777" w:rsidR="000810D3" w:rsidRDefault="000810D3" w:rsidP="000810D3">
            <w:pPr>
              <w:pStyle w:val="HTMLPreformatted"/>
              <w:shd w:val="clear" w:color="auto" w:fill="FFFFFF"/>
              <w:wordWrap w:val="0"/>
              <w:textAlignment w:val="baseline"/>
              <w:rPr>
                <w:noProof/>
              </w:rPr>
            </w:pPr>
            <w:r>
              <w:rPr>
                <w:b/>
                <w:bCs/>
              </w:rPr>
              <w:t>Covid-psychology-large</w:t>
            </w:r>
            <w:r w:rsidRPr="00911626">
              <w:rPr>
                <w:b/>
                <w:bCs/>
              </w:rPr>
              <w:t>.txt</w:t>
            </w:r>
          </w:p>
        </w:tc>
      </w:tr>
      <w:tr w:rsidR="000810D3" w14:paraId="6AF30492" w14:textId="77777777" w:rsidTr="000810D3">
        <w:trPr>
          <w:trHeight w:val="2333"/>
        </w:trPr>
        <w:tc>
          <w:tcPr>
            <w:tcW w:w="1636" w:type="dxa"/>
          </w:tcPr>
          <w:p w14:paraId="7377452F" w14:textId="77777777" w:rsidR="000810D3" w:rsidRPr="00584E54" w:rsidRDefault="000810D3" w:rsidP="000810D3">
            <w:pPr>
              <w:rPr>
                <w:b/>
                <w:bCs/>
              </w:rPr>
            </w:pPr>
            <w:r w:rsidRPr="0028591F">
              <w:rPr>
                <w:b/>
                <w:bCs/>
              </w:rPr>
              <w:t>Article level (</w:t>
            </w:r>
            <w:r>
              <w:rPr>
                <w:b/>
                <w:bCs/>
              </w:rPr>
              <w:t>40</w:t>
            </w:r>
            <w:r w:rsidRPr="0028591F">
              <w:rPr>
                <w:b/>
                <w:bCs/>
              </w:rPr>
              <w:t>|</w:t>
            </w:r>
            <w:r>
              <w:rPr>
                <w:b/>
                <w:bCs/>
              </w:rPr>
              <w:t>40</w:t>
            </w:r>
            <w:r w:rsidRPr="0028591F">
              <w:rPr>
                <w:b/>
                <w:bCs/>
              </w:rPr>
              <w:t>)</w:t>
            </w:r>
          </w:p>
        </w:tc>
        <w:tc>
          <w:tcPr>
            <w:tcW w:w="4628" w:type="dxa"/>
          </w:tcPr>
          <w:p w14:paraId="41A60859" w14:textId="77777777" w:rsidR="000810D3" w:rsidRDefault="000810D3" w:rsidP="000810D3">
            <w:pPr>
              <w:pStyle w:val="HTMLPreformatted"/>
              <w:shd w:val="clear" w:color="auto" w:fill="FFFFFF"/>
              <w:wordWrap w:val="0"/>
              <w:textAlignment w:val="baseline"/>
              <w:rPr>
                <w:noProof/>
              </w:rPr>
            </w:pPr>
            <w:r>
              <w:rPr>
                <w:noProof/>
              </w:rPr>
              <w:drawing>
                <wp:inline distT="0" distB="0" distL="0" distR="0" wp14:anchorId="4C8E84CD" wp14:editId="1289906E">
                  <wp:extent cx="2720340" cy="181356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720340" cy="1813560"/>
                          </a:xfrm>
                          <a:prstGeom prst="rect">
                            <a:avLst/>
                          </a:prstGeom>
                          <a:noFill/>
                          <a:ln>
                            <a:noFill/>
                          </a:ln>
                        </pic:spPr>
                      </pic:pic>
                    </a:graphicData>
                  </a:graphic>
                </wp:inline>
              </w:drawing>
            </w:r>
          </w:p>
        </w:tc>
        <w:tc>
          <w:tcPr>
            <w:tcW w:w="4958" w:type="dxa"/>
          </w:tcPr>
          <w:p w14:paraId="199B03F1" w14:textId="77777777" w:rsidR="000810D3" w:rsidRDefault="000810D3" w:rsidP="000810D3">
            <w:pPr>
              <w:pStyle w:val="HTMLPreformatted"/>
              <w:shd w:val="clear" w:color="auto" w:fill="FFFFFF"/>
              <w:wordWrap w:val="0"/>
              <w:textAlignment w:val="baseline"/>
              <w:rPr>
                <w:noProof/>
              </w:rPr>
            </w:pPr>
            <w:r>
              <w:rPr>
                <w:noProof/>
              </w:rPr>
              <w:drawing>
                <wp:inline distT="0" distB="0" distL="0" distR="0" wp14:anchorId="42768B47" wp14:editId="58C9E8ED">
                  <wp:extent cx="2922905" cy="194881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922905" cy="1948815"/>
                          </a:xfrm>
                          <a:prstGeom prst="rect">
                            <a:avLst/>
                          </a:prstGeom>
                          <a:noFill/>
                          <a:ln>
                            <a:noFill/>
                          </a:ln>
                        </pic:spPr>
                      </pic:pic>
                    </a:graphicData>
                  </a:graphic>
                </wp:inline>
              </w:drawing>
            </w:r>
          </w:p>
        </w:tc>
      </w:tr>
      <w:tr w:rsidR="000810D3" w14:paraId="24057EE5" w14:textId="77777777" w:rsidTr="000810D3">
        <w:trPr>
          <w:trHeight w:val="2285"/>
        </w:trPr>
        <w:tc>
          <w:tcPr>
            <w:tcW w:w="1636" w:type="dxa"/>
          </w:tcPr>
          <w:p w14:paraId="080354F2" w14:textId="77777777" w:rsidR="000810D3" w:rsidRPr="00584E54" w:rsidRDefault="000810D3" w:rsidP="000810D3">
            <w:pPr>
              <w:rPr>
                <w:b/>
                <w:bCs/>
              </w:rPr>
            </w:pPr>
            <w:r w:rsidRPr="0028591F">
              <w:rPr>
                <w:b/>
                <w:bCs/>
              </w:rPr>
              <w:t>2-3 paragraphs</w:t>
            </w:r>
          </w:p>
        </w:tc>
        <w:tc>
          <w:tcPr>
            <w:tcW w:w="4628" w:type="dxa"/>
          </w:tcPr>
          <w:p w14:paraId="02DE7DCB" w14:textId="77777777" w:rsidR="000810D3" w:rsidRDefault="000810D3" w:rsidP="000810D3">
            <w:pPr>
              <w:pStyle w:val="HTMLPreformatted"/>
              <w:shd w:val="clear" w:color="auto" w:fill="FFFFFF"/>
              <w:wordWrap w:val="0"/>
              <w:textAlignment w:val="baseline"/>
              <w:rPr>
                <w:noProof/>
              </w:rPr>
            </w:pPr>
            <w:r>
              <w:rPr>
                <w:noProof/>
              </w:rPr>
              <w:drawing>
                <wp:inline distT="0" distB="0" distL="0" distR="0" wp14:anchorId="54F9A689" wp14:editId="0876B8D4">
                  <wp:extent cx="2720340" cy="181356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720340" cy="1813560"/>
                          </a:xfrm>
                          <a:prstGeom prst="rect">
                            <a:avLst/>
                          </a:prstGeom>
                          <a:noFill/>
                          <a:ln>
                            <a:noFill/>
                          </a:ln>
                        </pic:spPr>
                      </pic:pic>
                    </a:graphicData>
                  </a:graphic>
                </wp:inline>
              </w:drawing>
            </w:r>
          </w:p>
        </w:tc>
        <w:tc>
          <w:tcPr>
            <w:tcW w:w="4958" w:type="dxa"/>
          </w:tcPr>
          <w:p w14:paraId="2C8C78DD" w14:textId="77777777" w:rsidR="000810D3" w:rsidRDefault="000810D3" w:rsidP="000810D3">
            <w:pPr>
              <w:pStyle w:val="HTMLPreformatted"/>
              <w:shd w:val="clear" w:color="auto" w:fill="FFFFFF"/>
              <w:wordWrap w:val="0"/>
              <w:textAlignment w:val="baseline"/>
              <w:rPr>
                <w:noProof/>
              </w:rPr>
            </w:pPr>
            <w:r>
              <w:rPr>
                <w:noProof/>
              </w:rPr>
              <w:drawing>
                <wp:inline distT="0" distB="0" distL="0" distR="0" wp14:anchorId="4D9D5570" wp14:editId="27E37AE9">
                  <wp:extent cx="2922905" cy="194881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22905" cy="1948815"/>
                          </a:xfrm>
                          <a:prstGeom prst="rect">
                            <a:avLst/>
                          </a:prstGeom>
                          <a:noFill/>
                          <a:ln>
                            <a:noFill/>
                          </a:ln>
                        </pic:spPr>
                      </pic:pic>
                    </a:graphicData>
                  </a:graphic>
                </wp:inline>
              </w:drawing>
            </w:r>
          </w:p>
        </w:tc>
      </w:tr>
      <w:tr w:rsidR="000810D3" w14:paraId="59DE9F34" w14:textId="77777777" w:rsidTr="000810D3">
        <w:trPr>
          <w:trHeight w:val="2286"/>
        </w:trPr>
        <w:tc>
          <w:tcPr>
            <w:tcW w:w="1636" w:type="dxa"/>
          </w:tcPr>
          <w:p w14:paraId="01E1E20D" w14:textId="77777777" w:rsidR="000810D3" w:rsidRPr="00584E54" w:rsidRDefault="000810D3" w:rsidP="000810D3">
            <w:pPr>
              <w:rPr>
                <w:b/>
                <w:bCs/>
              </w:rPr>
            </w:pPr>
            <w:r w:rsidRPr="00584E54">
              <w:rPr>
                <w:b/>
                <w:bCs/>
              </w:rPr>
              <w:t>Paragraph level (</w:t>
            </w:r>
            <w:r>
              <w:rPr>
                <w:b/>
                <w:bCs/>
              </w:rPr>
              <w:t>274941</w:t>
            </w:r>
            <w:r w:rsidRPr="00584E54">
              <w:rPr>
                <w:b/>
                <w:bCs/>
              </w:rPr>
              <w:t>|</w:t>
            </w:r>
            <w:r>
              <w:rPr>
                <w:b/>
                <w:bCs/>
              </w:rPr>
              <w:t>183592</w:t>
            </w:r>
            <w:r w:rsidRPr="00584E54">
              <w:rPr>
                <w:b/>
                <w:bCs/>
              </w:rPr>
              <w:t>)</w:t>
            </w:r>
          </w:p>
        </w:tc>
        <w:tc>
          <w:tcPr>
            <w:tcW w:w="4628" w:type="dxa"/>
          </w:tcPr>
          <w:p w14:paraId="51A9AB71" w14:textId="77777777" w:rsidR="000810D3" w:rsidRDefault="000810D3" w:rsidP="000810D3">
            <w:pPr>
              <w:pStyle w:val="HTMLPreformatted"/>
              <w:shd w:val="clear" w:color="auto" w:fill="FFFFFF"/>
              <w:wordWrap w:val="0"/>
              <w:textAlignment w:val="baseline"/>
              <w:rPr>
                <w:noProof/>
              </w:rPr>
            </w:pPr>
            <w:r>
              <w:rPr>
                <w:noProof/>
              </w:rPr>
              <w:drawing>
                <wp:inline distT="0" distB="0" distL="0" distR="0" wp14:anchorId="5CEF1296" wp14:editId="5AA8EB71">
                  <wp:extent cx="2720340" cy="181356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720340" cy="1813560"/>
                          </a:xfrm>
                          <a:prstGeom prst="rect">
                            <a:avLst/>
                          </a:prstGeom>
                          <a:noFill/>
                          <a:ln>
                            <a:noFill/>
                          </a:ln>
                        </pic:spPr>
                      </pic:pic>
                    </a:graphicData>
                  </a:graphic>
                </wp:inline>
              </w:drawing>
            </w:r>
          </w:p>
        </w:tc>
        <w:tc>
          <w:tcPr>
            <w:tcW w:w="4958" w:type="dxa"/>
          </w:tcPr>
          <w:p w14:paraId="7522FA06" w14:textId="77777777" w:rsidR="000810D3" w:rsidRDefault="000810D3" w:rsidP="000810D3">
            <w:pPr>
              <w:pStyle w:val="HTMLPreformatted"/>
              <w:shd w:val="clear" w:color="auto" w:fill="FFFFFF"/>
              <w:wordWrap w:val="0"/>
              <w:textAlignment w:val="baseline"/>
              <w:rPr>
                <w:noProof/>
              </w:rPr>
            </w:pPr>
            <w:r>
              <w:rPr>
                <w:noProof/>
              </w:rPr>
              <w:drawing>
                <wp:inline distT="0" distB="0" distL="0" distR="0" wp14:anchorId="1D5D3DEC" wp14:editId="1D1D417B">
                  <wp:extent cx="2922905" cy="194881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922905" cy="1948815"/>
                          </a:xfrm>
                          <a:prstGeom prst="rect">
                            <a:avLst/>
                          </a:prstGeom>
                          <a:noFill/>
                          <a:ln>
                            <a:noFill/>
                          </a:ln>
                        </pic:spPr>
                      </pic:pic>
                    </a:graphicData>
                  </a:graphic>
                </wp:inline>
              </w:drawing>
            </w:r>
          </w:p>
        </w:tc>
      </w:tr>
    </w:tbl>
    <w:p w14:paraId="7D14E22E" w14:textId="2535F540" w:rsidR="0019099E" w:rsidRDefault="0019099E" w:rsidP="001B5554"/>
    <w:p w14:paraId="220E5984" w14:textId="1B8CD873" w:rsidR="0019099E" w:rsidRDefault="0019099E" w:rsidP="001B5554"/>
    <w:p w14:paraId="05586FCC" w14:textId="2CC5AB8B" w:rsidR="0019099E" w:rsidRDefault="0019099E" w:rsidP="001B5554"/>
    <w:p w14:paraId="1E0AA0A2" w14:textId="7D9DDAEB" w:rsidR="0019099E" w:rsidRDefault="0019099E" w:rsidP="001B5554"/>
    <w:p w14:paraId="2BE46681" w14:textId="77777777" w:rsidR="000810D3" w:rsidRPr="001B5554" w:rsidRDefault="000810D3" w:rsidP="001B5554"/>
    <w:p w14:paraId="42DC613F" w14:textId="1FD415EC" w:rsidR="00EC524F" w:rsidRDefault="00EC524F" w:rsidP="008F37EF">
      <w:pPr>
        <w:pStyle w:val="Heading2"/>
      </w:pPr>
      <w:bookmarkStart w:id="68" w:name="_Toc86205684"/>
      <w:r>
        <w:lastRenderedPageBreak/>
        <w:t>4.5 Wordnet</w:t>
      </w:r>
      <w:bookmarkEnd w:id="68"/>
    </w:p>
    <w:p w14:paraId="2659BA44" w14:textId="77777777" w:rsidR="00B00101" w:rsidRPr="00B00101" w:rsidRDefault="00B00101" w:rsidP="00B00101"/>
    <w:p w14:paraId="263CB417" w14:textId="14B766B1" w:rsidR="00A7707D" w:rsidRDefault="001B5554" w:rsidP="003D7131">
      <w:pPr>
        <w:jc w:val="both"/>
      </w:pPr>
      <w:r>
        <w:t xml:space="preserve">Cosine-similarity is a distance metric used to generate the difference or distance between the words. To generate the distance matrix for the words we use pairwise-cosine-similarity from </w:t>
      </w:r>
      <w:proofErr w:type="spellStart"/>
      <w:r>
        <w:t>sklearn</w:t>
      </w:r>
      <w:proofErr w:type="spellEnd"/>
      <w:r>
        <w:t>. metrics class and to graphically represent and show them in a space we use networkx library.</w:t>
      </w:r>
    </w:p>
    <w:p w14:paraId="7DAECE84" w14:textId="6CE41079" w:rsidR="00B00101" w:rsidRDefault="00B00101" w:rsidP="003D7131">
      <w:pPr>
        <w:jc w:val="both"/>
      </w:pPr>
      <w:r>
        <w:t xml:space="preserve">Networkx: </w:t>
      </w:r>
    </w:p>
    <w:p w14:paraId="36129ADB" w14:textId="77777777" w:rsidR="00A7707D" w:rsidRPr="00A7707D" w:rsidRDefault="00A7707D" w:rsidP="00440DBA">
      <w:pPr>
        <w:pBdr>
          <w:top w:val="single" w:sz="6" w:space="8" w:color="C9C9C9"/>
          <w:left w:val="single" w:sz="6" w:space="8" w:color="C9C9C9"/>
          <w:bottom w:val="single" w:sz="6" w:space="8" w:color="C9C9C9"/>
          <w:right w:val="single" w:sz="6" w:space="0" w:color="C9C9C9"/>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6" w:lineRule="atLeast"/>
        <w:rPr>
          <w:rFonts w:ascii="Courier New" w:eastAsia="Times New Roman" w:hAnsi="Courier New" w:cs="Courier New"/>
          <w:sz w:val="20"/>
          <w:szCs w:val="20"/>
          <w:lang w:eastAsia="en-GB"/>
        </w:rPr>
      </w:pPr>
      <w:r w:rsidRPr="00A7707D">
        <w:rPr>
          <w:rFonts w:ascii="Courier New" w:eastAsia="Times New Roman" w:hAnsi="Courier New" w:cs="Courier New"/>
          <w:b/>
          <w:bCs/>
          <w:color w:val="007020"/>
          <w:sz w:val="20"/>
          <w:szCs w:val="20"/>
          <w:lang w:eastAsia="en-GB"/>
        </w:rPr>
        <w:t>import</w:t>
      </w:r>
      <w:r w:rsidRPr="00A7707D">
        <w:rPr>
          <w:rFonts w:ascii="Courier New" w:eastAsia="Times New Roman" w:hAnsi="Courier New" w:cs="Courier New"/>
          <w:sz w:val="20"/>
          <w:szCs w:val="20"/>
          <w:lang w:eastAsia="en-GB"/>
        </w:rPr>
        <w:t xml:space="preserve"> </w:t>
      </w:r>
      <w:proofErr w:type="spellStart"/>
      <w:r w:rsidRPr="00A7707D">
        <w:rPr>
          <w:rFonts w:ascii="Courier New" w:eastAsia="Times New Roman" w:hAnsi="Courier New" w:cs="Courier New"/>
          <w:b/>
          <w:bCs/>
          <w:color w:val="0E84B5"/>
          <w:sz w:val="20"/>
          <w:szCs w:val="20"/>
          <w:lang w:eastAsia="en-GB"/>
        </w:rPr>
        <w:t>networkx</w:t>
      </w:r>
      <w:proofErr w:type="spellEnd"/>
      <w:r w:rsidRPr="00A7707D">
        <w:rPr>
          <w:rFonts w:ascii="Courier New" w:eastAsia="Times New Roman" w:hAnsi="Courier New" w:cs="Courier New"/>
          <w:sz w:val="20"/>
          <w:szCs w:val="20"/>
          <w:lang w:eastAsia="en-GB"/>
        </w:rPr>
        <w:t xml:space="preserve"> </w:t>
      </w:r>
      <w:r w:rsidRPr="00A7707D">
        <w:rPr>
          <w:rFonts w:ascii="Courier New" w:eastAsia="Times New Roman" w:hAnsi="Courier New" w:cs="Courier New"/>
          <w:b/>
          <w:bCs/>
          <w:color w:val="007020"/>
          <w:sz w:val="20"/>
          <w:szCs w:val="20"/>
          <w:lang w:eastAsia="en-GB"/>
        </w:rPr>
        <w:t>as</w:t>
      </w:r>
      <w:r w:rsidRPr="00A7707D">
        <w:rPr>
          <w:rFonts w:ascii="Courier New" w:eastAsia="Times New Roman" w:hAnsi="Courier New" w:cs="Courier New"/>
          <w:sz w:val="20"/>
          <w:szCs w:val="20"/>
          <w:lang w:eastAsia="en-GB"/>
        </w:rPr>
        <w:t xml:space="preserve"> </w:t>
      </w:r>
      <w:proofErr w:type="spellStart"/>
      <w:r w:rsidRPr="00A7707D">
        <w:rPr>
          <w:rFonts w:ascii="Courier New" w:eastAsia="Times New Roman" w:hAnsi="Courier New" w:cs="Courier New"/>
          <w:b/>
          <w:bCs/>
          <w:color w:val="0E84B5"/>
          <w:sz w:val="20"/>
          <w:szCs w:val="20"/>
          <w:lang w:eastAsia="en-GB"/>
        </w:rPr>
        <w:t>nx</w:t>
      </w:r>
      <w:proofErr w:type="spellEnd"/>
    </w:p>
    <w:p w14:paraId="02CB8354" w14:textId="77777777" w:rsidR="00A7707D" w:rsidRPr="00A7707D" w:rsidRDefault="00A7707D" w:rsidP="00440DBA">
      <w:pPr>
        <w:pBdr>
          <w:top w:val="single" w:sz="6" w:space="8" w:color="C9C9C9"/>
          <w:left w:val="single" w:sz="6" w:space="8" w:color="C9C9C9"/>
          <w:bottom w:val="single" w:sz="6" w:space="8" w:color="C9C9C9"/>
          <w:right w:val="single" w:sz="6" w:space="0" w:color="C9C9C9"/>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6" w:lineRule="atLeast"/>
        <w:rPr>
          <w:rFonts w:ascii="Courier New" w:eastAsia="Times New Roman" w:hAnsi="Courier New" w:cs="Courier New"/>
          <w:sz w:val="20"/>
          <w:szCs w:val="20"/>
          <w:lang w:eastAsia="en-GB"/>
        </w:rPr>
      </w:pPr>
      <w:r w:rsidRPr="00A7707D">
        <w:rPr>
          <w:rFonts w:ascii="Courier New" w:eastAsia="Times New Roman" w:hAnsi="Courier New" w:cs="Courier New"/>
          <w:b/>
          <w:bCs/>
          <w:color w:val="C65D09"/>
          <w:sz w:val="20"/>
          <w:szCs w:val="20"/>
          <w:lang w:eastAsia="en-GB"/>
        </w:rPr>
        <w:t xml:space="preserve">&gt;&gt;&gt; </w:t>
      </w:r>
      <w:r w:rsidRPr="00A7707D">
        <w:rPr>
          <w:rFonts w:ascii="Courier New" w:eastAsia="Times New Roman" w:hAnsi="Courier New" w:cs="Courier New"/>
          <w:sz w:val="20"/>
          <w:szCs w:val="20"/>
          <w:lang w:eastAsia="en-GB"/>
        </w:rPr>
        <w:t xml:space="preserve">G </w:t>
      </w:r>
      <w:r w:rsidRPr="00A7707D">
        <w:rPr>
          <w:rFonts w:ascii="Courier New" w:eastAsia="Times New Roman" w:hAnsi="Courier New" w:cs="Courier New"/>
          <w:color w:val="666666"/>
          <w:sz w:val="20"/>
          <w:szCs w:val="20"/>
          <w:lang w:eastAsia="en-GB"/>
        </w:rPr>
        <w:t>=</w:t>
      </w:r>
      <w:r w:rsidRPr="00A7707D">
        <w:rPr>
          <w:rFonts w:ascii="Courier New" w:eastAsia="Times New Roman" w:hAnsi="Courier New" w:cs="Courier New"/>
          <w:sz w:val="20"/>
          <w:szCs w:val="20"/>
          <w:lang w:eastAsia="en-GB"/>
        </w:rPr>
        <w:t xml:space="preserve"> </w:t>
      </w:r>
      <w:proofErr w:type="spellStart"/>
      <w:r w:rsidRPr="00A7707D">
        <w:rPr>
          <w:rFonts w:ascii="Courier New" w:eastAsia="Times New Roman" w:hAnsi="Courier New" w:cs="Courier New"/>
          <w:sz w:val="20"/>
          <w:szCs w:val="20"/>
          <w:lang w:eastAsia="en-GB"/>
        </w:rPr>
        <w:t>nx</w:t>
      </w:r>
      <w:r w:rsidRPr="00A7707D">
        <w:rPr>
          <w:rFonts w:ascii="Courier New" w:eastAsia="Times New Roman" w:hAnsi="Courier New" w:cs="Courier New"/>
          <w:color w:val="666666"/>
          <w:sz w:val="20"/>
          <w:szCs w:val="20"/>
          <w:lang w:eastAsia="en-GB"/>
        </w:rPr>
        <w:t>.</w:t>
      </w:r>
      <w:r w:rsidRPr="00A7707D">
        <w:rPr>
          <w:rFonts w:ascii="Courier New" w:eastAsia="Times New Roman" w:hAnsi="Courier New" w:cs="Courier New"/>
          <w:sz w:val="20"/>
          <w:szCs w:val="20"/>
          <w:lang w:eastAsia="en-GB"/>
        </w:rPr>
        <w:t>Graph</w:t>
      </w:r>
      <w:proofErr w:type="spellEnd"/>
      <w:r w:rsidRPr="00A7707D">
        <w:rPr>
          <w:rFonts w:ascii="Courier New" w:eastAsia="Times New Roman" w:hAnsi="Courier New" w:cs="Courier New"/>
          <w:sz w:val="20"/>
          <w:szCs w:val="20"/>
          <w:lang w:eastAsia="en-GB"/>
        </w:rPr>
        <w:t>()</w:t>
      </w:r>
    </w:p>
    <w:p w14:paraId="2F259AF7" w14:textId="77777777" w:rsidR="00B46377" w:rsidRDefault="00B46377" w:rsidP="003D7131">
      <w:pPr>
        <w:jc w:val="both"/>
      </w:pPr>
    </w:p>
    <w:p w14:paraId="4B662088" w14:textId="77777777" w:rsidR="00002496" w:rsidRDefault="00002496" w:rsidP="00002496">
      <w:pPr>
        <w:keepNext/>
        <w:jc w:val="both"/>
      </w:pPr>
      <w:r>
        <w:rPr>
          <w:noProof/>
        </w:rPr>
        <w:drawing>
          <wp:inline distT="0" distB="0" distL="0" distR="0" wp14:anchorId="3001CCFE" wp14:editId="0D16B768">
            <wp:extent cx="5867400" cy="3575050"/>
            <wp:effectExtent l="0" t="0" r="0" b="635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868772" cy="3575886"/>
                    </a:xfrm>
                    <a:prstGeom prst="rect">
                      <a:avLst/>
                    </a:prstGeom>
                    <a:noFill/>
                    <a:ln>
                      <a:noFill/>
                    </a:ln>
                  </pic:spPr>
                </pic:pic>
              </a:graphicData>
            </a:graphic>
          </wp:inline>
        </w:drawing>
      </w:r>
    </w:p>
    <w:p w14:paraId="18160540" w14:textId="77777777" w:rsidR="00B00101" w:rsidRDefault="00B00101" w:rsidP="00B46377">
      <w:pPr>
        <w:pStyle w:val="Caption"/>
        <w:jc w:val="center"/>
      </w:pPr>
    </w:p>
    <w:p w14:paraId="71A8AB6C" w14:textId="30AA80A5" w:rsidR="009A1704" w:rsidRDefault="00002496" w:rsidP="00B46377">
      <w:pPr>
        <w:pStyle w:val="Caption"/>
        <w:jc w:val="center"/>
      </w:pPr>
      <w:r>
        <w:t>Figure 4.5.1 Code to generate cosine similarity matrix.</w:t>
      </w:r>
    </w:p>
    <w:p w14:paraId="38976247" w14:textId="22A21097" w:rsidR="00F50734" w:rsidRDefault="00F50734" w:rsidP="00F50734"/>
    <w:p w14:paraId="3E633FAE" w14:textId="45E8813F" w:rsidR="00F50734" w:rsidRDefault="001F2519" w:rsidP="00F50734">
      <w:r>
        <w:t xml:space="preserve">From the above code by using networkx graphs we can add different colours to </w:t>
      </w:r>
      <w:r w:rsidR="00DD087C">
        <w:t xml:space="preserve">the graphs and different </w:t>
      </w:r>
      <w:r w:rsidR="00F25EBC">
        <w:t xml:space="preserve">widths to </w:t>
      </w:r>
      <w:r w:rsidR="00B82FA2">
        <w:t xml:space="preserve">the edges representing the relation between the nodes </w:t>
      </w:r>
      <w:r w:rsidR="007C7778">
        <w:t xml:space="preserve">by their weights. In order </w:t>
      </w:r>
      <w:r w:rsidR="00D0797D">
        <w:t xml:space="preserve">to </w:t>
      </w:r>
      <w:r w:rsidR="003F1A16">
        <w:t>establish</w:t>
      </w:r>
      <w:r w:rsidR="00D0797D">
        <w:t xml:space="preserve"> the connection between the nodes(the top words)</w:t>
      </w:r>
      <w:r w:rsidR="00B82047">
        <w:t xml:space="preserve"> </w:t>
      </w:r>
      <w:r w:rsidR="003F1A16">
        <w:t>the cosine similarity matrix need to be generated</w:t>
      </w:r>
      <w:r w:rsidR="00490CC1">
        <w:t xml:space="preserve"> using </w:t>
      </w:r>
    </w:p>
    <w:p w14:paraId="03B31513" w14:textId="1A105E34" w:rsidR="00490CC1" w:rsidRDefault="00E42106" w:rsidP="00F50734">
      <w:r>
        <w:rPr>
          <w:rStyle w:val="pre"/>
          <w:rFonts w:ascii="Segoe UI" w:hAnsi="Segoe UI" w:cs="Segoe UI"/>
          <w:color w:val="212529"/>
        </w:rPr>
        <w:t>sklearn.metrics.pairwise.cosine_similarity</w:t>
      </w:r>
      <w:r>
        <w:rPr>
          <w:rStyle w:val="sig-paren"/>
          <w:rFonts w:ascii="Segoe UI" w:hAnsi="Segoe UI" w:cs="Segoe UI"/>
          <w:color w:val="212529"/>
        </w:rPr>
        <w:t>(</w:t>
      </w:r>
      <w:r>
        <w:rPr>
          <w:rStyle w:val="pre"/>
          <w:rFonts w:ascii="Segoe UI" w:hAnsi="Segoe UI" w:cs="Segoe UI"/>
          <w:i/>
          <w:iCs/>
          <w:color w:val="212529"/>
        </w:rPr>
        <w:t>X</w:t>
      </w:r>
      <w:r>
        <w:rPr>
          <w:rFonts w:ascii="Segoe UI" w:hAnsi="Segoe UI" w:cs="Segoe UI"/>
          <w:color w:val="212529"/>
          <w:shd w:val="clear" w:color="auto" w:fill="F8F8F8"/>
        </w:rPr>
        <w:t>, </w:t>
      </w:r>
      <w:r>
        <w:rPr>
          <w:rStyle w:val="pre"/>
          <w:rFonts w:ascii="Segoe UI" w:hAnsi="Segoe UI" w:cs="Segoe UI"/>
          <w:i/>
          <w:iCs/>
          <w:color w:val="212529"/>
        </w:rPr>
        <w:t>Y=None</w:t>
      </w:r>
      <w:r>
        <w:rPr>
          <w:rFonts w:ascii="Segoe UI" w:hAnsi="Segoe UI" w:cs="Segoe UI"/>
          <w:color w:val="212529"/>
          <w:shd w:val="clear" w:color="auto" w:fill="F8F8F8"/>
        </w:rPr>
        <w:t>, </w:t>
      </w:r>
      <w:r>
        <w:rPr>
          <w:rStyle w:val="pre"/>
          <w:rFonts w:ascii="Segoe UI" w:hAnsi="Segoe UI" w:cs="Segoe UI"/>
          <w:i/>
          <w:iCs/>
          <w:color w:val="212529"/>
        </w:rPr>
        <w:t>dense_output=True</w:t>
      </w:r>
      <w:r>
        <w:rPr>
          <w:rStyle w:val="sig-paren"/>
          <w:rFonts w:ascii="Segoe UI" w:hAnsi="Segoe UI" w:cs="Segoe UI"/>
          <w:color w:val="212529"/>
        </w:rPr>
        <w:t>)</w:t>
      </w:r>
    </w:p>
    <w:p w14:paraId="736116C2" w14:textId="77777777" w:rsidR="003F1A16" w:rsidRDefault="003F1A16" w:rsidP="00F50734"/>
    <w:p w14:paraId="024ECEB5" w14:textId="245CB346" w:rsidR="00F50734" w:rsidRDefault="00F50734" w:rsidP="00F50734"/>
    <w:p w14:paraId="13564847" w14:textId="701F8DB1" w:rsidR="00F50734" w:rsidRDefault="00F50734" w:rsidP="00F50734"/>
    <w:p w14:paraId="53439BC2" w14:textId="77777777" w:rsidR="0018153F" w:rsidRDefault="0018153F" w:rsidP="006C3B60">
      <w:pPr>
        <w:pStyle w:val="Caption"/>
        <w:keepNext/>
        <w:jc w:val="center"/>
      </w:pPr>
    </w:p>
    <w:p w14:paraId="2EF08E73" w14:textId="1B9B3EE7" w:rsidR="006C3B60" w:rsidRDefault="006C3B60" w:rsidP="006C3B60">
      <w:pPr>
        <w:pStyle w:val="Caption"/>
        <w:keepNext/>
        <w:jc w:val="center"/>
      </w:pPr>
      <w:bookmarkStart w:id="69" w:name="_Toc86123131"/>
      <w:r>
        <w:t xml:space="preserve">Table </w:t>
      </w:r>
      <w:r w:rsidR="00130A9D">
        <w:fldChar w:fldCharType="begin"/>
      </w:r>
      <w:r w:rsidR="00130A9D">
        <w:instrText xml:space="preserve"> SEQ Table \* ARABIC </w:instrText>
      </w:r>
      <w:r w:rsidR="00130A9D">
        <w:fldChar w:fldCharType="separate"/>
      </w:r>
      <w:r w:rsidR="000538FD">
        <w:rPr>
          <w:noProof/>
        </w:rPr>
        <w:t>9</w:t>
      </w:r>
      <w:r w:rsidR="00130A9D">
        <w:rPr>
          <w:noProof/>
        </w:rPr>
        <w:fldChar w:fldCharType="end"/>
      </w:r>
      <w:r>
        <w:t xml:space="preserve"> Cosine Similarity matrices for Experiment 1</w:t>
      </w:r>
      <w:bookmarkEnd w:id="69"/>
    </w:p>
    <w:tbl>
      <w:tblPr>
        <w:tblStyle w:val="TableGrid"/>
        <w:tblpPr w:leftFromText="180" w:rightFromText="180" w:vertAnchor="page" w:horzAnchor="margin" w:tblpXSpec="center" w:tblpY="1098"/>
        <w:tblW w:w="10661" w:type="dxa"/>
        <w:tblLayout w:type="fixed"/>
        <w:tblLook w:val="04E0" w:firstRow="1" w:lastRow="1" w:firstColumn="1" w:lastColumn="0" w:noHBand="0" w:noVBand="1"/>
      </w:tblPr>
      <w:tblGrid>
        <w:gridCol w:w="2708"/>
        <w:gridCol w:w="4126"/>
        <w:gridCol w:w="3827"/>
      </w:tblGrid>
      <w:tr w:rsidR="0006117E" w:rsidRPr="009400BC" w14:paraId="6DA0C3F7" w14:textId="77777777" w:rsidTr="0006117E">
        <w:trPr>
          <w:trHeight w:val="368"/>
        </w:trPr>
        <w:tc>
          <w:tcPr>
            <w:tcW w:w="10661" w:type="dxa"/>
            <w:gridSpan w:val="3"/>
          </w:tcPr>
          <w:p w14:paraId="5FE19F15" w14:textId="77777777" w:rsidR="0006117E" w:rsidRPr="009400BC" w:rsidRDefault="0006117E" w:rsidP="0006117E">
            <w:pPr>
              <w:rPr>
                <w:b/>
                <w:bCs/>
              </w:rPr>
            </w:pPr>
            <w:r w:rsidRPr="009400BC">
              <w:rPr>
                <w:b/>
                <w:bCs/>
              </w:rPr>
              <w:t>Experiment 1: Document at various level</w:t>
            </w:r>
            <w:r>
              <w:rPr>
                <w:b/>
                <w:bCs/>
              </w:rPr>
              <w:t>s</w:t>
            </w:r>
            <w:r w:rsidRPr="009400BC">
              <w:rPr>
                <w:b/>
                <w:bCs/>
              </w:rPr>
              <w:t xml:space="preserve"> for short dataset</w:t>
            </w:r>
            <w:r>
              <w:rPr>
                <w:b/>
                <w:bCs/>
              </w:rPr>
              <w:t xml:space="preserve"> </w:t>
            </w:r>
            <w:r w:rsidRPr="009400BC">
              <w:rPr>
                <w:b/>
                <w:bCs/>
              </w:rPr>
              <w:t>(law:</w:t>
            </w:r>
            <w:r>
              <w:rPr>
                <w:b/>
                <w:bCs/>
              </w:rPr>
              <w:t xml:space="preserve"> </w:t>
            </w:r>
            <w:r w:rsidRPr="009400BC">
              <w:rPr>
                <w:b/>
                <w:bCs/>
              </w:rPr>
              <w:t>non-law)</w:t>
            </w:r>
          </w:p>
        </w:tc>
      </w:tr>
      <w:tr w:rsidR="0006117E" w:rsidRPr="00911626" w14:paraId="7AEF01D3" w14:textId="77777777" w:rsidTr="0006117E">
        <w:trPr>
          <w:trHeight w:val="387"/>
        </w:trPr>
        <w:tc>
          <w:tcPr>
            <w:tcW w:w="2708" w:type="dxa"/>
          </w:tcPr>
          <w:p w14:paraId="4B8AC4AE" w14:textId="77777777" w:rsidR="0006117E" w:rsidRPr="0028591F" w:rsidRDefault="0006117E" w:rsidP="0006117E">
            <w:pPr>
              <w:rPr>
                <w:b/>
                <w:bCs/>
              </w:rPr>
            </w:pPr>
            <w:proofErr w:type="spellStart"/>
            <w:r>
              <w:rPr>
                <w:rFonts w:cstheme="minorHAnsi"/>
                <w:b/>
                <w:bCs/>
                <w:sz w:val="20"/>
                <w:szCs w:val="20"/>
              </w:rPr>
              <w:t>No.of</w:t>
            </w:r>
            <w:proofErr w:type="spellEnd"/>
            <w:r w:rsidRPr="00510E58">
              <w:rPr>
                <w:rFonts w:cstheme="minorHAnsi"/>
                <w:b/>
                <w:bCs/>
                <w:sz w:val="20"/>
                <w:szCs w:val="20"/>
              </w:rPr>
              <w:t xml:space="preserve"> Document</w:t>
            </w:r>
            <w:r>
              <w:rPr>
                <w:rFonts w:cstheme="minorHAnsi"/>
                <w:b/>
                <w:bCs/>
                <w:sz w:val="20"/>
                <w:szCs w:val="20"/>
              </w:rPr>
              <w:t>s</w:t>
            </w:r>
          </w:p>
        </w:tc>
        <w:tc>
          <w:tcPr>
            <w:tcW w:w="4126" w:type="dxa"/>
          </w:tcPr>
          <w:p w14:paraId="25A81B0F" w14:textId="77777777" w:rsidR="0006117E" w:rsidRPr="00911626" w:rsidRDefault="0006117E" w:rsidP="0006117E">
            <w:pPr>
              <w:rPr>
                <w:b/>
                <w:bCs/>
              </w:rPr>
            </w:pPr>
            <w:r w:rsidRPr="00911626">
              <w:rPr>
                <w:b/>
                <w:bCs/>
              </w:rPr>
              <w:t>law-texts-all.txt</w:t>
            </w:r>
          </w:p>
        </w:tc>
        <w:tc>
          <w:tcPr>
            <w:tcW w:w="3827" w:type="dxa"/>
          </w:tcPr>
          <w:p w14:paraId="3D22CBBE" w14:textId="77777777" w:rsidR="0006117E" w:rsidRPr="00911626" w:rsidRDefault="0006117E" w:rsidP="0006117E">
            <w:pPr>
              <w:rPr>
                <w:b/>
                <w:bCs/>
              </w:rPr>
            </w:pPr>
            <w:r w:rsidRPr="00911626">
              <w:rPr>
                <w:b/>
                <w:bCs/>
              </w:rPr>
              <w:t>non-law-all.txt</w:t>
            </w:r>
          </w:p>
        </w:tc>
      </w:tr>
      <w:tr w:rsidR="0006117E" w14:paraId="055DC62A" w14:textId="77777777" w:rsidTr="0006117E">
        <w:trPr>
          <w:trHeight w:val="368"/>
        </w:trPr>
        <w:tc>
          <w:tcPr>
            <w:tcW w:w="2708" w:type="dxa"/>
          </w:tcPr>
          <w:p w14:paraId="3E25F8A2" w14:textId="77777777" w:rsidR="0006117E" w:rsidRPr="0028591F" w:rsidRDefault="0006117E" w:rsidP="0006117E">
            <w:pPr>
              <w:pStyle w:val="ListParagraph"/>
              <w:numPr>
                <w:ilvl w:val="0"/>
                <w:numId w:val="5"/>
              </w:numPr>
              <w:rPr>
                <w:b/>
                <w:bCs/>
              </w:rPr>
            </w:pPr>
            <w:r w:rsidRPr="0028591F">
              <w:rPr>
                <w:b/>
                <w:bCs/>
              </w:rPr>
              <w:t>Article level (4|4)</w:t>
            </w:r>
          </w:p>
        </w:tc>
        <w:tc>
          <w:tcPr>
            <w:tcW w:w="4126" w:type="dxa"/>
          </w:tcPr>
          <w:p w14:paraId="51C037CA" w14:textId="77777777" w:rsidR="0006117E" w:rsidRDefault="0006117E" w:rsidP="0006117E">
            <w:r>
              <w:rPr>
                <w:noProof/>
              </w:rPr>
              <w:drawing>
                <wp:inline distT="0" distB="0" distL="0" distR="0" wp14:anchorId="59609505" wp14:editId="6941D94D">
                  <wp:extent cx="2302510" cy="1182624"/>
                  <wp:effectExtent l="0" t="0" r="2540" b="0"/>
                  <wp:docPr id="1" name="Picture 1"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10;&#10;Description automatically generated"/>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310165" cy="1186556"/>
                          </a:xfrm>
                          <a:prstGeom prst="rect">
                            <a:avLst/>
                          </a:prstGeom>
                          <a:noFill/>
                          <a:ln>
                            <a:noFill/>
                          </a:ln>
                        </pic:spPr>
                      </pic:pic>
                    </a:graphicData>
                  </a:graphic>
                </wp:inline>
              </w:drawing>
            </w:r>
          </w:p>
        </w:tc>
        <w:tc>
          <w:tcPr>
            <w:tcW w:w="3827" w:type="dxa"/>
          </w:tcPr>
          <w:p w14:paraId="56293186" w14:textId="77777777" w:rsidR="0006117E" w:rsidRDefault="0006117E" w:rsidP="0006117E">
            <w:r>
              <w:rPr>
                <w:noProof/>
              </w:rPr>
              <w:drawing>
                <wp:inline distT="0" distB="0" distL="0" distR="0" wp14:anchorId="1E3A52D0" wp14:editId="3E87C85C">
                  <wp:extent cx="2203450" cy="1194816"/>
                  <wp:effectExtent l="0" t="0" r="6350" b="5715"/>
                  <wp:docPr id="2" name="Picture 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computer&#10;&#10;Description automatically generated with medium confidence"/>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209934" cy="1198332"/>
                          </a:xfrm>
                          <a:prstGeom prst="rect">
                            <a:avLst/>
                          </a:prstGeom>
                          <a:noFill/>
                          <a:ln>
                            <a:noFill/>
                          </a:ln>
                        </pic:spPr>
                      </pic:pic>
                    </a:graphicData>
                  </a:graphic>
                </wp:inline>
              </w:drawing>
            </w:r>
          </w:p>
        </w:tc>
      </w:tr>
      <w:tr w:rsidR="0006117E" w14:paraId="10A73FA0" w14:textId="77777777" w:rsidTr="0006117E">
        <w:trPr>
          <w:trHeight w:val="387"/>
        </w:trPr>
        <w:tc>
          <w:tcPr>
            <w:tcW w:w="2708" w:type="dxa"/>
          </w:tcPr>
          <w:p w14:paraId="7987DC9F" w14:textId="77777777" w:rsidR="0006117E" w:rsidRPr="0028591F" w:rsidRDefault="0006117E" w:rsidP="0006117E">
            <w:pPr>
              <w:pStyle w:val="ListParagraph"/>
              <w:numPr>
                <w:ilvl w:val="0"/>
                <w:numId w:val="5"/>
              </w:numPr>
              <w:rPr>
                <w:b/>
                <w:bCs/>
              </w:rPr>
            </w:pPr>
            <w:r w:rsidRPr="0028591F">
              <w:rPr>
                <w:b/>
                <w:bCs/>
              </w:rPr>
              <w:t>2-3 paragraphs</w:t>
            </w:r>
          </w:p>
        </w:tc>
        <w:tc>
          <w:tcPr>
            <w:tcW w:w="4126" w:type="dxa"/>
          </w:tcPr>
          <w:p w14:paraId="6C27B5C5" w14:textId="77777777" w:rsidR="0006117E" w:rsidRDefault="0006117E" w:rsidP="0006117E">
            <w:pPr>
              <w:pStyle w:val="HTMLPreformatted"/>
              <w:shd w:val="clear" w:color="auto" w:fill="FFFFFF"/>
              <w:wordWrap w:val="0"/>
              <w:textAlignment w:val="baseline"/>
            </w:pPr>
            <w:r>
              <w:rPr>
                <w:noProof/>
              </w:rPr>
              <w:drawing>
                <wp:inline distT="0" distB="0" distL="0" distR="0" wp14:anchorId="7A1E403E" wp14:editId="75938E05">
                  <wp:extent cx="2302510" cy="1118870"/>
                  <wp:effectExtent l="0" t="0" r="2540" b="5080"/>
                  <wp:docPr id="55" name="Picture 55"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text, application, chat or text message&#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07060" cy="1121081"/>
                          </a:xfrm>
                          <a:prstGeom prst="rect">
                            <a:avLst/>
                          </a:prstGeom>
                          <a:noFill/>
                          <a:ln>
                            <a:noFill/>
                          </a:ln>
                        </pic:spPr>
                      </pic:pic>
                    </a:graphicData>
                  </a:graphic>
                </wp:inline>
              </w:drawing>
            </w:r>
          </w:p>
        </w:tc>
        <w:tc>
          <w:tcPr>
            <w:tcW w:w="3827" w:type="dxa"/>
          </w:tcPr>
          <w:p w14:paraId="4A754A11" w14:textId="77777777" w:rsidR="0006117E" w:rsidRDefault="0006117E" w:rsidP="0006117E">
            <w:pPr>
              <w:pStyle w:val="HTMLPreformatted"/>
              <w:shd w:val="clear" w:color="auto" w:fill="FFFFFF"/>
              <w:wordWrap w:val="0"/>
              <w:textAlignment w:val="baseline"/>
            </w:pPr>
            <w:r>
              <w:rPr>
                <w:noProof/>
              </w:rPr>
              <w:drawing>
                <wp:inline distT="0" distB="0" distL="0" distR="0" wp14:anchorId="38BC4DA1" wp14:editId="2AFADE0D">
                  <wp:extent cx="2203450" cy="1118870"/>
                  <wp:effectExtent l="0" t="0" r="6350" b="5080"/>
                  <wp:docPr id="56" name="Picture 5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Graphical user interface&#10;&#10;Description automatically generated"/>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203450" cy="1118870"/>
                          </a:xfrm>
                          <a:prstGeom prst="rect">
                            <a:avLst/>
                          </a:prstGeom>
                          <a:noFill/>
                          <a:ln>
                            <a:noFill/>
                          </a:ln>
                        </pic:spPr>
                      </pic:pic>
                    </a:graphicData>
                  </a:graphic>
                </wp:inline>
              </w:drawing>
            </w:r>
          </w:p>
        </w:tc>
      </w:tr>
      <w:tr w:rsidR="0006117E" w14:paraId="03045C96" w14:textId="77777777" w:rsidTr="0006117E">
        <w:trPr>
          <w:trHeight w:val="2057"/>
        </w:trPr>
        <w:tc>
          <w:tcPr>
            <w:tcW w:w="2708" w:type="dxa"/>
          </w:tcPr>
          <w:p w14:paraId="7B40A19B" w14:textId="77777777" w:rsidR="0006117E" w:rsidRPr="00584E54" w:rsidRDefault="0006117E" w:rsidP="0006117E">
            <w:pPr>
              <w:pStyle w:val="ListParagraph"/>
              <w:numPr>
                <w:ilvl w:val="0"/>
                <w:numId w:val="5"/>
              </w:numPr>
              <w:rPr>
                <w:b/>
                <w:bCs/>
              </w:rPr>
            </w:pPr>
            <w:r w:rsidRPr="00584E54">
              <w:rPr>
                <w:b/>
                <w:bCs/>
              </w:rPr>
              <w:t>Paragraph level (450|3038)</w:t>
            </w:r>
          </w:p>
        </w:tc>
        <w:tc>
          <w:tcPr>
            <w:tcW w:w="4126" w:type="dxa"/>
          </w:tcPr>
          <w:p w14:paraId="7984B842" w14:textId="77777777" w:rsidR="0006117E" w:rsidRDefault="0006117E" w:rsidP="0006117E">
            <w:pPr>
              <w:pStyle w:val="HTMLPreformatted"/>
              <w:shd w:val="clear" w:color="auto" w:fill="FFFFFF"/>
              <w:wordWrap w:val="0"/>
              <w:textAlignment w:val="baseline"/>
            </w:pPr>
            <w:r>
              <w:rPr>
                <w:noProof/>
              </w:rPr>
              <w:drawing>
                <wp:inline distT="0" distB="0" distL="0" distR="0" wp14:anchorId="752553EA" wp14:editId="341124E1">
                  <wp:extent cx="2302510" cy="1226820"/>
                  <wp:effectExtent l="0" t="0" r="2540" b="0"/>
                  <wp:docPr id="5" name="Picture 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10;&#10;Description automatically generated"/>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306541" cy="1228968"/>
                          </a:xfrm>
                          <a:prstGeom prst="rect">
                            <a:avLst/>
                          </a:prstGeom>
                          <a:noFill/>
                          <a:ln>
                            <a:noFill/>
                          </a:ln>
                        </pic:spPr>
                      </pic:pic>
                    </a:graphicData>
                  </a:graphic>
                </wp:inline>
              </w:drawing>
            </w:r>
          </w:p>
        </w:tc>
        <w:tc>
          <w:tcPr>
            <w:tcW w:w="3827" w:type="dxa"/>
          </w:tcPr>
          <w:p w14:paraId="739DAD0A" w14:textId="77777777" w:rsidR="0006117E" w:rsidRDefault="0006117E" w:rsidP="0006117E">
            <w:pPr>
              <w:pStyle w:val="HTMLPreformatted"/>
              <w:shd w:val="clear" w:color="auto" w:fill="FFFFFF"/>
              <w:wordWrap w:val="0"/>
              <w:textAlignment w:val="baseline"/>
            </w:pPr>
            <w:r>
              <w:rPr>
                <w:noProof/>
              </w:rPr>
              <w:drawing>
                <wp:inline distT="0" distB="0" distL="0" distR="0" wp14:anchorId="10C0A2BC" wp14:editId="492FB55A">
                  <wp:extent cx="2203450" cy="1226820"/>
                  <wp:effectExtent l="0" t="0" r="6350" b="0"/>
                  <wp:docPr id="6" name="Picture 6"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background pattern&#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203450" cy="1226820"/>
                          </a:xfrm>
                          <a:prstGeom prst="rect">
                            <a:avLst/>
                          </a:prstGeom>
                          <a:noFill/>
                          <a:ln>
                            <a:noFill/>
                          </a:ln>
                        </pic:spPr>
                      </pic:pic>
                    </a:graphicData>
                  </a:graphic>
                </wp:inline>
              </w:drawing>
            </w:r>
          </w:p>
        </w:tc>
      </w:tr>
    </w:tbl>
    <w:tbl>
      <w:tblPr>
        <w:tblStyle w:val="TableGrid"/>
        <w:tblpPr w:leftFromText="180" w:rightFromText="180" w:vertAnchor="page" w:horzAnchor="margin" w:tblpXSpec="center" w:tblpY="8539"/>
        <w:tblOverlap w:val="never"/>
        <w:tblW w:w="10964" w:type="dxa"/>
        <w:tblLayout w:type="fixed"/>
        <w:tblLook w:val="04E0" w:firstRow="1" w:lastRow="1" w:firstColumn="1" w:lastColumn="0" w:noHBand="0" w:noVBand="1"/>
      </w:tblPr>
      <w:tblGrid>
        <w:gridCol w:w="1795"/>
        <w:gridCol w:w="2837"/>
        <w:gridCol w:w="3165"/>
        <w:gridCol w:w="3167"/>
      </w:tblGrid>
      <w:tr w:rsidR="008F37EF" w:rsidRPr="00584E54" w14:paraId="5E423865" w14:textId="77777777" w:rsidTr="008F37EF">
        <w:trPr>
          <w:trHeight w:val="117"/>
        </w:trPr>
        <w:tc>
          <w:tcPr>
            <w:tcW w:w="10964" w:type="dxa"/>
            <w:gridSpan w:val="4"/>
          </w:tcPr>
          <w:p w14:paraId="100300CB" w14:textId="77777777" w:rsidR="008F37EF" w:rsidRPr="00584E54" w:rsidRDefault="008F37EF" w:rsidP="008F37EF">
            <w:pPr>
              <w:rPr>
                <w:b/>
                <w:bCs/>
              </w:rPr>
            </w:pPr>
            <w:r w:rsidRPr="00584E54">
              <w:rPr>
                <w:b/>
                <w:bCs/>
              </w:rPr>
              <w:t>Experiment 2: Document at various level</w:t>
            </w:r>
            <w:r>
              <w:rPr>
                <w:b/>
                <w:bCs/>
              </w:rPr>
              <w:t>s</w:t>
            </w:r>
            <w:r w:rsidRPr="00584E54">
              <w:rPr>
                <w:b/>
                <w:bCs/>
              </w:rPr>
              <w:t xml:space="preserve"> for </w:t>
            </w:r>
            <w:r>
              <w:rPr>
                <w:b/>
                <w:bCs/>
              </w:rPr>
              <w:t xml:space="preserve">a </w:t>
            </w:r>
            <w:r w:rsidRPr="00584E54">
              <w:rPr>
                <w:b/>
                <w:bCs/>
              </w:rPr>
              <w:t>small dataset</w:t>
            </w:r>
            <w:r>
              <w:rPr>
                <w:b/>
                <w:bCs/>
              </w:rPr>
              <w:t xml:space="preserve"> </w:t>
            </w:r>
            <w:r w:rsidRPr="00584E54">
              <w:rPr>
                <w:b/>
                <w:bCs/>
              </w:rPr>
              <w:t>(COVID-science: non-science</w:t>
            </w:r>
            <w:r>
              <w:rPr>
                <w:b/>
                <w:bCs/>
              </w:rPr>
              <w:t>: Covid-psychology</w:t>
            </w:r>
            <w:r w:rsidRPr="00584E54">
              <w:rPr>
                <w:b/>
                <w:bCs/>
              </w:rPr>
              <w:t>)</w:t>
            </w:r>
          </w:p>
        </w:tc>
      </w:tr>
      <w:tr w:rsidR="008F37EF" w14:paraId="67768956" w14:textId="77777777" w:rsidTr="008F37EF">
        <w:trPr>
          <w:trHeight w:val="67"/>
        </w:trPr>
        <w:tc>
          <w:tcPr>
            <w:tcW w:w="1795" w:type="dxa"/>
          </w:tcPr>
          <w:p w14:paraId="2D7A73ED" w14:textId="77777777" w:rsidR="008F37EF" w:rsidRDefault="008F37EF" w:rsidP="008F37EF">
            <w:proofErr w:type="spellStart"/>
            <w:r>
              <w:rPr>
                <w:rFonts w:cstheme="minorHAnsi"/>
                <w:b/>
                <w:bCs/>
                <w:sz w:val="20"/>
                <w:szCs w:val="20"/>
              </w:rPr>
              <w:t>No.of</w:t>
            </w:r>
            <w:proofErr w:type="spellEnd"/>
            <w:r w:rsidRPr="00510E58">
              <w:rPr>
                <w:rFonts w:cstheme="minorHAnsi"/>
                <w:b/>
                <w:bCs/>
                <w:sz w:val="20"/>
                <w:szCs w:val="20"/>
              </w:rPr>
              <w:t xml:space="preserve"> Document</w:t>
            </w:r>
            <w:r>
              <w:rPr>
                <w:rFonts w:cstheme="minorHAnsi"/>
                <w:b/>
                <w:bCs/>
                <w:sz w:val="20"/>
                <w:szCs w:val="20"/>
              </w:rPr>
              <w:t>s</w:t>
            </w:r>
          </w:p>
        </w:tc>
        <w:tc>
          <w:tcPr>
            <w:tcW w:w="2837" w:type="dxa"/>
          </w:tcPr>
          <w:p w14:paraId="4DBE20E4" w14:textId="77777777" w:rsidR="008F37EF" w:rsidRDefault="008F37EF" w:rsidP="008F37EF">
            <w:r>
              <w:rPr>
                <w:b/>
                <w:bCs/>
              </w:rPr>
              <w:t>covid-science-small</w:t>
            </w:r>
            <w:r w:rsidRPr="00911626">
              <w:rPr>
                <w:b/>
                <w:bCs/>
              </w:rPr>
              <w:t>.txt</w:t>
            </w:r>
          </w:p>
        </w:tc>
        <w:tc>
          <w:tcPr>
            <w:tcW w:w="3165" w:type="dxa"/>
          </w:tcPr>
          <w:p w14:paraId="1200A3D9" w14:textId="77777777" w:rsidR="008F37EF" w:rsidRDefault="008F37EF" w:rsidP="008F37EF">
            <w:r>
              <w:rPr>
                <w:b/>
                <w:bCs/>
              </w:rPr>
              <w:t>Covid-non-science-small</w:t>
            </w:r>
            <w:r w:rsidRPr="00911626">
              <w:rPr>
                <w:b/>
                <w:bCs/>
              </w:rPr>
              <w:t>.txt</w:t>
            </w:r>
          </w:p>
        </w:tc>
        <w:tc>
          <w:tcPr>
            <w:tcW w:w="3167" w:type="dxa"/>
          </w:tcPr>
          <w:p w14:paraId="3D9A6737" w14:textId="77777777" w:rsidR="008F37EF" w:rsidRDefault="008F37EF" w:rsidP="008F37EF">
            <w:pPr>
              <w:rPr>
                <w:b/>
                <w:bCs/>
              </w:rPr>
            </w:pPr>
            <w:r>
              <w:rPr>
                <w:b/>
                <w:bCs/>
              </w:rPr>
              <w:t>Covid-psychology-small.txt</w:t>
            </w:r>
          </w:p>
        </w:tc>
      </w:tr>
      <w:tr w:rsidR="008F37EF" w14:paraId="33D7BC44" w14:textId="77777777" w:rsidTr="008F37EF">
        <w:trPr>
          <w:trHeight w:val="117"/>
        </w:trPr>
        <w:tc>
          <w:tcPr>
            <w:tcW w:w="1795" w:type="dxa"/>
          </w:tcPr>
          <w:p w14:paraId="497F98B6" w14:textId="77777777" w:rsidR="008F37EF" w:rsidRDefault="008F37EF" w:rsidP="008F37EF">
            <w:r w:rsidRPr="0028591F">
              <w:rPr>
                <w:b/>
                <w:bCs/>
              </w:rPr>
              <w:t>Article level (</w:t>
            </w:r>
            <w:r>
              <w:rPr>
                <w:b/>
                <w:bCs/>
              </w:rPr>
              <w:t>10</w:t>
            </w:r>
            <w:r w:rsidRPr="0028591F">
              <w:rPr>
                <w:b/>
                <w:bCs/>
              </w:rPr>
              <w:t>|</w:t>
            </w:r>
            <w:r>
              <w:rPr>
                <w:b/>
                <w:bCs/>
              </w:rPr>
              <w:t>10</w:t>
            </w:r>
            <w:r w:rsidRPr="0028591F">
              <w:rPr>
                <w:b/>
                <w:bCs/>
              </w:rPr>
              <w:t>)</w:t>
            </w:r>
          </w:p>
        </w:tc>
        <w:tc>
          <w:tcPr>
            <w:tcW w:w="2837" w:type="dxa"/>
          </w:tcPr>
          <w:p w14:paraId="3F124A3F" w14:textId="77777777" w:rsidR="008F37EF" w:rsidRDefault="008F37EF" w:rsidP="008F37EF">
            <w:r>
              <w:rPr>
                <w:noProof/>
              </w:rPr>
              <w:drawing>
                <wp:inline distT="0" distB="0" distL="0" distR="0" wp14:anchorId="110CDE28" wp14:editId="35B36F03">
                  <wp:extent cx="1672590" cy="810768"/>
                  <wp:effectExtent l="0" t="0" r="3810" b="8890"/>
                  <wp:docPr id="37" name="Picture 37"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Graphical user interface, text&#10;&#10;Description automatically generated"/>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680409" cy="814558"/>
                          </a:xfrm>
                          <a:prstGeom prst="rect">
                            <a:avLst/>
                          </a:prstGeom>
                          <a:noFill/>
                          <a:ln>
                            <a:noFill/>
                          </a:ln>
                        </pic:spPr>
                      </pic:pic>
                    </a:graphicData>
                  </a:graphic>
                </wp:inline>
              </w:drawing>
            </w:r>
          </w:p>
        </w:tc>
        <w:tc>
          <w:tcPr>
            <w:tcW w:w="3165" w:type="dxa"/>
          </w:tcPr>
          <w:p w14:paraId="3BB71B58" w14:textId="77777777" w:rsidR="008F37EF" w:rsidRDefault="008F37EF" w:rsidP="008F37EF">
            <w:pPr>
              <w:pStyle w:val="HTMLPreformatted"/>
              <w:shd w:val="clear" w:color="auto" w:fill="FFFFFF"/>
              <w:wordWrap w:val="0"/>
              <w:textAlignment w:val="baseline"/>
            </w:pPr>
            <w:r>
              <w:rPr>
                <w:noProof/>
              </w:rPr>
              <w:drawing>
                <wp:inline distT="0" distB="0" distL="0" distR="0" wp14:anchorId="3FB68EB2" wp14:editId="598D1CE0">
                  <wp:extent cx="1842770" cy="798576"/>
                  <wp:effectExtent l="0" t="0" r="5080" b="1905"/>
                  <wp:docPr id="38" name="Picture 38"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text&#10;&#10;Description automatically generated"/>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1849329" cy="801418"/>
                          </a:xfrm>
                          <a:prstGeom prst="rect">
                            <a:avLst/>
                          </a:prstGeom>
                          <a:noFill/>
                          <a:ln>
                            <a:noFill/>
                          </a:ln>
                        </pic:spPr>
                      </pic:pic>
                    </a:graphicData>
                  </a:graphic>
                </wp:inline>
              </w:drawing>
            </w:r>
          </w:p>
        </w:tc>
        <w:tc>
          <w:tcPr>
            <w:tcW w:w="3167" w:type="dxa"/>
          </w:tcPr>
          <w:p w14:paraId="7AA0CB3E" w14:textId="77777777" w:rsidR="008F37EF" w:rsidRDefault="008F37EF" w:rsidP="008F37EF">
            <w:pPr>
              <w:pStyle w:val="HTMLPreformatted"/>
              <w:shd w:val="clear" w:color="auto" w:fill="FFFFFF"/>
              <w:wordWrap w:val="0"/>
              <w:textAlignment w:val="baseline"/>
              <w:rPr>
                <w:noProof/>
              </w:rPr>
            </w:pPr>
            <w:r>
              <w:rPr>
                <w:noProof/>
              </w:rPr>
              <w:drawing>
                <wp:inline distT="0" distB="0" distL="0" distR="0" wp14:anchorId="1599B1E4" wp14:editId="444A3C9D">
                  <wp:extent cx="1843405" cy="780288"/>
                  <wp:effectExtent l="0" t="0" r="4445" b="1270"/>
                  <wp:docPr id="39" name="Picture 39"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Graphical user interface, text, application, chat or text message&#10;&#10;Description automatically generated"/>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1847209" cy="781898"/>
                          </a:xfrm>
                          <a:prstGeom prst="rect">
                            <a:avLst/>
                          </a:prstGeom>
                          <a:noFill/>
                          <a:ln>
                            <a:noFill/>
                          </a:ln>
                        </pic:spPr>
                      </pic:pic>
                    </a:graphicData>
                  </a:graphic>
                </wp:inline>
              </w:drawing>
            </w:r>
          </w:p>
          <w:p w14:paraId="05A20648" w14:textId="77777777" w:rsidR="008F37EF" w:rsidRDefault="008F37EF" w:rsidP="008F37EF">
            <w:pPr>
              <w:pStyle w:val="HTMLPreformatted"/>
              <w:shd w:val="clear" w:color="auto" w:fill="FFFFFF"/>
              <w:wordWrap w:val="0"/>
              <w:textAlignment w:val="baseline"/>
              <w:rPr>
                <w:noProof/>
              </w:rPr>
            </w:pPr>
          </w:p>
        </w:tc>
      </w:tr>
      <w:tr w:rsidR="008F37EF" w14:paraId="3F21411A" w14:textId="77777777" w:rsidTr="008F37EF">
        <w:trPr>
          <w:trHeight w:val="111"/>
        </w:trPr>
        <w:tc>
          <w:tcPr>
            <w:tcW w:w="1795" w:type="dxa"/>
          </w:tcPr>
          <w:p w14:paraId="765E5ACF" w14:textId="77777777" w:rsidR="008F37EF" w:rsidRDefault="008F37EF" w:rsidP="008F37EF">
            <w:r w:rsidRPr="0028591F">
              <w:rPr>
                <w:b/>
                <w:bCs/>
              </w:rPr>
              <w:t>2-3 paragraphs</w:t>
            </w:r>
          </w:p>
        </w:tc>
        <w:tc>
          <w:tcPr>
            <w:tcW w:w="2837" w:type="dxa"/>
          </w:tcPr>
          <w:p w14:paraId="1CCEBCCD" w14:textId="77777777" w:rsidR="008F37EF" w:rsidRDefault="008F37EF" w:rsidP="008F37EF">
            <w:pPr>
              <w:pStyle w:val="HTMLPreformatted"/>
              <w:shd w:val="clear" w:color="auto" w:fill="FFFFFF"/>
              <w:wordWrap w:val="0"/>
              <w:textAlignment w:val="baseline"/>
            </w:pPr>
            <w:r>
              <w:rPr>
                <w:noProof/>
              </w:rPr>
              <w:drawing>
                <wp:inline distT="0" distB="0" distL="0" distR="0" wp14:anchorId="6F042322" wp14:editId="0CC4AFDD">
                  <wp:extent cx="1672590" cy="792480"/>
                  <wp:effectExtent l="0" t="0" r="3810" b="7620"/>
                  <wp:docPr id="57" name="Picture 5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Graphical user interface, text, application&#10;&#10;Description automatically generated"/>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1682383" cy="797120"/>
                          </a:xfrm>
                          <a:prstGeom prst="rect">
                            <a:avLst/>
                          </a:prstGeom>
                          <a:noFill/>
                          <a:ln>
                            <a:noFill/>
                          </a:ln>
                        </pic:spPr>
                      </pic:pic>
                    </a:graphicData>
                  </a:graphic>
                </wp:inline>
              </w:drawing>
            </w:r>
          </w:p>
        </w:tc>
        <w:tc>
          <w:tcPr>
            <w:tcW w:w="3165" w:type="dxa"/>
          </w:tcPr>
          <w:p w14:paraId="422DB2DA" w14:textId="77777777" w:rsidR="008F37EF" w:rsidRDefault="008F37EF" w:rsidP="008F37EF">
            <w:pPr>
              <w:pStyle w:val="HTMLPreformatted"/>
              <w:shd w:val="clear" w:color="auto" w:fill="FFFFFF"/>
              <w:wordWrap w:val="0"/>
              <w:textAlignment w:val="baseline"/>
            </w:pPr>
            <w:r>
              <w:rPr>
                <w:noProof/>
              </w:rPr>
              <w:drawing>
                <wp:inline distT="0" distB="0" distL="0" distR="0" wp14:anchorId="709B62F6" wp14:editId="1430619E">
                  <wp:extent cx="1842770" cy="780288"/>
                  <wp:effectExtent l="0" t="0" r="5080" b="1270"/>
                  <wp:docPr id="58" name="Picture 58"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Graphical user interface, text&#10;&#10;Description automatically generated"/>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849411" cy="783100"/>
                          </a:xfrm>
                          <a:prstGeom prst="rect">
                            <a:avLst/>
                          </a:prstGeom>
                          <a:noFill/>
                          <a:ln>
                            <a:noFill/>
                          </a:ln>
                        </pic:spPr>
                      </pic:pic>
                    </a:graphicData>
                  </a:graphic>
                </wp:inline>
              </w:drawing>
            </w:r>
          </w:p>
        </w:tc>
        <w:tc>
          <w:tcPr>
            <w:tcW w:w="3167" w:type="dxa"/>
          </w:tcPr>
          <w:p w14:paraId="6E333FBE" w14:textId="77777777" w:rsidR="008F37EF" w:rsidRDefault="008F37EF" w:rsidP="008F37EF">
            <w:pPr>
              <w:pStyle w:val="HTMLPreformatted"/>
              <w:shd w:val="clear" w:color="auto" w:fill="FFFFFF"/>
              <w:wordWrap w:val="0"/>
              <w:textAlignment w:val="baseline"/>
              <w:rPr>
                <w:noProof/>
              </w:rPr>
            </w:pPr>
            <w:r>
              <w:rPr>
                <w:noProof/>
              </w:rPr>
              <w:drawing>
                <wp:inline distT="0" distB="0" distL="0" distR="0" wp14:anchorId="1F1DB3C1" wp14:editId="5185C648">
                  <wp:extent cx="1842104" cy="786384"/>
                  <wp:effectExtent l="0" t="0" r="6350" b="0"/>
                  <wp:docPr id="59" name="Picture 5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Graphical user interface, text&#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1854312" cy="791596"/>
                          </a:xfrm>
                          <a:prstGeom prst="rect">
                            <a:avLst/>
                          </a:prstGeom>
                          <a:noFill/>
                          <a:ln>
                            <a:noFill/>
                          </a:ln>
                        </pic:spPr>
                      </pic:pic>
                    </a:graphicData>
                  </a:graphic>
                </wp:inline>
              </w:drawing>
            </w:r>
          </w:p>
        </w:tc>
      </w:tr>
      <w:tr w:rsidR="008F37EF" w14:paraId="5034B4E7" w14:textId="77777777" w:rsidTr="008F37EF">
        <w:trPr>
          <w:trHeight w:val="117"/>
        </w:trPr>
        <w:tc>
          <w:tcPr>
            <w:tcW w:w="1795" w:type="dxa"/>
          </w:tcPr>
          <w:p w14:paraId="79CB5DA1" w14:textId="77777777" w:rsidR="008F37EF" w:rsidRDefault="008F37EF" w:rsidP="008F37EF">
            <w:r w:rsidRPr="00584E54">
              <w:rPr>
                <w:b/>
                <w:bCs/>
              </w:rPr>
              <w:t>Paragraph level (</w:t>
            </w:r>
            <w:r>
              <w:rPr>
                <w:b/>
                <w:bCs/>
              </w:rPr>
              <w:t>7401</w:t>
            </w:r>
            <w:r w:rsidRPr="00584E54">
              <w:rPr>
                <w:b/>
                <w:bCs/>
              </w:rPr>
              <w:t>|</w:t>
            </w:r>
            <w:r>
              <w:rPr>
                <w:b/>
                <w:bCs/>
              </w:rPr>
              <w:t>229</w:t>
            </w:r>
            <w:r w:rsidRPr="00584E54">
              <w:rPr>
                <w:b/>
                <w:bCs/>
              </w:rPr>
              <w:t>)</w:t>
            </w:r>
          </w:p>
        </w:tc>
        <w:tc>
          <w:tcPr>
            <w:tcW w:w="2837" w:type="dxa"/>
          </w:tcPr>
          <w:p w14:paraId="09D3EBDE" w14:textId="77777777" w:rsidR="008F37EF" w:rsidRDefault="008F37EF" w:rsidP="008F37EF">
            <w:pPr>
              <w:pStyle w:val="HTMLPreformatted"/>
              <w:shd w:val="clear" w:color="auto" w:fill="FFFFFF"/>
              <w:wordWrap w:val="0"/>
              <w:textAlignment w:val="baseline"/>
            </w:pPr>
            <w:r>
              <w:rPr>
                <w:noProof/>
              </w:rPr>
              <w:drawing>
                <wp:inline distT="0" distB="0" distL="0" distR="0" wp14:anchorId="1414A9D3" wp14:editId="77C3CC2E">
                  <wp:extent cx="1672590" cy="902208"/>
                  <wp:effectExtent l="0" t="0" r="3810" b="0"/>
                  <wp:docPr id="60" name="Picture 6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Graphical user interface, text&#10;&#10;Description automatically generated"/>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1687821" cy="910424"/>
                          </a:xfrm>
                          <a:prstGeom prst="rect">
                            <a:avLst/>
                          </a:prstGeom>
                          <a:noFill/>
                          <a:ln>
                            <a:noFill/>
                          </a:ln>
                        </pic:spPr>
                      </pic:pic>
                    </a:graphicData>
                  </a:graphic>
                </wp:inline>
              </w:drawing>
            </w:r>
          </w:p>
        </w:tc>
        <w:tc>
          <w:tcPr>
            <w:tcW w:w="3165" w:type="dxa"/>
          </w:tcPr>
          <w:p w14:paraId="220C5939" w14:textId="77777777" w:rsidR="008F37EF" w:rsidRDefault="008F37EF" w:rsidP="008F37EF">
            <w:pPr>
              <w:pStyle w:val="HTMLPreformatted"/>
              <w:shd w:val="clear" w:color="auto" w:fill="FFFFFF"/>
              <w:wordWrap w:val="0"/>
              <w:textAlignment w:val="baseline"/>
            </w:pPr>
            <w:r>
              <w:rPr>
                <w:noProof/>
              </w:rPr>
              <w:drawing>
                <wp:inline distT="0" distB="0" distL="0" distR="0" wp14:anchorId="2D7CFA52" wp14:editId="2E9BEE23">
                  <wp:extent cx="1842770" cy="890016"/>
                  <wp:effectExtent l="0" t="0" r="5080" b="5715"/>
                  <wp:docPr id="61" name="Picture 61"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Graphical user interface, text&#10;&#10;Description automatically generated"/>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1845856" cy="891507"/>
                          </a:xfrm>
                          <a:prstGeom prst="rect">
                            <a:avLst/>
                          </a:prstGeom>
                          <a:noFill/>
                          <a:ln>
                            <a:noFill/>
                          </a:ln>
                        </pic:spPr>
                      </pic:pic>
                    </a:graphicData>
                  </a:graphic>
                </wp:inline>
              </w:drawing>
            </w:r>
          </w:p>
        </w:tc>
        <w:tc>
          <w:tcPr>
            <w:tcW w:w="3167" w:type="dxa"/>
          </w:tcPr>
          <w:p w14:paraId="4EC7B4AD" w14:textId="77777777" w:rsidR="008F37EF" w:rsidRDefault="008F37EF" w:rsidP="008F37EF">
            <w:pPr>
              <w:pStyle w:val="HTMLPreformatted"/>
              <w:shd w:val="clear" w:color="auto" w:fill="FFFFFF"/>
              <w:wordWrap w:val="0"/>
              <w:textAlignment w:val="baseline"/>
              <w:rPr>
                <w:noProof/>
              </w:rPr>
            </w:pPr>
            <w:r>
              <w:rPr>
                <w:noProof/>
              </w:rPr>
              <w:drawing>
                <wp:inline distT="0" distB="0" distL="0" distR="0" wp14:anchorId="2F0B8018" wp14:editId="673DE837">
                  <wp:extent cx="1839564" cy="889635"/>
                  <wp:effectExtent l="0" t="0" r="8890" b="5715"/>
                  <wp:docPr id="62" name="Picture 62"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Graphical user interface, text, application, chat or text message&#10;&#10;Description automatically generated"/>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1896817" cy="917323"/>
                          </a:xfrm>
                          <a:prstGeom prst="rect">
                            <a:avLst/>
                          </a:prstGeom>
                          <a:noFill/>
                          <a:ln>
                            <a:noFill/>
                          </a:ln>
                        </pic:spPr>
                      </pic:pic>
                    </a:graphicData>
                  </a:graphic>
                </wp:inline>
              </w:drawing>
            </w:r>
          </w:p>
          <w:p w14:paraId="5E6B29F0" w14:textId="77777777" w:rsidR="008F37EF" w:rsidRDefault="008F37EF" w:rsidP="008F37EF">
            <w:pPr>
              <w:pStyle w:val="HTMLPreformatted"/>
              <w:shd w:val="clear" w:color="auto" w:fill="FFFFFF"/>
              <w:wordWrap w:val="0"/>
              <w:textAlignment w:val="baseline"/>
              <w:rPr>
                <w:noProof/>
              </w:rPr>
            </w:pPr>
          </w:p>
        </w:tc>
      </w:tr>
    </w:tbl>
    <w:p w14:paraId="5A13DE95" w14:textId="474ED8FD" w:rsidR="006506F7" w:rsidRDefault="006506F7" w:rsidP="00002496"/>
    <w:p w14:paraId="5662C724" w14:textId="2E975BE5" w:rsidR="006C3B60" w:rsidRDefault="006C3B60" w:rsidP="0018153F">
      <w:pPr>
        <w:pStyle w:val="Caption"/>
        <w:keepNext/>
        <w:jc w:val="center"/>
      </w:pPr>
      <w:bookmarkStart w:id="70" w:name="_Toc86123132"/>
      <w:r>
        <w:t xml:space="preserve">Table </w:t>
      </w:r>
      <w:r w:rsidR="00130A9D">
        <w:fldChar w:fldCharType="begin"/>
      </w:r>
      <w:r w:rsidR="00130A9D">
        <w:instrText xml:space="preserve"> SEQ Table \* ARABIC </w:instrText>
      </w:r>
      <w:r w:rsidR="00130A9D">
        <w:fldChar w:fldCharType="separate"/>
      </w:r>
      <w:r w:rsidR="000538FD">
        <w:rPr>
          <w:noProof/>
        </w:rPr>
        <w:t>10</w:t>
      </w:r>
      <w:r w:rsidR="00130A9D">
        <w:rPr>
          <w:noProof/>
        </w:rPr>
        <w:fldChar w:fldCharType="end"/>
      </w:r>
      <w:r w:rsidR="00083846">
        <w:t xml:space="preserve"> </w:t>
      </w:r>
      <w:r w:rsidRPr="00A51C2E">
        <w:t xml:space="preserve">Cosine Similarity matrices for Experiment </w:t>
      </w:r>
      <w:r>
        <w:t>2</w:t>
      </w:r>
      <w:bookmarkEnd w:id="70"/>
    </w:p>
    <w:p w14:paraId="02B21D09" w14:textId="575C2719" w:rsidR="006506F7" w:rsidRDefault="006506F7" w:rsidP="00002496"/>
    <w:p w14:paraId="4253D455" w14:textId="77777777" w:rsidR="006506F7" w:rsidRDefault="006506F7" w:rsidP="00002496"/>
    <w:p w14:paraId="6EC9160B" w14:textId="77777777" w:rsidR="00582501" w:rsidRDefault="00582501" w:rsidP="00083846">
      <w:pPr>
        <w:pStyle w:val="Caption"/>
        <w:keepNext/>
        <w:jc w:val="center"/>
      </w:pPr>
      <w:bookmarkStart w:id="71" w:name="_Toc86123133"/>
    </w:p>
    <w:p w14:paraId="461C364E" w14:textId="4AE5D92B" w:rsidR="00083846" w:rsidRDefault="00083846" w:rsidP="00083846">
      <w:pPr>
        <w:pStyle w:val="Caption"/>
        <w:keepNext/>
        <w:jc w:val="center"/>
      </w:pPr>
      <w:r>
        <w:t xml:space="preserve">Table </w:t>
      </w:r>
      <w:r w:rsidR="00130A9D">
        <w:fldChar w:fldCharType="begin"/>
      </w:r>
      <w:r w:rsidR="00130A9D">
        <w:instrText xml:space="preserve"> SEQ Table \* ARABIC </w:instrText>
      </w:r>
      <w:r w:rsidR="00130A9D">
        <w:fldChar w:fldCharType="separate"/>
      </w:r>
      <w:r w:rsidR="000538FD">
        <w:rPr>
          <w:noProof/>
        </w:rPr>
        <w:t>11</w:t>
      </w:r>
      <w:r w:rsidR="00130A9D">
        <w:rPr>
          <w:noProof/>
        </w:rPr>
        <w:fldChar w:fldCharType="end"/>
      </w:r>
      <w:r>
        <w:t xml:space="preserve"> </w:t>
      </w:r>
      <w:r w:rsidRPr="00616E47">
        <w:t xml:space="preserve">Cosine Similarity matrices for Experiment </w:t>
      </w:r>
      <w:r>
        <w:t>3</w:t>
      </w:r>
      <w:bookmarkEnd w:id="71"/>
    </w:p>
    <w:tbl>
      <w:tblPr>
        <w:tblStyle w:val="TableGrid"/>
        <w:tblpPr w:leftFromText="180" w:rightFromText="180" w:vertAnchor="page" w:horzAnchor="margin" w:tblpXSpec="center" w:tblpY="1938"/>
        <w:tblW w:w="10910" w:type="dxa"/>
        <w:tblLayout w:type="fixed"/>
        <w:tblLook w:val="04E0" w:firstRow="1" w:lastRow="1" w:firstColumn="1" w:lastColumn="0" w:noHBand="0" w:noVBand="1"/>
      </w:tblPr>
      <w:tblGrid>
        <w:gridCol w:w="1877"/>
        <w:gridCol w:w="2796"/>
        <w:gridCol w:w="3119"/>
        <w:gridCol w:w="3118"/>
      </w:tblGrid>
      <w:tr w:rsidR="00E11FC1" w:rsidRPr="00584E54" w14:paraId="0A9B7C46" w14:textId="77777777" w:rsidTr="00E11FC1">
        <w:trPr>
          <w:trHeight w:val="417"/>
        </w:trPr>
        <w:tc>
          <w:tcPr>
            <w:tcW w:w="10910" w:type="dxa"/>
            <w:gridSpan w:val="4"/>
          </w:tcPr>
          <w:p w14:paraId="592F6751" w14:textId="77777777" w:rsidR="00E11FC1" w:rsidRPr="00584E54" w:rsidRDefault="00E11FC1" w:rsidP="00E11FC1">
            <w:pPr>
              <w:rPr>
                <w:b/>
                <w:bCs/>
              </w:rPr>
            </w:pPr>
            <w:r w:rsidRPr="00584E54">
              <w:rPr>
                <w:b/>
                <w:bCs/>
              </w:rPr>
              <w:t xml:space="preserve">Experiment </w:t>
            </w:r>
            <w:r>
              <w:rPr>
                <w:b/>
                <w:bCs/>
              </w:rPr>
              <w:t>3</w:t>
            </w:r>
            <w:r w:rsidRPr="00584E54">
              <w:rPr>
                <w:b/>
                <w:bCs/>
              </w:rPr>
              <w:t>: Document at various level</w:t>
            </w:r>
            <w:r>
              <w:rPr>
                <w:b/>
                <w:bCs/>
              </w:rPr>
              <w:t>s</w:t>
            </w:r>
            <w:r w:rsidRPr="00584E54">
              <w:rPr>
                <w:b/>
                <w:bCs/>
              </w:rPr>
              <w:t xml:space="preserve"> for </w:t>
            </w:r>
            <w:r>
              <w:rPr>
                <w:b/>
                <w:bCs/>
              </w:rPr>
              <w:t>large</w:t>
            </w:r>
            <w:r w:rsidRPr="00584E54">
              <w:rPr>
                <w:b/>
                <w:bCs/>
              </w:rPr>
              <w:t xml:space="preserve"> dataset</w:t>
            </w:r>
            <w:r>
              <w:rPr>
                <w:b/>
                <w:bCs/>
              </w:rPr>
              <w:t xml:space="preserve"> </w:t>
            </w:r>
            <w:r w:rsidRPr="00584E54">
              <w:rPr>
                <w:b/>
                <w:bCs/>
              </w:rPr>
              <w:t>(</w:t>
            </w:r>
            <w:r>
              <w:rPr>
                <w:b/>
                <w:bCs/>
              </w:rPr>
              <w:t xml:space="preserve">20 papers </w:t>
            </w:r>
            <w:r w:rsidRPr="00584E54">
              <w:rPr>
                <w:b/>
                <w:bCs/>
              </w:rPr>
              <w:t>COVID-science: non-science</w:t>
            </w:r>
            <w:r>
              <w:rPr>
                <w:b/>
                <w:bCs/>
              </w:rPr>
              <w:t>: Covid-psychology</w:t>
            </w:r>
            <w:r w:rsidRPr="00584E54">
              <w:rPr>
                <w:b/>
                <w:bCs/>
              </w:rPr>
              <w:t>)</w:t>
            </w:r>
          </w:p>
        </w:tc>
      </w:tr>
      <w:tr w:rsidR="00E11FC1" w14:paraId="74AD33F9" w14:textId="77777777" w:rsidTr="00083846">
        <w:trPr>
          <w:trHeight w:val="288"/>
        </w:trPr>
        <w:tc>
          <w:tcPr>
            <w:tcW w:w="1877" w:type="dxa"/>
          </w:tcPr>
          <w:p w14:paraId="09FB47D9" w14:textId="77777777" w:rsidR="00E11FC1" w:rsidRDefault="00E11FC1" w:rsidP="00E11FC1">
            <w:proofErr w:type="spellStart"/>
            <w:r>
              <w:rPr>
                <w:rFonts w:cstheme="minorHAnsi"/>
                <w:b/>
                <w:bCs/>
                <w:sz w:val="20"/>
                <w:szCs w:val="20"/>
              </w:rPr>
              <w:t>No.of</w:t>
            </w:r>
            <w:proofErr w:type="spellEnd"/>
            <w:r w:rsidRPr="00510E58">
              <w:rPr>
                <w:rFonts w:cstheme="minorHAnsi"/>
                <w:b/>
                <w:bCs/>
                <w:sz w:val="20"/>
                <w:szCs w:val="20"/>
              </w:rPr>
              <w:t xml:space="preserve"> Document</w:t>
            </w:r>
            <w:r>
              <w:rPr>
                <w:rFonts w:cstheme="minorHAnsi"/>
                <w:b/>
                <w:bCs/>
                <w:sz w:val="20"/>
                <w:szCs w:val="20"/>
              </w:rPr>
              <w:t>s</w:t>
            </w:r>
          </w:p>
        </w:tc>
        <w:tc>
          <w:tcPr>
            <w:tcW w:w="2796" w:type="dxa"/>
          </w:tcPr>
          <w:p w14:paraId="08000F13" w14:textId="77777777" w:rsidR="00E11FC1" w:rsidRDefault="00E11FC1" w:rsidP="00E11FC1">
            <w:r>
              <w:rPr>
                <w:b/>
                <w:bCs/>
              </w:rPr>
              <w:t>covid-science</w:t>
            </w:r>
            <w:r w:rsidRPr="00911626">
              <w:rPr>
                <w:b/>
                <w:bCs/>
              </w:rPr>
              <w:t>.txt</w:t>
            </w:r>
          </w:p>
        </w:tc>
        <w:tc>
          <w:tcPr>
            <w:tcW w:w="3119" w:type="dxa"/>
          </w:tcPr>
          <w:p w14:paraId="054F0B12" w14:textId="77777777" w:rsidR="00E11FC1" w:rsidRDefault="00E11FC1" w:rsidP="00E11FC1">
            <w:r>
              <w:rPr>
                <w:b/>
                <w:bCs/>
              </w:rPr>
              <w:t>Covid-non-science</w:t>
            </w:r>
            <w:r w:rsidRPr="00911626">
              <w:rPr>
                <w:b/>
                <w:bCs/>
              </w:rPr>
              <w:t>.txt</w:t>
            </w:r>
          </w:p>
        </w:tc>
        <w:tc>
          <w:tcPr>
            <w:tcW w:w="3118" w:type="dxa"/>
          </w:tcPr>
          <w:p w14:paraId="446869BC" w14:textId="77777777" w:rsidR="00E11FC1" w:rsidRDefault="00E11FC1" w:rsidP="00E11FC1">
            <w:pPr>
              <w:rPr>
                <w:b/>
                <w:bCs/>
              </w:rPr>
            </w:pPr>
            <w:r>
              <w:rPr>
                <w:b/>
                <w:bCs/>
              </w:rPr>
              <w:t>Covid-psychology.txt</w:t>
            </w:r>
          </w:p>
        </w:tc>
      </w:tr>
      <w:tr w:rsidR="00E11FC1" w14:paraId="214D2F1C" w14:textId="77777777" w:rsidTr="00E11FC1">
        <w:trPr>
          <w:trHeight w:val="417"/>
        </w:trPr>
        <w:tc>
          <w:tcPr>
            <w:tcW w:w="1877" w:type="dxa"/>
          </w:tcPr>
          <w:p w14:paraId="33AFE021" w14:textId="77777777" w:rsidR="00E11FC1" w:rsidRDefault="00E11FC1" w:rsidP="00E11FC1">
            <w:r w:rsidRPr="0028591F">
              <w:rPr>
                <w:b/>
                <w:bCs/>
              </w:rPr>
              <w:t>Article level (</w:t>
            </w:r>
            <w:r>
              <w:rPr>
                <w:b/>
                <w:bCs/>
              </w:rPr>
              <w:t>20</w:t>
            </w:r>
            <w:r w:rsidRPr="0028591F">
              <w:rPr>
                <w:b/>
                <w:bCs/>
              </w:rPr>
              <w:t>|</w:t>
            </w:r>
            <w:r>
              <w:rPr>
                <w:b/>
                <w:bCs/>
              </w:rPr>
              <w:t>20</w:t>
            </w:r>
            <w:r w:rsidRPr="0028591F">
              <w:rPr>
                <w:b/>
                <w:bCs/>
              </w:rPr>
              <w:t>)</w:t>
            </w:r>
          </w:p>
        </w:tc>
        <w:tc>
          <w:tcPr>
            <w:tcW w:w="2796" w:type="dxa"/>
          </w:tcPr>
          <w:p w14:paraId="7D361173" w14:textId="77777777" w:rsidR="00E11FC1" w:rsidRDefault="00E11FC1" w:rsidP="00E11FC1">
            <w:pPr>
              <w:pStyle w:val="HTMLPreformatted"/>
              <w:shd w:val="clear" w:color="auto" w:fill="FFFFFF"/>
              <w:wordWrap w:val="0"/>
              <w:textAlignment w:val="baseline"/>
            </w:pPr>
            <w:r>
              <w:rPr>
                <w:noProof/>
              </w:rPr>
              <w:drawing>
                <wp:inline distT="0" distB="0" distL="0" distR="0" wp14:anchorId="26006188" wp14:editId="77AA5BD8">
                  <wp:extent cx="1672590" cy="743712"/>
                  <wp:effectExtent l="0" t="0" r="3810" b="0"/>
                  <wp:docPr id="63" name="Picture 6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Graphical user interface, text&#10;&#10;Description automatically generated"/>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676409" cy="745410"/>
                          </a:xfrm>
                          <a:prstGeom prst="rect">
                            <a:avLst/>
                          </a:prstGeom>
                          <a:noFill/>
                          <a:ln>
                            <a:noFill/>
                          </a:ln>
                        </pic:spPr>
                      </pic:pic>
                    </a:graphicData>
                  </a:graphic>
                </wp:inline>
              </w:drawing>
            </w:r>
          </w:p>
        </w:tc>
        <w:tc>
          <w:tcPr>
            <w:tcW w:w="3119" w:type="dxa"/>
          </w:tcPr>
          <w:p w14:paraId="1E486336" w14:textId="77777777" w:rsidR="00E11FC1" w:rsidRDefault="00E11FC1" w:rsidP="00E11FC1">
            <w:pPr>
              <w:pStyle w:val="HTMLPreformatted"/>
              <w:shd w:val="clear" w:color="auto" w:fill="FFFFFF"/>
              <w:wordWrap w:val="0"/>
              <w:textAlignment w:val="baseline"/>
            </w:pPr>
            <w:r>
              <w:rPr>
                <w:noProof/>
              </w:rPr>
              <w:drawing>
                <wp:inline distT="0" distB="0" distL="0" distR="0" wp14:anchorId="5D926B92" wp14:editId="5535B4DA">
                  <wp:extent cx="1842770" cy="762000"/>
                  <wp:effectExtent l="0" t="0" r="5080" b="0"/>
                  <wp:docPr id="64" name="Picture 6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Graphical user interface, text, application&#10;&#10;Description automatically generated"/>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849511" cy="764787"/>
                          </a:xfrm>
                          <a:prstGeom prst="rect">
                            <a:avLst/>
                          </a:prstGeom>
                          <a:noFill/>
                          <a:ln>
                            <a:noFill/>
                          </a:ln>
                        </pic:spPr>
                      </pic:pic>
                    </a:graphicData>
                  </a:graphic>
                </wp:inline>
              </w:drawing>
            </w:r>
          </w:p>
        </w:tc>
        <w:tc>
          <w:tcPr>
            <w:tcW w:w="3118" w:type="dxa"/>
          </w:tcPr>
          <w:p w14:paraId="5A12E0F6" w14:textId="77777777" w:rsidR="00E11FC1" w:rsidRDefault="00E11FC1" w:rsidP="00E11FC1">
            <w:pPr>
              <w:pStyle w:val="HTMLPreformatted"/>
              <w:shd w:val="clear" w:color="auto" w:fill="FFFFFF"/>
              <w:wordWrap w:val="0"/>
              <w:textAlignment w:val="baseline"/>
              <w:rPr>
                <w:noProof/>
              </w:rPr>
            </w:pPr>
            <w:r>
              <w:rPr>
                <w:noProof/>
              </w:rPr>
              <w:drawing>
                <wp:inline distT="0" distB="0" distL="0" distR="0" wp14:anchorId="0867EFDB" wp14:editId="1669642D">
                  <wp:extent cx="1843405" cy="749808"/>
                  <wp:effectExtent l="0" t="0" r="4445" b="0"/>
                  <wp:docPr id="65" name="Picture 6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Graphical user interface, text, application&#10;&#10;Description automatically generated"/>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848643" cy="751938"/>
                          </a:xfrm>
                          <a:prstGeom prst="rect">
                            <a:avLst/>
                          </a:prstGeom>
                          <a:noFill/>
                          <a:ln>
                            <a:noFill/>
                          </a:ln>
                        </pic:spPr>
                      </pic:pic>
                    </a:graphicData>
                  </a:graphic>
                </wp:inline>
              </w:drawing>
            </w:r>
          </w:p>
        </w:tc>
      </w:tr>
      <w:tr w:rsidR="00E11FC1" w14:paraId="4138BC60" w14:textId="77777777" w:rsidTr="00E11FC1">
        <w:trPr>
          <w:trHeight w:val="417"/>
        </w:trPr>
        <w:tc>
          <w:tcPr>
            <w:tcW w:w="1877" w:type="dxa"/>
          </w:tcPr>
          <w:p w14:paraId="291514AC" w14:textId="77777777" w:rsidR="00E11FC1" w:rsidRDefault="00E11FC1" w:rsidP="00E11FC1">
            <w:r w:rsidRPr="0028591F">
              <w:rPr>
                <w:b/>
                <w:bCs/>
              </w:rPr>
              <w:t>2-3 paragraphs</w:t>
            </w:r>
          </w:p>
        </w:tc>
        <w:tc>
          <w:tcPr>
            <w:tcW w:w="2796" w:type="dxa"/>
          </w:tcPr>
          <w:p w14:paraId="28C6D99C" w14:textId="77777777" w:rsidR="00E11FC1" w:rsidRDefault="00E11FC1" w:rsidP="00E11FC1">
            <w:pPr>
              <w:pStyle w:val="HTMLPreformatted"/>
              <w:shd w:val="clear" w:color="auto" w:fill="FFFFFF"/>
              <w:wordWrap w:val="0"/>
              <w:textAlignment w:val="baseline"/>
            </w:pPr>
            <w:r>
              <w:rPr>
                <w:noProof/>
              </w:rPr>
              <w:drawing>
                <wp:inline distT="0" distB="0" distL="0" distR="0" wp14:anchorId="6434CDFD" wp14:editId="58CF533A">
                  <wp:extent cx="1672590" cy="713232"/>
                  <wp:effectExtent l="0" t="0" r="3810" b="0"/>
                  <wp:docPr id="66" name="Picture 6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text, application&#10;&#10;Description automatically generated"/>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1677098" cy="715154"/>
                          </a:xfrm>
                          <a:prstGeom prst="rect">
                            <a:avLst/>
                          </a:prstGeom>
                          <a:noFill/>
                          <a:ln>
                            <a:noFill/>
                          </a:ln>
                        </pic:spPr>
                      </pic:pic>
                    </a:graphicData>
                  </a:graphic>
                </wp:inline>
              </w:drawing>
            </w:r>
          </w:p>
        </w:tc>
        <w:tc>
          <w:tcPr>
            <w:tcW w:w="3119" w:type="dxa"/>
          </w:tcPr>
          <w:p w14:paraId="6F970851" w14:textId="77777777" w:rsidR="00E11FC1" w:rsidRDefault="00E11FC1" w:rsidP="00E11FC1">
            <w:pPr>
              <w:pStyle w:val="HTMLPreformatted"/>
              <w:shd w:val="clear" w:color="auto" w:fill="FFFFFF"/>
              <w:wordWrap w:val="0"/>
              <w:textAlignment w:val="baseline"/>
            </w:pPr>
            <w:r>
              <w:rPr>
                <w:noProof/>
              </w:rPr>
              <w:drawing>
                <wp:inline distT="0" distB="0" distL="0" distR="0" wp14:anchorId="24B8BCA0" wp14:editId="5E2916D2">
                  <wp:extent cx="1842770" cy="744220"/>
                  <wp:effectExtent l="0" t="0" r="5080" b="0"/>
                  <wp:docPr id="67" name="Picture 67"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Graphical user interface, text&#10;&#10;Description automatically generated"/>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1842770" cy="744220"/>
                          </a:xfrm>
                          <a:prstGeom prst="rect">
                            <a:avLst/>
                          </a:prstGeom>
                          <a:noFill/>
                          <a:ln>
                            <a:noFill/>
                          </a:ln>
                        </pic:spPr>
                      </pic:pic>
                    </a:graphicData>
                  </a:graphic>
                </wp:inline>
              </w:drawing>
            </w:r>
          </w:p>
        </w:tc>
        <w:tc>
          <w:tcPr>
            <w:tcW w:w="3118" w:type="dxa"/>
          </w:tcPr>
          <w:p w14:paraId="1026F2AE" w14:textId="77777777" w:rsidR="00E11FC1" w:rsidRDefault="00E11FC1" w:rsidP="00E11FC1">
            <w:pPr>
              <w:pStyle w:val="HTMLPreformatted"/>
              <w:shd w:val="clear" w:color="auto" w:fill="FFFFFF"/>
              <w:wordWrap w:val="0"/>
              <w:textAlignment w:val="baseline"/>
              <w:rPr>
                <w:noProof/>
              </w:rPr>
            </w:pPr>
            <w:r>
              <w:rPr>
                <w:noProof/>
              </w:rPr>
              <w:drawing>
                <wp:inline distT="0" distB="0" distL="0" distR="0" wp14:anchorId="695D682E" wp14:editId="3F728A26">
                  <wp:extent cx="1843405" cy="662940"/>
                  <wp:effectExtent l="0" t="0" r="4445" b="3810"/>
                  <wp:docPr id="68" name="Picture 6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Graphical user interface, text, application&#10;&#10;Description automatically generated"/>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843405" cy="662940"/>
                          </a:xfrm>
                          <a:prstGeom prst="rect">
                            <a:avLst/>
                          </a:prstGeom>
                          <a:noFill/>
                          <a:ln>
                            <a:noFill/>
                          </a:ln>
                        </pic:spPr>
                      </pic:pic>
                    </a:graphicData>
                  </a:graphic>
                </wp:inline>
              </w:drawing>
            </w:r>
          </w:p>
        </w:tc>
      </w:tr>
      <w:tr w:rsidR="00E11FC1" w14:paraId="46898D59" w14:textId="77777777" w:rsidTr="00083846">
        <w:trPr>
          <w:trHeight w:val="1305"/>
        </w:trPr>
        <w:tc>
          <w:tcPr>
            <w:tcW w:w="1877" w:type="dxa"/>
          </w:tcPr>
          <w:p w14:paraId="389F8D6F" w14:textId="77777777" w:rsidR="00E11FC1" w:rsidRDefault="00E11FC1" w:rsidP="00E11FC1">
            <w:r w:rsidRPr="00584E54">
              <w:rPr>
                <w:b/>
                <w:bCs/>
              </w:rPr>
              <w:t>Paragraph level (</w:t>
            </w:r>
            <w:r>
              <w:rPr>
                <w:b/>
                <w:bCs/>
              </w:rPr>
              <w:t>14379</w:t>
            </w:r>
            <w:r w:rsidRPr="00584E54">
              <w:rPr>
                <w:b/>
                <w:bCs/>
              </w:rPr>
              <w:t>|</w:t>
            </w:r>
            <w:r>
              <w:rPr>
                <w:b/>
                <w:bCs/>
              </w:rPr>
              <w:t>387</w:t>
            </w:r>
            <w:r w:rsidRPr="00584E54">
              <w:rPr>
                <w:b/>
                <w:bCs/>
              </w:rPr>
              <w:t>)</w:t>
            </w:r>
          </w:p>
        </w:tc>
        <w:tc>
          <w:tcPr>
            <w:tcW w:w="2796" w:type="dxa"/>
          </w:tcPr>
          <w:p w14:paraId="5C01BE01" w14:textId="77777777" w:rsidR="00E11FC1" w:rsidRDefault="00E11FC1" w:rsidP="00E11FC1">
            <w:pPr>
              <w:pStyle w:val="HTMLPreformatted"/>
              <w:shd w:val="clear" w:color="auto" w:fill="FFFFFF"/>
              <w:wordWrap w:val="0"/>
              <w:textAlignment w:val="baseline"/>
            </w:pPr>
            <w:r>
              <w:rPr>
                <w:noProof/>
              </w:rPr>
              <w:drawing>
                <wp:inline distT="0" distB="0" distL="0" distR="0" wp14:anchorId="282A9AB0" wp14:editId="057D2556">
                  <wp:extent cx="1672590" cy="707136"/>
                  <wp:effectExtent l="0" t="0" r="3810" b="0"/>
                  <wp:docPr id="69" name="Picture 6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Graphical user interface, text&#10;&#10;Description automatically generated"/>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678857" cy="709785"/>
                          </a:xfrm>
                          <a:prstGeom prst="rect">
                            <a:avLst/>
                          </a:prstGeom>
                          <a:noFill/>
                          <a:ln>
                            <a:noFill/>
                          </a:ln>
                        </pic:spPr>
                      </pic:pic>
                    </a:graphicData>
                  </a:graphic>
                </wp:inline>
              </w:drawing>
            </w:r>
          </w:p>
        </w:tc>
        <w:tc>
          <w:tcPr>
            <w:tcW w:w="3119" w:type="dxa"/>
          </w:tcPr>
          <w:p w14:paraId="49E30EAB" w14:textId="77777777" w:rsidR="00E11FC1" w:rsidRDefault="00E11FC1" w:rsidP="00E11FC1">
            <w:pPr>
              <w:pStyle w:val="HTMLPreformatted"/>
              <w:shd w:val="clear" w:color="auto" w:fill="FFFFFF"/>
              <w:wordWrap w:val="0"/>
              <w:textAlignment w:val="baseline"/>
            </w:pPr>
            <w:r>
              <w:rPr>
                <w:noProof/>
              </w:rPr>
              <w:drawing>
                <wp:inline distT="0" distB="0" distL="0" distR="0" wp14:anchorId="2D0E0E17" wp14:editId="04BBA766">
                  <wp:extent cx="1841283" cy="772886"/>
                  <wp:effectExtent l="0" t="0" r="6985" b="8255"/>
                  <wp:docPr id="70" name="Picture 7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Graphical user interface, text&#10;&#10;Description automatically generated"/>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1848097" cy="775746"/>
                          </a:xfrm>
                          <a:prstGeom prst="rect">
                            <a:avLst/>
                          </a:prstGeom>
                          <a:noFill/>
                          <a:ln>
                            <a:noFill/>
                          </a:ln>
                        </pic:spPr>
                      </pic:pic>
                    </a:graphicData>
                  </a:graphic>
                </wp:inline>
              </w:drawing>
            </w:r>
          </w:p>
        </w:tc>
        <w:tc>
          <w:tcPr>
            <w:tcW w:w="3118" w:type="dxa"/>
          </w:tcPr>
          <w:p w14:paraId="26B69BF3" w14:textId="77777777" w:rsidR="00E11FC1" w:rsidRDefault="00E11FC1" w:rsidP="00E11FC1">
            <w:pPr>
              <w:pStyle w:val="HTMLPreformatted"/>
              <w:shd w:val="clear" w:color="auto" w:fill="FFFFFF"/>
              <w:wordWrap w:val="0"/>
              <w:textAlignment w:val="baseline"/>
              <w:rPr>
                <w:noProof/>
              </w:rPr>
            </w:pPr>
            <w:r>
              <w:rPr>
                <w:noProof/>
              </w:rPr>
              <w:drawing>
                <wp:inline distT="0" distB="0" distL="0" distR="0" wp14:anchorId="09349D0D" wp14:editId="78BD2985">
                  <wp:extent cx="1843405" cy="794658"/>
                  <wp:effectExtent l="0" t="0" r="4445" b="5715"/>
                  <wp:docPr id="71" name="Picture 7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Graphical user interface, text, application&#10;&#10;Description automatically generated"/>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1847770" cy="796540"/>
                          </a:xfrm>
                          <a:prstGeom prst="rect">
                            <a:avLst/>
                          </a:prstGeom>
                          <a:noFill/>
                          <a:ln>
                            <a:noFill/>
                          </a:ln>
                        </pic:spPr>
                      </pic:pic>
                    </a:graphicData>
                  </a:graphic>
                </wp:inline>
              </w:drawing>
            </w:r>
          </w:p>
        </w:tc>
      </w:tr>
    </w:tbl>
    <w:p w14:paraId="466B8E64" w14:textId="77777777" w:rsidR="00F50734" w:rsidRPr="00002496" w:rsidRDefault="00F50734" w:rsidP="00002496"/>
    <w:p w14:paraId="340FECC2" w14:textId="77777777" w:rsidR="0018153F" w:rsidRDefault="0018153F" w:rsidP="0018153F">
      <w:pPr>
        <w:pStyle w:val="Caption"/>
        <w:keepNext/>
        <w:jc w:val="center"/>
      </w:pPr>
    </w:p>
    <w:p w14:paraId="5C7D6367" w14:textId="7A671F17" w:rsidR="0018153F" w:rsidRDefault="0018153F" w:rsidP="0018153F">
      <w:pPr>
        <w:pStyle w:val="Caption"/>
        <w:keepNext/>
        <w:jc w:val="center"/>
      </w:pPr>
      <w:bookmarkStart w:id="72" w:name="_Toc86123134"/>
      <w:r>
        <w:t xml:space="preserve">Table </w:t>
      </w:r>
      <w:r w:rsidR="00130A9D">
        <w:fldChar w:fldCharType="begin"/>
      </w:r>
      <w:r w:rsidR="00130A9D">
        <w:instrText xml:space="preserve"> SEQ Table \* ARABIC </w:instrText>
      </w:r>
      <w:r w:rsidR="00130A9D">
        <w:fldChar w:fldCharType="separate"/>
      </w:r>
      <w:r w:rsidR="000538FD">
        <w:rPr>
          <w:noProof/>
        </w:rPr>
        <w:t>12</w:t>
      </w:r>
      <w:r w:rsidR="00130A9D">
        <w:rPr>
          <w:noProof/>
        </w:rPr>
        <w:fldChar w:fldCharType="end"/>
      </w:r>
      <w:r>
        <w:t xml:space="preserve"> </w:t>
      </w:r>
      <w:r w:rsidRPr="008465A1">
        <w:t xml:space="preserve">Cosine Similarity matrices for Experiment </w:t>
      </w:r>
      <w:r>
        <w:t>4</w:t>
      </w:r>
      <w:bookmarkEnd w:id="72"/>
    </w:p>
    <w:tbl>
      <w:tblPr>
        <w:tblStyle w:val="TableGrid"/>
        <w:tblpPr w:leftFromText="180" w:rightFromText="180" w:vertAnchor="page" w:horzAnchor="margin" w:tblpXSpec="center" w:tblpY="7767"/>
        <w:tblW w:w="10910" w:type="dxa"/>
        <w:tblLayout w:type="fixed"/>
        <w:tblLook w:val="04E0" w:firstRow="1" w:lastRow="1" w:firstColumn="1" w:lastColumn="0" w:noHBand="0" w:noVBand="1"/>
      </w:tblPr>
      <w:tblGrid>
        <w:gridCol w:w="1591"/>
        <w:gridCol w:w="4500"/>
        <w:gridCol w:w="4819"/>
      </w:tblGrid>
      <w:tr w:rsidR="0018153F" w14:paraId="363927FE" w14:textId="77777777" w:rsidTr="0018153F">
        <w:trPr>
          <w:trHeight w:val="557"/>
        </w:trPr>
        <w:tc>
          <w:tcPr>
            <w:tcW w:w="10910" w:type="dxa"/>
            <w:gridSpan w:val="3"/>
          </w:tcPr>
          <w:p w14:paraId="6D60D0DA" w14:textId="77777777" w:rsidR="0018153F" w:rsidRDefault="0018153F" w:rsidP="0018153F">
            <w:pPr>
              <w:pStyle w:val="HTMLPreformatted"/>
              <w:shd w:val="clear" w:color="auto" w:fill="FFFFFF"/>
              <w:wordWrap w:val="0"/>
              <w:textAlignment w:val="baseline"/>
              <w:rPr>
                <w:noProof/>
              </w:rPr>
            </w:pPr>
            <w:r w:rsidRPr="00584E54">
              <w:rPr>
                <w:b/>
                <w:bCs/>
              </w:rPr>
              <w:t xml:space="preserve">Experiment </w:t>
            </w:r>
            <w:r>
              <w:rPr>
                <w:b/>
                <w:bCs/>
              </w:rPr>
              <w:t>4</w:t>
            </w:r>
            <w:r w:rsidRPr="00584E54">
              <w:rPr>
                <w:b/>
                <w:bCs/>
              </w:rPr>
              <w:t>: Document at various level</w:t>
            </w:r>
            <w:r>
              <w:rPr>
                <w:b/>
                <w:bCs/>
              </w:rPr>
              <w:t>s</w:t>
            </w:r>
            <w:r w:rsidRPr="00584E54">
              <w:rPr>
                <w:b/>
                <w:bCs/>
              </w:rPr>
              <w:t xml:space="preserve"> for </w:t>
            </w:r>
            <w:r>
              <w:rPr>
                <w:b/>
                <w:bCs/>
              </w:rPr>
              <w:t>large</w:t>
            </w:r>
            <w:r w:rsidRPr="00584E54">
              <w:rPr>
                <w:b/>
                <w:bCs/>
              </w:rPr>
              <w:t xml:space="preserve"> dataset</w:t>
            </w:r>
            <w:r>
              <w:rPr>
                <w:b/>
                <w:bCs/>
              </w:rPr>
              <w:t xml:space="preserve"> </w:t>
            </w:r>
            <w:r w:rsidRPr="00584E54">
              <w:rPr>
                <w:b/>
                <w:bCs/>
              </w:rPr>
              <w:t>(</w:t>
            </w:r>
            <w:r>
              <w:rPr>
                <w:b/>
                <w:bCs/>
              </w:rPr>
              <w:t xml:space="preserve">40 papers </w:t>
            </w:r>
            <w:r w:rsidRPr="00584E54">
              <w:rPr>
                <w:b/>
                <w:bCs/>
              </w:rPr>
              <w:t>COVID-science:</w:t>
            </w:r>
            <w:r>
              <w:rPr>
                <w:b/>
                <w:bCs/>
              </w:rPr>
              <w:t xml:space="preserve"> Covid-psychology</w:t>
            </w:r>
            <w:r w:rsidRPr="00584E54">
              <w:rPr>
                <w:b/>
                <w:bCs/>
              </w:rPr>
              <w:t>)</w:t>
            </w:r>
          </w:p>
        </w:tc>
      </w:tr>
      <w:tr w:rsidR="0018153F" w14:paraId="66F9F266" w14:textId="77777777" w:rsidTr="0018153F">
        <w:trPr>
          <w:trHeight w:val="426"/>
        </w:trPr>
        <w:tc>
          <w:tcPr>
            <w:tcW w:w="1591" w:type="dxa"/>
          </w:tcPr>
          <w:p w14:paraId="49C00B39" w14:textId="77777777" w:rsidR="0018153F" w:rsidRPr="0028591F" w:rsidRDefault="0018153F" w:rsidP="0018153F">
            <w:pPr>
              <w:rPr>
                <w:b/>
                <w:bCs/>
              </w:rPr>
            </w:pPr>
            <w:proofErr w:type="spellStart"/>
            <w:r>
              <w:rPr>
                <w:rFonts w:cstheme="minorHAnsi"/>
                <w:b/>
                <w:bCs/>
                <w:sz w:val="20"/>
                <w:szCs w:val="20"/>
              </w:rPr>
              <w:t>No.of</w:t>
            </w:r>
            <w:proofErr w:type="spellEnd"/>
            <w:r w:rsidRPr="00510E58">
              <w:rPr>
                <w:rFonts w:cstheme="minorHAnsi"/>
                <w:b/>
                <w:bCs/>
                <w:sz w:val="20"/>
                <w:szCs w:val="20"/>
              </w:rPr>
              <w:t xml:space="preserve"> Document</w:t>
            </w:r>
          </w:p>
        </w:tc>
        <w:tc>
          <w:tcPr>
            <w:tcW w:w="4500" w:type="dxa"/>
          </w:tcPr>
          <w:p w14:paraId="677B5C47" w14:textId="77777777" w:rsidR="0018153F" w:rsidRDefault="0018153F" w:rsidP="0018153F">
            <w:pPr>
              <w:pStyle w:val="HTMLPreformatted"/>
              <w:shd w:val="clear" w:color="auto" w:fill="FFFFFF"/>
              <w:wordWrap w:val="0"/>
              <w:textAlignment w:val="baseline"/>
              <w:rPr>
                <w:noProof/>
              </w:rPr>
            </w:pPr>
            <w:r>
              <w:rPr>
                <w:b/>
                <w:bCs/>
              </w:rPr>
              <w:t>covid-science-large</w:t>
            </w:r>
            <w:r w:rsidRPr="00911626">
              <w:rPr>
                <w:b/>
                <w:bCs/>
              </w:rPr>
              <w:t>.txt</w:t>
            </w:r>
          </w:p>
        </w:tc>
        <w:tc>
          <w:tcPr>
            <w:tcW w:w="4819" w:type="dxa"/>
          </w:tcPr>
          <w:p w14:paraId="028FF014" w14:textId="77777777" w:rsidR="0018153F" w:rsidRDefault="0018153F" w:rsidP="0018153F">
            <w:pPr>
              <w:pStyle w:val="HTMLPreformatted"/>
              <w:shd w:val="clear" w:color="auto" w:fill="FFFFFF"/>
              <w:wordWrap w:val="0"/>
              <w:textAlignment w:val="baseline"/>
              <w:rPr>
                <w:noProof/>
              </w:rPr>
            </w:pPr>
            <w:r>
              <w:rPr>
                <w:b/>
                <w:bCs/>
              </w:rPr>
              <w:t>Covid-psychology-large</w:t>
            </w:r>
            <w:r w:rsidRPr="00911626">
              <w:rPr>
                <w:b/>
                <w:bCs/>
              </w:rPr>
              <w:t>.txt</w:t>
            </w:r>
          </w:p>
        </w:tc>
      </w:tr>
      <w:tr w:rsidR="0018153F" w14:paraId="6B11AE5E" w14:textId="77777777" w:rsidTr="0018153F">
        <w:trPr>
          <w:trHeight w:val="1710"/>
        </w:trPr>
        <w:tc>
          <w:tcPr>
            <w:tcW w:w="1591" w:type="dxa"/>
          </w:tcPr>
          <w:p w14:paraId="1DD529AC" w14:textId="77777777" w:rsidR="0018153F" w:rsidRPr="00584E54" w:rsidRDefault="0018153F" w:rsidP="0018153F">
            <w:pPr>
              <w:rPr>
                <w:b/>
                <w:bCs/>
              </w:rPr>
            </w:pPr>
            <w:r w:rsidRPr="0028591F">
              <w:rPr>
                <w:b/>
                <w:bCs/>
              </w:rPr>
              <w:t>Article level (</w:t>
            </w:r>
            <w:r>
              <w:rPr>
                <w:b/>
                <w:bCs/>
              </w:rPr>
              <w:t>40</w:t>
            </w:r>
            <w:r w:rsidRPr="0028591F">
              <w:rPr>
                <w:b/>
                <w:bCs/>
              </w:rPr>
              <w:t>|</w:t>
            </w:r>
            <w:r>
              <w:rPr>
                <w:b/>
                <w:bCs/>
              </w:rPr>
              <w:t>40</w:t>
            </w:r>
            <w:r w:rsidRPr="0028591F">
              <w:rPr>
                <w:b/>
                <w:bCs/>
              </w:rPr>
              <w:t>)</w:t>
            </w:r>
          </w:p>
        </w:tc>
        <w:tc>
          <w:tcPr>
            <w:tcW w:w="4500" w:type="dxa"/>
          </w:tcPr>
          <w:p w14:paraId="15AC6435" w14:textId="77777777" w:rsidR="0018153F" w:rsidRDefault="0018153F" w:rsidP="0018153F">
            <w:pPr>
              <w:pStyle w:val="HTMLPreformatted"/>
              <w:shd w:val="clear" w:color="auto" w:fill="FFFFFF"/>
              <w:wordWrap w:val="0"/>
              <w:textAlignment w:val="baseline"/>
              <w:rPr>
                <w:noProof/>
              </w:rPr>
            </w:pPr>
            <w:r>
              <w:rPr>
                <w:noProof/>
              </w:rPr>
              <w:drawing>
                <wp:inline distT="0" distB="0" distL="0" distR="0" wp14:anchorId="2C4284F6" wp14:editId="0EF3A584">
                  <wp:extent cx="2720340" cy="956945"/>
                  <wp:effectExtent l="0" t="0" r="3810" b="0"/>
                  <wp:docPr id="72" name="Picture 72" descr="Graphical user interface, text,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Graphical user interface, text, chat or text message&#10;&#10;Description automatically generated"/>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2720340" cy="956945"/>
                          </a:xfrm>
                          <a:prstGeom prst="rect">
                            <a:avLst/>
                          </a:prstGeom>
                          <a:noFill/>
                          <a:ln>
                            <a:noFill/>
                          </a:ln>
                        </pic:spPr>
                      </pic:pic>
                    </a:graphicData>
                  </a:graphic>
                </wp:inline>
              </w:drawing>
            </w:r>
          </w:p>
        </w:tc>
        <w:tc>
          <w:tcPr>
            <w:tcW w:w="4819" w:type="dxa"/>
          </w:tcPr>
          <w:p w14:paraId="118D0BFD" w14:textId="77777777" w:rsidR="0018153F" w:rsidRDefault="0018153F" w:rsidP="0018153F">
            <w:pPr>
              <w:pStyle w:val="HTMLPreformatted"/>
              <w:shd w:val="clear" w:color="auto" w:fill="FFFFFF"/>
              <w:wordWrap w:val="0"/>
              <w:textAlignment w:val="baseline"/>
              <w:rPr>
                <w:noProof/>
              </w:rPr>
            </w:pPr>
            <w:r>
              <w:rPr>
                <w:noProof/>
              </w:rPr>
              <w:drawing>
                <wp:inline distT="0" distB="0" distL="0" distR="0" wp14:anchorId="34216BC1" wp14:editId="012FAACD">
                  <wp:extent cx="2922905" cy="993775"/>
                  <wp:effectExtent l="0" t="0" r="0" b="0"/>
                  <wp:docPr id="73" name="Picture 7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Graphical user interface, text, application&#10;&#10;Description automatically generated"/>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922905" cy="993775"/>
                          </a:xfrm>
                          <a:prstGeom prst="rect">
                            <a:avLst/>
                          </a:prstGeom>
                          <a:noFill/>
                          <a:ln>
                            <a:noFill/>
                          </a:ln>
                        </pic:spPr>
                      </pic:pic>
                    </a:graphicData>
                  </a:graphic>
                </wp:inline>
              </w:drawing>
            </w:r>
          </w:p>
        </w:tc>
      </w:tr>
      <w:tr w:rsidR="0018153F" w14:paraId="38D78CDD" w14:textId="77777777" w:rsidTr="0018153F">
        <w:trPr>
          <w:trHeight w:val="1802"/>
        </w:trPr>
        <w:tc>
          <w:tcPr>
            <w:tcW w:w="1591" w:type="dxa"/>
          </w:tcPr>
          <w:p w14:paraId="205B349A" w14:textId="77777777" w:rsidR="0018153F" w:rsidRPr="00584E54" w:rsidRDefault="0018153F" w:rsidP="0018153F">
            <w:pPr>
              <w:rPr>
                <w:b/>
                <w:bCs/>
              </w:rPr>
            </w:pPr>
            <w:r w:rsidRPr="0028591F">
              <w:rPr>
                <w:b/>
                <w:bCs/>
              </w:rPr>
              <w:t>2-3 paragraphs</w:t>
            </w:r>
          </w:p>
        </w:tc>
        <w:tc>
          <w:tcPr>
            <w:tcW w:w="4500" w:type="dxa"/>
          </w:tcPr>
          <w:p w14:paraId="65FDB383" w14:textId="77777777" w:rsidR="0018153F" w:rsidRDefault="0018153F" w:rsidP="0018153F">
            <w:pPr>
              <w:pStyle w:val="HTMLPreformatted"/>
              <w:shd w:val="clear" w:color="auto" w:fill="FFFFFF"/>
              <w:wordWrap w:val="0"/>
              <w:textAlignment w:val="baseline"/>
              <w:rPr>
                <w:noProof/>
              </w:rPr>
            </w:pPr>
            <w:r>
              <w:rPr>
                <w:noProof/>
              </w:rPr>
              <w:drawing>
                <wp:inline distT="0" distB="0" distL="0" distR="0" wp14:anchorId="1CB82C3A" wp14:editId="608577EC">
                  <wp:extent cx="2720340" cy="940435"/>
                  <wp:effectExtent l="0" t="0" r="3810" b="0"/>
                  <wp:docPr id="74" name="Picture 7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Graphical user interface, text, application&#10;&#10;Description automatically generated"/>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720340" cy="940435"/>
                          </a:xfrm>
                          <a:prstGeom prst="rect">
                            <a:avLst/>
                          </a:prstGeom>
                          <a:noFill/>
                          <a:ln>
                            <a:noFill/>
                          </a:ln>
                        </pic:spPr>
                      </pic:pic>
                    </a:graphicData>
                  </a:graphic>
                </wp:inline>
              </w:drawing>
            </w:r>
          </w:p>
        </w:tc>
        <w:tc>
          <w:tcPr>
            <w:tcW w:w="4819" w:type="dxa"/>
          </w:tcPr>
          <w:p w14:paraId="50DC91F0" w14:textId="77777777" w:rsidR="0018153F" w:rsidRDefault="0018153F" w:rsidP="0018153F">
            <w:pPr>
              <w:pStyle w:val="HTMLPreformatted"/>
              <w:shd w:val="clear" w:color="auto" w:fill="FFFFFF"/>
              <w:wordWrap w:val="0"/>
              <w:textAlignment w:val="baseline"/>
              <w:rPr>
                <w:noProof/>
              </w:rPr>
            </w:pPr>
            <w:r>
              <w:rPr>
                <w:noProof/>
              </w:rPr>
              <w:drawing>
                <wp:inline distT="0" distB="0" distL="0" distR="0" wp14:anchorId="7B568FAE" wp14:editId="42D300CB">
                  <wp:extent cx="2922905" cy="1051560"/>
                  <wp:effectExtent l="0" t="0" r="0" b="0"/>
                  <wp:docPr id="75" name="Picture 75"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descr="Graphical user interface, text&#10;&#10;Description automatically generated"/>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922905" cy="1051560"/>
                          </a:xfrm>
                          <a:prstGeom prst="rect">
                            <a:avLst/>
                          </a:prstGeom>
                          <a:noFill/>
                          <a:ln>
                            <a:noFill/>
                          </a:ln>
                        </pic:spPr>
                      </pic:pic>
                    </a:graphicData>
                  </a:graphic>
                </wp:inline>
              </w:drawing>
            </w:r>
          </w:p>
        </w:tc>
      </w:tr>
      <w:tr w:rsidR="0018153F" w14:paraId="48BD9679" w14:textId="77777777" w:rsidTr="0018153F">
        <w:trPr>
          <w:trHeight w:val="1524"/>
        </w:trPr>
        <w:tc>
          <w:tcPr>
            <w:tcW w:w="1591" w:type="dxa"/>
          </w:tcPr>
          <w:p w14:paraId="4043CA9C" w14:textId="77777777" w:rsidR="0018153F" w:rsidRPr="00584E54" w:rsidRDefault="0018153F" w:rsidP="0018153F">
            <w:pPr>
              <w:rPr>
                <w:b/>
                <w:bCs/>
              </w:rPr>
            </w:pPr>
            <w:r w:rsidRPr="00584E54">
              <w:rPr>
                <w:b/>
                <w:bCs/>
              </w:rPr>
              <w:t>Paragraph level (</w:t>
            </w:r>
            <w:r>
              <w:rPr>
                <w:b/>
                <w:bCs/>
              </w:rPr>
              <w:t>274941</w:t>
            </w:r>
            <w:r w:rsidRPr="00584E54">
              <w:rPr>
                <w:b/>
                <w:bCs/>
              </w:rPr>
              <w:t>|</w:t>
            </w:r>
            <w:r>
              <w:rPr>
                <w:b/>
                <w:bCs/>
              </w:rPr>
              <w:t>183592</w:t>
            </w:r>
            <w:r w:rsidRPr="00584E54">
              <w:rPr>
                <w:b/>
                <w:bCs/>
              </w:rPr>
              <w:t>)</w:t>
            </w:r>
          </w:p>
        </w:tc>
        <w:tc>
          <w:tcPr>
            <w:tcW w:w="4500" w:type="dxa"/>
          </w:tcPr>
          <w:p w14:paraId="03C091BA" w14:textId="77777777" w:rsidR="0018153F" w:rsidRDefault="0018153F" w:rsidP="0018153F">
            <w:pPr>
              <w:pStyle w:val="HTMLPreformatted"/>
              <w:shd w:val="clear" w:color="auto" w:fill="FFFFFF"/>
              <w:wordWrap w:val="0"/>
              <w:textAlignment w:val="baseline"/>
              <w:rPr>
                <w:noProof/>
              </w:rPr>
            </w:pPr>
            <w:r>
              <w:rPr>
                <w:noProof/>
              </w:rPr>
              <w:drawing>
                <wp:inline distT="0" distB="0" distL="0" distR="0" wp14:anchorId="33D24BE1" wp14:editId="25B5D24D">
                  <wp:extent cx="2720340" cy="882650"/>
                  <wp:effectExtent l="0" t="0" r="3810" b="0"/>
                  <wp:docPr id="76" name="Picture 76"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Graphical user interface, text, application, chat or text message&#10;&#10;Description automatically generated"/>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2720340" cy="882650"/>
                          </a:xfrm>
                          <a:prstGeom prst="rect">
                            <a:avLst/>
                          </a:prstGeom>
                          <a:noFill/>
                          <a:ln>
                            <a:noFill/>
                          </a:ln>
                        </pic:spPr>
                      </pic:pic>
                    </a:graphicData>
                  </a:graphic>
                </wp:inline>
              </w:drawing>
            </w:r>
          </w:p>
        </w:tc>
        <w:tc>
          <w:tcPr>
            <w:tcW w:w="4819" w:type="dxa"/>
          </w:tcPr>
          <w:p w14:paraId="0DA331E3" w14:textId="77777777" w:rsidR="0018153F" w:rsidRDefault="0018153F" w:rsidP="0018153F">
            <w:pPr>
              <w:pStyle w:val="HTMLPreformatted"/>
              <w:shd w:val="clear" w:color="auto" w:fill="FFFFFF"/>
              <w:wordWrap w:val="0"/>
              <w:textAlignment w:val="baseline"/>
              <w:rPr>
                <w:noProof/>
              </w:rPr>
            </w:pPr>
            <w:r>
              <w:rPr>
                <w:noProof/>
              </w:rPr>
              <w:drawing>
                <wp:inline distT="0" distB="0" distL="0" distR="0" wp14:anchorId="4B51AC76" wp14:editId="17521891">
                  <wp:extent cx="2922905" cy="864235"/>
                  <wp:effectExtent l="0" t="0" r="0" b="0"/>
                  <wp:docPr id="77" name="Picture 7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Graphical user interface, text, application&#10;&#10;Description automatically generated"/>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2922905" cy="864235"/>
                          </a:xfrm>
                          <a:prstGeom prst="rect">
                            <a:avLst/>
                          </a:prstGeom>
                          <a:noFill/>
                          <a:ln>
                            <a:noFill/>
                          </a:ln>
                        </pic:spPr>
                      </pic:pic>
                    </a:graphicData>
                  </a:graphic>
                </wp:inline>
              </w:drawing>
            </w:r>
          </w:p>
        </w:tc>
      </w:tr>
    </w:tbl>
    <w:p w14:paraId="16CA2B32" w14:textId="77777777" w:rsidR="005351AA" w:rsidRDefault="005351AA" w:rsidP="00A72B1C"/>
    <w:p w14:paraId="3A88966D" w14:textId="04DB184B" w:rsidR="0004644B" w:rsidRDefault="0004644B" w:rsidP="00D317C7">
      <w:pPr>
        <w:pStyle w:val="Caption"/>
        <w:keepNext/>
        <w:jc w:val="center"/>
      </w:pPr>
      <w:bookmarkStart w:id="73" w:name="_Toc79475188"/>
      <w:bookmarkStart w:id="74" w:name="_Toc86123135"/>
      <w:r>
        <w:lastRenderedPageBreak/>
        <w:t xml:space="preserve">Table </w:t>
      </w:r>
      <w:fldSimple w:instr=" SEQ Table \* ARABIC ">
        <w:r w:rsidR="000538FD">
          <w:rPr>
            <w:noProof/>
          </w:rPr>
          <w:t>13</w:t>
        </w:r>
      </w:fldSimple>
      <w:r>
        <w:t xml:space="preserve"> WordNet</w:t>
      </w:r>
      <w:bookmarkEnd w:id="73"/>
      <w:r w:rsidR="00D317C7">
        <w:t xml:space="preserve"> of top 5 words </w:t>
      </w:r>
      <w:r w:rsidR="00C83BA2">
        <w:t xml:space="preserve"> for</w:t>
      </w:r>
      <w:r w:rsidR="00D317C7">
        <w:t>m</w:t>
      </w:r>
      <w:r w:rsidR="00C83BA2">
        <w:t xml:space="preserve"> experiment 1</w:t>
      </w:r>
      <w:bookmarkEnd w:id="74"/>
    </w:p>
    <w:tbl>
      <w:tblPr>
        <w:tblStyle w:val="TableGrid"/>
        <w:tblpPr w:leftFromText="180" w:rightFromText="180" w:vertAnchor="page" w:horzAnchor="margin" w:tblpXSpec="center" w:tblpY="873"/>
        <w:tblW w:w="10350" w:type="dxa"/>
        <w:tblLayout w:type="fixed"/>
        <w:tblLook w:val="04E0" w:firstRow="1" w:lastRow="1" w:firstColumn="1" w:lastColumn="0" w:noHBand="0" w:noVBand="1"/>
      </w:tblPr>
      <w:tblGrid>
        <w:gridCol w:w="1966"/>
        <w:gridCol w:w="4270"/>
        <w:gridCol w:w="4114"/>
      </w:tblGrid>
      <w:tr w:rsidR="0091757D" w14:paraId="329FF14E" w14:textId="77777777" w:rsidTr="0091757D">
        <w:trPr>
          <w:trHeight w:val="367"/>
        </w:trPr>
        <w:tc>
          <w:tcPr>
            <w:tcW w:w="10350" w:type="dxa"/>
            <w:gridSpan w:val="3"/>
            <w:tcBorders>
              <w:top w:val="single" w:sz="4" w:space="0" w:color="auto"/>
              <w:left w:val="single" w:sz="4" w:space="0" w:color="auto"/>
              <w:bottom w:val="single" w:sz="4" w:space="0" w:color="auto"/>
              <w:right w:val="single" w:sz="4" w:space="0" w:color="auto"/>
            </w:tcBorders>
            <w:hideMark/>
          </w:tcPr>
          <w:p w14:paraId="77EF4E68" w14:textId="77777777" w:rsidR="0091757D" w:rsidRDefault="0091757D" w:rsidP="0091757D">
            <w:pPr>
              <w:rPr>
                <w:b/>
                <w:bCs/>
              </w:rPr>
            </w:pPr>
            <w:r>
              <w:rPr>
                <w:b/>
                <w:bCs/>
              </w:rPr>
              <w:t>Experiment 1: Document at various level for short dataset (law: non-law)</w:t>
            </w:r>
          </w:p>
        </w:tc>
      </w:tr>
      <w:tr w:rsidR="0091757D" w14:paraId="478AB709" w14:textId="77777777" w:rsidTr="0091757D">
        <w:trPr>
          <w:trHeight w:val="386"/>
        </w:trPr>
        <w:tc>
          <w:tcPr>
            <w:tcW w:w="1966" w:type="dxa"/>
            <w:tcBorders>
              <w:top w:val="single" w:sz="4" w:space="0" w:color="auto"/>
              <w:left w:val="single" w:sz="4" w:space="0" w:color="auto"/>
              <w:bottom w:val="single" w:sz="4" w:space="0" w:color="auto"/>
              <w:right w:val="single" w:sz="4" w:space="0" w:color="auto"/>
            </w:tcBorders>
            <w:hideMark/>
          </w:tcPr>
          <w:p w14:paraId="3CF90B30" w14:textId="77777777" w:rsidR="0091757D" w:rsidRDefault="0091757D" w:rsidP="0091757D">
            <w:pPr>
              <w:rPr>
                <w:b/>
                <w:bCs/>
              </w:rPr>
            </w:pPr>
            <w:r>
              <w:rPr>
                <w:b/>
                <w:bCs/>
              </w:rPr>
              <w:t>Experiment 1 (No. | No.)</w:t>
            </w:r>
          </w:p>
        </w:tc>
        <w:tc>
          <w:tcPr>
            <w:tcW w:w="4270" w:type="dxa"/>
            <w:tcBorders>
              <w:top w:val="single" w:sz="4" w:space="0" w:color="auto"/>
              <w:left w:val="single" w:sz="4" w:space="0" w:color="auto"/>
              <w:bottom w:val="single" w:sz="4" w:space="0" w:color="auto"/>
              <w:right w:val="single" w:sz="4" w:space="0" w:color="auto"/>
            </w:tcBorders>
            <w:hideMark/>
          </w:tcPr>
          <w:p w14:paraId="392EFFB6" w14:textId="77777777" w:rsidR="0091757D" w:rsidRDefault="0091757D" w:rsidP="0091757D">
            <w:pPr>
              <w:rPr>
                <w:b/>
                <w:bCs/>
              </w:rPr>
            </w:pPr>
            <w:r>
              <w:rPr>
                <w:b/>
                <w:bCs/>
              </w:rPr>
              <w:t>law-texts-all.txt</w:t>
            </w:r>
          </w:p>
        </w:tc>
        <w:tc>
          <w:tcPr>
            <w:tcW w:w="4114" w:type="dxa"/>
            <w:tcBorders>
              <w:top w:val="single" w:sz="4" w:space="0" w:color="auto"/>
              <w:left w:val="single" w:sz="4" w:space="0" w:color="auto"/>
              <w:bottom w:val="single" w:sz="4" w:space="0" w:color="auto"/>
              <w:right w:val="single" w:sz="4" w:space="0" w:color="auto"/>
            </w:tcBorders>
            <w:hideMark/>
          </w:tcPr>
          <w:p w14:paraId="5B14C9B3" w14:textId="77777777" w:rsidR="0091757D" w:rsidRDefault="0091757D" w:rsidP="0091757D">
            <w:pPr>
              <w:rPr>
                <w:b/>
                <w:bCs/>
              </w:rPr>
            </w:pPr>
            <w:r>
              <w:rPr>
                <w:b/>
                <w:bCs/>
              </w:rPr>
              <w:t>non-law-all.txt</w:t>
            </w:r>
          </w:p>
        </w:tc>
      </w:tr>
      <w:tr w:rsidR="0091757D" w14:paraId="1A39E367" w14:textId="77777777" w:rsidTr="0091757D">
        <w:trPr>
          <w:trHeight w:val="367"/>
        </w:trPr>
        <w:tc>
          <w:tcPr>
            <w:tcW w:w="1966" w:type="dxa"/>
            <w:tcBorders>
              <w:top w:val="single" w:sz="4" w:space="0" w:color="auto"/>
              <w:left w:val="single" w:sz="4" w:space="0" w:color="auto"/>
              <w:bottom w:val="single" w:sz="4" w:space="0" w:color="auto"/>
              <w:right w:val="single" w:sz="4" w:space="0" w:color="auto"/>
            </w:tcBorders>
            <w:hideMark/>
          </w:tcPr>
          <w:p w14:paraId="2F9CBA66" w14:textId="77777777" w:rsidR="0091757D" w:rsidRDefault="0091757D" w:rsidP="0091757D">
            <w:pPr>
              <w:pStyle w:val="ListParagraph"/>
              <w:numPr>
                <w:ilvl w:val="0"/>
                <w:numId w:val="10"/>
              </w:numPr>
              <w:rPr>
                <w:b/>
                <w:bCs/>
              </w:rPr>
            </w:pPr>
            <w:r>
              <w:rPr>
                <w:b/>
                <w:bCs/>
              </w:rPr>
              <w:t>Article level (4|4)</w:t>
            </w:r>
          </w:p>
        </w:tc>
        <w:tc>
          <w:tcPr>
            <w:tcW w:w="4270" w:type="dxa"/>
            <w:tcBorders>
              <w:top w:val="single" w:sz="4" w:space="0" w:color="auto"/>
              <w:left w:val="single" w:sz="4" w:space="0" w:color="auto"/>
              <w:bottom w:val="single" w:sz="4" w:space="0" w:color="auto"/>
              <w:right w:val="single" w:sz="4" w:space="0" w:color="auto"/>
            </w:tcBorders>
            <w:hideMark/>
          </w:tcPr>
          <w:p w14:paraId="2AA7A4A3" w14:textId="77777777" w:rsidR="0091757D" w:rsidRDefault="0091757D" w:rsidP="0091757D">
            <w:r>
              <w:rPr>
                <w:noProof/>
              </w:rPr>
              <w:drawing>
                <wp:inline distT="0" distB="0" distL="0" distR="0" wp14:anchorId="6E407999" wp14:editId="3A85DE4A">
                  <wp:extent cx="2574290" cy="1716405"/>
                  <wp:effectExtent l="0" t="0" r="0" b="0"/>
                  <wp:docPr id="134" name="Picture 1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Picture 134" descr="Diagram&#10;&#10;Description automatically generated"/>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2574290" cy="1716405"/>
                          </a:xfrm>
                          <a:prstGeom prst="rect">
                            <a:avLst/>
                          </a:prstGeom>
                          <a:noFill/>
                          <a:ln>
                            <a:noFill/>
                          </a:ln>
                        </pic:spPr>
                      </pic:pic>
                    </a:graphicData>
                  </a:graphic>
                </wp:inline>
              </w:drawing>
            </w:r>
          </w:p>
        </w:tc>
        <w:tc>
          <w:tcPr>
            <w:tcW w:w="4114" w:type="dxa"/>
            <w:tcBorders>
              <w:top w:val="single" w:sz="4" w:space="0" w:color="auto"/>
              <w:left w:val="single" w:sz="4" w:space="0" w:color="auto"/>
              <w:bottom w:val="single" w:sz="4" w:space="0" w:color="auto"/>
              <w:right w:val="single" w:sz="4" w:space="0" w:color="auto"/>
            </w:tcBorders>
            <w:hideMark/>
          </w:tcPr>
          <w:p w14:paraId="7C63C2EC" w14:textId="77777777" w:rsidR="0091757D" w:rsidRDefault="0091757D" w:rsidP="0091757D">
            <w:r>
              <w:rPr>
                <w:noProof/>
              </w:rPr>
              <w:drawing>
                <wp:inline distT="0" distB="0" distL="0" distR="0" wp14:anchorId="3CAD9287" wp14:editId="69DB101E">
                  <wp:extent cx="2475230" cy="1546860"/>
                  <wp:effectExtent l="0" t="0" r="1270" b="0"/>
                  <wp:docPr id="135" name="Picture 1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Picture 135" descr="Diagram&#10;&#10;Description automatically generated"/>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2475230" cy="1546860"/>
                          </a:xfrm>
                          <a:prstGeom prst="rect">
                            <a:avLst/>
                          </a:prstGeom>
                          <a:noFill/>
                          <a:ln>
                            <a:noFill/>
                          </a:ln>
                        </pic:spPr>
                      </pic:pic>
                    </a:graphicData>
                  </a:graphic>
                </wp:inline>
              </w:drawing>
            </w:r>
          </w:p>
        </w:tc>
      </w:tr>
      <w:tr w:rsidR="0091757D" w14:paraId="3B8FE118" w14:textId="77777777" w:rsidTr="0091757D">
        <w:trPr>
          <w:trHeight w:val="386"/>
        </w:trPr>
        <w:tc>
          <w:tcPr>
            <w:tcW w:w="1966" w:type="dxa"/>
            <w:tcBorders>
              <w:top w:val="single" w:sz="4" w:space="0" w:color="auto"/>
              <w:left w:val="single" w:sz="4" w:space="0" w:color="auto"/>
              <w:bottom w:val="single" w:sz="4" w:space="0" w:color="auto"/>
              <w:right w:val="single" w:sz="4" w:space="0" w:color="auto"/>
            </w:tcBorders>
            <w:hideMark/>
          </w:tcPr>
          <w:p w14:paraId="39D5B013" w14:textId="77777777" w:rsidR="0091757D" w:rsidRDefault="0091757D" w:rsidP="0091757D">
            <w:pPr>
              <w:pStyle w:val="ListParagraph"/>
              <w:numPr>
                <w:ilvl w:val="0"/>
                <w:numId w:val="10"/>
              </w:numPr>
              <w:rPr>
                <w:b/>
                <w:bCs/>
              </w:rPr>
            </w:pPr>
            <w:r>
              <w:rPr>
                <w:b/>
                <w:bCs/>
              </w:rPr>
              <w:t>2-3 paragraphs</w:t>
            </w:r>
          </w:p>
        </w:tc>
        <w:tc>
          <w:tcPr>
            <w:tcW w:w="4270" w:type="dxa"/>
            <w:tcBorders>
              <w:top w:val="single" w:sz="4" w:space="0" w:color="auto"/>
              <w:left w:val="single" w:sz="4" w:space="0" w:color="auto"/>
              <w:bottom w:val="single" w:sz="4" w:space="0" w:color="auto"/>
              <w:right w:val="single" w:sz="4" w:space="0" w:color="auto"/>
            </w:tcBorders>
            <w:hideMark/>
          </w:tcPr>
          <w:p w14:paraId="55D09195" w14:textId="77777777" w:rsidR="0091757D" w:rsidRDefault="0091757D" w:rsidP="0091757D">
            <w:pPr>
              <w:pStyle w:val="HTMLPreformatted"/>
              <w:shd w:val="clear" w:color="auto" w:fill="FFFFFF"/>
              <w:wordWrap w:val="0"/>
              <w:textAlignment w:val="baseline"/>
              <w:rPr>
                <w:lang w:eastAsia="en-US"/>
              </w:rPr>
            </w:pPr>
            <w:r>
              <w:rPr>
                <w:noProof/>
              </w:rPr>
              <w:drawing>
                <wp:inline distT="0" distB="0" distL="0" distR="0" wp14:anchorId="14064F41" wp14:editId="511B29DC">
                  <wp:extent cx="2574290" cy="1609090"/>
                  <wp:effectExtent l="0" t="0" r="0" b="0"/>
                  <wp:docPr id="136" name="Picture 1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Picture 136" descr="Diagram&#10;&#10;Description automatically generated"/>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2574290" cy="1609090"/>
                          </a:xfrm>
                          <a:prstGeom prst="rect">
                            <a:avLst/>
                          </a:prstGeom>
                          <a:noFill/>
                          <a:ln>
                            <a:noFill/>
                          </a:ln>
                        </pic:spPr>
                      </pic:pic>
                    </a:graphicData>
                  </a:graphic>
                </wp:inline>
              </w:drawing>
            </w:r>
          </w:p>
        </w:tc>
        <w:tc>
          <w:tcPr>
            <w:tcW w:w="4114" w:type="dxa"/>
            <w:tcBorders>
              <w:top w:val="single" w:sz="4" w:space="0" w:color="auto"/>
              <w:left w:val="single" w:sz="4" w:space="0" w:color="auto"/>
              <w:bottom w:val="single" w:sz="4" w:space="0" w:color="auto"/>
              <w:right w:val="single" w:sz="4" w:space="0" w:color="auto"/>
            </w:tcBorders>
            <w:hideMark/>
          </w:tcPr>
          <w:p w14:paraId="3D6DE250" w14:textId="77777777" w:rsidR="0091757D" w:rsidRDefault="0091757D" w:rsidP="0091757D">
            <w:pPr>
              <w:pStyle w:val="HTMLPreformatted"/>
              <w:shd w:val="clear" w:color="auto" w:fill="FFFFFF"/>
              <w:wordWrap w:val="0"/>
              <w:textAlignment w:val="baseline"/>
              <w:rPr>
                <w:lang w:eastAsia="en-US"/>
              </w:rPr>
            </w:pPr>
            <w:r>
              <w:rPr>
                <w:noProof/>
              </w:rPr>
              <w:drawing>
                <wp:inline distT="0" distB="0" distL="0" distR="0" wp14:anchorId="1A21AE12" wp14:editId="191FB784">
                  <wp:extent cx="2475230" cy="1546860"/>
                  <wp:effectExtent l="0" t="0" r="1270" b="0"/>
                  <wp:docPr id="137" name="Picture 137"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Picture 137" descr="Chart, diagram&#10;&#10;Description automatically generated"/>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2475230" cy="1546860"/>
                          </a:xfrm>
                          <a:prstGeom prst="rect">
                            <a:avLst/>
                          </a:prstGeom>
                          <a:noFill/>
                          <a:ln>
                            <a:noFill/>
                          </a:ln>
                        </pic:spPr>
                      </pic:pic>
                    </a:graphicData>
                  </a:graphic>
                </wp:inline>
              </w:drawing>
            </w:r>
          </w:p>
        </w:tc>
      </w:tr>
      <w:tr w:rsidR="0091757D" w14:paraId="6C93696D" w14:textId="77777777" w:rsidTr="0091757D">
        <w:trPr>
          <w:trHeight w:val="367"/>
        </w:trPr>
        <w:tc>
          <w:tcPr>
            <w:tcW w:w="1966" w:type="dxa"/>
            <w:tcBorders>
              <w:top w:val="single" w:sz="4" w:space="0" w:color="auto"/>
              <w:left w:val="single" w:sz="4" w:space="0" w:color="auto"/>
              <w:bottom w:val="single" w:sz="4" w:space="0" w:color="auto"/>
              <w:right w:val="single" w:sz="4" w:space="0" w:color="auto"/>
            </w:tcBorders>
            <w:hideMark/>
          </w:tcPr>
          <w:p w14:paraId="19BB1AE1" w14:textId="77777777" w:rsidR="0091757D" w:rsidRDefault="0091757D" w:rsidP="0091757D">
            <w:pPr>
              <w:pStyle w:val="ListParagraph"/>
              <w:numPr>
                <w:ilvl w:val="0"/>
                <w:numId w:val="10"/>
              </w:numPr>
              <w:rPr>
                <w:b/>
                <w:bCs/>
              </w:rPr>
            </w:pPr>
            <w:r>
              <w:rPr>
                <w:b/>
                <w:bCs/>
              </w:rPr>
              <w:t>Paragraph level (450|3038)</w:t>
            </w:r>
          </w:p>
        </w:tc>
        <w:tc>
          <w:tcPr>
            <w:tcW w:w="4270" w:type="dxa"/>
            <w:tcBorders>
              <w:top w:val="single" w:sz="4" w:space="0" w:color="auto"/>
              <w:left w:val="single" w:sz="4" w:space="0" w:color="auto"/>
              <w:bottom w:val="single" w:sz="4" w:space="0" w:color="auto"/>
              <w:right w:val="single" w:sz="4" w:space="0" w:color="auto"/>
            </w:tcBorders>
            <w:hideMark/>
          </w:tcPr>
          <w:p w14:paraId="3A02F651" w14:textId="77777777" w:rsidR="0091757D" w:rsidRDefault="0091757D" w:rsidP="0091757D">
            <w:pPr>
              <w:pStyle w:val="HTMLPreformatted"/>
              <w:shd w:val="clear" w:color="auto" w:fill="FFFFFF"/>
              <w:wordWrap w:val="0"/>
              <w:textAlignment w:val="baseline"/>
              <w:rPr>
                <w:lang w:eastAsia="en-US"/>
              </w:rPr>
            </w:pPr>
            <w:r>
              <w:rPr>
                <w:noProof/>
              </w:rPr>
              <w:drawing>
                <wp:inline distT="0" distB="0" distL="0" distR="0" wp14:anchorId="70D007A9" wp14:editId="77C2CDE2">
                  <wp:extent cx="2574290" cy="1524000"/>
                  <wp:effectExtent l="0" t="0" r="0" b="0"/>
                  <wp:docPr id="138" name="Picture 138"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Picture 138" descr="Chart, diagram&#10;&#10;Description automatically generated"/>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2576959" cy="1525580"/>
                          </a:xfrm>
                          <a:prstGeom prst="rect">
                            <a:avLst/>
                          </a:prstGeom>
                          <a:noFill/>
                          <a:ln>
                            <a:noFill/>
                          </a:ln>
                        </pic:spPr>
                      </pic:pic>
                    </a:graphicData>
                  </a:graphic>
                </wp:inline>
              </w:drawing>
            </w:r>
          </w:p>
        </w:tc>
        <w:tc>
          <w:tcPr>
            <w:tcW w:w="4114" w:type="dxa"/>
            <w:tcBorders>
              <w:top w:val="single" w:sz="4" w:space="0" w:color="auto"/>
              <w:left w:val="single" w:sz="4" w:space="0" w:color="auto"/>
              <w:bottom w:val="single" w:sz="4" w:space="0" w:color="auto"/>
              <w:right w:val="single" w:sz="4" w:space="0" w:color="auto"/>
            </w:tcBorders>
            <w:hideMark/>
          </w:tcPr>
          <w:p w14:paraId="1EB04D55" w14:textId="77777777" w:rsidR="0091757D" w:rsidRDefault="0091757D" w:rsidP="0091757D">
            <w:pPr>
              <w:pStyle w:val="HTMLPreformatted"/>
              <w:shd w:val="clear" w:color="auto" w:fill="FFFFFF"/>
              <w:wordWrap w:val="0"/>
              <w:textAlignment w:val="baseline"/>
              <w:rPr>
                <w:lang w:eastAsia="en-US"/>
              </w:rPr>
            </w:pPr>
            <w:r>
              <w:rPr>
                <w:noProof/>
              </w:rPr>
              <w:drawing>
                <wp:inline distT="0" distB="0" distL="0" distR="0" wp14:anchorId="07616219" wp14:editId="3DFD0A76">
                  <wp:extent cx="2475230" cy="1546860"/>
                  <wp:effectExtent l="0" t="0" r="1270" b="0"/>
                  <wp:docPr id="139" name="Picture 139"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Picture 139" descr="Chart, diagram&#10;&#10;Description automatically generated"/>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2475230" cy="1546860"/>
                          </a:xfrm>
                          <a:prstGeom prst="rect">
                            <a:avLst/>
                          </a:prstGeom>
                          <a:noFill/>
                          <a:ln>
                            <a:noFill/>
                          </a:ln>
                        </pic:spPr>
                      </pic:pic>
                    </a:graphicData>
                  </a:graphic>
                </wp:inline>
              </w:drawing>
            </w:r>
          </w:p>
        </w:tc>
      </w:tr>
    </w:tbl>
    <w:p w14:paraId="5C8147CE" w14:textId="01B63BB2" w:rsidR="009B74DE" w:rsidRDefault="009B74DE" w:rsidP="00002496"/>
    <w:p w14:paraId="471CCA45" w14:textId="2D5DAA11" w:rsidR="00E33362" w:rsidRDefault="00E33362" w:rsidP="00002496"/>
    <w:p w14:paraId="7D520911" w14:textId="4F32C889" w:rsidR="0016488F" w:rsidRDefault="0016488F" w:rsidP="00002496"/>
    <w:p w14:paraId="6A44173E" w14:textId="513C9FCE" w:rsidR="0016488F" w:rsidRDefault="0016488F" w:rsidP="00002496"/>
    <w:p w14:paraId="19970838" w14:textId="5222FB66" w:rsidR="0016488F" w:rsidRDefault="0016488F" w:rsidP="00002496"/>
    <w:p w14:paraId="23135498" w14:textId="37A10B35" w:rsidR="0016488F" w:rsidRDefault="0016488F" w:rsidP="00002496"/>
    <w:p w14:paraId="3837CEBD" w14:textId="58D38426" w:rsidR="0016488F" w:rsidRDefault="0016488F" w:rsidP="00002496"/>
    <w:p w14:paraId="6AF7CE2A" w14:textId="0CDCD176" w:rsidR="0016488F" w:rsidRDefault="00D317C7" w:rsidP="00002496">
      <w:r>
        <w:t xml:space="preserve"> </w:t>
      </w:r>
    </w:p>
    <w:p w14:paraId="2F639578" w14:textId="77777777" w:rsidR="00A72B1C" w:rsidRDefault="00A72B1C" w:rsidP="00D317C7">
      <w:pPr>
        <w:pStyle w:val="Caption"/>
        <w:keepNext/>
        <w:jc w:val="center"/>
      </w:pPr>
    </w:p>
    <w:p w14:paraId="3C6DDF14" w14:textId="50AD9CC2" w:rsidR="00D317C7" w:rsidRDefault="00D317C7" w:rsidP="00D317C7">
      <w:pPr>
        <w:pStyle w:val="Caption"/>
        <w:keepNext/>
        <w:jc w:val="center"/>
      </w:pPr>
      <w:bookmarkStart w:id="75" w:name="_Toc86123136"/>
      <w:r>
        <w:t xml:space="preserve">Table </w:t>
      </w:r>
      <w:r w:rsidR="00130A9D">
        <w:fldChar w:fldCharType="begin"/>
      </w:r>
      <w:r w:rsidR="00130A9D">
        <w:instrText xml:space="preserve"> SEQ Table \* ARABIC </w:instrText>
      </w:r>
      <w:r w:rsidR="00130A9D">
        <w:fldChar w:fldCharType="separate"/>
      </w:r>
      <w:r w:rsidR="000538FD">
        <w:rPr>
          <w:noProof/>
        </w:rPr>
        <w:t>14</w:t>
      </w:r>
      <w:r w:rsidR="00130A9D">
        <w:rPr>
          <w:noProof/>
        </w:rPr>
        <w:fldChar w:fldCharType="end"/>
      </w:r>
      <w:r>
        <w:t xml:space="preserve"> w</w:t>
      </w:r>
      <w:r w:rsidRPr="00A70F7C">
        <w:t xml:space="preserve">ordnet of top 5 words  form experiment </w:t>
      </w:r>
      <w:r>
        <w:t>2</w:t>
      </w:r>
      <w:bookmarkEnd w:id="75"/>
    </w:p>
    <w:tbl>
      <w:tblPr>
        <w:tblStyle w:val="TableGrid"/>
        <w:tblpPr w:leftFromText="180" w:rightFromText="180" w:vertAnchor="page" w:horzAnchor="margin" w:tblpXSpec="center" w:tblpY="873"/>
        <w:tblW w:w="11340" w:type="dxa"/>
        <w:tblLayout w:type="fixed"/>
        <w:tblLook w:val="04E0" w:firstRow="1" w:lastRow="1" w:firstColumn="1" w:lastColumn="0" w:noHBand="0" w:noVBand="1"/>
      </w:tblPr>
      <w:tblGrid>
        <w:gridCol w:w="2253"/>
        <w:gridCol w:w="2850"/>
        <w:gridCol w:w="3118"/>
        <w:gridCol w:w="3119"/>
      </w:tblGrid>
      <w:tr w:rsidR="00331614" w14:paraId="4EA21234" w14:textId="77777777" w:rsidTr="00B201DC">
        <w:trPr>
          <w:trHeight w:val="386"/>
        </w:trPr>
        <w:tc>
          <w:tcPr>
            <w:tcW w:w="11340" w:type="dxa"/>
            <w:gridSpan w:val="4"/>
            <w:tcBorders>
              <w:top w:val="single" w:sz="4" w:space="0" w:color="auto"/>
              <w:left w:val="single" w:sz="4" w:space="0" w:color="auto"/>
              <w:bottom w:val="single" w:sz="4" w:space="0" w:color="auto"/>
              <w:right w:val="single" w:sz="4" w:space="0" w:color="auto"/>
            </w:tcBorders>
            <w:hideMark/>
          </w:tcPr>
          <w:p w14:paraId="5E647324" w14:textId="77777777" w:rsidR="00331614" w:rsidRDefault="00331614" w:rsidP="00331614">
            <w:pPr>
              <w:rPr>
                <w:b/>
                <w:bCs/>
              </w:rPr>
            </w:pPr>
            <w:r>
              <w:rPr>
                <w:b/>
                <w:bCs/>
              </w:rPr>
              <w:t>Experiment 2: Document at various level for small dataset (COVID-science: non-science: Covid-psychology)</w:t>
            </w:r>
          </w:p>
        </w:tc>
      </w:tr>
      <w:tr w:rsidR="00331614" w14:paraId="37F0E04C" w14:textId="77777777" w:rsidTr="00B201DC">
        <w:trPr>
          <w:trHeight w:val="367"/>
        </w:trPr>
        <w:tc>
          <w:tcPr>
            <w:tcW w:w="2253" w:type="dxa"/>
            <w:tcBorders>
              <w:top w:val="single" w:sz="4" w:space="0" w:color="auto"/>
              <w:left w:val="single" w:sz="4" w:space="0" w:color="auto"/>
              <w:bottom w:val="single" w:sz="4" w:space="0" w:color="auto"/>
              <w:right w:val="single" w:sz="4" w:space="0" w:color="auto"/>
            </w:tcBorders>
            <w:hideMark/>
          </w:tcPr>
          <w:p w14:paraId="3AA144D6" w14:textId="77777777" w:rsidR="00331614" w:rsidRDefault="00331614" w:rsidP="00331614">
            <w:r>
              <w:rPr>
                <w:b/>
                <w:bCs/>
              </w:rPr>
              <w:t>Experiment 2 (No. | No.)</w:t>
            </w:r>
          </w:p>
        </w:tc>
        <w:tc>
          <w:tcPr>
            <w:tcW w:w="2850" w:type="dxa"/>
            <w:tcBorders>
              <w:top w:val="single" w:sz="4" w:space="0" w:color="auto"/>
              <w:left w:val="single" w:sz="4" w:space="0" w:color="auto"/>
              <w:bottom w:val="single" w:sz="4" w:space="0" w:color="auto"/>
              <w:right w:val="single" w:sz="4" w:space="0" w:color="auto"/>
            </w:tcBorders>
            <w:hideMark/>
          </w:tcPr>
          <w:p w14:paraId="57DA8774" w14:textId="77777777" w:rsidR="00331614" w:rsidRDefault="00331614" w:rsidP="00331614">
            <w:r>
              <w:rPr>
                <w:b/>
                <w:bCs/>
              </w:rPr>
              <w:t>covid-science-small.txt</w:t>
            </w:r>
          </w:p>
        </w:tc>
        <w:tc>
          <w:tcPr>
            <w:tcW w:w="3118" w:type="dxa"/>
            <w:tcBorders>
              <w:top w:val="single" w:sz="4" w:space="0" w:color="auto"/>
              <w:left w:val="single" w:sz="4" w:space="0" w:color="auto"/>
              <w:bottom w:val="single" w:sz="4" w:space="0" w:color="auto"/>
              <w:right w:val="single" w:sz="4" w:space="0" w:color="auto"/>
            </w:tcBorders>
            <w:hideMark/>
          </w:tcPr>
          <w:p w14:paraId="758B5271" w14:textId="77777777" w:rsidR="00331614" w:rsidRDefault="00331614" w:rsidP="00331614">
            <w:r>
              <w:rPr>
                <w:b/>
                <w:bCs/>
              </w:rPr>
              <w:t>Covid-non-science-small.txt</w:t>
            </w:r>
          </w:p>
        </w:tc>
        <w:tc>
          <w:tcPr>
            <w:tcW w:w="3119" w:type="dxa"/>
            <w:tcBorders>
              <w:top w:val="single" w:sz="4" w:space="0" w:color="auto"/>
              <w:left w:val="single" w:sz="4" w:space="0" w:color="auto"/>
              <w:bottom w:val="single" w:sz="4" w:space="0" w:color="auto"/>
              <w:right w:val="single" w:sz="4" w:space="0" w:color="auto"/>
            </w:tcBorders>
            <w:hideMark/>
          </w:tcPr>
          <w:p w14:paraId="7CE6A911" w14:textId="77777777" w:rsidR="00331614" w:rsidRDefault="00331614" w:rsidP="00331614">
            <w:pPr>
              <w:rPr>
                <w:b/>
                <w:bCs/>
              </w:rPr>
            </w:pPr>
            <w:r>
              <w:rPr>
                <w:b/>
                <w:bCs/>
              </w:rPr>
              <w:t>Covid-psychology-small.txt</w:t>
            </w:r>
          </w:p>
        </w:tc>
      </w:tr>
      <w:tr w:rsidR="00331614" w14:paraId="5529E881" w14:textId="77777777" w:rsidTr="00B201DC">
        <w:trPr>
          <w:trHeight w:val="386"/>
        </w:trPr>
        <w:tc>
          <w:tcPr>
            <w:tcW w:w="2253" w:type="dxa"/>
            <w:tcBorders>
              <w:top w:val="single" w:sz="4" w:space="0" w:color="auto"/>
              <w:left w:val="single" w:sz="4" w:space="0" w:color="auto"/>
              <w:bottom w:val="single" w:sz="4" w:space="0" w:color="auto"/>
              <w:right w:val="single" w:sz="4" w:space="0" w:color="auto"/>
            </w:tcBorders>
            <w:hideMark/>
          </w:tcPr>
          <w:p w14:paraId="2ED98579" w14:textId="77777777" w:rsidR="00331614" w:rsidRDefault="00331614" w:rsidP="00331614">
            <w:r>
              <w:rPr>
                <w:b/>
                <w:bCs/>
              </w:rPr>
              <w:t>Article level (10|10)</w:t>
            </w:r>
          </w:p>
        </w:tc>
        <w:tc>
          <w:tcPr>
            <w:tcW w:w="2850" w:type="dxa"/>
            <w:tcBorders>
              <w:top w:val="single" w:sz="4" w:space="0" w:color="auto"/>
              <w:left w:val="single" w:sz="4" w:space="0" w:color="auto"/>
              <w:bottom w:val="single" w:sz="4" w:space="0" w:color="auto"/>
              <w:right w:val="single" w:sz="4" w:space="0" w:color="auto"/>
            </w:tcBorders>
            <w:hideMark/>
          </w:tcPr>
          <w:p w14:paraId="69E23FD5" w14:textId="77777777" w:rsidR="00331614" w:rsidRDefault="00331614" w:rsidP="00331614">
            <w:r>
              <w:rPr>
                <w:noProof/>
              </w:rPr>
              <w:drawing>
                <wp:inline distT="0" distB="0" distL="0" distR="0" wp14:anchorId="52924747" wp14:editId="50C561CF">
                  <wp:extent cx="1672590" cy="1115060"/>
                  <wp:effectExtent l="0" t="0" r="3810" b="8890"/>
                  <wp:docPr id="140" name="Picture 1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Picture 140" descr="Diagram&#10;&#10;Description automatically generated"/>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1672590" cy="1115060"/>
                          </a:xfrm>
                          <a:prstGeom prst="rect">
                            <a:avLst/>
                          </a:prstGeom>
                          <a:noFill/>
                          <a:ln>
                            <a:noFill/>
                          </a:ln>
                        </pic:spPr>
                      </pic:pic>
                    </a:graphicData>
                  </a:graphic>
                </wp:inline>
              </w:drawing>
            </w:r>
          </w:p>
        </w:tc>
        <w:tc>
          <w:tcPr>
            <w:tcW w:w="3118" w:type="dxa"/>
            <w:tcBorders>
              <w:top w:val="single" w:sz="4" w:space="0" w:color="auto"/>
              <w:left w:val="single" w:sz="4" w:space="0" w:color="auto"/>
              <w:bottom w:val="single" w:sz="4" w:space="0" w:color="auto"/>
              <w:right w:val="single" w:sz="4" w:space="0" w:color="auto"/>
            </w:tcBorders>
            <w:hideMark/>
          </w:tcPr>
          <w:p w14:paraId="27B7B628" w14:textId="77777777" w:rsidR="00331614" w:rsidRDefault="00331614" w:rsidP="00331614">
            <w:pPr>
              <w:pStyle w:val="HTMLPreformatted"/>
              <w:shd w:val="clear" w:color="auto" w:fill="FFFFFF"/>
              <w:wordWrap w:val="0"/>
              <w:textAlignment w:val="baseline"/>
              <w:rPr>
                <w:lang w:eastAsia="en-US"/>
              </w:rPr>
            </w:pPr>
            <w:r>
              <w:rPr>
                <w:noProof/>
              </w:rPr>
              <w:drawing>
                <wp:inline distT="0" distB="0" distL="0" distR="0" wp14:anchorId="3F461512" wp14:editId="7EA32954">
                  <wp:extent cx="1842770" cy="1151890"/>
                  <wp:effectExtent l="0" t="0" r="5080" b="0"/>
                  <wp:docPr id="141" name="Picture 141" descr="Chart, diagram,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Chart, diagram, radar chart&#10;&#10;Description automatically generated"/>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1842770" cy="1151890"/>
                          </a:xfrm>
                          <a:prstGeom prst="rect">
                            <a:avLst/>
                          </a:prstGeom>
                          <a:noFill/>
                          <a:ln>
                            <a:noFill/>
                          </a:ln>
                        </pic:spPr>
                      </pic:pic>
                    </a:graphicData>
                  </a:graphic>
                </wp:inline>
              </w:drawing>
            </w:r>
          </w:p>
        </w:tc>
        <w:tc>
          <w:tcPr>
            <w:tcW w:w="3119" w:type="dxa"/>
            <w:tcBorders>
              <w:top w:val="single" w:sz="4" w:space="0" w:color="auto"/>
              <w:left w:val="single" w:sz="4" w:space="0" w:color="auto"/>
              <w:bottom w:val="single" w:sz="4" w:space="0" w:color="auto"/>
              <w:right w:val="single" w:sz="4" w:space="0" w:color="auto"/>
            </w:tcBorders>
            <w:hideMark/>
          </w:tcPr>
          <w:p w14:paraId="4DD3E5F6" w14:textId="77777777" w:rsidR="00331614" w:rsidRDefault="00331614" w:rsidP="00331614">
            <w:pPr>
              <w:pStyle w:val="HTMLPreformatted"/>
              <w:shd w:val="clear" w:color="auto" w:fill="FFFFFF"/>
              <w:wordWrap w:val="0"/>
              <w:textAlignment w:val="baseline"/>
              <w:rPr>
                <w:noProof/>
                <w:lang w:eastAsia="en-US"/>
              </w:rPr>
            </w:pPr>
            <w:r>
              <w:rPr>
                <w:noProof/>
              </w:rPr>
              <w:drawing>
                <wp:inline distT="0" distB="0" distL="0" distR="0" wp14:anchorId="54757AE5" wp14:editId="39F874F0">
                  <wp:extent cx="1843405" cy="1151890"/>
                  <wp:effectExtent l="0" t="0" r="4445" b="0"/>
                  <wp:docPr id="142" name="Picture 142"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Picture 142" descr="Chart, radar chart&#10;&#10;Description automatically generated"/>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1843405" cy="1151890"/>
                          </a:xfrm>
                          <a:prstGeom prst="rect">
                            <a:avLst/>
                          </a:prstGeom>
                          <a:noFill/>
                          <a:ln>
                            <a:noFill/>
                          </a:ln>
                        </pic:spPr>
                      </pic:pic>
                    </a:graphicData>
                  </a:graphic>
                </wp:inline>
              </w:drawing>
            </w:r>
          </w:p>
        </w:tc>
      </w:tr>
      <w:tr w:rsidR="00331614" w14:paraId="664DE5B2" w14:textId="77777777" w:rsidTr="00B201DC">
        <w:trPr>
          <w:trHeight w:val="367"/>
        </w:trPr>
        <w:tc>
          <w:tcPr>
            <w:tcW w:w="2253" w:type="dxa"/>
            <w:tcBorders>
              <w:top w:val="single" w:sz="4" w:space="0" w:color="auto"/>
              <w:left w:val="single" w:sz="4" w:space="0" w:color="auto"/>
              <w:bottom w:val="single" w:sz="4" w:space="0" w:color="auto"/>
              <w:right w:val="single" w:sz="4" w:space="0" w:color="auto"/>
            </w:tcBorders>
            <w:hideMark/>
          </w:tcPr>
          <w:p w14:paraId="43C98A69" w14:textId="77777777" w:rsidR="00331614" w:rsidRDefault="00331614" w:rsidP="00331614">
            <w:r>
              <w:rPr>
                <w:b/>
                <w:bCs/>
              </w:rPr>
              <w:t>2-3 paragraphs</w:t>
            </w:r>
          </w:p>
        </w:tc>
        <w:tc>
          <w:tcPr>
            <w:tcW w:w="2850" w:type="dxa"/>
            <w:tcBorders>
              <w:top w:val="single" w:sz="4" w:space="0" w:color="auto"/>
              <w:left w:val="single" w:sz="4" w:space="0" w:color="auto"/>
              <w:bottom w:val="single" w:sz="4" w:space="0" w:color="auto"/>
              <w:right w:val="single" w:sz="4" w:space="0" w:color="auto"/>
            </w:tcBorders>
            <w:hideMark/>
          </w:tcPr>
          <w:p w14:paraId="25CFA70D" w14:textId="77777777" w:rsidR="00331614" w:rsidRDefault="00331614" w:rsidP="00331614">
            <w:pPr>
              <w:pStyle w:val="HTMLPreformatted"/>
              <w:shd w:val="clear" w:color="auto" w:fill="FFFFFF"/>
              <w:wordWrap w:val="0"/>
              <w:textAlignment w:val="baseline"/>
              <w:rPr>
                <w:lang w:eastAsia="en-US"/>
              </w:rPr>
            </w:pPr>
            <w:r>
              <w:rPr>
                <w:noProof/>
              </w:rPr>
              <w:drawing>
                <wp:inline distT="0" distB="0" distL="0" distR="0" wp14:anchorId="0BAAFB8C" wp14:editId="3980F3F7">
                  <wp:extent cx="1672590" cy="1045210"/>
                  <wp:effectExtent l="0" t="0" r="3810" b="2540"/>
                  <wp:docPr id="143" name="Picture 1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Picture 143" descr="Diagram&#10;&#10;Description automatically generated"/>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1672590" cy="1045210"/>
                          </a:xfrm>
                          <a:prstGeom prst="rect">
                            <a:avLst/>
                          </a:prstGeom>
                          <a:noFill/>
                          <a:ln>
                            <a:noFill/>
                          </a:ln>
                        </pic:spPr>
                      </pic:pic>
                    </a:graphicData>
                  </a:graphic>
                </wp:inline>
              </w:drawing>
            </w:r>
          </w:p>
        </w:tc>
        <w:tc>
          <w:tcPr>
            <w:tcW w:w="3118" w:type="dxa"/>
            <w:tcBorders>
              <w:top w:val="single" w:sz="4" w:space="0" w:color="auto"/>
              <w:left w:val="single" w:sz="4" w:space="0" w:color="auto"/>
              <w:bottom w:val="single" w:sz="4" w:space="0" w:color="auto"/>
              <w:right w:val="single" w:sz="4" w:space="0" w:color="auto"/>
            </w:tcBorders>
            <w:hideMark/>
          </w:tcPr>
          <w:p w14:paraId="2A486D73" w14:textId="77777777" w:rsidR="00331614" w:rsidRDefault="00331614" w:rsidP="00331614">
            <w:pPr>
              <w:pStyle w:val="HTMLPreformatted"/>
              <w:shd w:val="clear" w:color="auto" w:fill="FFFFFF"/>
              <w:wordWrap w:val="0"/>
              <w:textAlignment w:val="baseline"/>
              <w:rPr>
                <w:lang w:eastAsia="en-US"/>
              </w:rPr>
            </w:pPr>
            <w:r>
              <w:rPr>
                <w:noProof/>
              </w:rPr>
              <w:drawing>
                <wp:inline distT="0" distB="0" distL="0" distR="0" wp14:anchorId="231C16DC" wp14:editId="07A5BE62">
                  <wp:extent cx="1842770" cy="1151890"/>
                  <wp:effectExtent l="0" t="0" r="5080" b="0"/>
                  <wp:docPr id="144" name="Picture 144" descr="Diagram,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Picture 144" descr="Diagram, radar chart&#10;&#10;Description automatically generated"/>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1842770" cy="1151890"/>
                          </a:xfrm>
                          <a:prstGeom prst="rect">
                            <a:avLst/>
                          </a:prstGeom>
                          <a:noFill/>
                          <a:ln>
                            <a:noFill/>
                          </a:ln>
                        </pic:spPr>
                      </pic:pic>
                    </a:graphicData>
                  </a:graphic>
                </wp:inline>
              </w:drawing>
            </w:r>
          </w:p>
        </w:tc>
        <w:tc>
          <w:tcPr>
            <w:tcW w:w="3119" w:type="dxa"/>
            <w:tcBorders>
              <w:top w:val="single" w:sz="4" w:space="0" w:color="auto"/>
              <w:left w:val="single" w:sz="4" w:space="0" w:color="auto"/>
              <w:bottom w:val="single" w:sz="4" w:space="0" w:color="auto"/>
              <w:right w:val="single" w:sz="4" w:space="0" w:color="auto"/>
            </w:tcBorders>
            <w:hideMark/>
          </w:tcPr>
          <w:p w14:paraId="379B9272" w14:textId="77777777" w:rsidR="00331614" w:rsidRDefault="00331614" w:rsidP="00331614">
            <w:pPr>
              <w:pStyle w:val="HTMLPreformatted"/>
              <w:shd w:val="clear" w:color="auto" w:fill="FFFFFF"/>
              <w:wordWrap w:val="0"/>
              <w:textAlignment w:val="baseline"/>
              <w:rPr>
                <w:noProof/>
                <w:lang w:eastAsia="en-US"/>
              </w:rPr>
            </w:pPr>
            <w:r>
              <w:rPr>
                <w:noProof/>
              </w:rPr>
              <w:drawing>
                <wp:inline distT="0" distB="0" distL="0" distR="0" wp14:anchorId="7C855B83" wp14:editId="2314AD59">
                  <wp:extent cx="1843405" cy="1151890"/>
                  <wp:effectExtent l="0" t="0" r="4445" b="0"/>
                  <wp:docPr id="145" name="Picture 145"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Picture 145" descr="Chart, radar chart&#10;&#10;Description automatically generated"/>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1843405" cy="1151890"/>
                          </a:xfrm>
                          <a:prstGeom prst="rect">
                            <a:avLst/>
                          </a:prstGeom>
                          <a:noFill/>
                          <a:ln>
                            <a:noFill/>
                          </a:ln>
                        </pic:spPr>
                      </pic:pic>
                    </a:graphicData>
                  </a:graphic>
                </wp:inline>
              </w:drawing>
            </w:r>
          </w:p>
        </w:tc>
      </w:tr>
      <w:tr w:rsidR="00331614" w14:paraId="71833B99" w14:textId="77777777" w:rsidTr="00B201DC">
        <w:trPr>
          <w:trHeight w:val="1614"/>
        </w:trPr>
        <w:tc>
          <w:tcPr>
            <w:tcW w:w="2253" w:type="dxa"/>
            <w:tcBorders>
              <w:top w:val="single" w:sz="4" w:space="0" w:color="auto"/>
              <w:left w:val="single" w:sz="4" w:space="0" w:color="auto"/>
              <w:bottom w:val="single" w:sz="4" w:space="0" w:color="auto"/>
              <w:right w:val="single" w:sz="4" w:space="0" w:color="auto"/>
            </w:tcBorders>
            <w:hideMark/>
          </w:tcPr>
          <w:p w14:paraId="5571C60A" w14:textId="77777777" w:rsidR="00331614" w:rsidRDefault="00331614" w:rsidP="00331614">
            <w:r>
              <w:rPr>
                <w:b/>
                <w:bCs/>
              </w:rPr>
              <w:t>Paragraph level (7401|229)</w:t>
            </w:r>
          </w:p>
        </w:tc>
        <w:tc>
          <w:tcPr>
            <w:tcW w:w="2850" w:type="dxa"/>
            <w:tcBorders>
              <w:top w:val="single" w:sz="4" w:space="0" w:color="auto"/>
              <w:left w:val="single" w:sz="4" w:space="0" w:color="auto"/>
              <w:bottom w:val="single" w:sz="4" w:space="0" w:color="auto"/>
              <w:right w:val="single" w:sz="4" w:space="0" w:color="auto"/>
            </w:tcBorders>
            <w:hideMark/>
          </w:tcPr>
          <w:p w14:paraId="08C74873" w14:textId="77777777" w:rsidR="00331614" w:rsidRDefault="00331614" w:rsidP="00331614">
            <w:pPr>
              <w:pStyle w:val="HTMLPreformatted"/>
              <w:shd w:val="clear" w:color="auto" w:fill="FFFFFF"/>
              <w:wordWrap w:val="0"/>
              <w:textAlignment w:val="baseline"/>
              <w:rPr>
                <w:lang w:eastAsia="en-US"/>
              </w:rPr>
            </w:pPr>
            <w:r>
              <w:rPr>
                <w:noProof/>
              </w:rPr>
              <w:drawing>
                <wp:inline distT="0" distB="0" distL="0" distR="0" wp14:anchorId="6B4AF371" wp14:editId="356A1429">
                  <wp:extent cx="1672590" cy="1045210"/>
                  <wp:effectExtent l="0" t="0" r="3810" b="2540"/>
                  <wp:docPr id="146" name="Picture 146" descr="Chart, rada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Picture 146" descr="Chart, radar chart&#10;&#10;Description automatically generated with medium confidence"/>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1672590" cy="1045210"/>
                          </a:xfrm>
                          <a:prstGeom prst="rect">
                            <a:avLst/>
                          </a:prstGeom>
                          <a:noFill/>
                          <a:ln>
                            <a:noFill/>
                          </a:ln>
                        </pic:spPr>
                      </pic:pic>
                    </a:graphicData>
                  </a:graphic>
                </wp:inline>
              </w:drawing>
            </w:r>
          </w:p>
        </w:tc>
        <w:tc>
          <w:tcPr>
            <w:tcW w:w="3118" w:type="dxa"/>
            <w:tcBorders>
              <w:top w:val="single" w:sz="4" w:space="0" w:color="auto"/>
              <w:left w:val="single" w:sz="4" w:space="0" w:color="auto"/>
              <w:bottom w:val="single" w:sz="4" w:space="0" w:color="auto"/>
              <w:right w:val="single" w:sz="4" w:space="0" w:color="auto"/>
            </w:tcBorders>
            <w:hideMark/>
          </w:tcPr>
          <w:p w14:paraId="60331CF2" w14:textId="77777777" w:rsidR="00331614" w:rsidRDefault="00331614" w:rsidP="00331614">
            <w:pPr>
              <w:pStyle w:val="HTMLPreformatted"/>
              <w:shd w:val="clear" w:color="auto" w:fill="FFFFFF"/>
              <w:wordWrap w:val="0"/>
              <w:textAlignment w:val="baseline"/>
              <w:rPr>
                <w:lang w:eastAsia="en-US"/>
              </w:rPr>
            </w:pPr>
            <w:r>
              <w:rPr>
                <w:noProof/>
              </w:rPr>
              <w:drawing>
                <wp:inline distT="0" distB="0" distL="0" distR="0" wp14:anchorId="41944821" wp14:editId="709FEEA8">
                  <wp:extent cx="1842770" cy="1151890"/>
                  <wp:effectExtent l="0" t="0" r="5080" b="0"/>
                  <wp:docPr id="147" name="Picture 1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Picture 147" descr="Diagram&#10;&#10;Description automatically generated"/>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1842770" cy="1151890"/>
                          </a:xfrm>
                          <a:prstGeom prst="rect">
                            <a:avLst/>
                          </a:prstGeom>
                          <a:noFill/>
                          <a:ln>
                            <a:noFill/>
                          </a:ln>
                        </pic:spPr>
                      </pic:pic>
                    </a:graphicData>
                  </a:graphic>
                </wp:inline>
              </w:drawing>
            </w:r>
          </w:p>
        </w:tc>
        <w:tc>
          <w:tcPr>
            <w:tcW w:w="3119" w:type="dxa"/>
            <w:tcBorders>
              <w:top w:val="single" w:sz="4" w:space="0" w:color="auto"/>
              <w:left w:val="single" w:sz="4" w:space="0" w:color="auto"/>
              <w:bottom w:val="single" w:sz="4" w:space="0" w:color="auto"/>
              <w:right w:val="single" w:sz="4" w:space="0" w:color="auto"/>
            </w:tcBorders>
            <w:hideMark/>
          </w:tcPr>
          <w:p w14:paraId="23EA6075" w14:textId="77777777" w:rsidR="00331614" w:rsidRDefault="00331614" w:rsidP="00331614">
            <w:pPr>
              <w:pStyle w:val="HTMLPreformatted"/>
              <w:shd w:val="clear" w:color="auto" w:fill="FFFFFF"/>
              <w:wordWrap w:val="0"/>
              <w:textAlignment w:val="baseline"/>
              <w:rPr>
                <w:noProof/>
                <w:lang w:eastAsia="en-US"/>
              </w:rPr>
            </w:pPr>
            <w:r>
              <w:rPr>
                <w:noProof/>
              </w:rPr>
              <w:drawing>
                <wp:inline distT="0" distB="0" distL="0" distR="0" wp14:anchorId="4293869C" wp14:editId="309FF7F3">
                  <wp:extent cx="1843405" cy="1151890"/>
                  <wp:effectExtent l="0" t="0" r="4445" b="0"/>
                  <wp:docPr id="148" name="Picture 14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Picture 148" descr="Chart&#10;&#10;Description automatically generated"/>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843405" cy="1151890"/>
                          </a:xfrm>
                          <a:prstGeom prst="rect">
                            <a:avLst/>
                          </a:prstGeom>
                          <a:noFill/>
                          <a:ln>
                            <a:noFill/>
                          </a:ln>
                        </pic:spPr>
                      </pic:pic>
                    </a:graphicData>
                  </a:graphic>
                </wp:inline>
              </w:drawing>
            </w:r>
          </w:p>
        </w:tc>
      </w:tr>
    </w:tbl>
    <w:p w14:paraId="5163634D" w14:textId="44EC20AD" w:rsidR="0016488F" w:rsidRDefault="0016488F" w:rsidP="00002496"/>
    <w:p w14:paraId="31AE6F88" w14:textId="0BF9705A" w:rsidR="00203DF2" w:rsidRDefault="00203DF2" w:rsidP="00002496"/>
    <w:p w14:paraId="7B57EC28" w14:textId="0C99DDA0" w:rsidR="00203DF2" w:rsidRDefault="00203DF2" w:rsidP="00002496"/>
    <w:p w14:paraId="05D7F93A" w14:textId="4980DF17" w:rsidR="00203DF2" w:rsidRDefault="00203DF2" w:rsidP="00002496"/>
    <w:p w14:paraId="6FFB57F5" w14:textId="186A53B5" w:rsidR="00203DF2" w:rsidRDefault="00203DF2" w:rsidP="00002496"/>
    <w:p w14:paraId="421A0A6A" w14:textId="7C0E5F2B" w:rsidR="00203DF2" w:rsidRDefault="00203DF2" w:rsidP="00002496"/>
    <w:p w14:paraId="4E65EC95" w14:textId="3731E2A0" w:rsidR="00203DF2" w:rsidRDefault="00203DF2" w:rsidP="00002496"/>
    <w:p w14:paraId="0FCFED71" w14:textId="36D4CF4F" w:rsidR="00203DF2" w:rsidRDefault="00203DF2" w:rsidP="00002496"/>
    <w:p w14:paraId="1D21D993" w14:textId="36A4A802" w:rsidR="00203DF2" w:rsidRDefault="00203DF2" w:rsidP="00002496"/>
    <w:p w14:paraId="65CE12C4" w14:textId="2DB2D254" w:rsidR="00203DF2" w:rsidRDefault="00203DF2" w:rsidP="00002496"/>
    <w:p w14:paraId="403BB449" w14:textId="4D803135" w:rsidR="00203DF2" w:rsidRDefault="00203DF2" w:rsidP="00002496"/>
    <w:p w14:paraId="49EC8C2E" w14:textId="12CA96F5" w:rsidR="00203DF2" w:rsidRDefault="00203DF2" w:rsidP="00002496"/>
    <w:p w14:paraId="010DEB1B" w14:textId="0E0123D5" w:rsidR="00203DF2" w:rsidRDefault="00203DF2" w:rsidP="00002496"/>
    <w:p w14:paraId="5CC85E9F" w14:textId="0DE2E09B" w:rsidR="00203DF2" w:rsidRDefault="00203DF2" w:rsidP="00002496"/>
    <w:p w14:paraId="24353DBC" w14:textId="298E240C" w:rsidR="00203DF2" w:rsidRDefault="00203DF2" w:rsidP="00002496"/>
    <w:p w14:paraId="4D09B687" w14:textId="08AC2E8A" w:rsidR="00203DF2" w:rsidRDefault="00203DF2" w:rsidP="00002496"/>
    <w:p w14:paraId="3844888D" w14:textId="77777777" w:rsidR="00711526" w:rsidRDefault="00711526" w:rsidP="00263373">
      <w:pPr>
        <w:pStyle w:val="Caption"/>
        <w:keepNext/>
        <w:jc w:val="center"/>
      </w:pPr>
    </w:p>
    <w:p w14:paraId="0C97474E" w14:textId="575A24D9" w:rsidR="00263373" w:rsidRDefault="00263373" w:rsidP="00263373">
      <w:pPr>
        <w:pStyle w:val="Caption"/>
        <w:keepNext/>
        <w:jc w:val="center"/>
      </w:pPr>
      <w:bookmarkStart w:id="76" w:name="_Toc86123137"/>
      <w:r>
        <w:t xml:space="preserve">Table </w:t>
      </w:r>
      <w:r w:rsidR="00130A9D">
        <w:fldChar w:fldCharType="begin"/>
      </w:r>
      <w:r w:rsidR="00130A9D">
        <w:instrText xml:space="preserve"> SEQ Table \* ARABIC </w:instrText>
      </w:r>
      <w:r w:rsidR="00130A9D">
        <w:fldChar w:fldCharType="separate"/>
      </w:r>
      <w:r w:rsidR="000538FD">
        <w:rPr>
          <w:noProof/>
        </w:rPr>
        <w:t>15</w:t>
      </w:r>
      <w:r w:rsidR="00130A9D">
        <w:rPr>
          <w:noProof/>
        </w:rPr>
        <w:fldChar w:fldCharType="end"/>
      </w:r>
      <w:r>
        <w:t xml:space="preserve"> </w:t>
      </w:r>
      <w:r w:rsidRPr="009F7F29">
        <w:t xml:space="preserve">wordnet of top 5 words  form experiment </w:t>
      </w:r>
      <w:r>
        <w:t>3</w:t>
      </w:r>
      <w:bookmarkEnd w:id="76"/>
    </w:p>
    <w:tbl>
      <w:tblPr>
        <w:tblStyle w:val="TableGrid"/>
        <w:tblpPr w:leftFromText="180" w:rightFromText="180" w:vertAnchor="page" w:horzAnchor="margin" w:tblpXSpec="center" w:tblpY="873"/>
        <w:tblW w:w="11340" w:type="dxa"/>
        <w:tblLayout w:type="fixed"/>
        <w:tblLook w:val="04E0" w:firstRow="1" w:lastRow="1" w:firstColumn="1" w:lastColumn="0" w:noHBand="0" w:noVBand="1"/>
      </w:tblPr>
      <w:tblGrid>
        <w:gridCol w:w="2253"/>
        <w:gridCol w:w="2850"/>
        <w:gridCol w:w="3118"/>
        <w:gridCol w:w="3119"/>
      </w:tblGrid>
      <w:tr w:rsidR="009759ED" w14:paraId="0DA30BE7" w14:textId="77777777" w:rsidTr="00B201DC">
        <w:trPr>
          <w:trHeight w:val="367"/>
        </w:trPr>
        <w:tc>
          <w:tcPr>
            <w:tcW w:w="11340" w:type="dxa"/>
            <w:gridSpan w:val="4"/>
            <w:tcBorders>
              <w:top w:val="single" w:sz="4" w:space="0" w:color="auto"/>
              <w:left w:val="single" w:sz="4" w:space="0" w:color="auto"/>
              <w:bottom w:val="single" w:sz="4" w:space="0" w:color="auto"/>
              <w:right w:val="single" w:sz="4" w:space="0" w:color="auto"/>
            </w:tcBorders>
            <w:hideMark/>
          </w:tcPr>
          <w:p w14:paraId="31C27F86" w14:textId="77777777" w:rsidR="009759ED" w:rsidRDefault="009759ED" w:rsidP="009759ED">
            <w:pPr>
              <w:rPr>
                <w:b/>
                <w:bCs/>
              </w:rPr>
            </w:pPr>
            <w:r>
              <w:rPr>
                <w:b/>
                <w:bCs/>
              </w:rPr>
              <w:t>Experiment 3: Document at various level for large dataset (20 papers COVID-science: non-science: Covid-psychology)</w:t>
            </w:r>
          </w:p>
        </w:tc>
      </w:tr>
      <w:tr w:rsidR="009759ED" w14:paraId="35A13F27" w14:textId="77777777" w:rsidTr="00B201DC">
        <w:trPr>
          <w:trHeight w:val="367"/>
        </w:trPr>
        <w:tc>
          <w:tcPr>
            <w:tcW w:w="2253" w:type="dxa"/>
            <w:tcBorders>
              <w:top w:val="single" w:sz="4" w:space="0" w:color="auto"/>
              <w:left w:val="single" w:sz="4" w:space="0" w:color="auto"/>
              <w:bottom w:val="single" w:sz="4" w:space="0" w:color="auto"/>
              <w:right w:val="single" w:sz="4" w:space="0" w:color="auto"/>
            </w:tcBorders>
            <w:hideMark/>
          </w:tcPr>
          <w:p w14:paraId="430C56B0" w14:textId="77777777" w:rsidR="009759ED" w:rsidRDefault="009759ED" w:rsidP="009759ED">
            <w:r>
              <w:rPr>
                <w:b/>
                <w:bCs/>
              </w:rPr>
              <w:t>Experiment 3 (No. | No.)</w:t>
            </w:r>
          </w:p>
        </w:tc>
        <w:tc>
          <w:tcPr>
            <w:tcW w:w="2850" w:type="dxa"/>
            <w:tcBorders>
              <w:top w:val="single" w:sz="4" w:space="0" w:color="auto"/>
              <w:left w:val="single" w:sz="4" w:space="0" w:color="auto"/>
              <w:bottom w:val="single" w:sz="4" w:space="0" w:color="auto"/>
              <w:right w:val="single" w:sz="4" w:space="0" w:color="auto"/>
            </w:tcBorders>
            <w:hideMark/>
          </w:tcPr>
          <w:p w14:paraId="4B667980" w14:textId="77777777" w:rsidR="009759ED" w:rsidRDefault="009759ED" w:rsidP="009759ED">
            <w:r>
              <w:rPr>
                <w:b/>
                <w:bCs/>
              </w:rPr>
              <w:t>covid-science.txt</w:t>
            </w:r>
          </w:p>
        </w:tc>
        <w:tc>
          <w:tcPr>
            <w:tcW w:w="3118" w:type="dxa"/>
            <w:tcBorders>
              <w:top w:val="single" w:sz="4" w:space="0" w:color="auto"/>
              <w:left w:val="single" w:sz="4" w:space="0" w:color="auto"/>
              <w:bottom w:val="single" w:sz="4" w:space="0" w:color="auto"/>
              <w:right w:val="single" w:sz="4" w:space="0" w:color="auto"/>
            </w:tcBorders>
            <w:hideMark/>
          </w:tcPr>
          <w:p w14:paraId="354FFBFE" w14:textId="77777777" w:rsidR="009759ED" w:rsidRDefault="009759ED" w:rsidP="009759ED">
            <w:r>
              <w:rPr>
                <w:b/>
                <w:bCs/>
              </w:rPr>
              <w:t>Covid-non-science.txt</w:t>
            </w:r>
          </w:p>
        </w:tc>
        <w:tc>
          <w:tcPr>
            <w:tcW w:w="3119" w:type="dxa"/>
            <w:tcBorders>
              <w:top w:val="single" w:sz="4" w:space="0" w:color="auto"/>
              <w:left w:val="single" w:sz="4" w:space="0" w:color="auto"/>
              <w:bottom w:val="single" w:sz="4" w:space="0" w:color="auto"/>
              <w:right w:val="single" w:sz="4" w:space="0" w:color="auto"/>
            </w:tcBorders>
            <w:hideMark/>
          </w:tcPr>
          <w:p w14:paraId="5883069B" w14:textId="77777777" w:rsidR="009759ED" w:rsidRDefault="009759ED" w:rsidP="009759ED">
            <w:pPr>
              <w:rPr>
                <w:b/>
                <w:bCs/>
              </w:rPr>
            </w:pPr>
            <w:r>
              <w:rPr>
                <w:b/>
                <w:bCs/>
              </w:rPr>
              <w:t>Covid-psychology.txt</w:t>
            </w:r>
          </w:p>
        </w:tc>
      </w:tr>
      <w:tr w:rsidR="009759ED" w14:paraId="3C13A5ED" w14:textId="77777777" w:rsidTr="00B201DC">
        <w:trPr>
          <w:trHeight w:val="367"/>
        </w:trPr>
        <w:tc>
          <w:tcPr>
            <w:tcW w:w="2253" w:type="dxa"/>
            <w:tcBorders>
              <w:top w:val="single" w:sz="4" w:space="0" w:color="auto"/>
              <w:left w:val="single" w:sz="4" w:space="0" w:color="auto"/>
              <w:bottom w:val="single" w:sz="4" w:space="0" w:color="auto"/>
              <w:right w:val="single" w:sz="4" w:space="0" w:color="auto"/>
            </w:tcBorders>
            <w:hideMark/>
          </w:tcPr>
          <w:p w14:paraId="060082A7" w14:textId="77777777" w:rsidR="009759ED" w:rsidRDefault="009759ED" w:rsidP="009759ED">
            <w:r>
              <w:rPr>
                <w:b/>
                <w:bCs/>
              </w:rPr>
              <w:t>Article level (20|20)</w:t>
            </w:r>
          </w:p>
        </w:tc>
        <w:tc>
          <w:tcPr>
            <w:tcW w:w="2850" w:type="dxa"/>
            <w:tcBorders>
              <w:top w:val="single" w:sz="4" w:space="0" w:color="auto"/>
              <w:left w:val="single" w:sz="4" w:space="0" w:color="auto"/>
              <w:bottom w:val="single" w:sz="4" w:space="0" w:color="auto"/>
              <w:right w:val="single" w:sz="4" w:space="0" w:color="auto"/>
            </w:tcBorders>
            <w:hideMark/>
          </w:tcPr>
          <w:p w14:paraId="5CA0FF15" w14:textId="77777777" w:rsidR="009759ED" w:rsidRDefault="009759ED" w:rsidP="009759ED">
            <w:pPr>
              <w:pStyle w:val="HTMLPreformatted"/>
              <w:shd w:val="clear" w:color="auto" w:fill="FFFFFF"/>
              <w:wordWrap w:val="0"/>
              <w:textAlignment w:val="baseline"/>
              <w:rPr>
                <w:lang w:eastAsia="en-US"/>
              </w:rPr>
            </w:pPr>
            <w:r>
              <w:rPr>
                <w:noProof/>
              </w:rPr>
              <w:drawing>
                <wp:inline distT="0" distB="0" distL="0" distR="0" wp14:anchorId="4CF6F7DE" wp14:editId="398FD6F1">
                  <wp:extent cx="1672590" cy="1115060"/>
                  <wp:effectExtent l="0" t="0" r="3810" b="8890"/>
                  <wp:docPr id="149" name="Picture 1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Picture 149" descr="Diagram&#10;&#10;Description automatically generated"/>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1672590" cy="1115060"/>
                          </a:xfrm>
                          <a:prstGeom prst="rect">
                            <a:avLst/>
                          </a:prstGeom>
                          <a:noFill/>
                          <a:ln>
                            <a:noFill/>
                          </a:ln>
                        </pic:spPr>
                      </pic:pic>
                    </a:graphicData>
                  </a:graphic>
                </wp:inline>
              </w:drawing>
            </w:r>
          </w:p>
        </w:tc>
        <w:tc>
          <w:tcPr>
            <w:tcW w:w="3118" w:type="dxa"/>
            <w:tcBorders>
              <w:top w:val="single" w:sz="4" w:space="0" w:color="auto"/>
              <w:left w:val="single" w:sz="4" w:space="0" w:color="auto"/>
              <w:bottom w:val="single" w:sz="4" w:space="0" w:color="auto"/>
              <w:right w:val="single" w:sz="4" w:space="0" w:color="auto"/>
            </w:tcBorders>
            <w:hideMark/>
          </w:tcPr>
          <w:p w14:paraId="2766AE3C" w14:textId="77777777" w:rsidR="009759ED" w:rsidRDefault="009759ED" w:rsidP="009759ED">
            <w:pPr>
              <w:pStyle w:val="HTMLPreformatted"/>
              <w:shd w:val="clear" w:color="auto" w:fill="FFFFFF"/>
              <w:wordWrap w:val="0"/>
              <w:textAlignment w:val="baseline"/>
              <w:rPr>
                <w:lang w:eastAsia="en-US"/>
              </w:rPr>
            </w:pPr>
            <w:r>
              <w:rPr>
                <w:noProof/>
              </w:rPr>
              <w:drawing>
                <wp:inline distT="0" distB="0" distL="0" distR="0" wp14:anchorId="5E35A67A" wp14:editId="4B4088BC">
                  <wp:extent cx="1842770" cy="1151890"/>
                  <wp:effectExtent l="0" t="0" r="5080" b="0"/>
                  <wp:docPr id="150" name="Picture 150" descr="Chart, diagram,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Picture 150" descr="Chart, diagram, radar chart&#10;&#10;Description automatically generated"/>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1842770" cy="1151890"/>
                          </a:xfrm>
                          <a:prstGeom prst="rect">
                            <a:avLst/>
                          </a:prstGeom>
                          <a:noFill/>
                          <a:ln>
                            <a:noFill/>
                          </a:ln>
                        </pic:spPr>
                      </pic:pic>
                    </a:graphicData>
                  </a:graphic>
                </wp:inline>
              </w:drawing>
            </w:r>
          </w:p>
        </w:tc>
        <w:tc>
          <w:tcPr>
            <w:tcW w:w="3119" w:type="dxa"/>
            <w:tcBorders>
              <w:top w:val="single" w:sz="4" w:space="0" w:color="auto"/>
              <w:left w:val="single" w:sz="4" w:space="0" w:color="auto"/>
              <w:bottom w:val="single" w:sz="4" w:space="0" w:color="auto"/>
              <w:right w:val="single" w:sz="4" w:space="0" w:color="auto"/>
            </w:tcBorders>
            <w:hideMark/>
          </w:tcPr>
          <w:p w14:paraId="2936F2F7" w14:textId="77777777" w:rsidR="009759ED" w:rsidRDefault="009759ED" w:rsidP="009759ED">
            <w:pPr>
              <w:pStyle w:val="HTMLPreformatted"/>
              <w:shd w:val="clear" w:color="auto" w:fill="FFFFFF"/>
              <w:wordWrap w:val="0"/>
              <w:textAlignment w:val="baseline"/>
              <w:rPr>
                <w:noProof/>
                <w:lang w:eastAsia="en-US"/>
              </w:rPr>
            </w:pPr>
            <w:r>
              <w:rPr>
                <w:noProof/>
              </w:rPr>
              <w:drawing>
                <wp:inline distT="0" distB="0" distL="0" distR="0" wp14:anchorId="05CA7C27" wp14:editId="44098E34">
                  <wp:extent cx="1843405" cy="1151890"/>
                  <wp:effectExtent l="0" t="0" r="4445" b="0"/>
                  <wp:docPr id="151" name="Picture 151" descr="Chart,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Picture 151" descr="Chart, diagram&#10;&#10;Description automatically generated with medium confidence"/>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1843405" cy="1151890"/>
                          </a:xfrm>
                          <a:prstGeom prst="rect">
                            <a:avLst/>
                          </a:prstGeom>
                          <a:noFill/>
                          <a:ln>
                            <a:noFill/>
                          </a:ln>
                        </pic:spPr>
                      </pic:pic>
                    </a:graphicData>
                  </a:graphic>
                </wp:inline>
              </w:drawing>
            </w:r>
          </w:p>
        </w:tc>
      </w:tr>
      <w:tr w:rsidR="009759ED" w14:paraId="3E1E760D" w14:textId="77777777" w:rsidTr="00B201DC">
        <w:trPr>
          <w:trHeight w:val="367"/>
        </w:trPr>
        <w:tc>
          <w:tcPr>
            <w:tcW w:w="2253" w:type="dxa"/>
            <w:tcBorders>
              <w:top w:val="single" w:sz="4" w:space="0" w:color="auto"/>
              <w:left w:val="single" w:sz="4" w:space="0" w:color="auto"/>
              <w:bottom w:val="single" w:sz="4" w:space="0" w:color="auto"/>
              <w:right w:val="single" w:sz="4" w:space="0" w:color="auto"/>
            </w:tcBorders>
            <w:hideMark/>
          </w:tcPr>
          <w:p w14:paraId="58D157C7" w14:textId="77777777" w:rsidR="009759ED" w:rsidRDefault="009759ED" w:rsidP="009759ED">
            <w:r>
              <w:rPr>
                <w:b/>
                <w:bCs/>
              </w:rPr>
              <w:t>2-3 paragraphs</w:t>
            </w:r>
          </w:p>
        </w:tc>
        <w:tc>
          <w:tcPr>
            <w:tcW w:w="2850" w:type="dxa"/>
            <w:tcBorders>
              <w:top w:val="single" w:sz="4" w:space="0" w:color="auto"/>
              <w:left w:val="single" w:sz="4" w:space="0" w:color="auto"/>
              <w:bottom w:val="single" w:sz="4" w:space="0" w:color="auto"/>
              <w:right w:val="single" w:sz="4" w:space="0" w:color="auto"/>
            </w:tcBorders>
            <w:hideMark/>
          </w:tcPr>
          <w:p w14:paraId="72214F99" w14:textId="77777777" w:rsidR="009759ED" w:rsidRDefault="009759ED" w:rsidP="009759ED">
            <w:pPr>
              <w:pStyle w:val="HTMLPreformatted"/>
              <w:shd w:val="clear" w:color="auto" w:fill="FFFFFF"/>
              <w:wordWrap w:val="0"/>
              <w:textAlignment w:val="baseline"/>
              <w:rPr>
                <w:lang w:eastAsia="en-US"/>
              </w:rPr>
            </w:pPr>
            <w:r>
              <w:rPr>
                <w:noProof/>
              </w:rPr>
              <w:drawing>
                <wp:inline distT="0" distB="0" distL="0" distR="0" wp14:anchorId="3DA136E9" wp14:editId="6CC45033">
                  <wp:extent cx="1672590" cy="1045210"/>
                  <wp:effectExtent l="0" t="0" r="3810" b="254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1672590" cy="1045210"/>
                          </a:xfrm>
                          <a:prstGeom prst="rect">
                            <a:avLst/>
                          </a:prstGeom>
                          <a:noFill/>
                          <a:ln>
                            <a:noFill/>
                          </a:ln>
                        </pic:spPr>
                      </pic:pic>
                    </a:graphicData>
                  </a:graphic>
                </wp:inline>
              </w:drawing>
            </w:r>
          </w:p>
        </w:tc>
        <w:tc>
          <w:tcPr>
            <w:tcW w:w="3118" w:type="dxa"/>
            <w:tcBorders>
              <w:top w:val="single" w:sz="4" w:space="0" w:color="auto"/>
              <w:left w:val="single" w:sz="4" w:space="0" w:color="auto"/>
              <w:bottom w:val="single" w:sz="4" w:space="0" w:color="auto"/>
              <w:right w:val="single" w:sz="4" w:space="0" w:color="auto"/>
            </w:tcBorders>
            <w:hideMark/>
          </w:tcPr>
          <w:p w14:paraId="02F7866A" w14:textId="77777777" w:rsidR="009759ED" w:rsidRDefault="009759ED" w:rsidP="009759ED">
            <w:pPr>
              <w:pStyle w:val="HTMLPreformatted"/>
              <w:shd w:val="clear" w:color="auto" w:fill="FFFFFF"/>
              <w:wordWrap w:val="0"/>
              <w:textAlignment w:val="baseline"/>
              <w:rPr>
                <w:lang w:eastAsia="en-US"/>
              </w:rPr>
            </w:pPr>
            <w:r>
              <w:rPr>
                <w:noProof/>
              </w:rPr>
              <w:drawing>
                <wp:inline distT="0" distB="0" distL="0" distR="0" wp14:anchorId="4245A046" wp14:editId="04227F11">
                  <wp:extent cx="1842770" cy="1151890"/>
                  <wp:effectExtent l="0" t="0" r="5080" b="0"/>
                  <wp:docPr id="153" name="Picture 15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Picture 153" descr="Diagram&#10;&#10;Description automatically generated"/>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1842770" cy="1151890"/>
                          </a:xfrm>
                          <a:prstGeom prst="rect">
                            <a:avLst/>
                          </a:prstGeom>
                          <a:noFill/>
                          <a:ln>
                            <a:noFill/>
                          </a:ln>
                        </pic:spPr>
                      </pic:pic>
                    </a:graphicData>
                  </a:graphic>
                </wp:inline>
              </w:drawing>
            </w:r>
          </w:p>
        </w:tc>
        <w:tc>
          <w:tcPr>
            <w:tcW w:w="3119" w:type="dxa"/>
            <w:tcBorders>
              <w:top w:val="single" w:sz="4" w:space="0" w:color="auto"/>
              <w:left w:val="single" w:sz="4" w:space="0" w:color="auto"/>
              <w:bottom w:val="single" w:sz="4" w:space="0" w:color="auto"/>
              <w:right w:val="single" w:sz="4" w:space="0" w:color="auto"/>
            </w:tcBorders>
            <w:hideMark/>
          </w:tcPr>
          <w:p w14:paraId="6CEC3E49" w14:textId="77777777" w:rsidR="009759ED" w:rsidRDefault="009759ED" w:rsidP="009759ED">
            <w:pPr>
              <w:pStyle w:val="HTMLPreformatted"/>
              <w:shd w:val="clear" w:color="auto" w:fill="FFFFFF"/>
              <w:wordWrap w:val="0"/>
              <w:textAlignment w:val="baseline"/>
              <w:rPr>
                <w:noProof/>
                <w:lang w:eastAsia="en-US"/>
              </w:rPr>
            </w:pPr>
            <w:r>
              <w:rPr>
                <w:noProof/>
              </w:rPr>
              <w:drawing>
                <wp:inline distT="0" distB="0" distL="0" distR="0" wp14:anchorId="3A71564A" wp14:editId="290827AE">
                  <wp:extent cx="1843405" cy="1151890"/>
                  <wp:effectExtent l="0" t="0" r="4445" b="0"/>
                  <wp:docPr id="154" name="Picture 154"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Picture 154" descr="Chart, radar chart&#10;&#10;Description automatically generated"/>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1843405" cy="1151890"/>
                          </a:xfrm>
                          <a:prstGeom prst="rect">
                            <a:avLst/>
                          </a:prstGeom>
                          <a:noFill/>
                          <a:ln>
                            <a:noFill/>
                          </a:ln>
                        </pic:spPr>
                      </pic:pic>
                    </a:graphicData>
                  </a:graphic>
                </wp:inline>
              </w:drawing>
            </w:r>
          </w:p>
        </w:tc>
      </w:tr>
      <w:tr w:rsidR="009759ED" w14:paraId="576B5DB6" w14:textId="77777777" w:rsidTr="00B201DC">
        <w:trPr>
          <w:trHeight w:val="367"/>
        </w:trPr>
        <w:tc>
          <w:tcPr>
            <w:tcW w:w="2253" w:type="dxa"/>
            <w:tcBorders>
              <w:top w:val="single" w:sz="4" w:space="0" w:color="auto"/>
              <w:left w:val="single" w:sz="4" w:space="0" w:color="auto"/>
              <w:bottom w:val="single" w:sz="4" w:space="0" w:color="auto"/>
              <w:right w:val="single" w:sz="4" w:space="0" w:color="auto"/>
            </w:tcBorders>
            <w:hideMark/>
          </w:tcPr>
          <w:p w14:paraId="31A3A11F" w14:textId="77777777" w:rsidR="009759ED" w:rsidRDefault="009759ED" w:rsidP="009759ED">
            <w:r>
              <w:rPr>
                <w:b/>
                <w:bCs/>
              </w:rPr>
              <w:t>Paragraph level (14379|387)</w:t>
            </w:r>
          </w:p>
        </w:tc>
        <w:tc>
          <w:tcPr>
            <w:tcW w:w="2850" w:type="dxa"/>
            <w:tcBorders>
              <w:top w:val="single" w:sz="4" w:space="0" w:color="auto"/>
              <w:left w:val="single" w:sz="4" w:space="0" w:color="auto"/>
              <w:bottom w:val="single" w:sz="4" w:space="0" w:color="auto"/>
              <w:right w:val="single" w:sz="4" w:space="0" w:color="auto"/>
            </w:tcBorders>
            <w:hideMark/>
          </w:tcPr>
          <w:p w14:paraId="6D68F847" w14:textId="77777777" w:rsidR="009759ED" w:rsidRDefault="009759ED" w:rsidP="009759ED">
            <w:pPr>
              <w:pStyle w:val="HTMLPreformatted"/>
              <w:shd w:val="clear" w:color="auto" w:fill="FFFFFF"/>
              <w:wordWrap w:val="0"/>
              <w:textAlignment w:val="baseline"/>
              <w:rPr>
                <w:lang w:eastAsia="en-US"/>
              </w:rPr>
            </w:pPr>
            <w:r>
              <w:rPr>
                <w:noProof/>
              </w:rPr>
              <w:drawing>
                <wp:inline distT="0" distB="0" distL="0" distR="0" wp14:anchorId="38E70D09" wp14:editId="12EBEF69">
                  <wp:extent cx="1672590" cy="1045210"/>
                  <wp:effectExtent l="0" t="0" r="3810" b="2540"/>
                  <wp:docPr id="155" name="Picture 15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Picture 155" descr="Diagram&#10;&#10;Description automatically generated"/>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1672590" cy="1045210"/>
                          </a:xfrm>
                          <a:prstGeom prst="rect">
                            <a:avLst/>
                          </a:prstGeom>
                          <a:noFill/>
                          <a:ln>
                            <a:noFill/>
                          </a:ln>
                        </pic:spPr>
                      </pic:pic>
                    </a:graphicData>
                  </a:graphic>
                </wp:inline>
              </w:drawing>
            </w:r>
          </w:p>
        </w:tc>
        <w:tc>
          <w:tcPr>
            <w:tcW w:w="3118" w:type="dxa"/>
            <w:tcBorders>
              <w:top w:val="single" w:sz="4" w:space="0" w:color="auto"/>
              <w:left w:val="single" w:sz="4" w:space="0" w:color="auto"/>
              <w:bottom w:val="single" w:sz="4" w:space="0" w:color="auto"/>
              <w:right w:val="single" w:sz="4" w:space="0" w:color="auto"/>
            </w:tcBorders>
            <w:hideMark/>
          </w:tcPr>
          <w:p w14:paraId="6F09A9B6" w14:textId="77777777" w:rsidR="009759ED" w:rsidRDefault="009759ED" w:rsidP="009759ED">
            <w:pPr>
              <w:pStyle w:val="HTMLPreformatted"/>
              <w:shd w:val="clear" w:color="auto" w:fill="FFFFFF"/>
              <w:wordWrap w:val="0"/>
              <w:textAlignment w:val="baseline"/>
              <w:rPr>
                <w:lang w:eastAsia="en-US"/>
              </w:rPr>
            </w:pPr>
            <w:r>
              <w:rPr>
                <w:noProof/>
              </w:rPr>
              <w:drawing>
                <wp:inline distT="0" distB="0" distL="0" distR="0" wp14:anchorId="004C3A28" wp14:editId="075FCE0D">
                  <wp:extent cx="1842770" cy="1151890"/>
                  <wp:effectExtent l="0" t="0" r="5080" b="0"/>
                  <wp:docPr id="156" name="Picture 156" descr="Chart, diagram,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Picture 156" descr="Chart, diagram, radar chart&#10;&#10;Description automatically generated"/>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1842770" cy="1151890"/>
                          </a:xfrm>
                          <a:prstGeom prst="rect">
                            <a:avLst/>
                          </a:prstGeom>
                          <a:noFill/>
                          <a:ln>
                            <a:noFill/>
                          </a:ln>
                        </pic:spPr>
                      </pic:pic>
                    </a:graphicData>
                  </a:graphic>
                </wp:inline>
              </w:drawing>
            </w:r>
          </w:p>
        </w:tc>
        <w:tc>
          <w:tcPr>
            <w:tcW w:w="3119" w:type="dxa"/>
            <w:tcBorders>
              <w:top w:val="single" w:sz="4" w:space="0" w:color="auto"/>
              <w:left w:val="single" w:sz="4" w:space="0" w:color="auto"/>
              <w:bottom w:val="single" w:sz="4" w:space="0" w:color="auto"/>
              <w:right w:val="single" w:sz="4" w:space="0" w:color="auto"/>
            </w:tcBorders>
            <w:hideMark/>
          </w:tcPr>
          <w:p w14:paraId="60C096F0" w14:textId="77777777" w:rsidR="009759ED" w:rsidRDefault="009759ED" w:rsidP="009759ED">
            <w:pPr>
              <w:pStyle w:val="HTMLPreformatted"/>
              <w:shd w:val="clear" w:color="auto" w:fill="FFFFFF"/>
              <w:wordWrap w:val="0"/>
              <w:textAlignment w:val="baseline"/>
              <w:rPr>
                <w:noProof/>
                <w:lang w:eastAsia="en-US"/>
              </w:rPr>
            </w:pPr>
            <w:r>
              <w:rPr>
                <w:noProof/>
              </w:rPr>
              <w:drawing>
                <wp:inline distT="0" distB="0" distL="0" distR="0" wp14:anchorId="01708113" wp14:editId="5414682B">
                  <wp:extent cx="1843405" cy="1151890"/>
                  <wp:effectExtent l="0" t="0" r="4445" b="0"/>
                  <wp:docPr id="157" name="Picture 157" descr="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Picture 157" descr="Radar chart&#10;&#10;Description automatically generated"/>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1843405" cy="1151890"/>
                          </a:xfrm>
                          <a:prstGeom prst="rect">
                            <a:avLst/>
                          </a:prstGeom>
                          <a:noFill/>
                          <a:ln>
                            <a:noFill/>
                          </a:ln>
                        </pic:spPr>
                      </pic:pic>
                    </a:graphicData>
                  </a:graphic>
                </wp:inline>
              </w:drawing>
            </w:r>
          </w:p>
        </w:tc>
      </w:tr>
    </w:tbl>
    <w:p w14:paraId="50822146" w14:textId="2B435CAA" w:rsidR="00203DF2" w:rsidRDefault="00203DF2" w:rsidP="00002496"/>
    <w:p w14:paraId="52469E41" w14:textId="7A31FBCD" w:rsidR="00203DF2" w:rsidRDefault="00203DF2" w:rsidP="00002496"/>
    <w:p w14:paraId="6A95DFA8" w14:textId="12B2175C" w:rsidR="00203DF2" w:rsidRDefault="00203DF2" w:rsidP="00002496"/>
    <w:p w14:paraId="5536EA67" w14:textId="36CB6449" w:rsidR="00203DF2" w:rsidRDefault="00203DF2" w:rsidP="00002496"/>
    <w:p w14:paraId="33D30974" w14:textId="421E852D" w:rsidR="00203DF2" w:rsidRDefault="00203DF2" w:rsidP="00002496"/>
    <w:p w14:paraId="27E7E79D" w14:textId="77777777" w:rsidR="00203DF2" w:rsidRDefault="00203DF2" w:rsidP="00002496"/>
    <w:p w14:paraId="172A3A14" w14:textId="4A02DCB8" w:rsidR="00203DF2" w:rsidRDefault="00203DF2" w:rsidP="00002496"/>
    <w:p w14:paraId="6ADA554F" w14:textId="5507A911" w:rsidR="00203DF2" w:rsidRDefault="00203DF2" w:rsidP="00002496"/>
    <w:p w14:paraId="21EDC446" w14:textId="398F75C4" w:rsidR="00203DF2" w:rsidRDefault="00203DF2" w:rsidP="00002496"/>
    <w:p w14:paraId="4FA5ACDB" w14:textId="21E5206E" w:rsidR="00203DF2" w:rsidRDefault="00203DF2" w:rsidP="00002496"/>
    <w:p w14:paraId="6E19F1C0" w14:textId="745C5220" w:rsidR="00203DF2" w:rsidRDefault="00203DF2" w:rsidP="00002496"/>
    <w:p w14:paraId="14C78DBD" w14:textId="469545BB" w:rsidR="00203DF2" w:rsidRDefault="00203DF2" w:rsidP="00002496"/>
    <w:p w14:paraId="67A0E801" w14:textId="22F15CBC" w:rsidR="00203DF2" w:rsidRDefault="00203DF2" w:rsidP="00002496"/>
    <w:p w14:paraId="207F6121" w14:textId="51BDF7BE" w:rsidR="00203DF2" w:rsidRDefault="00203DF2" w:rsidP="00002496"/>
    <w:p w14:paraId="7FD61C2C" w14:textId="5403B041" w:rsidR="00203DF2" w:rsidRDefault="00203DF2" w:rsidP="00002496"/>
    <w:p w14:paraId="2C8D9996" w14:textId="4F49DF84" w:rsidR="00203DF2" w:rsidRDefault="00203DF2" w:rsidP="00002496"/>
    <w:p w14:paraId="7143B9DE" w14:textId="77777777" w:rsidR="009759ED" w:rsidRDefault="009759ED" w:rsidP="00263373">
      <w:pPr>
        <w:pStyle w:val="Caption"/>
        <w:keepNext/>
        <w:jc w:val="center"/>
      </w:pPr>
    </w:p>
    <w:p w14:paraId="4C62A2B3" w14:textId="77777777" w:rsidR="009759ED" w:rsidRDefault="009759ED" w:rsidP="00263373">
      <w:pPr>
        <w:pStyle w:val="Caption"/>
        <w:keepNext/>
        <w:jc w:val="center"/>
      </w:pPr>
    </w:p>
    <w:p w14:paraId="542D7747" w14:textId="4E3E702F" w:rsidR="00263373" w:rsidRDefault="00263373" w:rsidP="00263373">
      <w:pPr>
        <w:pStyle w:val="Caption"/>
        <w:keepNext/>
        <w:jc w:val="center"/>
      </w:pPr>
      <w:bookmarkStart w:id="77" w:name="_Toc86123138"/>
      <w:r>
        <w:t xml:space="preserve">Table </w:t>
      </w:r>
      <w:r w:rsidR="00130A9D">
        <w:fldChar w:fldCharType="begin"/>
      </w:r>
      <w:r w:rsidR="00130A9D">
        <w:instrText xml:space="preserve"> SEQ Table \* ARABIC </w:instrText>
      </w:r>
      <w:r w:rsidR="00130A9D">
        <w:fldChar w:fldCharType="separate"/>
      </w:r>
      <w:r w:rsidR="000538FD">
        <w:rPr>
          <w:noProof/>
        </w:rPr>
        <w:t>16</w:t>
      </w:r>
      <w:r w:rsidR="00130A9D">
        <w:rPr>
          <w:noProof/>
        </w:rPr>
        <w:fldChar w:fldCharType="end"/>
      </w:r>
      <w:r>
        <w:t xml:space="preserve"> </w:t>
      </w:r>
      <w:r w:rsidRPr="00804242">
        <w:t xml:space="preserve">wordnet of top 5 words  form experiment </w:t>
      </w:r>
      <w:r>
        <w:t>4</w:t>
      </w:r>
      <w:bookmarkEnd w:id="77"/>
    </w:p>
    <w:tbl>
      <w:tblPr>
        <w:tblStyle w:val="TableGrid"/>
        <w:tblpPr w:leftFromText="180" w:rightFromText="180" w:vertAnchor="page" w:horzAnchor="margin" w:tblpXSpec="center" w:tblpY="1149"/>
        <w:tblW w:w="10905" w:type="dxa"/>
        <w:tblLayout w:type="fixed"/>
        <w:tblLook w:val="04E0" w:firstRow="1" w:lastRow="1" w:firstColumn="1" w:lastColumn="0" w:noHBand="0" w:noVBand="1"/>
      </w:tblPr>
      <w:tblGrid>
        <w:gridCol w:w="1590"/>
        <w:gridCol w:w="4498"/>
        <w:gridCol w:w="4817"/>
      </w:tblGrid>
      <w:tr w:rsidR="00E209D8" w14:paraId="18E841ED" w14:textId="77777777" w:rsidTr="00B201DC">
        <w:trPr>
          <w:trHeight w:val="557"/>
        </w:trPr>
        <w:tc>
          <w:tcPr>
            <w:tcW w:w="10905" w:type="dxa"/>
            <w:gridSpan w:val="3"/>
            <w:tcBorders>
              <w:top w:val="single" w:sz="4" w:space="0" w:color="auto"/>
              <w:left w:val="single" w:sz="4" w:space="0" w:color="auto"/>
              <w:bottom w:val="single" w:sz="4" w:space="0" w:color="auto"/>
              <w:right w:val="single" w:sz="4" w:space="0" w:color="auto"/>
            </w:tcBorders>
            <w:hideMark/>
          </w:tcPr>
          <w:p w14:paraId="16E98D8E" w14:textId="77777777" w:rsidR="00E209D8" w:rsidRDefault="00E209D8" w:rsidP="00E209D8">
            <w:pPr>
              <w:pStyle w:val="HTMLPreformatted"/>
              <w:shd w:val="clear" w:color="auto" w:fill="FFFFFF"/>
              <w:wordWrap w:val="0"/>
              <w:textAlignment w:val="baseline"/>
              <w:rPr>
                <w:noProof/>
                <w:lang w:eastAsia="en-US"/>
              </w:rPr>
            </w:pPr>
            <w:r>
              <w:rPr>
                <w:b/>
                <w:bCs/>
                <w:lang w:eastAsia="en-US"/>
              </w:rPr>
              <w:t>Experiment 4: Document at various level for large dataset (40 papers COVID-science: Covid-psychology)</w:t>
            </w:r>
          </w:p>
        </w:tc>
      </w:tr>
      <w:tr w:rsidR="00E209D8" w14:paraId="3714E306" w14:textId="77777777" w:rsidTr="00B201DC">
        <w:trPr>
          <w:trHeight w:val="426"/>
        </w:trPr>
        <w:tc>
          <w:tcPr>
            <w:tcW w:w="1590" w:type="dxa"/>
            <w:tcBorders>
              <w:top w:val="single" w:sz="4" w:space="0" w:color="auto"/>
              <w:left w:val="single" w:sz="4" w:space="0" w:color="auto"/>
              <w:bottom w:val="single" w:sz="4" w:space="0" w:color="auto"/>
              <w:right w:val="single" w:sz="4" w:space="0" w:color="auto"/>
            </w:tcBorders>
            <w:hideMark/>
          </w:tcPr>
          <w:p w14:paraId="2135E390" w14:textId="77777777" w:rsidR="00E209D8" w:rsidRDefault="00E209D8" w:rsidP="00E209D8">
            <w:pPr>
              <w:rPr>
                <w:b/>
                <w:bCs/>
              </w:rPr>
            </w:pPr>
            <w:r>
              <w:rPr>
                <w:b/>
                <w:bCs/>
              </w:rPr>
              <w:t>Experiment 4 (No. | No.)</w:t>
            </w:r>
          </w:p>
        </w:tc>
        <w:tc>
          <w:tcPr>
            <w:tcW w:w="4498" w:type="dxa"/>
            <w:tcBorders>
              <w:top w:val="single" w:sz="4" w:space="0" w:color="auto"/>
              <w:left w:val="single" w:sz="4" w:space="0" w:color="auto"/>
              <w:bottom w:val="single" w:sz="4" w:space="0" w:color="auto"/>
              <w:right w:val="single" w:sz="4" w:space="0" w:color="auto"/>
            </w:tcBorders>
            <w:hideMark/>
          </w:tcPr>
          <w:p w14:paraId="2B67C336" w14:textId="77777777" w:rsidR="00E209D8" w:rsidRDefault="00E209D8" w:rsidP="00E209D8">
            <w:pPr>
              <w:pStyle w:val="HTMLPreformatted"/>
              <w:shd w:val="clear" w:color="auto" w:fill="FFFFFF"/>
              <w:wordWrap w:val="0"/>
              <w:textAlignment w:val="baseline"/>
              <w:rPr>
                <w:noProof/>
                <w:lang w:eastAsia="en-US"/>
              </w:rPr>
            </w:pPr>
            <w:r>
              <w:rPr>
                <w:b/>
                <w:bCs/>
                <w:lang w:eastAsia="en-US"/>
              </w:rPr>
              <w:t>covid-science-large.txt</w:t>
            </w:r>
          </w:p>
        </w:tc>
        <w:tc>
          <w:tcPr>
            <w:tcW w:w="4817" w:type="dxa"/>
            <w:tcBorders>
              <w:top w:val="single" w:sz="4" w:space="0" w:color="auto"/>
              <w:left w:val="single" w:sz="4" w:space="0" w:color="auto"/>
              <w:bottom w:val="single" w:sz="4" w:space="0" w:color="auto"/>
              <w:right w:val="single" w:sz="4" w:space="0" w:color="auto"/>
            </w:tcBorders>
            <w:hideMark/>
          </w:tcPr>
          <w:p w14:paraId="46B8B56D" w14:textId="77777777" w:rsidR="00E209D8" w:rsidRDefault="00E209D8" w:rsidP="00E209D8">
            <w:pPr>
              <w:pStyle w:val="HTMLPreformatted"/>
              <w:shd w:val="clear" w:color="auto" w:fill="FFFFFF"/>
              <w:wordWrap w:val="0"/>
              <w:textAlignment w:val="baseline"/>
              <w:rPr>
                <w:noProof/>
                <w:lang w:eastAsia="en-US"/>
              </w:rPr>
            </w:pPr>
            <w:r>
              <w:rPr>
                <w:b/>
                <w:bCs/>
                <w:lang w:eastAsia="en-US"/>
              </w:rPr>
              <w:t>Covid-psychology-large.txt</w:t>
            </w:r>
          </w:p>
        </w:tc>
      </w:tr>
      <w:tr w:rsidR="00E209D8" w14:paraId="28B31317" w14:textId="77777777" w:rsidTr="00B201DC">
        <w:trPr>
          <w:trHeight w:val="2447"/>
        </w:trPr>
        <w:tc>
          <w:tcPr>
            <w:tcW w:w="1590" w:type="dxa"/>
            <w:tcBorders>
              <w:top w:val="single" w:sz="4" w:space="0" w:color="auto"/>
              <w:left w:val="single" w:sz="4" w:space="0" w:color="auto"/>
              <w:bottom w:val="single" w:sz="4" w:space="0" w:color="auto"/>
              <w:right w:val="single" w:sz="4" w:space="0" w:color="auto"/>
            </w:tcBorders>
            <w:hideMark/>
          </w:tcPr>
          <w:p w14:paraId="37564182" w14:textId="77777777" w:rsidR="00E209D8" w:rsidRDefault="00E209D8" w:rsidP="00E209D8">
            <w:pPr>
              <w:rPr>
                <w:b/>
                <w:bCs/>
              </w:rPr>
            </w:pPr>
            <w:r>
              <w:rPr>
                <w:b/>
                <w:bCs/>
              </w:rPr>
              <w:t>Article level (40|40)</w:t>
            </w:r>
          </w:p>
        </w:tc>
        <w:tc>
          <w:tcPr>
            <w:tcW w:w="4498" w:type="dxa"/>
            <w:tcBorders>
              <w:top w:val="single" w:sz="4" w:space="0" w:color="auto"/>
              <w:left w:val="single" w:sz="4" w:space="0" w:color="auto"/>
              <w:bottom w:val="single" w:sz="4" w:space="0" w:color="auto"/>
              <w:right w:val="single" w:sz="4" w:space="0" w:color="auto"/>
            </w:tcBorders>
            <w:hideMark/>
          </w:tcPr>
          <w:p w14:paraId="031BFA63" w14:textId="77777777" w:rsidR="00E209D8" w:rsidRDefault="00E209D8" w:rsidP="00E209D8">
            <w:pPr>
              <w:pStyle w:val="HTMLPreformatted"/>
              <w:shd w:val="clear" w:color="auto" w:fill="FFFFFF"/>
              <w:wordWrap w:val="0"/>
              <w:textAlignment w:val="baseline"/>
              <w:rPr>
                <w:noProof/>
                <w:lang w:eastAsia="en-US"/>
              </w:rPr>
            </w:pPr>
            <w:r>
              <w:rPr>
                <w:noProof/>
              </w:rPr>
              <w:drawing>
                <wp:inline distT="0" distB="0" distL="0" distR="0" wp14:anchorId="52BB591D" wp14:editId="78567E4E">
                  <wp:extent cx="2719070" cy="1812925"/>
                  <wp:effectExtent l="0" t="0" r="5080" b="0"/>
                  <wp:docPr id="158" name="Picture 15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Picture 158" descr="Diagram&#10;&#10;Description automatically generated"/>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2719070" cy="1812925"/>
                          </a:xfrm>
                          <a:prstGeom prst="rect">
                            <a:avLst/>
                          </a:prstGeom>
                          <a:noFill/>
                          <a:ln>
                            <a:noFill/>
                          </a:ln>
                        </pic:spPr>
                      </pic:pic>
                    </a:graphicData>
                  </a:graphic>
                </wp:inline>
              </w:drawing>
            </w:r>
          </w:p>
        </w:tc>
        <w:tc>
          <w:tcPr>
            <w:tcW w:w="4817" w:type="dxa"/>
            <w:tcBorders>
              <w:top w:val="single" w:sz="4" w:space="0" w:color="auto"/>
              <w:left w:val="single" w:sz="4" w:space="0" w:color="auto"/>
              <w:bottom w:val="single" w:sz="4" w:space="0" w:color="auto"/>
              <w:right w:val="single" w:sz="4" w:space="0" w:color="auto"/>
            </w:tcBorders>
            <w:hideMark/>
          </w:tcPr>
          <w:p w14:paraId="6361597E" w14:textId="77777777" w:rsidR="00E209D8" w:rsidRDefault="00E209D8" w:rsidP="00E209D8">
            <w:pPr>
              <w:pStyle w:val="HTMLPreformatted"/>
              <w:shd w:val="clear" w:color="auto" w:fill="FFFFFF"/>
              <w:wordWrap w:val="0"/>
              <w:textAlignment w:val="baseline"/>
              <w:rPr>
                <w:noProof/>
                <w:lang w:eastAsia="en-US"/>
              </w:rPr>
            </w:pPr>
            <w:r>
              <w:rPr>
                <w:noProof/>
              </w:rPr>
              <w:drawing>
                <wp:inline distT="0" distB="0" distL="0" distR="0" wp14:anchorId="29386F32" wp14:editId="750EAA8D">
                  <wp:extent cx="2921635" cy="1826260"/>
                  <wp:effectExtent l="0" t="0" r="0" b="2540"/>
                  <wp:docPr id="159" name="Picture 15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Picture 159" descr="Chart&#10;&#10;Description automatically generated"/>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2921635" cy="1826260"/>
                          </a:xfrm>
                          <a:prstGeom prst="rect">
                            <a:avLst/>
                          </a:prstGeom>
                          <a:noFill/>
                          <a:ln>
                            <a:noFill/>
                          </a:ln>
                        </pic:spPr>
                      </pic:pic>
                    </a:graphicData>
                  </a:graphic>
                </wp:inline>
              </w:drawing>
            </w:r>
          </w:p>
        </w:tc>
      </w:tr>
      <w:tr w:rsidR="00E209D8" w14:paraId="4F96DB2B" w14:textId="77777777" w:rsidTr="00B201DC">
        <w:trPr>
          <w:trHeight w:val="2397"/>
        </w:trPr>
        <w:tc>
          <w:tcPr>
            <w:tcW w:w="1590" w:type="dxa"/>
            <w:tcBorders>
              <w:top w:val="single" w:sz="4" w:space="0" w:color="auto"/>
              <w:left w:val="single" w:sz="4" w:space="0" w:color="auto"/>
              <w:bottom w:val="single" w:sz="4" w:space="0" w:color="auto"/>
              <w:right w:val="single" w:sz="4" w:space="0" w:color="auto"/>
            </w:tcBorders>
            <w:hideMark/>
          </w:tcPr>
          <w:p w14:paraId="78F01B70" w14:textId="77777777" w:rsidR="00E209D8" w:rsidRDefault="00E209D8" w:rsidP="00E209D8">
            <w:pPr>
              <w:rPr>
                <w:b/>
                <w:bCs/>
              </w:rPr>
            </w:pPr>
            <w:r>
              <w:rPr>
                <w:b/>
                <w:bCs/>
              </w:rPr>
              <w:t>2-3 paragraphs</w:t>
            </w:r>
          </w:p>
        </w:tc>
        <w:tc>
          <w:tcPr>
            <w:tcW w:w="4498" w:type="dxa"/>
            <w:tcBorders>
              <w:top w:val="single" w:sz="4" w:space="0" w:color="auto"/>
              <w:left w:val="single" w:sz="4" w:space="0" w:color="auto"/>
              <w:bottom w:val="single" w:sz="4" w:space="0" w:color="auto"/>
              <w:right w:val="single" w:sz="4" w:space="0" w:color="auto"/>
            </w:tcBorders>
            <w:hideMark/>
          </w:tcPr>
          <w:p w14:paraId="2E599FD5" w14:textId="77777777" w:rsidR="00E209D8" w:rsidRDefault="00E209D8" w:rsidP="00E209D8">
            <w:pPr>
              <w:pStyle w:val="HTMLPreformatted"/>
              <w:shd w:val="clear" w:color="auto" w:fill="FFFFFF"/>
              <w:wordWrap w:val="0"/>
              <w:textAlignment w:val="baseline"/>
              <w:rPr>
                <w:noProof/>
                <w:lang w:eastAsia="en-US"/>
              </w:rPr>
            </w:pPr>
            <w:r>
              <w:rPr>
                <w:noProof/>
              </w:rPr>
              <w:drawing>
                <wp:inline distT="0" distB="0" distL="0" distR="0" wp14:anchorId="4EB1D7CF" wp14:editId="17B11251">
                  <wp:extent cx="2719070" cy="1699260"/>
                  <wp:effectExtent l="0" t="0" r="5080" b="0"/>
                  <wp:docPr id="160" name="Picture 16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Picture 160" descr="Diagram&#10;&#10;Description automatically generated"/>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2719070" cy="1699260"/>
                          </a:xfrm>
                          <a:prstGeom prst="rect">
                            <a:avLst/>
                          </a:prstGeom>
                          <a:noFill/>
                          <a:ln>
                            <a:noFill/>
                          </a:ln>
                        </pic:spPr>
                      </pic:pic>
                    </a:graphicData>
                  </a:graphic>
                </wp:inline>
              </w:drawing>
            </w:r>
          </w:p>
        </w:tc>
        <w:tc>
          <w:tcPr>
            <w:tcW w:w="4817" w:type="dxa"/>
            <w:tcBorders>
              <w:top w:val="single" w:sz="4" w:space="0" w:color="auto"/>
              <w:left w:val="single" w:sz="4" w:space="0" w:color="auto"/>
              <w:bottom w:val="single" w:sz="4" w:space="0" w:color="auto"/>
              <w:right w:val="single" w:sz="4" w:space="0" w:color="auto"/>
            </w:tcBorders>
            <w:hideMark/>
          </w:tcPr>
          <w:p w14:paraId="3F5589DE" w14:textId="77777777" w:rsidR="00E209D8" w:rsidRDefault="00E209D8" w:rsidP="00E209D8">
            <w:pPr>
              <w:pStyle w:val="HTMLPreformatted"/>
              <w:shd w:val="clear" w:color="auto" w:fill="FFFFFF"/>
              <w:wordWrap w:val="0"/>
              <w:textAlignment w:val="baseline"/>
              <w:rPr>
                <w:noProof/>
                <w:lang w:eastAsia="en-US"/>
              </w:rPr>
            </w:pPr>
            <w:r>
              <w:rPr>
                <w:noProof/>
              </w:rPr>
              <w:drawing>
                <wp:inline distT="0" distB="0" distL="0" distR="0" wp14:anchorId="7F187966" wp14:editId="68F6454C">
                  <wp:extent cx="2921635" cy="1826260"/>
                  <wp:effectExtent l="0" t="0" r="0" b="2540"/>
                  <wp:docPr id="161" name="Picture 161"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icture 161" descr="Chart, radar chart&#10;&#10;Description automatically generated"/>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921635" cy="1826260"/>
                          </a:xfrm>
                          <a:prstGeom prst="rect">
                            <a:avLst/>
                          </a:prstGeom>
                          <a:noFill/>
                          <a:ln>
                            <a:noFill/>
                          </a:ln>
                        </pic:spPr>
                      </pic:pic>
                    </a:graphicData>
                  </a:graphic>
                </wp:inline>
              </w:drawing>
            </w:r>
          </w:p>
        </w:tc>
      </w:tr>
      <w:tr w:rsidR="00E209D8" w14:paraId="566DF0CA" w14:textId="77777777" w:rsidTr="00B201DC">
        <w:trPr>
          <w:trHeight w:val="2398"/>
        </w:trPr>
        <w:tc>
          <w:tcPr>
            <w:tcW w:w="1590" w:type="dxa"/>
            <w:tcBorders>
              <w:top w:val="single" w:sz="4" w:space="0" w:color="auto"/>
              <w:left w:val="single" w:sz="4" w:space="0" w:color="auto"/>
              <w:bottom w:val="single" w:sz="4" w:space="0" w:color="auto"/>
              <w:right w:val="single" w:sz="4" w:space="0" w:color="auto"/>
            </w:tcBorders>
            <w:hideMark/>
          </w:tcPr>
          <w:p w14:paraId="6962F26F" w14:textId="77777777" w:rsidR="00E209D8" w:rsidRDefault="00E209D8" w:rsidP="00E209D8">
            <w:pPr>
              <w:rPr>
                <w:b/>
                <w:bCs/>
              </w:rPr>
            </w:pPr>
            <w:r>
              <w:rPr>
                <w:b/>
                <w:bCs/>
              </w:rPr>
              <w:t>Paragraph level (274941|183592)</w:t>
            </w:r>
          </w:p>
        </w:tc>
        <w:tc>
          <w:tcPr>
            <w:tcW w:w="4498" w:type="dxa"/>
            <w:tcBorders>
              <w:top w:val="single" w:sz="4" w:space="0" w:color="auto"/>
              <w:left w:val="single" w:sz="4" w:space="0" w:color="auto"/>
              <w:bottom w:val="single" w:sz="4" w:space="0" w:color="auto"/>
              <w:right w:val="single" w:sz="4" w:space="0" w:color="auto"/>
            </w:tcBorders>
            <w:hideMark/>
          </w:tcPr>
          <w:p w14:paraId="13FB8928" w14:textId="77777777" w:rsidR="00E209D8" w:rsidRDefault="00E209D8" w:rsidP="00E209D8">
            <w:pPr>
              <w:pStyle w:val="HTMLPreformatted"/>
              <w:shd w:val="clear" w:color="auto" w:fill="FFFFFF"/>
              <w:wordWrap w:val="0"/>
              <w:textAlignment w:val="baseline"/>
              <w:rPr>
                <w:noProof/>
                <w:lang w:eastAsia="en-US"/>
              </w:rPr>
            </w:pPr>
            <w:r>
              <w:rPr>
                <w:noProof/>
              </w:rPr>
              <w:drawing>
                <wp:inline distT="0" distB="0" distL="0" distR="0" wp14:anchorId="4ACD6F91" wp14:editId="1A63AC54">
                  <wp:extent cx="2719070" cy="1632857"/>
                  <wp:effectExtent l="0" t="0" r="5080" b="5715"/>
                  <wp:docPr id="162" name="Picture 162"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Picture 162" descr="Diagram&#10;&#10;Description automatically generated with medium confidence"/>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2719668" cy="1633216"/>
                          </a:xfrm>
                          <a:prstGeom prst="rect">
                            <a:avLst/>
                          </a:prstGeom>
                          <a:noFill/>
                          <a:ln>
                            <a:noFill/>
                          </a:ln>
                        </pic:spPr>
                      </pic:pic>
                    </a:graphicData>
                  </a:graphic>
                </wp:inline>
              </w:drawing>
            </w:r>
          </w:p>
        </w:tc>
        <w:tc>
          <w:tcPr>
            <w:tcW w:w="4817" w:type="dxa"/>
            <w:tcBorders>
              <w:top w:val="single" w:sz="4" w:space="0" w:color="auto"/>
              <w:left w:val="single" w:sz="4" w:space="0" w:color="auto"/>
              <w:bottom w:val="single" w:sz="4" w:space="0" w:color="auto"/>
              <w:right w:val="single" w:sz="4" w:space="0" w:color="auto"/>
            </w:tcBorders>
            <w:hideMark/>
          </w:tcPr>
          <w:p w14:paraId="33C98E89" w14:textId="77777777" w:rsidR="00E209D8" w:rsidRDefault="00E209D8" w:rsidP="00E209D8">
            <w:pPr>
              <w:pStyle w:val="HTMLPreformatted"/>
              <w:shd w:val="clear" w:color="auto" w:fill="FFFFFF"/>
              <w:wordWrap w:val="0"/>
              <w:textAlignment w:val="baseline"/>
              <w:rPr>
                <w:noProof/>
                <w:lang w:eastAsia="en-US"/>
              </w:rPr>
            </w:pPr>
            <w:r>
              <w:rPr>
                <w:noProof/>
              </w:rPr>
              <w:drawing>
                <wp:inline distT="0" distB="0" distL="0" distR="0" wp14:anchorId="5051DFD7" wp14:editId="39B3CE2B">
                  <wp:extent cx="2920681" cy="1556657"/>
                  <wp:effectExtent l="0" t="0" r="0" b="5715"/>
                  <wp:docPr id="163" name="Picture 163"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 name="Picture 163" descr="Diagram&#10;&#10;Description automatically generated with medium confidence"/>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2931978" cy="1562678"/>
                          </a:xfrm>
                          <a:prstGeom prst="rect">
                            <a:avLst/>
                          </a:prstGeom>
                          <a:noFill/>
                          <a:ln>
                            <a:noFill/>
                          </a:ln>
                        </pic:spPr>
                      </pic:pic>
                    </a:graphicData>
                  </a:graphic>
                </wp:inline>
              </w:drawing>
            </w:r>
          </w:p>
        </w:tc>
      </w:tr>
    </w:tbl>
    <w:p w14:paraId="6010A47E" w14:textId="798351EF" w:rsidR="00203DF2" w:rsidRDefault="00203DF2" w:rsidP="00002496"/>
    <w:p w14:paraId="16CC27B6" w14:textId="267892EE" w:rsidR="00B34EE6" w:rsidRDefault="00B34EE6" w:rsidP="00002496"/>
    <w:p w14:paraId="7AA97D23" w14:textId="77777777" w:rsidR="00E209D8" w:rsidRDefault="00E209D8" w:rsidP="00002496"/>
    <w:p w14:paraId="20612522" w14:textId="77777777" w:rsidR="00B34EE6" w:rsidRDefault="00B34EE6" w:rsidP="00002496"/>
    <w:p w14:paraId="10E8C950" w14:textId="60F33247" w:rsidR="00B34EE6" w:rsidRDefault="00B34EE6" w:rsidP="00002496"/>
    <w:p w14:paraId="6CDCAA07" w14:textId="260F83D4" w:rsidR="003A7A9F" w:rsidRDefault="003A7A9F" w:rsidP="00002496"/>
    <w:p w14:paraId="3C41151D" w14:textId="77777777" w:rsidR="00A536EB" w:rsidRDefault="00A536EB" w:rsidP="00002496"/>
    <w:p w14:paraId="1D14F6F2" w14:textId="3BC972B3" w:rsidR="00515943" w:rsidRDefault="00B34EE6" w:rsidP="009D6688">
      <w:pPr>
        <w:pStyle w:val="Heading2"/>
      </w:pPr>
      <w:bookmarkStart w:id="78" w:name="_Toc86205685"/>
      <w:r>
        <w:lastRenderedPageBreak/>
        <w:t>4.6 statistic</w:t>
      </w:r>
      <w:r w:rsidR="003A7A9F">
        <w:t>al</w:t>
      </w:r>
      <w:r>
        <w:t xml:space="preserve"> test</w:t>
      </w:r>
      <w:r w:rsidR="003A7A9F">
        <w:t>:</w:t>
      </w:r>
      <w:bookmarkEnd w:id="78"/>
    </w:p>
    <w:p w14:paraId="3A42002A" w14:textId="77777777" w:rsidR="00515943" w:rsidRPr="00515943" w:rsidRDefault="00515943" w:rsidP="00515943"/>
    <w:tbl>
      <w:tblPr>
        <w:tblStyle w:val="TableGrid"/>
        <w:tblpPr w:leftFromText="180" w:rightFromText="180" w:vertAnchor="page" w:horzAnchor="margin" w:tblpY="3053"/>
        <w:tblW w:w="8683" w:type="dxa"/>
        <w:tblLayout w:type="fixed"/>
        <w:tblLook w:val="04E0" w:firstRow="1" w:lastRow="1" w:firstColumn="1" w:lastColumn="0" w:noHBand="0" w:noVBand="1"/>
      </w:tblPr>
      <w:tblGrid>
        <w:gridCol w:w="2151"/>
        <w:gridCol w:w="1560"/>
        <w:gridCol w:w="1560"/>
        <w:gridCol w:w="1706"/>
        <w:gridCol w:w="1706"/>
      </w:tblGrid>
      <w:tr w:rsidR="00B93289" w:rsidRPr="00510E58" w14:paraId="63C2184A" w14:textId="77777777" w:rsidTr="00B93289">
        <w:trPr>
          <w:trHeight w:val="143"/>
        </w:trPr>
        <w:tc>
          <w:tcPr>
            <w:tcW w:w="2151" w:type="dxa"/>
            <w:vMerge w:val="restart"/>
          </w:tcPr>
          <w:p w14:paraId="7ED11023" w14:textId="77777777" w:rsidR="00B93289" w:rsidRPr="00510E58" w:rsidRDefault="00B93289" w:rsidP="00B93289">
            <w:pPr>
              <w:rPr>
                <w:rFonts w:cstheme="minorHAnsi"/>
                <w:sz w:val="20"/>
                <w:szCs w:val="20"/>
              </w:rPr>
            </w:pPr>
            <w:proofErr w:type="spellStart"/>
            <w:r>
              <w:rPr>
                <w:rFonts w:cstheme="minorHAnsi"/>
                <w:b/>
                <w:bCs/>
                <w:sz w:val="20"/>
                <w:szCs w:val="20"/>
              </w:rPr>
              <w:t>No.of</w:t>
            </w:r>
            <w:proofErr w:type="spellEnd"/>
            <w:r w:rsidRPr="00510E58">
              <w:rPr>
                <w:rFonts w:cstheme="minorHAnsi"/>
                <w:b/>
                <w:bCs/>
                <w:sz w:val="20"/>
                <w:szCs w:val="20"/>
              </w:rPr>
              <w:t xml:space="preserve"> Document</w:t>
            </w:r>
            <w:r>
              <w:rPr>
                <w:rFonts w:cstheme="minorHAnsi"/>
                <w:b/>
                <w:bCs/>
                <w:sz w:val="20"/>
                <w:szCs w:val="20"/>
              </w:rPr>
              <w:t>s</w:t>
            </w:r>
          </w:p>
        </w:tc>
        <w:tc>
          <w:tcPr>
            <w:tcW w:w="3120" w:type="dxa"/>
            <w:gridSpan w:val="2"/>
          </w:tcPr>
          <w:p w14:paraId="3564FE5C" w14:textId="77777777" w:rsidR="00B93289" w:rsidRPr="00510E58" w:rsidRDefault="00B93289" w:rsidP="00B93289">
            <w:pPr>
              <w:rPr>
                <w:rFonts w:cstheme="minorHAnsi"/>
                <w:sz w:val="20"/>
                <w:szCs w:val="20"/>
              </w:rPr>
            </w:pPr>
            <w:r w:rsidRPr="00510E58">
              <w:rPr>
                <w:rFonts w:cstheme="minorHAnsi"/>
                <w:b/>
                <w:bCs/>
                <w:sz w:val="20"/>
                <w:szCs w:val="20"/>
              </w:rPr>
              <w:t>covid-science-small</w:t>
            </w:r>
          </w:p>
        </w:tc>
        <w:tc>
          <w:tcPr>
            <w:tcW w:w="3412" w:type="dxa"/>
            <w:gridSpan w:val="2"/>
          </w:tcPr>
          <w:p w14:paraId="7E7EDBC5" w14:textId="77777777" w:rsidR="00B93289" w:rsidRPr="00510E58" w:rsidRDefault="00B93289" w:rsidP="00B93289">
            <w:pPr>
              <w:rPr>
                <w:rFonts w:cstheme="minorHAnsi"/>
                <w:sz w:val="20"/>
                <w:szCs w:val="20"/>
              </w:rPr>
            </w:pPr>
            <w:r w:rsidRPr="00510E58">
              <w:rPr>
                <w:rFonts w:cstheme="minorHAnsi"/>
                <w:b/>
                <w:bCs/>
                <w:sz w:val="20"/>
                <w:szCs w:val="20"/>
              </w:rPr>
              <w:t>Covid-psychology-small</w:t>
            </w:r>
          </w:p>
        </w:tc>
      </w:tr>
      <w:tr w:rsidR="00B93289" w:rsidRPr="00510E58" w14:paraId="0A9BEC8F" w14:textId="77777777" w:rsidTr="00B93289">
        <w:trPr>
          <w:trHeight w:val="143"/>
        </w:trPr>
        <w:tc>
          <w:tcPr>
            <w:tcW w:w="2151" w:type="dxa"/>
            <w:vMerge/>
          </w:tcPr>
          <w:p w14:paraId="282AB550" w14:textId="77777777" w:rsidR="00B93289" w:rsidRPr="00510E58" w:rsidRDefault="00B93289" w:rsidP="00B93289">
            <w:pPr>
              <w:rPr>
                <w:rFonts w:cstheme="minorHAnsi"/>
                <w:b/>
                <w:bCs/>
                <w:sz w:val="20"/>
                <w:szCs w:val="20"/>
              </w:rPr>
            </w:pPr>
          </w:p>
        </w:tc>
        <w:tc>
          <w:tcPr>
            <w:tcW w:w="1560" w:type="dxa"/>
          </w:tcPr>
          <w:p w14:paraId="097A7D28" w14:textId="77777777" w:rsidR="00B93289" w:rsidRPr="00510E58" w:rsidRDefault="00B93289" w:rsidP="00B93289">
            <w:pPr>
              <w:rPr>
                <w:rFonts w:cstheme="minorHAnsi"/>
                <w:b/>
                <w:bCs/>
                <w:sz w:val="20"/>
                <w:szCs w:val="20"/>
              </w:rPr>
            </w:pPr>
            <w:r w:rsidRPr="00510E58">
              <w:rPr>
                <w:rFonts w:cstheme="minorHAnsi"/>
                <w:b/>
                <w:bCs/>
                <w:sz w:val="20"/>
                <w:szCs w:val="20"/>
              </w:rPr>
              <w:t>Top words</w:t>
            </w:r>
          </w:p>
        </w:tc>
        <w:tc>
          <w:tcPr>
            <w:tcW w:w="1560" w:type="dxa"/>
          </w:tcPr>
          <w:p w14:paraId="3B2018C2" w14:textId="77777777" w:rsidR="00B93289" w:rsidRPr="00510E58" w:rsidRDefault="00B93289" w:rsidP="00B93289">
            <w:pPr>
              <w:rPr>
                <w:rFonts w:cstheme="minorHAnsi"/>
                <w:b/>
                <w:bCs/>
                <w:sz w:val="20"/>
                <w:szCs w:val="20"/>
              </w:rPr>
            </w:pPr>
            <w:r w:rsidRPr="00510E58">
              <w:rPr>
                <w:rFonts w:cstheme="minorHAnsi"/>
                <w:b/>
                <w:bCs/>
                <w:sz w:val="20"/>
                <w:szCs w:val="20"/>
              </w:rPr>
              <w:t>weights</w:t>
            </w:r>
          </w:p>
        </w:tc>
        <w:tc>
          <w:tcPr>
            <w:tcW w:w="1706" w:type="dxa"/>
          </w:tcPr>
          <w:p w14:paraId="5962B147" w14:textId="77777777" w:rsidR="00B93289" w:rsidRPr="00510E58" w:rsidRDefault="00B93289" w:rsidP="00B93289">
            <w:pPr>
              <w:rPr>
                <w:rFonts w:cstheme="minorHAnsi"/>
                <w:b/>
                <w:bCs/>
                <w:sz w:val="20"/>
                <w:szCs w:val="20"/>
              </w:rPr>
            </w:pPr>
            <w:r w:rsidRPr="00510E58">
              <w:rPr>
                <w:rFonts w:cstheme="minorHAnsi"/>
                <w:b/>
                <w:bCs/>
                <w:sz w:val="20"/>
                <w:szCs w:val="20"/>
              </w:rPr>
              <w:t>Top words</w:t>
            </w:r>
          </w:p>
        </w:tc>
        <w:tc>
          <w:tcPr>
            <w:tcW w:w="1706" w:type="dxa"/>
          </w:tcPr>
          <w:p w14:paraId="3A37D2BA" w14:textId="77777777" w:rsidR="00B93289" w:rsidRPr="00510E58" w:rsidRDefault="00B93289" w:rsidP="00B93289">
            <w:pPr>
              <w:rPr>
                <w:rFonts w:cstheme="minorHAnsi"/>
                <w:b/>
                <w:bCs/>
                <w:sz w:val="20"/>
                <w:szCs w:val="20"/>
              </w:rPr>
            </w:pPr>
            <w:r w:rsidRPr="00510E58">
              <w:rPr>
                <w:rFonts w:cstheme="minorHAnsi"/>
                <w:b/>
                <w:bCs/>
                <w:sz w:val="20"/>
                <w:szCs w:val="20"/>
              </w:rPr>
              <w:t>weights</w:t>
            </w:r>
          </w:p>
        </w:tc>
      </w:tr>
      <w:tr w:rsidR="00B93289" w:rsidRPr="00510E58" w14:paraId="45A8BE64" w14:textId="77777777" w:rsidTr="00B93289">
        <w:trPr>
          <w:trHeight w:val="58"/>
        </w:trPr>
        <w:tc>
          <w:tcPr>
            <w:tcW w:w="2151" w:type="dxa"/>
            <w:vMerge w:val="restart"/>
          </w:tcPr>
          <w:p w14:paraId="1ACEEC43" w14:textId="77777777" w:rsidR="00B93289" w:rsidRPr="00510E58" w:rsidRDefault="00B93289" w:rsidP="00B93289">
            <w:pPr>
              <w:rPr>
                <w:rFonts w:cstheme="minorHAnsi"/>
                <w:sz w:val="20"/>
                <w:szCs w:val="20"/>
              </w:rPr>
            </w:pPr>
            <w:r w:rsidRPr="00510E58">
              <w:rPr>
                <w:rFonts w:cstheme="minorHAnsi"/>
                <w:b/>
                <w:bCs/>
                <w:sz w:val="20"/>
                <w:szCs w:val="20"/>
              </w:rPr>
              <w:t>Article level (10|10)</w:t>
            </w:r>
          </w:p>
        </w:tc>
        <w:tc>
          <w:tcPr>
            <w:tcW w:w="1560" w:type="dxa"/>
          </w:tcPr>
          <w:p w14:paraId="0F4A96AB" w14:textId="77777777" w:rsidR="00B93289" w:rsidRPr="00510E58" w:rsidRDefault="00B93289" w:rsidP="00B93289">
            <w:pPr>
              <w:rPr>
                <w:rFonts w:cstheme="minorHAnsi"/>
                <w:b/>
                <w:bCs/>
                <w:sz w:val="20"/>
                <w:szCs w:val="20"/>
              </w:rPr>
            </w:pPr>
            <w:r w:rsidRPr="00510E58">
              <w:rPr>
                <w:rFonts w:cstheme="minorHAnsi"/>
                <w:b/>
                <w:bCs/>
                <w:color w:val="000000"/>
                <w:sz w:val="20"/>
                <w:szCs w:val="20"/>
              </w:rPr>
              <w:t>'covid'</w:t>
            </w:r>
          </w:p>
        </w:tc>
        <w:tc>
          <w:tcPr>
            <w:tcW w:w="1560" w:type="dxa"/>
          </w:tcPr>
          <w:p w14:paraId="3B82C6CF" w14:textId="77777777" w:rsidR="00B93289" w:rsidRPr="00510E58" w:rsidRDefault="00B93289" w:rsidP="00B93289">
            <w:pPr>
              <w:rPr>
                <w:rFonts w:cstheme="minorHAnsi"/>
                <w:sz w:val="20"/>
                <w:szCs w:val="20"/>
              </w:rPr>
            </w:pPr>
            <w:r w:rsidRPr="00510E58">
              <w:rPr>
                <w:rFonts w:cstheme="minorHAnsi"/>
                <w:color w:val="000000"/>
                <w:sz w:val="20"/>
                <w:szCs w:val="20"/>
              </w:rPr>
              <w:t>0.46802988644393423,</w:t>
            </w:r>
          </w:p>
        </w:tc>
        <w:tc>
          <w:tcPr>
            <w:tcW w:w="1706" w:type="dxa"/>
          </w:tcPr>
          <w:p w14:paraId="2311BEE1" w14:textId="77777777" w:rsidR="00B93289" w:rsidRPr="00510E58" w:rsidRDefault="00B93289" w:rsidP="00B93289">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covid'</w:t>
            </w:r>
          </w:p>
        </w:tc>
        <w:tc>
          <w:tcPr>
            <w:tcW w:w="1706" w:type="dxa"/>
          </w:tcPr>
          <w:p w14:paraId="7AD482BE" w14:textId="77777777" w:rsidR="00B93289" w:rsidRPr="00510E58" w:rsidRDefault="00B93289" w:rsidP="00B93289">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6105961140643029,</w:t>
            </w:r>
          </w:p>
        </w:tc>
      </w:tr>
      <w:tr w:rsidR="00B93289" w:rsidRPr="00510E58" w14:paraId="09BA2055" w14:textId="77777777" w:rsidTr="00B93289">
        <w:trPr>
          <w:trHeight w:val="57"/>
        </w:trPr>
        <w:tc>
          <w:tcPr>
            <w:tcW w:w="2151" w:type="dxa"/>
            <w:vMerge/>
          </w:tcPr>
          <w:p w14:paraId="759CD678" w14:textId="77777777" w:rsidR="00B93289" w:rsidRPr="00510E58" w:rsidRDefault="00B93289" w:rsidP="00B93289">
            <w:pPr>
              <w:rPr>
                <w:rFonts w:cstheme="minorHAnsi"/>
                <w:b/>
                <w:bCs/>
                <w:sz w:val="20"/>
                <w:szCs w:val="20"/>
              </w:rPr>
            </w:pPr>
          </w:p>
        </w:tc>
        <w:tc>
          <w:tcPr>
            <w:tcW w:w="1560" w:type="dxa"/>
          </w:tcPr>
          <w:p w14:paraId="1CDCB920" w14:textId="77777777" w:rsidR="00B93289" w:rsidRPr="00510E58" w:rsidRDefault="00B93289" w:rsidP="00B93289">
            <w:pPr>
              <w:rPr>
                <w:rFonts w:cstheme="minorHAnsi"/>
                <w:b/>
                <w:bCs/>
                <w:sz w:val="20"/>
                <w:szCs w:val="20"/>
              </w:rPr>
            </w:pPr>
            <w:r w:rsidRPr="00510E58">
              <w:rPr>
                <w:rFonts w:cstheme="minorHAnsi"/>
                <w:b/>
                <w:bCs/>
                <w:color w:val="000000"/>
                <w:sz w:val="20"/>
                <w:szCs w:val="20"/>
              </w:rPr>
              <w:t xml:space="preserve"> 'model'</w:t>
            </w:r>
          </w:p>
        </w:tc>
        <w:tc>
          <w:tcPr>
            <w:tcW w:w="1560" w:type="dxa"/>
          </w:tcPr>
          <w:p w14:paraId="5AB6BA18" w14:textId="77777777" w:rsidR="00B93289" w:rsidRPr="00510E58" w:rsidRDefault="00B93289" w:rsidP="00B93289">
            <w:pPr>
              <w:rPr>
                <w:rFonts w:cstheme="minorHAnsi"/>
                <w:color w:val="000000"/>
                <w:sz w:val="20"/>
                <w:szCs w:val="20"/>
              </w:rPr>
            </w:pPr>
            <w:r w:rsidRPr="00510E58">
              <w:rPr>
                <w:rFonts w:cstheme="minorHAnsi"/>
                <w:color w:val="000000"/>
                <w:sz w:val="20"/>
                <w:szCs w:val="20"/>
              </w:rPr>
              <w:t>0.3319825262829552,</w:t>
            </w:r>
          </w:p>
        </w:tc>
        <w:tc>
          <w:tcPr>
            <w:tcW w:w="1706" w:type="dxa"/>
          </w:tcPr>
          <w:p w14:paraId="2F0E10C6" w14:textId="77777777" w:rsidR="00B93289" w:rsidRPr="00510E58" w:rsidRDefault="00B93289" w:rsidP="00B93289">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w:t>
            </w:r>
            <w:proofErr w:type="spellStart"/>
            <w:r w:rsidRPr="00510E58">
              <w:rPr>
                <w:rFonts w:asciiTheme="minorHAnsi" w:hAnsiTheme="minorHAnsi" w:cstheme="minorHAnsi"/>
                <w:b/>
                <w:bCs/>
                <w:color w:val="000000"/>
              </w:rPr>
              <w:t>psycholog</w:t>
            </w:r>
            <w:proofErr w:type="spellEnd"/>
            <w:r w:rsidRPr="00510E58">
              <w:rPr>
                <w:rFonts w:asciiTheme="minorHAnsi" w:hAnsiTheme="minorHAnsi" w:cstheme="minorHAnsi"/>
                <w:b/>
                <w:bCs/>
                <w:color w:val="000000"/>
              </w:rPr>
              <w:t>'</w:t>
            </w:r>
          </w:p>
        </w:tc>
        <w:tc>
          <w:tcPr>
            <w:tcW w:w="1706" w:type="dxa"/>
          </w:tcPr>
          <w:p w14:paraId="49A63E8A" w14:textId="77777777" w:rsidR="00B93289" w:rsidRPr="00510E58" w:rsidRDefault="00B93289" w:rsidP="00B93289">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31072871004100155,</w:t>
            </w:r>
          </w:p>
        </w:tc>
      </w:tr>
      <w:tr w:rsidR="00B93289" w:rsidRPr="00510E58" w14:paraId="43919B67" w14:textId="77777777" w:rsidTr="00B93289">
        <w:trPr>
          <w:trHeight w:val="57"/>
        </w:trPr>
        <w:tc>
          <w:tcPr>
            <w:tcW w:w="2151" w:type="dxa"/>
            <w:vMerge/>
          </w:tcPr>
          <w:p w14:paraId="44771B72" w14:textId="77777777" w:rsidR="00B93289" w:rsidRPr="00510E58" w:rsidRDefault="00B93289" w:rsidP="00B93289">
            <w:pPr>
              <w:rPr>
                <w:rFonts w:cstheme="minorHAnsi"/>
                <w:b/>
                <w:bCs/>
                <w:sz w:val="20"/>
                <w:szCs w:val="20"/>
              </w:rPr>
            </w:pPr>
          </w:p>
        </w:tc>
        <w:tc>
          <w:tcPr>
            <w:tcW w:w="1560" w:type="dxa"/>
          </w:tcPr>
          <w:p w14:paraId="2864B198" w14:textId="77777777" w:rsidR="00B93289" w:rsidRPr="00510E58" w:rsidRDefault="00B93289" w:rsidP="00B93289">
            <w:pPr>
              <w:rPr>
                <w:rFonts w:cstheme="minorHAnsi"/>
                <w:b/>
                <w:bCs/>
                <w:sz w:val="20"/>
                <w:szCs w:val="20"/>
              </w:rPr>
            </w:pPr>
            <w:r w:rsidRPr="00510E58">
              <w:rPr>
                <w:rFonts w:cstheme="minorHAnsi"/>
                <w:b/>
                <w:bCs/>
                <w:color w:val="000000"/>
                <w:sz w:val="20"/>
                <w:szCs w:val="20"/>
              </w:rPr>
              <w:t xml:space="preserve"> '</w:t>
            </w:r>
            <w:proofErr w:type="spellStart"/>
            <w:r w:rsidRPr="00510E58">
              <w:rPr>
                <w:rFonts w:cstheme="minorHAnsi"/>
                <w:b/>
                <w:bCs/>
                <w:color w:val="000000"/>
                <w:sz w:val="20"/>
                <w:szCs w:val="20"/>
              </w:rPr>
              <w:t>imag</w:t>
            </w:r>
            <w:proofErr w:type="spellEnd"/>
            <w:r w:rsidRPr="00510E58">
              <w:rPr>
                <w:rFonts w:cstheme="minorHAnsi"/>
                <w:b/>
                <w:bCs/>
                <w:color w:val="000000"/>
                <w:sz w:val="20"/>
                <w:szCs w:val="20"/>
              </w:rPr>
              <w:t>'</w:t>
            </w:r>
          </w:p>
        </w:tc>
        <w:tc>
          <w:tcPr>
            <w:tcW w:w="1560" w:type="dxa"/>
          </w:tcPr>
          <w:p w14:paraId="39FDCB24" w14:textId="77777777" w:rsidR="00B93289" w:rsidRPr="00510E58" w:rsidRDefault="00B93289" w:rsidP="00B93289">
            <w:pPr>
              <w:rPr>
                <w:rFonts w:cstheme="minorHAnsi"/>
                <w:sz w:val="20"/>
                <w:szCs w:val="20"/>
              </w:rPr>
            </w:pPr>
            <w:r w:rsidRPr="00510E58">
              <w:rPr>
                <w:rFonts w:cstheme="minorHAnsi"/>
                <w:color w:val="000000"/>
                <w:sz w:val="20"/>
                <w:szCs w:val="20"/>
              </w:rPr>
              <w:t>0.32671571923604975</w:t>
            </w:r>
          </w:p>
        </w:tc>
        <w:tc>
          <w:tcPr>
            <w:tcW w:w="1706" w:type="dxa"/>
          </w:tcPr>
          <w:p w14:paraId="58670363" w14:textId="77777777" w:rsidR="00B93289" w:rsidRPr="00510E58" w:rsidRDefault="00B93289" w:rsidP="00B93289">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w:t>
            </w:r>
            <w:proofErr w:type="spellStart"/>
            <w:r w:rsidRPr="00510E58">
              <w:rPr>
                <w:rFonts w:asciiTheme="minorHAnsi" w:hAnsiTheme="minorHAnsi" w:cstheme="minorHAnsi"/>
                <w:b/>
                <w:bCs/>
                <w:color w:val="000000"/>
              </w:rPr>
              <w:t>pandem</w:t>
            </w:r>
            <w:proofErr w:type="spellEnd"/>
            <w:r w:rsidRPr="00510E58">
              <w:rPr>
                <w:rFonts w:asciiTheme="minorHAnsi" w:hAnsiTheme="minorHAnsi" w:cstheme="minorHAnsi"/>
                <w:b/>
                <w:bCs/>
                <w:color w:val="000000"/>
              </w:rPr>
              <w:t>'</w:t>
            </w:r>
          </w:p>
        </w:tc>
        <w:tc>
          <w:tcPr>
            <w:tcW w:w="1706" w:type="dxa"/>
          </w:tcPr>
          <w:p w14:paraId="02F9C89B" w14:textId="77777777" w:rsidR="00B93289" w:rsidRPr="00510E58" w:rsidRDefault="00B93289" w:rsidP="00B93289">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5119870827829194,</w:t>
            </w:r>
          </w:p>
        </w:tc>
      </w:tr>
      <w:tr w:rsidR="00B93289" w:rsidRPr="00510E58" w14:paraId="0E218ABF" w14:textId="77777777" w:rsidTr="00B93289">
        <w:trPr>
          <w:trHeight w:val="57"/>
        </w:trPr>
        <w:tc>
          <w:tcPr>
            <w:tcW w:w="2151" w:type="dxa"/>
            <w:vMerge/>
          </w:tcPr>
          <w:p w14:paraId="4403A7FF" w14:textId="77777777" w:rsidR="00B93289" w:rsidRPr="00510E58" w:rsidRDefault="00B93289" w:rsidP="00B93289">
            <w:pPr>
              <w:rPr>
                <w:rFonts w:cstheme="minorHAnsi"/>
                <w:b/>
                <w:bCs/>
                <w:sz w:val="20"/>
                <w:szCs w:val="20"/>
              </w:rPr>
            </w:pPr>
          </w:p>
        </w:tc>
        <w:tc>
          <w:tcPr>
            <w:tcW w:w="1560" w:type="dxa"/>
          </w:tcPr>
          <w:p w14:paraId="5B50A97E" w14:textId="77777777" w:rsidR="00B93289" w:rsidRPr="00510E58" w:rsidRDefault="00B93289" w:rsidP="00B93289">
            <w:pPr>
              <w:rPr>
                <w:rFonts w:cstheme="minorHAnsi"/>
                <w:b/>
                <w:bCs/>
                <w:sz w:val="20"/>
                <w:szCs w:val="20"/>
              </w:rPr>
            </w:pPr>
            <w:r w:rsidRPr="00510E58">
              <w:rPr>
                <w:rFonts w:cstheme="minorHAnsi"/>
                <w:b/>
                <w:bCs/>
                <w:color w:val="000000"/>
                <w:sz w:val="20"/>
                <w:szCs w:val="20"/>
              </w:rPr>
              <w:t xml:space="preserve"> 'class'</w:t>
            </w:r>
          </w:p>
        </w:tc>
        <w:tc>
          <w:tcPr>
            <w:tcW w:w="1560" w:type="dxa"/>
          </w:tcPr>
          <w:p w14:paraId="40832808" w14:textId="77777777" w:rsidR="00B93289" w:rsidRPr="00510E58" w:rsidRDefault="00B93289" w:rsidP="00B93289">
            <w:pPr>
              <w:rPr>
                <w:rFonts w:cstheme="minorHAnsi"/>
                <w:sz w:val="20"/>
                <w:szCs w:val="20"/>
              </w:rPr>
            </w:pPr>
            <w:r w:rsidRPr="00510E58">
              <w:rPr>
                <w:rFonts w:cstheme="minorHAnsi"/>
                <w:color w:val="000000"/>
                <w:sz w:val="20"/>
                <w:szCs w:val="20"/>
              </w:rPr>
              <w:t>0.20559425407282925,</w:t>
            </w:r>
          </w:p>
        </w:tc>
        <w:tc>
          <w:tcPr>
            <w:tcW w:w="1706" w:type="dxa"/>
          </w:tcPr>
          <w:p w14:paraId="02A38BE8" w14:textId="77777777" w:rsidR="00B93289" w:rsidRPr="00510E58" w:rsidRDefault="00B93289" w:rsidP="00B93289">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impact'</w:t>
            </w:r>
          </w:p>
        </w:tc>
        <w:tc>
          <w:tcPr>
            <w:tcW w:w="1706" w:type="dxa"/>
          </w:tcPr>
          <w:p w14:paraId="573B0451" w14:textId="77777777" w:rsidR="00B93289" w:rsidRPr="00510E58" w:rsidRDefault="00B93289" w:rsidP="00B93289">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302237165624363,</w:t>
            </w:r>
          </w:p>
        </w:tc>
      </w:tr>
      <w:tr w:rsidR="00B93289" w:rsidRPr="00510E58" w14:paraId="79EA3291" w14:textId="77777777" w:rsidTr="00B93289">
        <w:trPr>
          <w:trHeight w:val="57"/>
        </w:trPr>
        <w:tc>
          <w:tcPr>
            <w:tcW w:w="2151" w:type="dxa"/>
            <w:vMerge/>
          </w:tcPr>
          <w:p w14:paraId="37D47A68" w14:textId="77777777" w:rsidR="00B93289" w:rsidRPr="00510E58" w:rsidRDefault="00B93289" w:rsidP="00B93289">
            <w:pPr>
              <w:rPr>
                <w:rFonts w:cstheme="minorHAnsi"/>
                <w:b/>
                <w:bCs/>
                <w:sz w:val="20"/>
                <w:szCs w:val="20"/>
              </w:rPr>
            </w:pPr>
          </w:p>
        </w:tc>
        <w:tc>
          <w:tcPr>
            <w:tcW w:w="1560" w:type="dxa"/>
          </w:tcPr>
          <w:p w14:paraId="6D68CA62" w14:textId="77777777" w:rsidR="00B93289" w:rsidRPr="00510E58" w:rsidRDefault="00B93289" w:rsidP="00B93289">
            <w:pPr>
              <w:rPr>
                <w:rFonts w:cstheme="minorHAnsi"/>
                <w:b/>
                <w:bCs/>
                <w:sz w:val="20"/>
                <w:szCs w:val="20"/>
              </w:rPr>
            </w:pPr>
            <w:r w:rsidRPr="00510E58">
              <w:rPr>
                <w:rFonts w:cstheme="minorHAnsi"/>
                <w:b/>
                <w:bCs/>
                <w:color w:val="000000"/>
                <w:sz w:val="20"/>
                <w:szCs w:val="20"/>
              </w:rPr>
              <w:t xml:space="preserve"> 'dataset'</w:t>
            </w:r>
          </w:p>
        </w:tc>
        <w:tc>
          <w:tcPr>
            <w:tcW w:w="1560" w:type="dxa"/>
          </w:tcPr>
          <w:p w14:paraId="6829134D" w14:textId="77777777" w:rsidR="00B93289" w:rsidRPr="00510E58" w:rsidRDefault="00B93289" w:rsidP="00B93289">
            <w:pPr>
              <w:rPr>
                <w:rFonts w:cstheme="minorHAnsi"/>
                <w:sz w:val="20"/>
                <w:szCs w:val="20"/>
              </w:rPr>
            </w:pPr>
            <w:r w:rsidRPr="00510E58">
              <w:rPr>
                <w:rFonts w:cstheme="minorHAnsi"/>
                <w:color w:val="000000"/>
                <w:sz w:val="20"/>
                <w:szCs w:val="20"/>
              </w:rPr>
              <w:t>0.15776417661741118</w:t>
            </w:r>
          </w:p>
        </w:tc>
        <w:tc>
          <w:tcPr>
            <w:tcW w:w="1706" w:type="dxa"/>
          </w:tcPr>
          <w:p w14:paraId="0AD65B00" w14:textId="77777777" w:rsidR="00B93289" w:rsidRPr="00510E58" w:rsidRDefault="00B93289" w:rsidP="00B93289">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health'</w:t>
            </w:r>
          </w:p>
        </w:tc>
        <w:tc>
          <w:tcPr>
            <w:tcW w:w="1706" w:type="dxa"/>
          </w:tcPr>
          <w:p w14:paraId="5C6DC34C" w14:textId="77777777" w:rsidR="00B93289" w:rsidRPr="00510E58" w:rsidRDefault="00B93289" w:rsidP="00B93289">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17811639545747093</w:t>
            </w:r>
          </w:p>
        </w:tc>
      </w:tr>
    </w:tbl>
    <w:p w14:paraId="30C88D79" w14:textId="7C9F5D69" w:rsidR="00515943" w:rsidRPr="00515943" w:rsidRDefault="00515943" w:rsidP="00515943">
      <w:r>
        <w:t>Now we conduct the mantel test. In order to conduct the mantel test, need to obtain two pair wise distance matrices x and y form two different spaces.</w:t>
      </w:r>
      <w:r w:rsidR="00A2293D">
        <w:t xml:space="preserve"> Considering two spaces are </w:t>
      </w:r>
      <w:r w:rsidR="00B93289">
        <w:t>science data set and psychology dataset</w:t>
      </w:r>
      <w:r>
        <w:t xml:space="preserve"> Like in experiment 2, we have extracted top 5 </w:t>
      </w:r>
    </w:p>
    <w:p w14:paraId="5DDD01B9" w14:textId="22FC03E3" w:rsidR="00515943" w:rsidRDefault="00E40846" w:rsidP="00515943">
      <w:pPr>
        <w:pStyle w:val="Caption"/>
        <w:keepNext/>
      </w:pPr>
      <w:r>
        <w:rPr>
          <w:noProof/>
        </w:rPr>
        <mc:AlternateContent>
          <mc:Choice Requires="wps">
            <w:drawing>
              <wp:anchor distT="0" distB="0" distL="114300" distR="114300" simplePos="0" relativeHeight="251648000" behindDoc="0" locked="0" layoutInCell="1" allowOverlap="1" wp14:anchorId="392DDEC0" wp14:editId="222EBB50">
                <wp:simplePos x="0" y="0"/>
                <wp:positionH relativeFrom="column">
                  <wp:posOffset>2852057</wp:posOffset>
                </wp:positionH>
                <wp:positionV relativeFrom="paragraph">
                  <wp:posOffset>1880235</wp:posOffset>
                </wp:positionV>
                <wp:extent cx="696686" cy="283029"/>
                <wp:effectExtent l="0" t="19050" r="46355" b="22225"/>
                <wp:wrapNone/>
                <wp:docPr id="132" name="Arrow: Curved Up 132"/>
                <wp:cNvGraphicFramePr/>
                <a:graphic xmlns:a="http://schemas.openxmlformats.org/drawingml/2006/main">
                  <a:graphicData uri="http://schemas.microsoft.com/office/word/2010/wordprocessingShape">
                    <wps:wsp>
                      <wps:cNvSpPr/>
                      <wps:spPr>
                        <a:xfrm>
                          <a:off x="0" y="0"/>
                          <a:ext cx="696686" cy="283029"/>
                        </a:xfrm>
                        <a:prstGeom prst="curved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DC96B43" id="_x0000_t104" coordsize="21600,21600" o:spt="104" adj="12960,19440,7200" path="ar0@22@3@21,,0@4@21@14@22@1@21@7@21@12@2l@13@2@8,0@11@2wa0@22@3@21@10@2@16@24@14@22@1@21@16@24@14,xewr@14@22@1@21@7@21@16@24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8,0;@11,@2;@15,0;@16,@21;@13,@2" o:connectangles="270,270,270,90,0" textboxrect="@41,@43,@42,@44"/>
                <v:handles>
                  <v:h position="#0,topLeft" xrange="@37,@27"/>
                  <v:h position="#1,topLeft" xrange="@25,@20"/>
                  <v:h position="bottomRight,#2" yrange="0,@40"/>
                </v:handles>
                <o:complex v:ext="view"/>
              </v:shapetype>
              <v:shape id="Arrow: Curved Up 132" o:spid="_x0000_s1026" type="#_x0000_t104" style="position:absolute;margin-left:224.55pt;margin-top:148.05pt;width:54.85pt;height:22.3pt;z-index:2516480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" adj="17212,20503,5400" fillcolor="#4472c4 [3204]" strokecolor="#1f3763 [1604]" strokeweight="1pt"/>
            </w:pict>
          </mc:Fallback>
        </mc:AlternateContent>
      </w:r>
    </w:p>
    <w:p w14:paraId="0B16CA38" w14:textId="77777777" w:rsidR="00B93289" w:rsidRDefault="00B93289" w:rsidP="00515943">
      <w:pPr>
        <w:pStyle w:val="Caption"/>
        <w:keepNext/>
        <w:jc w:val="center"/>
      </w:pPr>
    </w:p>
    <w:p w14:paraId="70EF3351" w14:textId="6F7B74C3" w:rsidR="00072418" w:rsidRDefault="00515943" w:rsidP="00515943">
      <w:pPr>
        <w:pStyle w:val="Caption"/>
        <w:keepNext/>
        <w:jc w:val="center"/>
      </w:pPr>
      <w:bookmarkStart w:id="79" w:name="_Toc86123139"/>
      <w:r>
        <w:t xml:space="preserve">Table </w:t>
      </w:r>
      <w:r w:rsidR="00130A9D">
        <w:fldChar w:fldCharType="begin"/>
      </w:r>
      <w:r w:rsidR="00130A9D">
        <w:instrText xml:space="preserve"> SEQ Table \* ARABIC </w:instrText>
      </w:r>
      <w:r w:rsidR="00130A9D">
        <w:fldChar w:fldCharType="separate"/>
      </w:r>
      <w:r w:rsidR="000538FD">
        <w:rPr>
          <w:noProof/>
        </w:rPr>
        <w:t>17</w:t>
      </w:r>
      <w:r w:rsidR="00130A9D">
        <w:rPr>
          <w:noProof/>
        </w:rPr>
        <w:fldChar w:fldCharType="end"/>
      </w:r>
      <w:r>
        <w:t xml:space="preserve"> </w:t>
      </w:r>
      <w:r w:rsidRPr="00A90316">
        <w:t>Mantel test with 10-word network</w:t>
      </w:r>
      <w:bookmarkEnd w:id="79"/>
    </w:p>
    <w:p w14:paraId="1B482453" w14:textId="2462402D" w:rsidR="00144A0D" w:rsidRDefault="00EF5E2A" w:rsidP="00144A0D">
      <w:r>
        <w:t xml:space="preserve">words from </w:t>
      </w:r>
      <w:r w:rsidR="00F5285C">
        <w:t xml:space="preserve">science dataset and </w:t>
      </w:r>
      <w:r w:rsidR="00D07E94">
        <w:t>psychology data set.</w:t>
      </w:r>
      <w:r w:rsidR="00073AD6">
        <w:t xml:space="preserve"> As those two sets of words a</w:t>
      </w:r>
      <w:r w:rsidR="004541BE">
        <w:t>re</w:t>
      </w:r>
      <w:r w:rsidR="00073AD6">
        <w:t xml:space="preserve"> different, first </w:t>
      </w:r>
      <w:r w:rsidR="009A6BB9">
        <w:t xml:space="preserve">we combined the two sets of words </w:t>
      </w:r>
      <w:r w:rsidR="00434305">
        <w:t xml:space="preserve">forming </w:t>
      </w:r>
      <w:r w:rsidR="00337DD0">
        <w:t>10-word</w:t>
      </w:r>
      <w:r w:rsidR="00434305">
        <w:t xml:space="preserve"> network.</w:t>
      </w:r>
      <w:r w:rsidR="004541BE">
        <w:t xml:space="preserve"> Likely, </w:t>
      </w:r>
      <w:r w:rsidR="00A2293D">
        <w:t xml:space="preserve"> </w:t>
      </w:r>
    </w:p>
    <w:p w14:paraId="3A9AFF31" w14:textId="07F7FFAF" w:rsidR="005F2BD3" w:rsidRPr="00337DD0" w:rsidRDefault="00266ABB" w:rsidP="00337DD0">
      <w:pPr>
        <w:jc w:val="both"/>
        <w:rPr>
          <w:b/>
          <w:bCs/>
        </w:rPr>
      </w:pPr>
      <w:r w:rsidRPr="0008175C">
        <w:rPr>
          <w:b/>
          <w:bCs/>
        </w:rPr>
        <w:t>‘covid’,</w:t>
      </w:r>
      <w:r w:rsidR="003D6C54" w:rsidRPr="0008175C">
        <w:rPr>
          <w:b/>
          <w:bCs/>
        </w:rPr>
        <w:t xml:space="preserve"> ’model’, ‘</w:t>
      </w:r>
      <w:proofErr w:type="spellStart"/>
      <w:r w:rsidR="003D6C54" w:rsidRPr="0008175C">
        <w:rPr>
          <w:b/>
          <w:bCs/>
        </w:rPr>
        <w:t>imag</w:t>
      </w:r>
      <w:proofErr w:type="spellEnd"/>
      <w:r w:rsidR="003D6C54" w:rsidRPr="0008175C">
        <w:rPr>
          <w:b/>
          <w:bCs/>
        </w:rPr>
        <w:t xml:space="preserve">’, ‘class’, ‘dataset’, </w:t>
      </w:r>
      <w:r w:rsidR="00BE7D52" w:rsidRPr="0008175C">
        <w:rPr>
          <w:b/>
          <w:bCs/>
        </w:rPr>
        <w:t>‘covid’, ‘</w:t>
      </w:r>
      <w:proofErr w:type="spellStart"/>
      <w:r w:rsidR="005F2BD3" w:rsidRPr="0008175C">
        <w:rPr>
          <w:b/>
          <w:bCs/>
        </w:rPr>
        <w:t>psycholog</w:t>
      </w:r>
      <w:proofErr w:type="spellEnd"/>
      <w:r w:rsidR="00BE7D52" w:rsidRPr="0008175C">
        <w:rPr>
          <w:b/>
          <w:bCs/>
        </w:rPr>
        <w:t>’</w:t>
      </w:r>
      <w:r w:rsidR="005F2BD3" w:rsidRPr="0008175C">
        <w:rPr>
          <w:b/>
          <w:bCs/>
        </w:rPr>
        <w:t>, ‘</w:t>
      </w:r>
      <w:proofErr w:type="spellStart"/>
      <w:r w:rsidR="005F2BD3" w:rsidRPr="0008175C">
        <w:rPr>
          <w:b/>
          <w:bCs/>
        </w:rPr>
        <w:t>pandem</w:t>
      </w:r>
      <w:proofErr w:type="spellEnd"/>
      <w:r w:rsidR="005F2BD3" w:rsidRPr="0008175C">
        <w:rPr>
          <w:b/>
          <w:bCs/>
        </w:rPr>
        <w:t>’, ‘impact’, ‘health’</w:t>
      </w:r>
    </w:p>
    <w:p w14:paraId="70FD8789" w14:textId="31877B31" w:rsidR="00266ABB" w:rsidRDefault="0008175C" w:rsidP="00144A0D">
      <w:r>
        <w:t xml:space="preserve">Now generated their respective weights from </w:t>
      </w:r>
      <w:r w:rsidR="00337DD0">
        <w:t>two spaces.</w:t>
      </w:r>
      <w:r w:rsidR="00416735">
        <w:t xml:space="preserve"> Then we get two sets of top words with similar words but with different weights in different spaces. </w:t>
      </w:r>
      <w:r w:rsidR="00D37835">
        <w:t xml:space="preserve">Then calculated the pairwise distance similarity matrix </w:t>
      </w:r>
      <w:r w:rsidR="00734E7A">
        <w:t>form 10-word network from each space “dist1”, “dist2”.</w:t>
      </w:r>
    </w:p>
    <w:p w14:paraId="70D3B696" w14:textId="75D4AB60" w:rsidR="00266ABB" w:rsidRDefault="008B5025" w:rsidP="00144A0D">
      <w:r>
        <w:t xml:space="preserve">Then two distance matrices are </w:t>
      </w:r>
      <w:r w:rsidR="00FB00B0">
        <w:t>passed as  parameters to mantel function which retu</w:t>
      </w:r>
      <w:r w:rsidR="00D4325C">
        <w:t>rns r statistic, z score, and p value.</w:t>
      </w:r>
      <w:r w:rsidR="00FB00B0">
        <w:t xml:space="preserve"> </w:t>
      </w:r>
    </w:p>
    <w:p w14:paraId="7ABF6E5E" w14:textId="60C80CFD" w:rsidR="00E40846" w:rsidRDefault="00E40846" w:rsidP="00144A0D">
      <w:r>
        <w:t xml:space="preserve">Similarly, </w:t>
      </w:r>
      <w:r w:rsidR="00C068D8">
        <w:t xml:space="preserve">performed mantel test for vertical sample considering </w:t>
      </w:r>
      <w:r w:rsidR="00A2293D">
        <w:t>different document levels as different spaces.</w:t>
      </w:r>
    </w:p>
    <w:p w14:paraId="5B491EA3" w14:textId="459DFB62" w:rsidR="000538FD" w:rsidRDefault="000538FD" w:rsidP="000538FD">
      <w:pPr>
        <w:pStyle w:val="Caption"/>
        <w:keepNext/>
        <w:jc w:val="center"/>
      </w:pPr>
      <w:bookmarkStart w:id="80" w:name="_Toc86123140"/>
      <w:r>
        <w:lastRenderedPageBreak/>
        <w:t xml:space="preserve">Table </w:t>
      </w:r>
      <w:r w:rsidR="00130A9D">
        <w:fldChar w:fldCharType="begin"/>
      </w:r>
      <w:r w:rsidR="00130A9D">
        <w:instrText xml:space="preserve"> SEQ Table \* ARABIC </w:instrText>
      </w:r>
      <w:r w:rsidR="00130A9D">
        <w:fldChar w:fldCharType="separate"/>
      </w:r>
      <w:r>
        <w:rPr>
          <w:noProof/>
        </w:rPr>
        <w:t>18</w:t>
      </w:r>
      <w:r w:rsidR="00130A9D">
        <w:rPr>
          <w:noProof/>
        </w:rPr>
        <w:fldChar w:fldCharType="end"/>
      </w:r>
      <w:r>
        <w:t xml:space="preserve"> Vertical comparison mantel test</w:t>
      </w:r>
      <w:bookmarkEnd w:id="80"/>
    </w:p>
    <w:tbl>
      <w:tblPr>
        <w:tblStyle w:val="TableGrid"/>
        <w:tblpPr w:leftFromText="180" w:rightFromText="180" w:vertAnchor="page" w:horzAnchor="margin" w:tblpXSpec="center" w:tblpY="2213"/>
        <w:tblW w:w="4877" w:type="dxa"/>
        <w:tblLayout w:type="fixed"/>
        <w:tblLook w:val="04E0" w:firstRow="1" w:lastRow="1" w:firstColumn="1" w:lastColumn="0" w:noHBand="0" w:noVBand="1"/>
      </w:tblPr>
      <w:tblGrid>
        <w:gridCol w:w="1990"/>
        <w:gridCol w:w="1443"/>
        <w:gridCol w:w="1444"/>
      </w:tblGrid>
      <w:tr w:rsidR="007303ED" w:rsidRPr="00510E58" w14:paraId="59D1C40F" w14:textId="77777777" w:rsidTr="00644D60">
        <w:trPr>
          <w:trHeight w:val="126"/>
        </w:trPr>
        <w:tc>
          <w:tcPr>
            <w:tcW w:w="1990" w:type="dxa"/>
            <w:vMerge w:val="restart"/>
          </w:tcPr>
          <w:p w14:paraId="7185A7A8" w14:textId="5817E551" w:rsidR="007303ED" w:rsidRPr="00510E58" w:rsidRDefault="007303ED" w:rsidP="000538FD">
            <w:pPr>
              <w:rPr>
                <w:rFonts w:cstheme="minorHAnsi"/>
                <w:sz w:val="20"/>
                <w:szCs w:val="20"/>
              </w:rPr>
            </w:pPr>
            <w:proofErr w:type="spellStart"/>
            <w:r>
              <w:rPr>
                <w:rFonts w:cstheme="minorHAnsi"/>
                <w:b/>
                <w:bCs/>
                <w:sz w:val="20"/>
                <w:szCs w:val="20"/>
              </w:rPr>
              <w:t>No.of</w:t>
            </w:r>
            <w:proofErr w:type="spellEnd"/>
            <w:r w:rsidRPr="00510E58">
              <w:rPr>
                <w:rFonts w:cstheme="minorHAnsi"/>
                <w:b/>
                <w:bCs/>
                <w:sz w:val="20"/>
                <w:szCs w:val="20"/>
              </w:rPr>
              <w:t xml:space="preserve"> Document</w:t>
            </w:r>
            <w:r>
              <w:rPr>
                <w:rFonts w:cstheme="minorHAnsi"/>
                <w:b/>
                <w:bCs/>
                <w:sz w:val="20"/>
                <w:szCs w:val="20"/>
              </w:rPr>
              <w:t>s</w:t>
            </w:r>
          </w:p>
        </w:tc>
        <w:tc>
          <w:tcPr>
            <w:tcW w:w="2887" w:type="dxa"/>
            <w:gridSpan w:val="2"/>
          </w:tcPr>
          <w:p w14:paraId="2F7DD6D0" w14:textId="77777777" w:rsidR="007303ED" w:rsidRPr="00510E58" w:rsidRDefault="007303ED" w:rsidP="000538FD">
            <w:pPr>
              <w:rPr>
                <w:rFonts w:cstheme="minorHAnsi"/>
                <w:sz w:val="20"/>
                <w:szCs w:val="20"/>
              </w:rPr>
            </w:pPr>
            <w:r w:rsidRPr="00510E58">
              <w:rPr>
                <w:rFonts w:cstheme="minorHAnsi"/>
                <w:b/>
                <w:bCs/>
                <w:sz w:val="20"/>
                <w:szCs w:val="20"/>
              </w:rPr>
              <w:t>covid-science-small</w:t>
            </w:r>
          </w:p>
        </w:tc>
      </w:tr>
      <w:tr w:rsidR="007303ED" w:rsidRPr="00510E58" w14:paraId="1C995401" w14:textId="77777777" w:rsidTr="00644D60">
        <w:trPr>
          <w:trHeight w:val="126"/>
        </w:trPr>
        <w:tc>
          <w:tcPr>
            <w:tcW w:w="1990" w:type="dxa"/>
            <w:vMerge/>
          </w:tcPr>
          <w:p w14:paraId="5F5B60EB" w14:textId="77777777" w:rsidR="007303ED" w:rsidRPr="00510E58" w:rsidRDefault="007303ED" w:rsidP="000538FD">
            <w:pPr>
              <w:rPr>
                <w:rFonts w:cstheme="minorHAnsi"/>
                <w:b/>
                <w:bCs/>
                <w:sz w:val="20"/>
                <w:szCs w:val="20"/>
              </w:rPr>
            </w:pPr>
          </w:p>
        </w:tc>
        <w:tc>
          <w:tcPr>
            <w:tcW w:w="1443" w:type="dxa"/>
          </w:tcPr>
          <w:p w14:paraId="4FA1FFAC" w14:textId="77777777" w:rsidR="007303ED" w:rsidRPr="00510E58" w:rsidRDefault="007303ED" w:rsidP="000538FD">
            <w:pPr>
              <w:rPr>
                <w:rFonts w:cstheme="minorHAnsi"/>
                <w:b/>
                <w:bCs/>
                <w:sz w:val="20"/>
                <w:szCs w:val="20"/>
              </w:rPr>
            </w:pPr>
            <w:r w:rsidRPr="00510E58">
              <w:rPr>
                <w:rFonts w:cstheme="minorHAnsi"/>
                <w:b/>
                <w:bCs/>
                <w:sz w:val="20"/>
                <w:szCs w:val="20"/>
              </w:rPr>
              <w:t>Top words</w:t>
            </w:r>
          </w:p>
        </w:tc>
        <w:tc>
          <w:tcPr>
            <w:tcW w:w="1444" w:type="dxa"/>
          </w:tcPr>
          <w:p w14:paraId="14DA3D55" w14:textId="77777777" w:rsidR="007303ED" w:rsidRPr="00510E58" w:rsidRDefault="007303ED" w:rsidP="000538FD">
            <w:pPr>
              <w:rPr>
                <w:rFonts w:cstheme="minorHAnsi"/>
                <w:b/>
                <w:bCs/>
                <w:sz w:val="20"/>
                <w:szCs w:val="20"/>
              </w:rPr>
            </w:pPr>
            <w:r w:rsidRPr="00510E58">
              <w:rPr>
                <w:rFonts w:cstheme="minorHAnsi"/>
                <w:b/>
                <w:bCs/>
                <w:sz w:val="20"/>
                <w:szCs w:val="20"/>
              </w:rPr>
              <w:t>weights</w:t>
            </w:r>
          </w:p>
        </w:tc>
      </w:tr>
      <w:tr w:rsidR="007303ED" w:rsidRPr="00510E58" w14:paraId="1DCB962C" w14:textId="77777777" w:rsidTr="00644D60">
        <w:trPr>
          <w:trHeight w:val="50"/>
        </w:trPr>
        <w:tc>
          <w:tcPr>
            <w:tcW w:w="1990" w:type="dxa"/>
            <w:vMerge w:val="restart"/>
          </w:tcPr>
          <w:p w14:paraId="41385CF1" w14:textId="77777777" w:rsidR="007303ED" w:rsidRPr="00510E58" w:rsidRDefault="007303ED" w:rsidP="000538FD">
            <w:pPr>
              <w:rPr>
                <w:rFonts w:cstheme="minorHAnsi"/>
                <w:sz w:val="20"/>
                <w:szCs w:val="20"/>
              </w:rPr>
            </w:pPr>
            <w:r w:rsidRPr="00510E58">
              <w:rPr>
                <w:rFonts w:cstheme="minorHAnsi"/>
                <w:b/>
                <w:bCs/>
                <w:sz w:val="20"/>
                <w:szCs w:val="20"/>
              </w:rPr>
              <w:t>Article level (10|10)</w:t>
            </w:r>
          </w:p>
        </w:tc>
        <w:tc>
          <w:tcPr>
            <w:tcW w:w="1443" w:type="dxa"/>
          </w:tcPr>
          <w:p w14:paraId="2A525455" w14:textId="77777777" w:rsidR="007303ED" w:rsidRPr="00510E58" w:rsidRDefault="007303ED" w:rsidP="000538FD">
            <w:pPr>
              <w:rPr>
                <w:rFonts w:cstheme="minorHAnsi"/>
                <w:b/>
                <w:bCs/>
                <w:sz w:val="20"/>
                <w:szCs w:val="20"/>
              </w:rPr>
            </w:pPr>
            <w:r w:rsidRPr="00510E58">
              <w:rPr>
                <w:rFonts w:cstheme="minorHAnsi"/>
                <w:b/>
                <w:bCs/>
                <w:color w:val="000000"/>
                <w:sz w:val="20"/>
                <w:szCs w:val="20"/>
              </w:rPr>
              <w:t>'covid'</w:t>
            </w:r>
          </w:p>
        </w:tc>
        <w:tc>
          <w:tcPr>
            <w:tcW w:w="1444" w:type="dxa"/>
          </w:tcPr>
          <w:p w14:paraId="3379FEFF" w14:textId="77777777" w:rsidR="007303ED" w:rsidRPr="00510E58" w:rsidRDefault="007303ED" w:rsidP="000538FD">
            <w:pPr>
              <w:rPr>
                <w:rFonts w:cstheme="minorHAnsi"/>
                <w:sz w:val="20"/>
                <w:szCs w:val="20"/>
              </w:rPr>
            </w:pPr>
            <w:r w:rsidRPr="00510E58">
              <w:rPr>
                <w:rFonts w:cstheme="minorHAnsi"/>
                <w:color w:val="000000"/>
                <w:sz w:val="20"/>
                <w:szCs w:val="20"/>
              </w:rPr>
              <w:t>0.46802988644393423,</w:t>
            </w:r>
          </w:p>
        </w:tc>
      </w:tr>
      <w:tr w:rsidR="007303ED" w:rsidRPr="00510E58" w14:paraId="131B8283" w14:textId="77777777" w:rsidTr="00644D60">
        <w:trPr>
          <w:trHeight w:val="49"/>
        </w:trPr>
        <w:tc>
          <w:tcPr>
            <w:tcW w:w="1990" w:type="dxa"/>
            <w:vMerge/>
          </w:tcPr>
          <w:p w14:paraId="264CE064" w14:textId="77777777" w:rsidR="007303ED" w:rsidRPr="00510E58" w:rsidRDefault="007303ED" w:rsidP="000538FD">
            <w:pPr>
              <w:rPr>
                <w:rFonts w:cstheme="minorHAnsi"/>
                <w:b/>
                <w:bCs/>
                <w:sz w:val="20"/>
                <w:szCs w:val="20"/>
              </w:rPr>
            </w:pPr>
          </w:p>
        </w:tc>
        <w:tc>
          <w:tcPr>
            <w:tcW w:w="1443" w:type="dxa"/>
          </w:tcPr>
          <w:p w14:paraId="6E491DF6" w14:textId="77777777" w:rsidR="007303ED" w:rsidRPr="00510E58" w:rsidRDefault="007303ED" w:rsidP="000538FD">
            <w:pPr>
              <w:rPr>
                <w:rFonts w:cstheme="minorHAnsi"/>
                <w:b/>
                <w:bCs/>
                <w:sz w:val="20"/>
                <w:szCs w:val="20"/>
              </w:rPr>
            </w:pPr>
            <w:r w:rsidRPr="00510E58">
              <w:rPr>
                <w:rFonts w:cstheme="minorHAnsi"/>
                <w:b/>
                <w:bCs/>
                <w:color w:val="000000"/>
                <w:sz w:val="20"/>
                <w:szCs w:val="20"/>
              </w:rPr>
              <w:t xml:space="preserve"> 'model'</w:t>
            </w:r>
          </w:p>
        </w:tc>
        <w:tc>
          <w:tcPr>
            <w:tcW w:w="1444" w:type="dxa"/>
          </w:tcPr>
          <w:p w14:paraId="060F6B12" w14:textId="77777777" w:rsidR="007303ED" w:rsidRPr="00510E58" w:rsidRDefault="007303ED" w:rsidP="000538FD">
            <w:pPr>
              <w:rPr>
                <w:rFonts w:cstheme="minorHAnsi"/>
                <w:color w:val="000000"/>
                <w:sz w:val="20"/>
                <w:szCs w:val="20"/>
              </w:rPr>
            </w:pPr>
            <w:r w:rsidRPr="00510E58">
              <w:rPr>
                <w:rFonts w:cstheme="minorHAnsi"/>
                <w:color w:val="000000"/>
                <w:sz w:val="20"/>
                <w:szCs w:val="20"/>
              </w:rPr>
              <w:t>0.3319825262829552,</w:t>
            </w:r>
          </w:p>
        </w:tc>
      </w:tr>
      <w:tr w:rsidR="007303ED" w:rsidRPr="00510E58" w14:paraId="2030EC4A" w14:textId="77777777" w:rsidTr="00644D60">
        <w:trPr>
          <w:trHeight w:val="49"/>
        </w:trPr>
        <w:tc>
          <w:tcPr>
            <w:tcW w:w="1990" w:type="dxa"/>
            <w:vMerge/>
          </w:tcPr>
          <w:p w14:paraId="216A943D" w14:textId="77777777" w:rsidR="007303ED" w:rsidRPr="00510E58" w:rsidRDefault="007303ED" w:rsidP="000538FD">
            <w:pPr>
              <w:rPr>
                <w:rFonts w:cstheme="minorHAnsi"/>
                <w:b/>
                <w:bCs/>
                <w:sz w:val="20"/>
                <w:szCs w:val="20"/>
              </w:rPr>
            </w:pPr>
          </w:p>
        </w:tc>
        <w:tc>
          <w:tcPr>
            <w:tcW w:w="1443" w:type="dxa"/>
          </w:tcPr>
          <w:p w14:paraId="10C5A7ED" w14:textId="77777777" w:rsidR="007303ED" w:rsidRPr="00510E58" w:rsidRDefault="007303ED" w:rsidP="000538FD">
            <w:pPr>
              <w:rPr>
                <w:rFonts w:cstheme="minorHAnsi"/>
                <w:b/>
                <w:bCs/>
                <w:sz w:val="20"/>
                <w:szCs w:val="20"/>
              </w:rPr>
            </w:pPr>
            <w:r w:rsidRPr="00510E58">
              <w:rPr>
                <w:rFonts w:cstheme="minorHAnsi"/>
                <w:b/>
                <w:bCs/>
                <w:color w:val="000000"/>
                <w:sz w:val="20"/>
                <w:szCs w:val="20"/>
              </w:rPr>
              <w:t xml:space="preserve"> '</w:t>
            </w:r>
            <w:proofErr w:type="spellStart"/>
            <w:r w:rsidRPr="00510E58">
              <w:rPr>
                <w:rFonts w:cstheme="minorHAnsi"/>
                <w:b/>
                <w:bCs/>
                <w:color w:val="000000"/>
                <w:sz w:val="20"/>
                <w:szCs w:val="20"/>
              </w:rPr>
              <w:t>imag</w:t>
            </w:r>
            <w:proofErr w:type="spellEnd"/>
            <w:r w:rsidRPr="00510E58">
              <w:rPr>
                <w:rFonts w:cstheme="minorHAnsi"/>
                <w:b/>
                <w:bCs/>
                <w:color w:val="000000"/>
                <w:sz w:val="20"/>
                <w:szCs w:val="20"/>
              </w:rPr>
              <w:t>'</w:t>
            </w:r>
          </w:p>
        </w:tc>
        <w:tc>
          <w:tcPr>
            <w:tcW w:w="1444" w:type="dxa"/>
          </w:tcPr>
          <w:p w14:paraId="09C7F8AE" w14:textId="77777777" w:rsidR="007303ED" w:rsidRPr="00510E58" w:rsidRDefault="007303ED" w:rsidP="000538FD">
            <w:pPr>
              <w:rPr>
                <w:rFonts w:cstheme="minorHAnsi"/>
                <w:sz w:val="20"/>
                <w:szCs w:val="20"/>
              </w:rPr>
            </w:pPr>
            <w:r w:rsidRPr="00510E58">
              <w:rPr>
                <w:rFonts w:cstheme="minorHAnsi"/>
                <w:color w:val="000000"/>
                <w:sz w:val="20"/>
                <w:szCs w:val="20"/>
              </w:rPr>
              <w:t>0.32671571923604975</w:t>
            </w:r>
          </w:p>
        </w:tc>
      </w:tr>
      <w:tr w:rsidR="007303ED" w:rsidRPr="00510E58" w14:paraId="5B18DEB3" w14:textId="77777777" w:rsidTr="00644D60">
        <w:trPr>
          <w:trHeight w:val="49"/>
        </w:trPr>
        <w:tc>
          <w:tcPr>
            <w:tcW w:w="1990" w:type="dxa"/>
            <w:vMerge/>
          </w:tcPr>
          <w:p w14:paraId="0FE59B91" w14:textId="77777777" w:rsidR="007303ED" w:rsidRPr="00510E58" w:rsidRDefault="007303ED" w:rsidP="000538FD">
            <w:pPr>
              <w:rPr>
                <w:rFonts w:cstheme="minorHAnsi"/>
                <w:b/>
                <w:bCs/>
                <w:sz w:val="20"/>
                <w:szCs w:val="20"/>
              </w:rPr>
            </w:pPr>
          </w:p>
        </w:tc>
        <w:tc>
          <w:tcPr>
            <w:tcW w:w="1443" w:type="dxa"/>
          </w:tcPr>
          <w:p w14:paraId="768DC47E" w14:textId="77777777" w:rsidR="007303ED" w:rsidRPr="00510E58" w:rsidRDefault="007303ED" w:rsidP="000538FD">
            <w:pPr>
              <w:rPr>
                <w:rFonts w:cstheme="minorHAnsi"/>
                <w:b/>
                <w:bCs/>
                <w:sz w:val="20"/>
                <w:szCs w:val="20"/>
              </w:rPr>
            </w:pPr>
            <w:r w:rsidRPr="00510E58">
              <w:rPr>
                <w:rFonts w:cstheme="minorHAnsi"/>
                <w:b/>
                <w:bCs/>
                <w:color w:val="000000"/>
                <w:sz w:val="20"/>
                <w:szCs w:val="20"/>
              </w:rPr>
              <w:t xml:space="preserve"> 'class'</w:t>
            </w:r>
          </w:p>
        </w:tc>
        <w:tc>
          <w:tcPr>
            <w:tcW w:w="1444" w:type="dxa"/>
          </w:tcPr>
          <w:p w14:paraId="37B8062B" w14:textId="77777777" w:rsidR="007303ED" w:rsidRPr="00510E58" w:rsidRDefault="007303ED" w:rsidP="000538FD">
            <w:pPr>
              <w:rPr>
                <w:rFonts w:cstheme="minorHAnsi"/>
                <w:sz w:val="20"/>
                <w:szCs w:val="20"/>
              </w:rPr>
            </w:pPr>
            <w:r w:rsidRPr="00510E58">
              <w:rPr>
                <w:rFonts w:cstheme="minorHAnsi"/>
                <w:color w:val="000000"/>
                <w:sz w:val="20"/>
                <w:szCs w:val="20"/>
              </w:rPr>
              <w:t>0.20559425407282925,</w:t>
            </w:r>
          </w:p>
        </w:tc>
      </w:tr>
      <w:tr w:rsidR="007303ED" w:rsidRPr="00510E58" w14:paraId="3921F76F" w14:textId="77777777" w:rsidTr="00644D60">
        <w:trPr>
          <w:trHeight w:val="49"/>
        </w:trPr>
        <w:tc>
          <w:tcPr>
            <w:tcW w:w="1990" w:type="dxa"/>
            <w:vMerge/>
          </w:tcPr>
          <w:p w14:paraId="642452F0" w14:textId="77777777" w:rsidR="007303ED" w:rsidRPr="00510E58" w:rsidRDefault="007303ED" w:rsidP="000538FD">
            <w:pPr>
              <w:rPr>
                <w:rFonts w:cstheme="minorHAnsi"/>
                <w:b/>
                <w:bCs/>
                <w:sz w:val="20"/>
                <w:szCs w:val="20"/>
              </w:rPr>
            </w:pPr>
          </w:p>
        </w:tc>
        <w:tc>
          <w:tcPr>
            <w:tcW w:w="1443" w:type="dxa"/>
          </w:tcPr>
          <w:p w14:paraId="608EC030" w14:textId="77777777" w:rsidR="007303ED" w:rsidRPr="00510E58" w:rsidRDefault="007303ED" w:rsidP="000538FD">
            <w:pPr>
              <w:rPr>
                <w:rFonts w:cstheme="minorHAnsi"/>
                <w:b/>
                <w:bCs/>
                <w:sz w:val="20"/>
                <w:szCs w:val="20"/>
              </w:rPr>
            </w:pPr>
            <w:r w:rsidRPr="00510E58">
              <w:rPr>
                <w:rFonts w:cstheme="minorHAnsi"/>
                <w:b/>
                <w:bCs/>
                <w:color w:val="000000"/>
                <w:sz w:val="20"/>
                <w:szCs w:val="20"/>
              </w:rPr>
              <w:t xml:space="preserve"> 'dataset'</w:t>
            </w:r>
          </w:p>
        </w:tc>
        <w:tc>
          <w:tcPr>
            <w:tcW w:w="1444" w:type="dxa"/>
          </w:tcPr>
          <w:p w14:paraId="5F6FED11" w14:textId="77777777" w:rsidR="007303ED" w:rsidRPr="00510E58" w:rsidRDefault="007303ED" w:rsidP="000538FD">
            <w:pPr>
              <w:rPr>
                <w:rFonts w:cstheme="minorHAnsi"/>
                <w:sz w:val="20"/>
                <w:szCs w:val="20"/>
              </w:rPr>
            </w:pPr>
            <w:r w:rsidRPr="00510E58">
              <w:rPr>
                <w:rFonts w:cstheme="minorHAnsi"/>
                <w:color w:val="000000"/>
                <w:sz w:val="20"/>
                <w:szCs w:val="20"/>
              </w:rPr>
              <w:t>0.15776417661741118</w:t>
            </w:r>
          </w:p>
        </w:tc>
      </w:tr>
      <w:tr w:rsidR="007303ED" w:rsidRPr="00510E58" w14:paraId="54ECF8E7" w14:textId="77777777" w:rsidTr="00644D60">
        <w:trPr>
          <w:trHeight w:val="49"/>
        </w:trPr>
        <w:tc>
          <w:tcPr>
            <w:tcW w:w="1990" w:type="dxa"/>
          </w:tcPr>
          <w:p w14:paraId="671E4014" w14:textId="77777777" w:rsidR="007303ED" w:rsidRPr="00510E58" w:rsidRDefault="007303ED" w:rsidP="000538FD">
            <w:pPr>
              <w:rPr>
                <w:rFonts w:cstheme="minorHAnsi"/>
                <w:b/>
                <w:bCs/>
                <w:sz w:val="20"/>
                <w:szCs w:val="20"/>
              </w:rPr>
            </w:pPr>
          </w:p>
        </w:tc>
        <w:tc>
          <w:tcPr>
            <w:tcW w:w="1443" w:type="dxa"/>
          </w:tcPr>
          <w:p w14:paraId="0E8D288B" w14:textId="77777777" w:rsidR="007303ED" w:rsidRPr="00510E58" w:rsidRDefault="007303ED" w:rsidP="000538FD">
            <w:pPr>
              <w:rPr>
                <w:rFonts w:cstheme="minorHAnsi"/>
                <w:b/>
                <w:bCs/>
                <w:color w:val="000000"/>
                <w:sz w:val="20"/>
                <w:szCs w:val="20"/>
              </w:rPr>
            </w:pPr>
          </w:p>
        </w:tc>
        <w:tc>
          <w:tcPr>
            <w:tcW w:w="1444" w:type="dxa"/>
          </w:tcPr>
          <w:p w14:paraId="585917D7" w14:textId="77777777" w:rsidR="007303ED" w:rsidRPr="00510E58" w:rsidRDefault="007303ED" w:rsidP="000538FD">
            <w:pPr>
              <w:rPr>
                <w:rFonts w:cstheme="minorHAnsi"/>
                <w:color w:val="000000"/>
                <w:sz w:val="20"/>
                <w:szCs w:val="20"/>
              </w:rPr>
            </w:pPr>
          </w:p>
        </w:tc>
      </w:tr>
      <w:tr w:rsidR="007303ED" w:rsidRPr="00510E58" w14:paraId="42409A64" w14:textId="77777777" w:rsidTr="00644D60">
        <w:trPr>
          <w:trHeight w:val="43"/>
        </w:trPr>
        <w:tc>
          <w:tcPr>
            <w:tcW w:w="1990" w:type="dxa"/>
            <w:vMerge w:val="restart"/>
          </w:tcPr>
          <w:p w14:paraId="22159D8C" w14:textId="77777777" w:rsidR="007303ED" w:rsidRPr="00510E58" w:rsidRDefault="007303ED" w:rsidP="000538FD">
            <w:pPr>
              <w:rPr>
                <w:rFonts w:cstheme="minorHAnsi"/>
                <w:sz w:val="20"/>
                <w:szCs w:val="20"/>
              </w:rPr>
            </w:pPr>
            <w:r w:rsidRPr="00510E58">
              <w:rPr>
                <w:rFonts w:cstheme="minorHAnsi"/>
                <w:b/>
                <w:bCs/>
                <w:sz w:val="20"/>
                <w:szCs w:val="20"/>
              </w:rPr>
              <w:t>2-3 paragraphs</w:t>
            </w:r>
          </w:p>
        </w:tc>
        <w:tc>
          <w:tcPr>
            <w:tcW w:w="1443" w:type="dxa"/>
          </w:tcPr>
          <w:p w14:paraId="3249BF5B" w14:textId="77777777" w:rsidR="007303ED" w:rsidRPr="00510E58" w:rsidRDefault="007303ED" w:rsidP="000538FD">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support'</w:t>
            </w:r>
          </w:p>
        </w:tc>
        <w:tc>
          <w:tcPr>
            <w:tcW w:w="1444" w:type="dxa"/>
          </w:tcPr>
          <w:p w14:paraId="523EC213" w14:textId="77777777" w:rsidR="007303ED" w:rsidRPr="00510E58" w:rsidRDefault="007303ED" w:rsidP="000538FD">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3289947178827894,</w:t>
            </w:r>
          </w:p>
        </w:tc>
      </w:tr>
      <w:tr w:rsidR="007303ED" w:rsidRPr="00510E58" w14:paraId="3E38D895" w14:textId="77777777" w:rsidTr="00644D60">
        <w:trPr>
          <w:trHeight w:val="41"/>
        </w:trPr>
        <w:tc>
          <w:tcPr>
            <w:tcW w:w="1990" w:type="dxa"/>
            <w:vMerge/>
          </w:tcPr>
          <w:p w14:paraId="436FCEC3" w14:textId="77777777" w:rsidR="007303ED" w:rsidRPr="00510E58" w:rsidRDefault="007303ED" w:rsidP="000538FD">
            <w:pPr>
              <w:rPr>
                <w:rFonts w:cstheme="minorHAnsi"/>
                <w:b/>
                <w:bCs/>
                <w:sz w:val="20"/>
                <w:szCs w:val="20"/>
              </w:rPr>
            </w:pPr>
          </w:p>
        </w:tc>
        <w:tc>
          <w:tcPr>
            <w:tcW w:w="1443" w:type="dxa"/>
          </w:tcPr>
          <w:p w14:paraId="335BDFEA" w14:textId="77777777" w:rsidR="007303ED" w:rsidRPr="00510E58" w:rsidRDefault="007303ED" w:rsidP="000538FD">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w:t>
            </w:r>
            <w:proofErr w:type="spellStart"/>
            <w:r w:rsidRPr="00510E58">
              <w:rPr>
                <w:rFonts w:asciiTheme="minorHAnsi" w:hAnsiTheme="minorHAnsi" w:cstheme="minorHAnsi"/>
                <w:b/>
                <w:bCs/>
                <w:color w:val="000000"/>
              </w:rPr>
              <w:t>granada</w:t>
            </w:r>
            <w:proofErr w:type="spellEnd"/>
            <w:r w:rsidRPr="00510E58">
              <w:rPr>
                <w:rFonts w:asciiTheme="minorHAnsi" w:hAnsiTheme="minorHAnsi" w:cstheme="minorHAnsi"/>
                <w:b/>
                <w:bCs/>
                <w:color w:val="000000"/>
              </w:rPr>
              <w:t>'</w:t>
            </w:r>
          </w:p>
        </w:tc>
        <w:tc>
          <w:tcPr>
            <w:tcW w:w="1444" w:type="dxa"/>
          </w:tcPr>
          <w:p w14:paraId="66A9DC03" w14:textId="77777777" w:rsidR="007303ED" w:rsidRPr="00510E58" w:rsidRDefault="007303ED" w:rsidP="000538FD">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4814037209037246,</w:t>
            </w:r>
          </w:p>
        </w:tc>
      </w:tr>
      <w:tr w:rsidR="007303ED" w:rsidRPr="00510E58" w14:paraId="4A0B367C" w14:textId="77777777" w:rsidTr="00644D60">
        <w:trPr>
          <w:trHeight w:val="41"/>
        </w:trPr>
        <w:tc>
          <w:tcPr>
            <w:tcW w:w="1990" w:type="dxa"/>
            <w:vMerge/>
          </w:tcPr>
          <w:p w14:paraId="25D9920A" w14:textId="77777777" w:rsidR="007303ED" w:rsidRPr="00510E58" w:rsidRDefault="007303ED" w:rsidP="000538FD">
            <w:pPr>
              <w:rPr>
                <w:rFonts w:cstheme="minorHAnsi"/>
                <w:b/>
                <w:bCs/>
                <w:sz w:val="20"/>
                <w:szCs w:val="20"/>
              </w:rPr>
            </w:pPr>
          </w:p>
        </w:tc>
        <w:tc>
          <w:tcPr>
            <w:tcW w:w="1443" w:type="dxa"/>
          </w:tcPr>
          <w:p w14:paraId="26C44F2B" w14:textId="77777777" w:rsidR="007303ED" w:rsidRPr="00510E58" w:rsidRDefault="007303ED" w:rsidP="000538FD">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covid'</w:t>
            </w:r>
          </w:p>
        </w:tc>
        <w:tc>
          <w:tcPr>
            <w:tcW w:w="1444" w:type="dxa"/>
          </w:tcPr>
          <w:p w14:paraId="541DEDAD" w14:textId="77777777" w:rsidR="007303ED" w:rsidRPr="00510E58" w:rsidRDefault="007303ED" w:rsidP="000538FD">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276958139915434,</w:t>
            </w:r>
          </w:p>
        </w:tc>
      </w:tr>
      <w:tr w:rsidR="007303ED" w:rsidRPr="00510E58" w14:paraId="3D18B9E0" w14:textId="77777777" w:rsidTr="00644D60">
        <w:trPr>
          <w:trHeight w:val="41"/>
        </w:trPr>
        <w:tc>
          <w:tcPr>
            <w:tcW w:w="1990" w:type="dxa"/>
            <w:vMerge/>
          </w:tcPr>
          <w:p w14:paraId="2B361461" w14:textId="77777777" w:rsidR="007303ED" w:rsidRPr="00510E58" w:rsidRDefault="007303ED" w:rsidP="000538FD">
            <w:pPr>
              <w:rPr>
                <w:rFonts w:cstheme="minorHAnsi"/>
                <w:b/>
                <w:bCs/>
                <w:sz w:val="20"/>
                <w:szCs w:val="20"/>
              </w:rPr>
            </w:pPr>
          </w:p>
        </w:tc>
        <w:tc>
          <w:tcPr>
            <w:tcW w:w="1443" w:type="dxa"/>
          </w:tcPr>
          <w:p w14:paraId="54B8A534" w14:textId="77777777" w:rsidR="007303ED" w:rsidRPr="00510E58" w:rsidRDefault="007303ED" w:rsidP="000538FD">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w:t>
            </w:r>
            <w:proofErr w:type="spellStart"/>
            <w:r w:rsidRPr="00510E58">
              <w:rPr>
                <w:rFonts w:asciiTheme="minorHAnsi" w:hAnsiTheme="minorHAnsi" w:cstheme="minorHAnsi"/>
                <w:b/>
                <w:bCs/>
                <w:color w:val="000000"/>
              </w:rPr>
              <w:t>programm</w:t>
            </w:r>
            <w:proofErr w:type="spellEnd"/>
            <w:r w:rsidRPr="00510E58">
              <w:rPr>
                <w:rFonts w:asciiTheme="minorHAnsi" w:hAnsiTheme="minorHAnsi" w:cstheme="minorHAnsi"/>
                <w:b/>
                <w:bCs/>
                <w:color w:val="000000"/>
              </w:rPr>
              <w:t>'</w:t>
            </w:r>
          </w:p>
        </w:tc>
        <w:tc>
          <w:tcPr>
            <w:tcW w:w="1444" w:type="dxa"/>
          </w:tcPr>
          <w:p w14:paraId="4AA69F2C" w14:textId="77777777" w:rsidR="007303ED" w:rsidRPr="00510E58" w:rsidRDefault="007303ED" w:rsidP="000538FD">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1932981192185963,</w:t>
            </w:r>
          </w:p>
        </w:tc>
      </w:tr>
      <w:tr w:rsidR="007303ED" w:rsidRPr="00510E58" w14:paraId="0D352D3F" w14:textId="77777777" w:rsidTr="00644D60">
        <w:trPr>
          <w:trHeight w:val="66"/>
        </w:trPr>
        <w:tc>
          <w:tcPr>
            <w:tcW w:w="1990" w:type="dxa"/>
            <w:vMerge/>
          </w:tcPr>
          <w:p w14:paraId="789FA9BA" w14:textId="77777777" w:rsidR="007303ED" w:rsidRPr="00510E58" w:rsidRDefault="007303ED" w:rsidP="000538FD">
            <w:pPr>
              <w:rPr>
                <w:rFonts w:cstheme="minorHAnsi"/>
                <w:b/>
                <w:bCs/>
                <w:sz w:val="20"/>
                <w:szCs w:val="20"/>
              </w:rPr>
            </w:pPr>
          </w:p>
        </w:tc>
        <w:tc>
          <w:tcPr>
            <w:tcW w:w="1443" w:type="dxa"/>
          </w:tcPr>
          <w:p w14:paraId="203F3F3B" w14:textId="77777777" w:rsidR="007303ED" w:rsidRPr="00510E58" w:rsidRDefault="007303ED" w:rsidP="000538FD">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research'</w:t>
            </w:r>
          </w:p>
        </w:tc>
        <w:tc>
          <w:tcPr>
            <w:tcW w:w="1444" w:type="dxa"/>
          </w:tcPr>
          <w:p w14:paraId="35697B3F" w14:textId="77777777" w:rsidR="007303ED" w:rsidRPr="00510E58" w:rsidRDefault="007303ED" w:rsidP="000538FD">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1932981192185963</w:t>
            </w:r>
          </w:p>
        </w:tc>
      </w:tr>
    </w:tbl>
    <w:p w14:paraId="75A73660" w14:textId="2ADDF35E" w:rsidR="00A2293D" w:rsidRDefault="00A2293D" w:rsidP="00144A0D"/>
    <w:p w14:paraId="1FCE259B" w14:textId="42857796" w:rsidR="00A2293D" w:rsidRDefault="00A2293D" w:rsidP="00144A0D"/>
    <w:p w14:paraId="15498BE3" w14:textId="6D889B06" w:rsidR="00A2293D" w:rsidRDefault="00A2293D" w:rsidP="00144A0D"/>
    <w:p w14:paraId="4A460CF6" w14:textId="77777777" w:rsidR="000538FD" w:rsidRDefault="000538FD" w:rsidP="00DC6E0D">
      <w:pPr>
        <w:ind w:left="2880"/>
      </w:pPr>
    </w:p>
    <w:p w14:paraId="19E59072" w14:textId="6EC479F0" w:rsidR="00A2293D" w:rsidRDefault="00A2293D" w:rsidP="00144A0D"/>
    <w:p w14:paraId="60E138AC" w14:textId="21678AE5" w:rsidR="000538FD" w:rsidRDefault="00C4221B" w:rsidP="000538FD">
      <w:pPr>
        <w:ind w:left="2880"/>
      </w:pPr>
      <w:r>
        <w:rPr>
          <w:noProof/>
        </w:rPr>
        <mc:AlternateContent>
          <mc:Choice Requires="wps">
            <w:drawing>
              <wp:anchor distT="0" distB="0" distL="114300" distR="114300" simplePos="0" relativeHeight="251650048" behindDoc="0" locked="0" layoutInCell="1" allowOverlap="1" wp14:anchorId="2AC1BB79" wp14:editId="2AF72C2A">
                <wp:simplePos x="0" y="0"/>
                <wp:positionH relativeFrom="column">
                  <wp:posOffset>4418965</wp:posOffset>
                </wp:positionH>
                <wp:positionV relativeFrom="paragraph">
                  <wp:posOffset>248285</wp:posOffset>
                </wp:positionV>
                <wp:extent cx="457200" cy="1131570"/>
                <wp:effectExtent l="19050" t="0" r="19050" b="11430"/>
                <wp:wrapNone/>
                <wp:docPr id="133" name="Arrow: Curved Left 133"/>
                <wp:cNvGraphicFramePr/>
                <a:graphic xmlns:a="http://schemas.openxmlformats.org/drawingml/2006/main">
                  <a:graphicData uri="http://schemas.microsoft.com/office/word/2010/wordprocessingShape">
                    <wps:wsp>
                      <wps:cNvSpPr/>
                      <wps:spPr>
                        <a:xfrm>
                          <a:off x="0" y="0"/>
                          <a:ext cx="457200" cy="1131570"/>
                        </a:xfrm>
                        <a:prstGeom prst="curved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EF88B02" id="_x0000_t103" coordsize="21600,21600" o:spt="103" adj="12960,19440,7200" path="wr@22,0@21@3,,0@21@4@22@14@21@1@21@7@2@12l@2@13,0@8@2@11at@22,0@21@3@2@10@24@16@22@14@21@1@24@16,0@14xear@22@14@21@1@21@7@24@16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0,@15;@2,@11;0,@8;@2,@13;@21,@16" o:connectangles="180,180,180,90,0" textboxrect="@43,@41,@44,@42"/>
                <v:handles>
                  <v:h position="topLeft,#0" yrange="@37,@27"/>
                  <v:h position="topLeft,#1" yrange="@25,@20"/>
                  <v:h position="#2,bottomRight" xrange="0,@40"/>
                </v:handles>
                <o:complex v:ext="view"/>
              </v:shapetype>
              <v:shape id="Arrow: Curved Left 133" o:spid="_x0000_s1026" type="#_x0000_t103" style="position:absolute;margin-left:347.95pt;margin-top:19.55pt;width:36pt;height:89.1pt;z-index:2516500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" adj="17236,20509,5400" fillcolor="#4472c4 [3204]" strokecolor="#1f3763 [1604]" strokeweight="1pt"/>
            </w:pict>
          </mc:Fallback>
        </mc:AlternateContent>
      </w:r>
      <w:r w:rsidR="000538FD">
        <w:tab/>
        <w:t>10-word network</w:t>
      </w:r>
    </w:p>
    <w:p w14:paraId="0286DA90" w14:textId="3B47F75A" w:rsidR="000538FD" w:rsidRDefault="000538FD" w:rsidP="00144A0D"/>
    <w:p w14:paraId="2119562F" w14:textId="55F48A39" w:rsidR="00A2293D" w:rsidRDefault="00A2293D" w:rsidP="00144A0D"/>
    <w:p w14:paraId="3D1AC56B" w14:textId="47146D0B" w:rsidR="00A2293D" w:rsidRDefault="00A2293D" w:rsidP="00144A0D"/>
    <w:p w14:paraId="75A80A4C" w14:textId="4A9FF481" w:rsidR="00A2293D" w:rsidRDefault="00A2293D" w:rsidP="00144A0D"/>
    <w:p w14:paraId="7573CC1B" w14:textId="766A2071" w:rsidR="00A2293D" w:rsidRDefault="00A2293D" w:rsidP="00144A0D"/>
    <w:p w14:paraId="606B79F9" w14:textId="68EAF816" w:rsidR="00A2293D" w:rsidRDefault="00A2293D" w:rsidP="00144A0D"/>
    <w:p w14:paraId="193C5104" w14:textId="5B47D9F9" w:rsidR="007303ED" w:rsidRDefault="007303ED" w:rsidP="00144A0D"/>
    <w:p w14:paraId="6E820F07" w14:textId="0E877D20" w:rsidR="000538FD" w:rsidRDefault="000538FD" w:rsidP="00144A0D"/>
    <w:p w14:paraId="7ED7F895" w14:textId="77777777" w:rsidR="000538FD" w:rsidRDefault="000538FD" w:rsidP="00144A0D"/>
    <w:p w14:paraId="6309017C" w14:textId="167AC6F5" w:rsidR="00144A0D" w:rsidRDefault="00144A0D" w:rsidP="00144A0D">
      <w:r>
        <w:t>Function for mantel test</w:t>
      </w:r>
      <w:r w:rsidR="007303ED">
        <w:t xml:space="preserve"> statistic</w:t>
      </w:r>
      <w:r w:rsidR="000B0295">
        <w:t xml:space="preserve">: </w:t>
      </w:r>
    </w:p>
    <w:p w14:paraId="2128FD21" w14:textId="77777777" w:rsidR="00D36E4B" w:rsidRDefault="00964F63" w:rsidP="00144A0D">
      <w:r>
        <w:rPr>
          <w:rStyle w:val="HTMLTypewriter"/>
          <w:rFonts w:eastAsiaTheme="minorHAnsi"/>
          <w:b/>
          <w:bCs/>
          <w:color w:val="333333"/>
          <w:sz w:val="21"/>
          <w:szCs w:val="21"/>
          <w:shd w:val="clear" w:color="auto" w:fill="FFFFFF"/>
        </w:rPr>
        <w:t>skbio.math.stats.distance.</w:t>
      </w:r>
      <w:r>
        <w:rPr>
          <w:rStyle w:val="HTMLTypewriter"/>
          <w:rFonts w:eastAsiaTheme="minorHAnsi"/>
          <w:b/>
          <w:bCs/>
          <w:color w:val="333333"/>
          <w:sz w:val="29"/>
          <w:szCs w:val="29"/>
          <w:shd w:val="clear" w:color="auto" w:fill="FFFFFF"/>
        </w:rPr>
        <w:t>mantel</w:t>
      </w:r>
      <w:r>
        <w:rPr>
          <w:rFonts w:ascii="Tahoma" w:hAnsi="Tahoma" w:cs="Tahoma"/>
          <w:b/>
          <w:bCs/>
          <w:color w:val="333333"/>
          <w:sz w:val="27"/>
          <w:szCs w:val="27"/>
          <w:shd w:val="clear" w:color="auto" w:fill="FFFFFF"/>
        </w:rPr>
        <w:t>(</w:t>
      </w:r>
      <w:r>
        <w:rPr>
          <w:rStyle w:val="Emphasis"/>
          <w:rFonts w:ascii="Tahoma" w:hAnsi="Tahoma" w:cs="Tahoma"/>
          <w:b/>
          <w:bCs/>
          <w:color w:val="333333"/>
          <w:sz w:val="21"/>
          <w:szCs w:val="21"/>
          <w:shd w:val="clear" w:color="auto" w:fill="FFFFFF"/>
        </w:rPr>
        <w:t>x</w:t>
      </w:r>
      <w:r>
        <w:rPr>
          <w:rFonts w:ascii="Tahoma" w:hAnsi="Tahoma" w:cs="Tahoma"/>
          <w:b/>
          <w:bCs/>
          <w:color w:val="333333"/>
          <w:sz w:val="21"/>
          <w:szCs w:val="21"/>
          <w:shd w:val="clear" w:color="auto" w:fill="FFFFFF"/>
        </w:rPr>
        <w:t>, </w:t>
      </w:r>
      <w:r>
        <w:rPr>
          <w:rStyle w:val="Emphasis"/>
          <w:rFonts w:ascii="Tahoma" w:hAnsi="Tahoma" w:cs="Tahoma"/>
          <w:b/>
          <w:bCs/>
          <w:color w:val="333333"/>
          <w:sz w:val="21"/>
          <w:szCs w:val="21"/>
          <w:shd w:val="clear" w:color="auto" w:fill="FFFFFF"/>
        </w:rPr>
        <w:t>y</w:t>
      </w:r>
      <w:r>
        <w:rPr>
          <w:rFonts w:ascii="Tahoma" w:hAnsi="Tahoma" w:cs="Tahoma"/>
          <w:b/>
          <w:bCs/>
          <w:color w:val="333333"/>
          <w:sz w:val="21"/>
          <w:szCs w:val="21"/>
          <w:shd w:val="clear" w:color="auto" w:fill="FFFFFF"/>
        </w:rPr>
        <w:t>, </w:t>
      </w:r>
      <w:r>
        <w:rPr>
          <w:rStyle w:val="Emphasis"/>
          <w:rFonts w:ascii="Tahoma" w:hAnsi="Tahoma" w:cs="Tahoma"/>
          <w:b/>
          <w:bCs/>
          <w:color w:val="333333"/>
          <w:sz w:val="21"/>
          <w:szCs w:val="21"/>
          <w:shd w:val="clear" w:color="auto" w:fill="FFFFFF"/>
        </w:rPr>
        <w:t>method='pearson'</w:t>
      </w:r>
      <w:r>
        <w:rPr>
          <w:rFonts w:ascii="Tahoma" w:hAnsi="Tahoma" w:cs="Tahoma"/>
          <w:b/>
          <w:bCs/>
          <w:color w:val="333333"/>
          <w:sz w:val="21"/>
          <w:szCs w:val="21"/>
          <w:shd w:val="clear" w:color="auto" w:fill="FFFFFF"/>
        </w:rPr>
        <w:t>, </w:t>
      </w:r>
      <w:r>
        <w:rPr>
          <w:rStyle w:val="Emphasis"/>
          <w:rFonts w:ascii="Tahoma" w:hAnsi="Tahoma" w:cs="Tahoma"/>
          <w:b/>
          <w:bCs/>
          <w:color w:val="333333"/>
          <w:sz w:val="21"/>
          <w:szCs w:val="21"/>
          <w:shd w:val="clear" w:color="auto" w:fill="FFFFFF"/>
        </w:rPr>
        <w:t>permutations=999</w:t>
      </w:r>
      <w:r>
        <w:rPr>
          <w:rFonts w:ascii="Tahoma" w:hAnsi="Tahoma" w:cs="Tahoma"/>
          <w:b/>
          <w:bCs/>
          <w:color w:val="333333"/>
          <w:sz w:val="21"/>
          <w:szCs w:val="21"/>
          <w:shd w:val="clear" w:color="auto" w:fill="FFFFFF"/>
        </w:rPr>
        <w:t>, </w:t>
      </w:r>
      <w:r>
        <w:rPr>
          <w:rStyle w:val="Emphasis"/>
          <w:rFonts w:ascii="Tahoma" w:hAnsi="Tahoma" w:cs="Tahoma"/>
          <w:b/>
          <w:bCs/>
          <w:color w:val="333333"/>
          <w:sz w:val="21"/>
          <w:szCs w:val="21"/>
          <w:shd w:val="clear" w:color="auto" w:fill="FFFFFF"/>
        </w:rPr>
        <w:t>alternative='two-sided'</w:t>
      </w:r>
      <w:r>
        <w:rPr>
          <w:rFonts w:ascii="Tahoma" w:hAnsi="Tahoma" w:cs="Tahoma"/>
          <w:b/>
          <w:bCs/>
          <w:color w:val="333333"/>
          <w:sz w:val="27"/>
          <w:szCs w:val="27"/>
          <w:shd w:val="clear" w:color="auto" w:fill="FFFFFF"/>
        </w:rPr>
        <w:t>)</w:t>
      </w:r>
      <w:r w:rsidR="00880E1A">
        <w:t xml:space="preserve"> </w:t>
      </w:r>
    </w:p>
    <w:p w14:paraId="6B8AE463" w14:textId="2AD0E5D8" w:rsidR="00144A0D" w:rsidRDefault="00DC241A" w:rsidP="00144A0D">
      <w:r>
        <w:lastRenderedPageBreak/>
        <w:t xml:space="preserve">Code for implementing mantel test: </w:t>
      </w:r>
      <w:hyperlink r:id="rId117" w:anchor="skbio.math.stats.distance.mantel" w:tooltip="Permalink to this definition" w:history="1">
        <w:r w:rsidR="00964F63">
          <w:rPr>
            <w:rFonts w:ascii="Tahoma" w:hAnsi="Tahoma" w:cs="Tahoma"/>
            <w:b/>
            <w:bCs/>
            <w:color w:val="97310E"/>
            <w:sz w:val="21"/>
            <w:szCs w:val="21"/>
            <w:u w:val="single"/>
            <w:shd w:val="clear" w:color="auto" w:fill="FFFFFF"/>
          </w:rPr>
          <w:br/>
        </w:r>
      </w:hyperlink>
      <w:r w:rsidR="00AE6D3B">
        <w:rPr>
          <w:noProof/>
        </w:rPr>
        <w:drawing>
          <wp:inline distT="0" distB="0" distL="0" distR="0" wp14:anchorId="1415661D" wp14:editId="13FB203C">
            <wp:extent cx="5730672" cy="4343400"/>
            <wp:effectExtent l="0" t="0" r="3810" b="0"/>
            <wp:docPr id="124" name="Picture 12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Picture 124" descr="Text&#10;&#10;Description automatically generated"/>
                    <pic:cNvPicPr/>
                  </pic:nvPicPr>
                  <pic:blipFill>
                    <a:blip r:embed="rId118">
                      <a:extLst>
                        <a:ext uri="{28A0092B-C50C-407E-A947-70E740481C1C}">
                          <a14:useLocalDpi xmlns:a14="http://schemas.microsoft.com/office/drawing/2010/main" val="0"/>
                        </a:ext>
                      </a:extLst>
                    </a:blip>
                    <a:stretch>
                      <a:fillRect/>
                    </a:stretch>
                  </pic:blipFill>
                  <pic:spPr>
                    <a:xfrm>
                      <a:off x="0" y="0"/>
                      <a:ext cx="5757592" cy="4363803"/>
                    </a:xfrm>
                    <a:prstGeom prst="rect">
                      <a:avLst/>
                    </a:prstGeom>
                  </pic:spPr>
                </pic:pic>
              </a:graphicData>
            </a:graphic>
          </wp:inline>
        </w:drawing>
      </w:r>
      <w:r w:rsidR="00AE6D3B">
        <w:rPr>
          <w:noProof/>
        </w:rPr>
        <w:drawing>
          <wp:inline distT="0" distB="0" distL="0" distR="0" wp14:anchorId="734FBBF2" wp14:editId="4F4BD431">
            <wp:extent cx="5731510" cy="3429000"/>
            <wp:effectExtent l="0" t="0" r="2540" b="0"/>
            <wp:docPr id="119" name="Picture 119" descr="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descr="Text, application&#10;&#10;Description automatically generated"/>
                    <pic:cNvPicPr/>
                  </pic:nvPicPr>
                  <pic:blipFill>
                    <a:blip r:embed="rId119">
                      <a:extLst>
                        <a:ext uri="{28A0092B-C50C-407E-A947-70E740481C1C}">
                          <a14:useLocalDpi xmlns:a14="http://schemas.microsoft.com/office/drawing/2010/main" val="0"/>
                        </a:ext>
                      </a:extLst>
                    </a:blip>
                    <a:stretch>
                      <a:fillRect/>
                    </a:stretch>
                  </pic:blipFill>
                  <pic:spPr>
                    <a:xfrm>
                      <a:off x="0" y="0"/>
                      <a:ext cx="5731510" cy="3429000"/>
                    </a:xfrm>
                    <a:prstGeom prst="rect">
                      <a:avLst/>
                    </a:prstGeom>
                  </pic:spPr>
                </pic:pic>
              </a:graphicData>
            </a:graphic>
          </wp:inline>
        </w:drawing>
      </w:r>
    </w:p>
    <w:p w14:paraId="4A688AD9" w14:textId="00892931" w:rsidR="00144A0D" w:rsidRDefault="004B7DD7" w:rsidP="00144A0D">
      <w:r>
        <w:rPr>
          <w:noProof/>
        </w:rPr>
        <w:lastRenderedPageBreak/>
        <w:drawing>
          <wp:inline distT="0" distB="0" distL="0" distR="0" wp14:anchorId="2BE62CD2" wp14:editId="2749B751">
            <wp:extent cx="5731510" cy="781685"/>
            <wp:effectExtent l="0" t="0" r="2540" b="0"/>
            <wp:docPr id="127" name="Picture 127"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127" descr="A picture containing text&#10;&#10;Description automatically generated"/>
                    <pic:cNvPicPr/>
                  </pic:nvPicPr>
                  <pic:blipFill>
                    <a:blip r:embed="rId120">
                      <a:extLst>
                        <a:ext uri="{28A0092B-C50C-407E-A947-70E740481C1C}">
                          <a14:useLocalDpi xmlns:a14="http://schemas.microsoft.com/office/drawing/2010/main" val="0"/>
                        </a:ext>
                      </a:extLst>
                    </a:blip>
                    <a:stretch>
                      <a:fillRect/>
                    </a:stretch>
                  </pic:blipFill>
                  <pic:spPr>
                    <a:xfrm>
                      <a:off x="0" y="0"/>
                      <a:ext cx="5731510" cy="781685"/>
                    </a:xfrm>
                    <a:prstGeom prst="rect">
                      <a:avLst/>
                    </a:prstGeom>
                  </pic:spPr>
                </pic:pic>
              </a:graphicData>
            </a:graphic>
          </wp:inline>
        </w:drawing>
      </w:r>
      <w:r w:rsidR="004A34FA">
        <w:rPr>
          <w:noProof/>
        </w:rPr>
        <w:drawing>
          <wp:inline distT="0" distB="0" distL="0" distR="0" wp14:anchorId="69A2727B" wp14:editId="094A3C89">
            <wp:extent cx="5731510" cy="4588510"/>
            <wp:effectExtent l="0" t="0" r="2540" b="2540"/>
            <wp:docPr id="123" name="Picture 12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Picture 123" descr="Table&#10;&#10;Description automatically generated"/>
                    <pic:cNvPicPr/>
                  </pic:nvPicPr>
                  <pic:blipFill>
                    <a:blip r:embed="rId121">
                      <a:extLst>
                        <a:ext uri="{28A0092B-C50C-407E-A947-70E740481C1C}">
                          <a14:useLocalDpi xmlns:a14="http://schemas.microsoft.com/office/drawing/2010/main" val="0"/>
                        </a:ext>
                      </a:extLst>
                    </a:blip>
                    <a:stretch>
                      <a:fillRect/>
                    </a:stretch>
                  </pic:blipFill>
                  <pic:spPr>
                    <a:xfrm>
                      <a:off x="0" y="0"/>
                      <a:ext cx="5731510" cy="4588510"/>
                    </a:xfrm>
                    <a:prstGeom prst="rect">
                      <a:avLst/>
                    </a:prstGeom>
                  </pic:spPr>
                </pic:pic>
              </a:graphicData>
            </a:graphic>
          </wp:inline>
        </w:drawing>
      </w:r>
    </w:p>
    <w:p w14:paraId="27A37B6E" w14:textId="0E5DC953" w:rsidR="00144A0D" w:rsidRDefault="00144A0D" w:rsidP="00144A0D"/>
    <w:p w14:paraId="1B656968" w14:textId="3F0136B7" w:rsidR="003E4DFE" w:rsidRDefault="003E4DFE" w:rsidP="00144A0D"/>
    <w:p w14:paraId="58256517" w14:textId="5F3F74CC" w:rsidR="00846F56" w:rsidRDefault="00846F56" w:rsidP="00144A0D"/>
    <w:p w14:paraId="207094BF" w14:textId="1A0726AD" w:rsidR="00880E1A" w:rsidRDefault="00880E1A" w:rsidP="00144A0D"/>
    <w:p w14:paraId="1F6372AC" w14:textId="330266FC" w:rsidR="00880E1A" w:rsidRDefault="00880E1A" w:rsidP="00144A0D"/>
    <w:p w14:paraId="7E3590DC" w14:textId="123104C2" w:rsidR="00880E1A" w:rsidRDefault="00880E1A" w:rsidP="00144A0D"/>
    <w:p w14:paraId="7D903EE5" w14:textId="050DAAC1" w:rsidR="00880E1A" w:rsidRDefault="00880E1A" w:rsidP="00144A0D"/>
    <w:p w14:paraId="785C5140" w14:textId="10B1CF59" w:rsidR="00880E1A" w:rsidRDefault="00880E1A" w:rsidP="00144A0D"/>
    <w:p w14:paraId="106C558A" w14:textId="4AC8868E" w:rsidR="00880E1A" w:rsidRDefault="00880E1A" w:rsidP="00144A0D"/>
    <w:p w14:paraId="09DEDC77" w14:textId="6A49F402" w:rsidR="00880E1A" w:rsidRDefault="00880E1A" w:rsidP="00144A0D"/>
    <w:p w14:paraId="7006F7C8" w14:textId="77777777" w:rsidR="00880E1A" w:rsidRDefault="00880E1A" w:rsidP="00144A0D"/>
    <w:p w14:paraId="184C43BF" w14:textId="752D6300" w:rsidR="003E4DFE" w:rsidRDefault="008121B9" w:rsidP="00261F98">
      <w:pPr>
        <w:pStyle w:val="Heading1"/>
      </w:pPr>
      <w:bookmarkStart w:id="81" w:name="_Toc86205686"/>
      <w:r>
        <w:lastRenderedPageBreak/>
        <w:t xml:space="preserve">Chapter 5 </w:t>
      </w:r>
      <w:r w:rsidR="000D6162">
        <w:t xml:space="preserve">Experimental Design and </w:t>
      </w:r>
      <w:r w:rsidR="00261F98">
        <w:t>Results:</w:t>
      </w:r>
      <w:bookmarkEnd w:id="81"/>
    </w:p>
    <w:p w14:paraId="693BEECF" w14:textId="3B45661F" w:rsidR="007519F8" w:rsidRDefault="007519F8" w:rsidP="007519F8"/>
    <w:p w14:paraId="706B94D1" w14:textId="10D3EF67" w:rsidR="007519F8" w:rsidRPr="007519F8" w:rsidRDefault="007519F8" w:rsidP="007519F8">
      <w:pPr>
        <w:pStyle w:val="Heading2"/>
      </w:pPr>
      <w:r>
        <w:t>5.1 Experiments</w:t>
      </w:r>
    </w:p>
    <w:p w14:paraId="4B26D380" w14:textId="057E0F26" w:rsidR="000D6162" w:rsidRDefault="000D6162" w:rsidP="00212C4A"/>
    <w:p w14:paraId="4EBFE292" w14:textId="40FCFEA8" w:rsidR="00225EC0" w:rsidRDefault="00B05633" w:rsidP="00212C4A">
      <w:r>
        <w:t>From the 4</w:t>
      </w:r>
      <w:r w:rsidR="00BC36B8">
        <w:t xml:space="preserve"> main</w:t>
      </w:r>
      <w:r>
        <w:t xml:space="preserve"> </w:t>
      </w:r>
      <w:r w:rsidR="00EA0D54">
        <w:t xml:space="preserve">experiments were conducted </w:t>
      </w:r>
      <w:r w:rsidR="002B34A0">
        <w:t xml:space="preserve">with different datasets and </w:t>
      </w:r>
      <w:r w:rsidR="004B459B">
        <w:t>of different sizes</w:t>
      </w:r>
    </w:p>
    <w:p w14:paraId="7C6D24B1" w14:textId="0848DD76" w:rsidR="004B459B" w:rsidRDefault="004B459B" w:rsidP="00212C4A">
      <w:r w:rsidRPr="00277894">
        <w:rPr>
          <w:sz w:val="24"/>
          <w:szCs w:val="24"/>
        </w:rPr>
        <w:t>Experiment 1</w:t>
      </w:r>
      <w:r>
        <w:t xml:space="preserve"> </w:t>
      </w:r>
      <w:r w:rsidR="00D87F9F">
        <w:t>Law and Non-Law data set</w:t>
      </w:r>
      <w:r w:rsidR="00BE37D4">
        <w:t>s</w:t>
      </w:r>
      <w:r w:rsidR="00D87F9F">
        <w:t xml:space="preserve"> </w:t>
      </w:r>
      <w:r w:rsidR="00BE37D4">
        <w:t>(each data set consists of 4 articles)</w:t>
      </w:r>
    </w:p>
    <w:p w14:paraId="6E64A8CB" w14:textId="45CC8654" w:rsidR="00BE37D4" w:rsidRDefault="00BE37D4" w:rsidP="00212C4A">
      <w:r w:rsidRPr="00277894">
        <w:rPr>
          <w:sz w:val="24"/>
          <w:szCs w:val="24"/>
        </w:rPr>
        <w:t>Experiment 2</w:t>
      </w:r>
      <w:r>
        <w:t xml:space="preserve"> COVID </w:t>
      </w:r>
      <w:r w:rsidR="008D1FDE">
        <w:t>Science small, Covid non-science small and Covid Psychology</w:t>
      </w:r>
      <w:r w:rsidR="00C440AB">
        <w:t xml:space="preserve"> small data sets (each data set con</w:t>
      </w:r>
      <w:r w:rsidR="00BC36B8">
        <w:t>sists of 10 articles</w:t>
      </w:r>
      <w:r w:rsidR="00C440AB">
        <w:t>)</w:t>
      </w:r>
    </w:p>
    <w:p w14:paraId="2CA88A7D" w14:textId="5BDB1342" w:rsidR="00BC36B8" w:rsidRDefault="00BC36B8" w:rsidP="00BC36B8">
      <w:r w:rsidRPr="00277894">
        <w:rPr>
          <w:sz w:val="24"/>
          <w:szCs w:val="24"/>
        </w:rPr>
        <w:t xml:space="preserve">Experiment </w:t>
      </w:r>
      <w:r w:rsidRPr="00277894">
        <w:rPr>
          <w:sz w:val="24"/>
          <w:szCs w:val="24"/>
        </w:rPr>
        <w:t>3</w:t>
      </w:r>
      <w:r>
        <w:t xml:space="preserve"> COVID Science, Covid non-science  and Covid Psychology data sets (each data set consists of </w:t>
      </w:r>
      <w:r>
        <w:t>2</w:t>
      </w:r>
      <w:r>
        <w:t>0 articles)</w:t>
      </w:r>
    </w:p>
    <w:p w14:paraId="5FE94411" w14:textId="31165076" w:rsidR="00BC36B8" w:rsidRDefault="00BC36B8" w:rsidP="00BC36B8">
      <w:r w:rsidRPr="00277894">
        <w:rPr>
          <w:sz w:val="24"/>
          <w:szCs w:val="24"/>
        </w:rPr>
        <w:t xml:space="preserve">Experiment </w:t>
      </w:r>
      <w:r w:rsidRPr="00277894">
        <w:rPr>
          <w:sz w:val="24"/>
          <w:szCs w:val="24"/>
        </w:rPr>
        <w:t>4</w:t>
      </w:r>
      <w:r>
        <w:t xml:space="preserve"> COVID Science </w:t>
      </w:r>
      <w:r w:rsidR="001B433B">
        <w:t>large</w:t>
      </w:r>
      <w:r>
        <w:t>, Covid non-science</w:t>
      </w:r>
      <w:r w:rsidR="001B433B">
        <w:t xml:space="preserve"> large</w:t>
      </w:r>
      <w:r>
        <w:t xml:space="preserve"> and Covid Psychology </w:t>
      </w:r>
      <w:r w:rsidR="001B433B">
        <w:t>large</w:t>
      </w:r>
      <w:r>
        <w:t xml:space="preserve"> data sets (each data set consists of </w:t>
      </w:r>
      <w:r>
        <w:t>4</w:t>
      </w:r>
      <w:r>
        <w:t>0 articles)</w:t>
      </w:r>
    </w:p>
    <w:p w14:paraId="40197F3B" w14:textId="7ABC7909" w:rsidR="001B433B" w:rsidRDefault="001B433B" w:rsidP="00BC36B8">
      <w:r>
        <w:t xml:space="preserve">And 2 more </w:t>
      </w:r>
      <w:r w:rsidR="00EC7B27">
        <w:t xml:space="preserve">experiments were conducted later </w:t>
      </w:r>
      <w:r w:rsidR="002908CF">
        <w:t>to understand mantel test results</w:t>
      </w:r>
      <w:r w:rsidR="005E5E58">
        <w:t xml:space="preserve"> </w:t>
      </w:r>
      <w:r w:rsidR="00D85018">
        <w:t xml:space="preserve">and to eliminate the large variation dataset sizes </w:t>
      </w:r>
      <w:r w:rsidR="001A6BFF">
        <w:t>between the above 4 experiments</w:t>
      </w:r>
      <w:r w:rsidR="00D85018">
        <w:t xml:space="preserve"> </w:t>
      </w:r>
      <w:r w:rsidR="002908CF">
        <w:t>.</w:t>
      </w:r>
      <w:r w:rsidR="00E97054">
        <w:t xml:space="preserve"> In these two experiments, considered only Covid Science and </w:t>
      </w:r>
      <w:r w:rsidR="001F566F">
        <w:t>Psychology datasets.</w:t>
      </w:r>
    </w:p>
    <w:p w14:paraId="61790476" w14:textId="29F506E3" w:rsidR="002908CF" w:rsidRDefault="00E97054" w:rsidP="00BC36B8">
      <w:r w:rsidRPr="00277894">
        <w:rPr>
          <w:sz w:val="24"/>
          <w:szCs w:val="24"/>
        </w:rPr>
        <w:t xml:space="preserve">Experiment </w:t>
      </w:r>
      <w:r w:rsidR="001A6BFF" w:rsidRPr="00277894">
        <w:rPr>
          <w:sz w:val="24"/>
          <w:szCs w:val="24"/>
        </w:rPr>
        <w:t>A1</w:t>
      </w:r>
      <w:r>
        <w:t xml:space="preserve"> Covid Sci</w:t>
      </w:r>
      <w:r w:rsidR="007519F8">
        <w:t xml:space="preserve">ence_15  and </w:t>
      </w:r>
      <w:r w:rsidR="005E5E58">
        <w:t xml:space="preserve">Covid Psychology_15 datasets </w:t>
      </w:r>
      <w:r w:rsidR="005E5E58">
        <w:t xml:space="preserve">(each data set consists of </w:t>
      </w:r>
      <w:r w:rsidR="005E5E58">
        <w:t xml:space="preserve">15 </w:t>
      </w:r>
      <w:r w:rsidR="005E5E58">
        <w:t>articles)</w:t>
      </w:r>
    </w:p>
    <w:p w14:paraId="5BCCBED7" w14:textId="4D654389" w:rsidR="001A6BFF" w:rsidRDefault="00277894" w:rsidP="00BC36B8">
      <w:r w:rsidRPr="00277894">
        <w:rPr>
          <w:sz w:val="24"/>
          <w:szCs w:val="24"/>
        </w:rPr>
        <w:t>Experiment A</w:t>
      </w:r>
      <w:r>
        <w:rPr>
          <w:sz w:val="24"/>
          <w:szCs w:val="24"/>
        </w:rPr>
        <w:t xml:space="preserve">2 </w:t>
      </w:r>
      <w:r>
        <w:t xml:space="preserve">Covid Science_15  and Covid Psychology_15 datasets (each data set consists of </w:t>
      </w:r>
      <w:r>
        <w:t xml:space="preserve">30 </w:t>
      </w:r>
      <w:r>
        <w:t>articles)</w:t>
      </w:r>
    </w:p>
    <w:p w14:paraId="12F3D0F3" w14:textId="77777777" w:rsidR="005E5E58" w:rsidRDefault="005E5E58" w:rsidP="00BC36B8"/>
    <w:p w14:paraId="68A01241" w14:textId="2DF78CC6" w:rsidR="00BC36B8" w:rsidRDefault="00BC36B8" w:rsidP="00BC36B8"/>
    <w:p w14:paraId="0CE04659" w14:textId="12F78393" w:rsidR="00C12B09" w:rsidRDefault="00C12B09" w:rsidP="00BC36B8"/>
    <w:p w14:paraId="3C7F5D91" w14:textId="7D35623B" w:rsidR="00C12B09" w:rsidRDefault="00C12B09" w:rsidP="00BC36B8"/>
    <w:p w14:paraId="04067A7B" w14:textId="07957CB4" w:rsidR="00C12B09" w:rsidRDefault="00C12B09" w:rsidP="00BC36B8"/>
    <w:p w14:paraId="0CDDCBD4" w14:textId="33E12D9A" w:rsidR="00C12B09" w:rsidRDefault="00C12B09" w:rsidP="00BC36B8"/>
    <w:p w14:paraId="609F3F84" w14:textId="58548B3C" w:rsidR="00C12B09" w:rsidRDefault="00C12B09" w:rsidP="00BC36B8"/>
    <w:p w14:paraId="3E6E664C" w14:textId="2C5741DC" w:rsidR="00C12B09" w:rsidRDefault="00C12B09" w:rsidP="00BC36B8"/>
    <w:p w14:paraId="2A865D01" w14:textId="7FAABF29" w:rsidR="00C12B09" w:rsidRDefault="00C12B09" w:rsidP="00BC36B8"/>
    <w:p w14:paraId="547472E4" w14:textId="12687D5B" w:rsidR="00C12B09" w:rsidRDefault="00C12B09" w:rsidP="00BC36B8"/>
    <w:p w14:paraId="4D9DCE72" w14:textId="3A05C2B5" w:rsidR="00C12B09" w:rsidRDefault="00C12B09" w:rsidP="00BC36B8"/>
    <w:p w14:paraId="0A0B64B0" w14:textId="722259A0" w:rsidR="00C12B09" w:rsidRDefault="00C12B09" w:rsidP="00BC36B8"/>
    <w:p w14:paraId="2AD536FA" w14:textId="50AAE55E" w:rsidR="00C12B09" w:rsidRDefault="00C12B09" w:rsidP="00BC36B8"/>
    <w:p w14:paraId="472E2B1A" w14:textId="77777777" w:rsidR="00C12B09" w:rsidRDefault="00C12B09" w:rsidP="00BC36B8"/>
    <w:p w14:paraId="016758C2" w14:textId="666529C4" w:rsidR="00496CE7" w:rsidRDefault="00496CE7" w:rsidP="00496CE7">
      <w:pPr>
        <w:pStyle w:val="Heading2"/>
      </w:pPr>
      <w:r>
        <w:lastRenderedPageBreak/>
        <w:t>5.2 Results</w:t>
      </w:r>
    </w:p>
    <w:p w14:paraId="52001F77" w14:textId="77777777" w:rsidR="00496CE7" w:rsidRPr="00496CE7" w:rsidRDefault="00496CE7" w:rsidP="00496CE7"/>
    <w:p w14:paraId="4BD327A4" w14:textId="0093A761" w:rsidR="00AC179A" w:rsidRDefault="00EE5B36" w:rsidP="00AC179A">
      <w:r>
        <w:t>Mantel test results</w:t>
      </w:r>
      <w:r w:rsidR="00616B52">
        <w:t xml:space="preserve"> </w:t>
      </w:r>
      <w:r w:rsidR="0057001E">
        <w:t xml:space="preserve">for top words in </w:t>
      </w:r>
      <w:r w:rsidR="00E23042">
        <w:t>two spaces. The environmental spaces are given below</w:t>
      </w:r>
    </w:p>
    <w:p w14:paraId="7EA4AAC5" w14:textId="77777777" w:rsidR="00AC179A" w:rsidRDefault="00AC179A" w:rsidP="00AC179A">
      <w:r>
        <w:t>mantel (X’, Y’)</w:t>
      </w:r>
    </w:p>
    <w:p w14:paraId="5515C36A" w14:textId="0AD097E9" w:rsidR="00EE5B36" w:rsidRDefault="00AC179A" w:rsidP="00EE5B36">
      <w:r>
        <w:tab/>
        <w:t>where X’, Y’ are pairwise distances between top words respectively.</w:t>
      </w:r>
    </w:p>
    <w:p w14:paraId="3EF69CA3" w14:textId="115DA5EF" w:rsidR="00EE5B36" w:rsidRDefault="00EE5B36" w:rsidP="00EE5B36">
      <w:r>
        <w:t>X</w:t>
      </w:r>
      <w:r w:rsidR="009F742A">
        <w:t>(Space 1)</w:t>
      </w:r>
      <w:r>
        <w:tab/>
      </w:r>
      <w:r>
        <w:tab/>
      </w:r>
      <w:r>
        <w:tab/>
        <w:t>Y</w:t>
      </w:r>
      <w:r w:rsidR="009F742A">
        <w:t>(Space 2)</w:t>
      </w:r>
    </w:p>
    <w:p w14:paraId="15E3FEF8" w14:textId="77777777" w:rsidR="00EE5B36" w:rsidRDefault="00EE5B36" w:rsidP="00EE5B36">
      <w:r>
        <w:t>Law dataset</w:t>
      </w:r>
      <w:r>
        <w:tab/>
      </w:r>
      <w:r>
        <w:tab/>
        <w:t>Nonlaw dataset</w:t>
      </w:r>
    </w:p>
    <w:p w14:paraId="66B93D31" w14:textId="77777777" w:rsidR="00EE5B36" w:rsidRDefault="00EE5B36" w:rsidP="00EE5B36">
      <w:r>
        <w:t xml:space="preserve">Covid science </w:t>
      </w:r>
      <w:r>
        <w:tab/>
      </w:r>
      <w:r>
        <w:tab/>
        <w:t>Psychology (40 articles)</w:t>
      </w:r>
    </w:p>
    <w:p w14:paraId="6B6D7D7B" w14:textId="77777777" w:rsidR="00EE5B36" w:rsidRDefault="00EE5B36" w:rsidP="00EE5B36">
      <w:r>
        <w:t xml:space="preserve">Covid science </w:t>
      </w:r>
      <w:r>
        <w:tab/>
      </w:r>
      <w:r>
        <w:tab/>
        <w:t>Psychology (10 articles)</w:t>
      </w:r>
    </w:p>
    <w:p w14:paraId="6273BB1D" w14:textId="77777777" w:rsidR="00EE5B36" w:rsidRDefault="00EE5B36" w:rsidP="00EE5B36">
      <w:r>
        <w:t xml:space="preserve">Covid science </w:t>
      </w:r>
      <w:r>
        <w:tab/>
      </w:r>
      <w:r>
        <w:tab/>
        <w:t>Psychology (20 articles)</w:t>
      </w:r>
    </w:p>
    <w:p w14:paraId="64AD2687" w14:textId="77777777" w:rsidR="00EE5B36" w:rsidRDefault="00EE5B36" w:rsidP="00EE5B36"/>
    <w:p w14:paraId="61AC0173" w14:textId="77777777" w:rsidR="00EE5B36" w:rsidRDefault="00EE5B36" w:rsidP="00EE5B36">
      <w:pPr>
        <w:rPr>
          <w:u w:val="single"/>
        </w:rPr>
      </w:pPr>
      <w:r w:rsidRPr="0020418C">
        <w:rPr>
          <w:u w:val="single"/>
        </w:rPr>
        <w:t>Results generated from mantel test with 10 words network</w:t>
      </w:r>
      <w:r>
        <w:rPr>
          <w:u w:val="single"/>
        </w:rPr>
        <w:t xml:space="preserve"> and 20-word network</w:t>
      </w:r>
    </w:p>
    <w:p w14:paraId="1EC09503" w14:textId="77777777" w:rsidR="00EE5B36" w:rsidRDefault="00EE5B36" w:rsidP="00EE5B36">
      <w:pPr>
        <w:rPr>
          <w:u w:val="single"/>
        </w:rPr>
      </w:pPr>
    </w:p>
    <w:p w14:paraId="5D214DB5" w14:textId="77777777" w:rsidR="00EE5B36" w:rsidRDefault="00EE5B36" w:rsidP="00EE5B36">
      <w:r w:rsidRPr="00ED165A">
        <w:t>10-word network: By comparing Top 5 words from each dataset</w:t>
      </w:r>
    </w:p>
    <w:p w14:paraId="61AF0CBE" w14:textId="77777777" w:rsidR="00EE5B36" w:rsidRDefault="00EE5B36" w:rsidP="00EE5B36">
      <w:r>
        <w:t>2</w:t>
      </w:r>
      <w:r w:rsidRPr="00ED165A">
        <w:t xml:space="preserve">0-word network: By comparing Top </w:t>
      </w:r>
      <w:r>
        <w:t>10</w:t>
      </w:r>
      <w:r w:rsidRPr="00ED165A">
        <w:t xml:space="preserve"> words from each datase</w:t>
      </w:r>
      <w:r>
        <w:t>t</w:t>
      </w:r>
    </w:p>
    <w:p w14:paraId="1388B5C2" w14:textId="77777777" w:rsidR="00EE5B36" w:rsidRDefault="00EE5B36" w:rsidP="00EE5B36"/>
    <w:p w14:paraId="7EB19A0E" w14:textId="77777777" w:rsidR="00EE5B36" w:rsidRPr="00ED165A" w:rsidRDefault="00EE5B36" w:rsidP="00EE5B36"/>
    <w:p w14:paraId="7E700F55" w14:textId="77777777" w:rsidR="00EE5B36" w:rsidRPr="00503A5A" w:rsidRDefault="00EE5B36" w:rsidP="00EE5B36">
      <w:r>
        <w:t>Mantel-Test for Law and Non-Law datasets (4 articles dataset)</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44187422" w14:textId="77777777" w:rsidTr="003F3FDB">
        <w:tc>
          <w:tcPr>
            <w:tcW w:w="1288" w:type="dxa"/>
            <w:vMerge w:val="restart"/>
          </w:tcPr>
          <w:p w14:paraId="2C0920A6" w14:textId="77777777" w:rsidR="00EE5B36" w:rsidRDefault="00EE5B36" w:rsidP="003F3FDB">
            <w:r>
              <w:t>Mantel Test</w:t>
            </w:r>
          </w:p>
        </w:tc>
        <w:tc>
          <w:tcPr>
            <w:tcW w:w="3864" w:type="dxa"/>
            <w:gridSpan w:val="3"/>
          </w:tcPr>
          <w:p w14:paraId="75364204" w14:textId="77777777" w:rsidR="00EE5B36" w:rsidRDefault="00EE5B36" w:rsidP="003F3FDB">
            <w:pPr>
              <w:jc w:val="center"/>
            </w:pPr>
            <w:r>
              <w:t>10-word network</w:t>
            </w:r>
          </w:p>
        </w:tc>
        <w:tc>
          <w:tcPr>
            <w:tcW w:w="3864" w:type="dxa"/>
            <w:gridSpan w:val="3"/>
          </w:tcPr>
          <w:p w14:paraId="3D8F78C2" w14:textId="77777777" w:rsidR="00EE5B36" w:rsidRDefault="00EE5B36" w:rsidP="003F3FDB">
            <w:pPr>
              <w:jc w:val="center"/>
            </w:pPr>
            <w:r>
              <w:t>20-word network</w:t>
            </w:r>
          </w:p>
        </w:tc>
      </w:tr>
      <w:tr w:rsidR="00EE5B36" w14:paraId="7A47B1F0" w14:textId="77777777" w:rsidTr="003F3FDB">
        <w:tc>
          <w:tcPr>
            <w:tcW w:w="1288" w:type="dxa"/>
            <w:vMerge/>
          </w:tcPr>
          <w:p w14:paraId="792C0507" w14:textId="77777777" w:rsidR="00EE5B36" w:rsidRDefault="00EE5B36" w:rsidP="003F3FDB"/>
        </w:tc>
        <w:tc>
          <w:tcPr>
            <w:tcW w:w="1288" w:type="dxa"/>
          </w:tcPr>
          <w:p w14:paraId="28C9E517" w14:textId="77777777" w:rsidR="00EE5B36" w:rsidRDefault="00EE5B36" w:rsidP="003F3FDB">
            <w:r>
              <w:t>r</w:t>
            </w:r>
          </w:p>
        </w:tc>
        <w:tc>
          <w:tcPr>
            <w:tcW w:w="1288" w:type="dxa"/>
          </w:tcPr>
          <w:p w14:paraId="64666D75" w14:textId="77777777" w:rsidR="00EE5B36" w:rsidRDefault="00EE5B36" w:rsidP="003F3FDB">
            <w:r>
              <w:t>p-value</w:t>
            </w:r>
          </w:p>
        </w:tc>
        <w:tc>
          <w:tcPr>
            <w:tcW w:w="1288" w:type="dxa"/>
          </w:tcPr>
          <w:p w14:paraId="488213FE" w14:textId="77777777" w:rsidR="00EE5B36" w:rsidRDefault="00EE5B36" w:rsidP="003F3FDB">
            <w:r>
              <w:t>Z-score</w:t>
            </w:r>
          </w:p>
        </w:tc>
        <w:tc>
          <w:tcPr>
            <w:tcW w:w="1288" w:type="dxa"/>
          </w:tcPr>
          <w:p w14:paraId="4145E618" w14:textId="77777777" w:rsidR="00EE5B36" w:rsidRDefault="00EE5B36" w:rsidP="003F3FDB">
            <w:r>
              <w:t>r</w:t>
            </w:r>
          </w:p>
        </w:tc>
        <w:tc>
          <w:tcPr>
            <w:tcW w:w="1288" w:type="dxa"/>
          </w:tcPr>
          <w:p w14:paraId="3198F2FF" w14:textId="77777777" w:rsidR="00EE5B36" w:rsidRDefault="00EE5B36" w:rsidP="003F3FDB">
            <w:r>
              <w:t>p-value</w:t>
            </w:r>
          </w:p>
        </w:tc>
        <w:tc>
          <w:tcPr>
            <w:tcW w:w="1288" w:type="dxa"/>
          </w:tcPr>
          <w:p w14:paraId="53AEF707" w14:textId="77777777" w:rsidR="00EE5B36" w:rsidRDefault="00EE5B36" w:rsidP="003F3FDB">
            <w:r>
              <w:t>z-score</w:t>
            </w:r>
          </w:p>
        </w:tc>
      </w:tr>
      <w:tr w:rsidR="00EE5B36" w14:paraId="5A0445E7" w14:textId="77777777" w:rsidTr="003F3FDB">
        <w:tc>
          <w:tcPr>
            <w:tcW w:w="1288" w:type="dxa"/>
          </w:tcPr>
          <w:p w14:paraId="2B8241B2" w14:textId="77777777" w:rsidR="00EE5B36" w:rsidRDefault="00EE5B36" w:rsidP="003F3FDB">
            <w:r>
              <w:t>Article Level</w:t>
            </w:r>
          </w:p>
        </w:tc>
        <w:tc>
          <w:tcPr>
            <w:tcW w:w="1288" w:type="dxa"/>
          </w:tcPr>
          <w:p w14:paraId="3F1F06BB" w14:textId="77777777" w:rsidR="00EE5B36" w:rsidRPr="00EE0A2E"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E0A2E">
              <w:rPr>
                <w:rFonts w:ascii="Courier New" w:eastAsia="Times New Roman" w:hAnsi="Courier New" w:cs="Courier New"/>
                <w:color w:val="000000"/>
                <w:sz w:val="21"/>
                <w:szCs w:val="21"/>
                <w:lang w:eastAsia="en-GB"/>
              </w:rPr>
              <w:t>0.45342</w:t>
            </w:r>
          </w:p>
          <w:p w14:paraId="24520F33" w14:textId="77777777" w:rsidR="00EE5B36" w:rsidRDefault="00EE5B36" w:rsidP="003F3FDB"/>
        </w:tc>
        <w:tc>
          <w:tcPr>
            <w:tcW w:w="1288" w:type="dxa"/>
          </w:tcPr>
          <w:p w14:paraId="7B1DD424" w14:textId="77777777" w:rsidR="00EE5B36" w:rsidRPr="00EE0A2E"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E0A2E">
              <w:rPr>
                <w:rFonts w:ascii="Courier New" w:eastAsia="Times New Roman" w:hAnsi="Courier New" w:cs="Courier New"/>
                <w:color w:val="000000"/>
                <w:sz w:val="21"/>
                <w:szCs w:val="21"/>
                <w:lang w:eastAsia="en-GB"/>
              </w:rPr>
              <w:t>0.0127</w:t>
            </w:r>
          </w:p>
          <w:p w14:paraId="42606742" w14:textId="77777777" w:rsidR="00EE5B36" w:rsidRDefault="00EE5B36" w:rsidP="003F3FDB"/>
        </w:tc>
        <w:tc>
          <w:tcPr>
            <w:tcW w:w="1288" w:type="dxa"/>
          </w:tcPr>
          <w:p w14:paraId="07662453" w14:textId="77777777" w:rsidR="00EE5B36" w:rsidRPr="00EE0A2E"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E0A2E">
              <w:rPr>
                <w:rFonts w:ascii="Courier New" w:eastAsia="Times New Roman" w:hAnsi="Courier New" w:cs="Courier New"/>
                <w:color w:val="000000"/>
                <w:sz w:val="21"/>
                <w:szCs w:val="21"/>
                <w:lang w:eastAsia="en-GB"/>
              </w:rPr>
              <w:t>2.935799</w:t>
            </w:r>
          </w:p>
          <w:p w14:paraId="748C335B" w14:textId="77777777" w:rsidR="00EE5B36" w:rsidRDefault="00EE5B36" w:rsidP="003F3FDB"/>
        </w:tc>
        <w:tc>
          <w:tcPr>
            <w:tcW w:w="1288" w:type="dxa"/>
          </w:tcPr>
          <w:p w14:paraId="419B1488" w14:textId="77777777" w:rsidR="00EE5B36" w:rsidRPr="00B45EC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45ECB">
              <w:rPr>
                <w:rFonts w:ascii="Courier New" w:eastAsia="Times New Roman" w:hAnsi="Courier New" w:cs="Courier New"/>
                <w:color w:val="000000"/>
                <w:sz w:val="21"/>
                <w:szCs w:val="21"/>
                <w:lang w:eastAsia="en-GB"/>
              </w:rPr>
              <w:t>0.12178</w:t>
            </w:r>
          </w:p>
          <w:p w14:paraId="756F8397" w14:textId="77777777" w:rsidR="00EE5B36" w:rsidRDefault="00EE5B36" w:rsidP="003F3FDB"/>
        </w:tc>
        <w:tc>
          <w:tcPr>
            <w:tcW w:w="1288" w:type="dxa"/>
          </w:tcPr>
          <w:p w14:paraId="52181E0F" w14:textId="77777777" w:rsidR="00EE5B36" w:rsidRPr="00B45EC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45ECB">
              <w:rPr>
                <w:rFonts w:ascii="Courier New" w:eastAsia="Times New Roman" w:hAnsi="Courier New" w:cs="Courier New"/>
                <w:color w:val="000000"/>
                <w:sz w:val="21"/>
                <w:szCs w:val="21"/>
                <w:lang w:eastAsia="en-GB"/>
              </w:rPr>
              <w:t>0.1489</w:t>
            </w:r>
          </w:p>
          <w:p w14:paraId="0245F600" w14:textId="77777777" w:rsidR="00EE5B36" w:rsidRDefault="00EE5B36" w:rsidP="003F3FDB"/>
        </w:tc>
        <w:tc>
          <w:tcPr>
            <w:tcW w:w="1288" w:type="dxa"/>
          </w:tcPr>
          <w:p w14:paraId="50FB1B97" w14:textId="77777777" w:rsidR="00EE5B36" w:rsidRPr="00B45EC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45ECB">
              <w:rPr>
                <w:rFonts w:ascii="Courier New" w:eastAsia="Times New Roman" w:hAnsi="Courier New" w:cs="Courier New"/>
                <w:color w:val="000000"/>
                <w:sz w:val="21"/>
                <w:szCs w:val="21"/>
                <w:lang w:eastAsia="en-GB"/>
              </w:rPr>
              <w:t>1.06275</w:t>
            </w:r>
          </w:p>
          <w:p w14:paraId="4C5E5589" w14:textId="77777777" w:rsidR="00EE5B36" w:rsidRDefault="00EE5B36" w:rsidP="003F3FDB"/>
        </w:tc>
      </w:tr>
      <w:tr w:rsidR="00EE5B36" w14:paraId="27F51597" w14:textId="77777777" w:rsidTr="003F3FDB">
        <w:tc>
          <w:tcPr>
            <w:tcW w:w="1288" w:type="dxa"/>
          </w:tcPr>
          <w:p w14:paraId="70FAA6A7" w14:textId="77777777" w:rsidR="00EE5B36" w:rsidRDefault="00EE5B36" w:rsidP="003F3FDB">
            <w:r>
              <w:t>2-3 Paragraphs</w:t>
            </w:r>
          </w:p>
        </w:tc>
        <w:tc>
          <w:tcPr>
            <w:tcW w:w="1288" w:type="dxa"/>
          </w:tcPr>
          <w:p w14:paraId="5AD8388C" w14:textId="77777777" w:rsidR="00EE5B36" w:rsidRPr="00EE0A2E"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E0A2E">
              <w:rPr>
                <w:rFonts w:ascii="Courier New" w:eastAsia="Times New Roman" w:hAnsi="Courier New" w:cs="Courier New"/>
                <w:color w:val="000000"/>
                <w:sz w:val="21"/>
                <w:szCs w:val="21"/>
                <w:lang w:eastAsia="en-GB"/>
              </w:rPr>
              <w:t>-0.21510</w:t>
            </w:r>
          </w:p>
          <w:p w14:paraId="33FE31A5" w14:textId="77777777" w:rsidR="00EE5B36" w:rsidRDefault="00EE5B36" w:rsidP="003F3FDB"/>
        </w:tc>
        <w:tc>
          <w:tcPr>
            <w:tcW w:w="1288" w:type="dxa"/>
          </w:tcPr>
          <w:p w14:paraId="39C3582A" w14:textId="77777777" w:rsidR="00EE5B36" w:rsidRPr="00EE0A2E"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E0A2E">
              <w:rPr>
                <w:rFonts w:ascii="Courier New" w:eastAsia="Times New Roman" w:hAnsi="Courier New" w:cs="Courier New"/>
                <w:color w:val="000000"/>
                <w:sz w:val="21"/>
                <w:szCs w:val="21"/>
                <w:lang w:eastAsia="en-GB"/>
              </w:rPr>
              <w:t>0.714285</w:t>
            </w:r>
          </w:p>
          <w:p w14:paraId="161A1934" w14:textId="77777777" w:rsidR="00EE5B36" w:rsidRDefault="00EE5B36" w:rsidP="003F3FDB"/>
        </w:tc>
        <w:tc>
          <w:tcPr>
            <w:tcW w:w="1288" w:type="dxa"/>
          </w:tcPr>
          <w:p w14:paraId="0245A07C" w14:textId="77777777" w:rsidR="00EE5B36" w:rsidRPr="00EE0A2E"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E0A2E">
              <w:rPr>
                <w:rFonts w:ascii="Courier New" w:eastAsia="Times New Roman" w:hAnsi="Courier New" w:cs="Courier New"/>
                <w:color w:val="000000"/>
                <w:sz w:val="21"/>
                <w:szCs w:val="21"/>
                <w:lang w:eastAsia="en-GB"/>
              </w:rPr>
              <w:t>-0.68497</w:t>
            </w:r>
          </w:p>
          <w:p w14:paraId="442A5830" w14:textId="77777777" w:rsidR="00EE5B36" w:rsidRDefault="00EE5B36" w:rsidP="003F3FDB"/>
        </w:tc>
        <w:tc>
          <w:tcPr>
            <w:tcW w:w="1288" w:type="dxa"/>
          </w:tcPr>
          <w:p w14:paraId="27860A8C" w14:textId="77777777" w:rsidR="00EE5B36" w:rsidRPr="00B45EC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45ECB">
              <w:rPr>
                <w:rFonts w:ascii="Courier New" w:eastAsia="Times New Roman" w:hAnsi="Courier New" w:cs="Courier New"/>
                <w:color w:val="000000"/>
                <w:sz w:val="21"/>
                <w:szCs w:val="21"/>
                <w:lang w:eastAsia="en-GB"/>
              </w:rPr>
              <w:t>0.06725</w:t>
            </w:r>
          </w:p>
          <w:p w14:paraId="5C4F76EC" w14:textId="77777777" w:rsidR="00EE5B36" w:rsidRDefault="00EE5B36" w:rsidP="003F3FDB"/>
        </w:tc>
        <w:tc>
          <w:tcPr>
            <w:tcW w:w="1288" w:type="dxa"/>
          </w:tcPr>
          <w:p w14:paraId="6F92224F" w14:textId="77777777" w:rsidR="00EE5B36" w:rsidRPr="00B45EC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45ECB">
              <w:rPr>
                <w:rFonts w:ascii="Courier New" w:eastAsia="Times New Roman" w:hAnsi="Courier New" w:cs="Courier New"/>
                <w:color w:val="000000"/>
                <w:sz w:val="21"/>
                <w:szCs w:val="21"/>
                <w:lang w:eastAsia="en-GB"/>
              </w:rPr>
              <w:t>0.3282</w:t>
            </w:r>
          </w:p>
          <w:p w14:paraId="543B2416" w14:textId="77777777" w:rsidR="00EE5B36" w:rsidRDefault="00EE5B36" w:rsidP="003F3FDB"/>
        </w:tc>
        <w:tc>
          <w:tcPr>
            <w:tcW w:w="1288" w:type="dxa"/>
          </w:tcPr>
          <w:p w14:paraId="7BE455B4" w14:textId="77777777" w:rsidR="00EE5B36" w:rsidRPr="00B45EC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45ECB">
              <w:rPr>
                <w:rFonts w:ascii="Courier New" w:eastAsia="Times New Roman" w:hAnsi="Courier New" w:cs="Courier New"/>
                <w:color w:val="000000"/>
                <w:sz w:val="21"/>
                <w:szCs w:val="21"/>
                <w:lang w:eastAsia="en-GB"/>
              </w:rPr>
              <w:t>0.40405</w:t>
            </w:r>
          </w:p>
          <w:p w14:paraId="01B8C1F2" w14:textId="77777777" w:rsidR="00EE5B36" w:rsidRDefault="00EE5B36" w:rsidP="003F3FDB"/>
        </w:tc>
      </w:tr>
      <w:tr w:rsidR="00EE5B36" w14:paraId="55138DF4" w14:textId="77777777" w:rsidTr="003F3FDB">
        <w:tc>
          <w:tcPr>
            <w:tcW w:w="1288" w:type="dxa"/>
          </w:tcPr>
          <w:p w14:paraId="004A0FF0" w14:textId="77777777" w:rsidR="00EE5B36" w:rsidRDefault="00EE5B36" w:rsidP="003F3FDB">
            <w:r>
              <w:t>Paragraph level</w:t>
            </w:r>
          </w:p>
        </w:tc>
        <w:tc>
          <w:tcPr>
            <w:tcW w:w="1288" w:type="dxa"/>
          </w:tcPr>
          <w:p w14:paraId="345218A5" w14:textId="77777777" w:rsidR="00EE5B36" w:rsidRPr="00EE0A2E"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E0A2E">
              <w:rPr>
                <w:rFonts w:ascii="Courier New" w:eastAsia="Times New Roman" w:hAnsi="Courier New" w:cs="Courier New"/>
                <w:color w:val="000000"/>
                <w:sz w:val="21"/>
                <w:szCs w:val="21"/>
                <w:lang w:eastAsia="en-GB"/>
              </w:rPr>
              <w:t>-0.29385</w:t>
            </w:r>
          </w:p>
          <w:p w14:paraId="4C883D18" w14:textId="77777777" w:rsidR="00EE5B36" w:rsidRDefault="00EE5B36" w:rsidP="003F3FDB"/>
        </w:tc>
        <w:tc>
          <w:tcPr>
            <w:tcW w:w="1288" w:type="dxa"/>
          </w:tcPr>
          <w:p w14:paraId="219CB110" w14:textId="77777777" w:rsidR="00EE5B36" w:rsidRPr="00EE0A2E"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E0A2E">
              <w:rPr>
                <w:rFonts w:ascii="Courier New" w:eastAsia="Times New Roman" w:hAnsi="Courier New" w:cs="Courier New"/>
                <w:color w:val="000000"/>
                <w:sz w:val="21"/>
                <w:szCs w:val="21"/>
                <w:lang w:eastAsia="en-GB"/>
              </w:rPr>
              <w:t>0.878</w:t>
            </w:r>
          </w:p>
          <w:p w14:paraId="13418982" w14:textId="77777777" w:rsidR="00EE5B36" w:rsidRDefault="00EE5B36" w:rsidP="003F3FDB"/>
        </w:tc>
        <w:tc>
          <w:tcPr>
            <w:tcW w:w="1288" w:type="dxa"/>
          </w:tcPr>
          <w:p w14:paraId="5444F9C5" w14:textId="77777777" w:rsidR="00EE5B36" w:rsidRPr="00EE0A2E"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E0A2E">
              <w:rPr>
                <w:rFonts w:ascii="Courier New" w:eastAsia="Times New Roman" w:hAnsi="Courier New" w:cs="Courier New"/>
                <w:color w:val="000000"/>
                <w:sz w:val="21"/>
                <w:szCs w:val="21"/>
                <w:lang w:eastAsia="en-GB"/>
              </w:rPr>
              <w:t>-1.22018</w:t>
            </w:r>
          </w:p>
          <w:p w14:paraId="752EE796" w14:textId="77777777" w:rsidR="00EE5B36" w:rsidRDefault="00EE5B36" w:rsidP="003F3FDB"/>
        </w:tc>
        <w:tc>
          <w:tcPr>
            <w:tcW w:w="1288" w:type="dxa"/>
          </w:tcPr>
          <w:p w14:paraId="23774A59" w14:textId="77777777" w:rsidR="00EE5B36" w:rsidRPr="00B45EC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45ECB">
              <w:rPr>
                <w:rFonts w:ascii="Courier New" w:eastAsia="Times New Roman" w:hAnsi="Courier New" w:cs="Courier New"/>
                <w:color w:val="000000"/>
                <w:sz w:val="21"/>
                <w:szCs w:val="21"/>
                <w:lang w:eastAsia="en-GB"/>
              </w:rPr>
              <w:t>-0.31741</w:t>
            </w:r>
          </w:p>
          <w:p w14:paraId="326BFEB1" w14:textId="77777777" w:rsidR="00EE5B36" w:rsidRDefault="00EE5B36" w:rsidP="003F3FDB"/>
        </w:tc>
        <w:tc>
          <w:tcPr>
            <w:tcW w:w="1288" w:type="dxa"/>
          </w:tcPr>
          <w:p w14:paraId="74169547" w14:textId="77777777" w:rsidR="00EE5B36" w:rsidRPr="00B45EC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45ECB">
              <w:rPr>
                <w:rFonts w:ascii="Courier New" w:eastAsia="Times New Roman" w:hAnsi="Courier New" w:cs="Courier New"/>
                <w:color w:val="000000"/>
                <w:sz w:val="21"/>
                <w:szCs w:val="21"/>
                <w:lang w:eastAsia="en-GB"/>
              </w:rPr>
              <w:t>0.9493</w:t>
            </w:r>
          </w:p>
          <w:p w14:paraId="2169C1DA" w14:textId="77777777" w:rsidR="00EE5B36" w:rsidRDefault="00EE5B36" w:rsidP="003F3FDB"/>
        </w:tc>
        <w:tc>
          <w:tcPr>
            <w:tcW w:w="1288" w:type="dxa"/>
          </w:tcPr>
          <w:p w14:paraId="713E81D0" w14:textId="77777777" w:rsidR="00EE5B36" w:rsidRPr="00B45EC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45ECB">
              <w:rPr>
                <w:rFonts w:ascii="Courier New" w:eastAsia="Times New Roman" w:hAnsi="Courier New" w:cs="Courier New"/>
                <w:color w:val="000000"/>
                <w:sz w:val="21"/>
                <w:szCs w:val="21"/>
                <w:lang w:eastAsia="en-GB"/>
              </w:rPr>
              <w:t>-1.71181</w:t>
            </w:r>
          </w:p>
          <w:p w14:paraId="0606FC8E" w14:textId="77777777" w:rsidR="00EE5B36" w:rsidRDefault="00EE5B36" w:rsidP="003F3FDB"/>
        </w:tc>
      </w:tr>
    </w:tbl>
    <w:p w14:paraId="6A39B696" w14:textId="77777777" w:rsidR="00EE5B36" w:rsidRDefault="00EE5B36" w:rsidP="00EE5B36"/>
    <w:p w14:paraId="431E7661" w14:textId="77777777" w:rsidR="00EE5B36" w:rsidRDefault="00EE5B36" w:rsidP="00EE5B36"/>
    <w:p w14:paraId="02B03192" w14:textId="77777777" w:rsidR="00EE5B36" w:rsidRDefault="00EE5B36" w:rsidP="00EE5B36">
      <w:r>
        <w:t>Mantel test for science – psychology (10 articles dataset)</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704CCEF0" w14:textId="77777777" w:rsidTr="003F3FDB">
        <w:tc>
          <w:tcPr>
            <w:tcW w:w="1288" w:type="dxa"/>
            <w:vMerge w:val="restart"/>
          </w:tcPr>
          <w:p w14:paraId="3C6A68B5" w14:textId="77777777" w:rsidR="00EE5B36" w:rsidRDefault="00EE5B36" w:rsidP="003F3FDB">
            <w:r>
              <w:t>Mantel Test</w:t>
            </w:r>
          </w:p>
        </w:tc>
        <w:tc>
          <w:tcPr>
            <w:tcW w:w="3864" w:type="dxa"/>
            <w:gridSpan w:val="3"/>
          </w:tcPr>
          <w:p w14:paraId="593FCA36" w14:textId="77777777" w:rsidR="00EE5B36" w:rsidRDefault="00EE5B36" w:rsidP="003F3FDB">
            <w:pPr>
              <w:jc w:val="center"/>
            </w:pPr>
            <w:r>
              <w:t>10-word network</w:t>
            </w:r>
          </w:p>
        </w:tc>
        <w:tc>
          <w:tcPr>
            <w:tcW w:w="3864" w:type="dxa"/>
            <w:gridSpan w:val="3"/>
          </w:tcPr>
          <w:p w14:paraId="7F3D5E04" w14:textId="77777777" w:rsidR="00EE5B36" w:rsidRDefault="00EE5B36" w:rsidP="003F3FDB">
            <w:pPr>
              <w:jc w:val="center"/>
            </w:pPr>
            <w:r>
              <w:t>20-word network</w:t>
            </w:r>
          </w:p>
        </w:tc>
      </w:tr>
      <w:tr w:rsidR="00EE5B36" w14:paraId="799898E9" w14:textId="77777777" w:rsidTr="003F3FDB">
        <w:tc>
          <w:tcPr>
            <w:tcW w:w="1288" w:type="dxa"/>
            <w:vMerge/>
          </w:tcPr>
          <w:p w14:paraId="4DABC765" w14:textId="77777777" w:rsidR="00EE5B36" w:rsidRDefault="00EE5B36" w:rsidP="003F3FDB"/>
        </w:tc>
        <w:tc>
          <w:tcPr>
            <w:tcW w:w="1288" w:type="dxa"/>
          </w:tcPr>
          <w:p w14:paraId="520D516C" w14:textId="77777777" w:rsidR="00EE5B36" w:rsidRDefault="00EE5B36" w:rsidP="003F3FDB">
            <w:r>
              <w:t>r</w:t>
            </w:r>
          </w:p>
        </w:tc>
        <w:tc>
          <w:tcPr>
            <w:tcW w:w="1288" w:type="dxa"/>
          </w:tcPr>
          <w:p w14:paraId="63F96D01" w14:textId="77777777" w:rsidR="00EE5B36" w:rsidRDefault="00EE5B36" w:rsidP="003F3FDB">
            <w:r>
              <w:t>p-value</w:t>
            </w:r>
          </w:p>
        </w:tc>
        <w:tc>
          <w:tcPr>
            <w:tcW w:w="1288" w:type="dxa"/>
          </w:tcPr>
          <w:p w14:paraId="72D7B838" w14:textId="77777777" w:rsidR="00EE5B36" w:rsidRDefault="00EE5B36" w:rsidP="003F3FDB">
            <w:r>
              <w:t>Z-score</w:t>
            </w:r>
          </w:p>
        </w:tc>
        <w:tc>
          <w:tcPr>
            <w:tcW w:w="1288" w:type="dxa"/>
          </w:tcPr>
          <w:p w14:paraId="58C33C05" w14:textId="77777777" w:rsidR="00EE5B36" w:rsidRDefault="00EE5B36" w:rsidP="003F3FDB">
            <w:r>
              <w:t>r</w:t>
            </w:r>
          </w:p>
        </w:tc>
        <w:tc>
          <w:tcPr>
            <w:tcW w:w="1288" w:type="dxa"/>
          </w:tcPr>
          <w:p w14:paraId="54E2796F" w14:textId="77777777" w:rsidR="00EE5B36" w:rsidRDefault="00EE5B36" w:rsidP="003F3FDB">
            <w:r>
              <w:t>p-value</w:t>
            </w:r>
          </w:p>
        </w:tc>
        <w:tc>
          <w:tcPr>
            <w:tcW w:w="1288" w:type="dxa"/>
          </w:tcPr>
          <w:p w14:paraId="0F598D90" w14:textId="77777777" w:rsidR="00EE5B36" w:rsidRDefault="00EE5B36" w:rsidP="003F3FDB">
            <w:r>
              <w:t>z-score</w:t>
            </w:r>
          </w:p>
        </w:tc>
      </w:tr>
      <w:tr w:rsidR="00EE5B36" w14:paraId="3D178145" w14:textId="77777777" w:rsidTr="003F3FDB">
        <w:tc>
          <w:tcPr>
            <w:tcW w:w="1288" w:type="dxa"/>
          </w:tcPr>
          <w:p w14:paraId="6E2F2D69" w14:textId="77777777" w:rsidR="00EE5B36" w:rsidRDefault="00EE5B36" w:rsidP="003F3FDB">
            <w:r>
              <w:t>Article Level</w:t>
            </w:r>
          </w:p>
        </w:tc>
        <w:tc>
          <w:tcPr>
            <w:tcW w:w="1288" w:type="dxa"/>
          </w:tcPr>
          <w:p w14:paraId="22EDFE45" w14:textId="77777777" w:rsidR="00EE5B36" w:rsidRDefault="00EE5B36" w:rsidP="003F3FDB">
            <w:r w:rsidRPr="00892517">
              <w:rPr>
                <w:rFonts w:ascii="Courier New" w:eastAsia="Times New Roman" w:hAnsi="Courier New" w:cs="Courier New"/>
                <w:color w:val="000000"/>
                <w:sz w:val="21"/>
                <w:szCs w:val="21"/>
                <w:lang w:eastAsia="en-GB"/>
              </w:rPr>
              <w:t>-0.31881</w:t>
            </w:r>
          </w:p>
        </w:tc>
        <w:tc>
          <w:tcPr>
            <w:tcW w:w="1288" w:type="dxa"/>
          </w:tcPr>
          <w:p w14:paraId="1F4070EA" w14:textId="77777777" w:rsidR="00EE5B36" w:rsidRDefault="00EE5B36" w:rsidP="003F3FDB">
            <w:r w:rsidRPr="003604E9">
              <w:rPr>
                <w:rFonts w:ascii="Courier New" w:eastAsia="Times New Roman" w:hAnsi="Courier New" w:cs="Courier New"/>
                <w:color w:val="000000"/>
                <w:sz w:val="21"/>
                <w:szCs w:val="21"/>
                <w:lang w:eastAsia="en-GB"/>
              </w:rPr>
              <w:t>0.87864</w:t>
            </w:r>
          </w:p>
        </w:tc>
        <w:tc>
          <w:tcPr>
            <w:tcW w:w="1288" w:type="dxa"/>
          </w:tcPr>
          <w:p w14:paraId="06387E4E" w14:textId="77777777" w:rsidR="00EE5B36" w:rsidRDefault="00EE5B36" w:rsidP="003F3FDB">
            <w:r w:rsidRPr="003604E9">
              <w:rPr>
                <w:rFonts w:ascii="Courier New" w:eastAsia="Times New Roman" w:hAnsi="Courier New" w:cs="Courier New"/>
                <w:color w:val="000000"/>
                <w:sz w:val="21"/>
                <w:szCs w:val="21"/>
                <w:lang w:eastAsia="en-GB"/>
              </w:rPr>
              <w:t>-1.20322</w:t>
            </w:r>
          </w:p>
        </w:tc>
        <w:tc>
          <w:tcPr>
            <w:tcW w:w="1288" w:type="dxa"/>
          </w:tcPr>
          <w:p w14:paraId="405219C7" w14:textId="77777777" w:rsidR="00EE5B36" w:rsidRDefault="00EE5B36" w:rsidP="003F3FDB">
            <w:r w:rsidRPr="007E412B">
              <w:rPr>
                <w:rFonts w:ascii="Courier New" w:eastAsia="Times New Roman" w:hAnsi="Courier New" w:cs="Courier New"/>
                <w:color w:val="000000"/>
                <w:sz w:val="21"/>
                <w:szCs w:val="21"/>
                <w:lang w:eastAsia="en-GB"/>
              </w:rPr>
              <w:t>-0.37001</w:t>
            </w:r>
          </w:p>
        </w:tc>
        <w:tc>
          <w:tcPr>
            <w:tcW w:w="1288" w:type="dxa"/>
          </w:tcPr>
          <w:p w14:paraId="28B3BDE9" w14:textId="77777777" w:rsidR="00EE5B36" w:rsidRDefault="00EE5B36" w:rsidP="003F3FDB">
            <w:r w:rsidRPr="007E412B">
              <w:rPr>
                <w:rFonts w:ascii="Courier New" w:eastAsia="Times New Roman" w:hAnsi="Courier New" w:cs="Courier New"/>
                <w:color w:val="000000"/>
                <w:sz w:val="21"/>
                <w:szCs w:val="21"/>
                <w:lang w:eastAsia="en-GB"/>
              </w:rPr>
              <w:t>0.96258</w:t>
            </w:r>
          </w:p>
        </w:tc>
        <w:tc>
          <w:tcPr>
            <w:tcW w:w="1288" w:type="dxa"/>
          </w:tcPr>
          <w:p w14:paraId="12896C96" w14:textId="77777777" w:rsidR="00EE5B36" w:rsidRDefault="00EE5B36" w:rsidP="003F3FDB">
            <w:r w:rsidRPr="007E412B">
              <w:rPr>
                <w:rFonts w:ascii="Courier New" w:eastAsia="Times New Roman" w:hAnsi="Courier New" w:cs="Courier New"/>
                <w:color w:val="000000"/>
                <w:sz w:val="21"/>
                <w:szCs w:val="21"/>
                <w:lang w:eastAsia="en-GB"/>
              </w:rPr>
              <w:t>-1.69272</w:t>
            </w:r>
          </w:p>
        </w:tc>
      </w:tr>
      <w:tr w:rsidR="00EE5B36" w14:paraId="766E7FAA" w14:textId="77777777" w:rsidTr="003F3FDB">
        <w:tc>
          <w:tcPr>
            <w:tcW w:w="1288" w:type="dxa"/>
          </w:tcPr>
          <w:p w14:paraId="49C7188C" w14:textId="77777777" w:rsidR="00EE5B36" w:rsidRDefault="00EE5B36" w:rsidP="003F3FDB">
            <w:r>
              <w:t>2-3 Paragraphs</w:t>
            </w:r>
          </w:p>
        </w:tc>
        <w:tc>
          <w:tcPr>
            <w:tcW w:w="1288" w:type="dxa"/>
          </w:tcPr>
          <w:p w14:paraId="76057C96" w14:textId="77777777" w:rsidR="00EE5B36" w:rsidRDefault="00EE5B36" w:rsidP="003F3FDB">
            <w:r w:rsidRPr="003604E9">
              <w:rPr>
                <w:rFonts w:ascii="Courier New" w:eastAsia="Times New Roman" w:hAnsi="Courier New" w:cs="Courier New"/>
                <w:color w:val="000000"/>
                <w:sz w:val="21"/>
                <w:szCs w:val="21"/>
                <w:lang w:eastAsia="en-GB"/>
              </w:rPr>
              <w:t>-0.12443</w:t>
            </w:r>
          </w:p>
        </w:tc>
        <w:tc>
          <w:tcPr>
            <w:tcW w:w="1288" w:type="dxa"/>
          </w:tcPr>
          <w:p w14:paraId="4B897C81" w14:textId="77777777" w:rsidR="00EE5B36" w:rsidRDefault="00EE5B36" w:rsidP="003F3FDB">
            <w:r w:rsidRPr="003604E9">
              <w:rPr>
                <w:rFonts w:ascii="Courier New" w:eastAsia="Times New Roman" w:hAnsi="Courier New" w:cs="Courier New"/>
                <w:color w:val="000000"/>
                <w:sz w:val="21"/>
                <w:szCs w:val="21"/>
                <w:lang w:eastAsia="en-GB"/>
              </w:rPr>
              <w:t>0.6625</w:t>
            </w:r>
          </w:p>
        </w:tc>
        <w:tc>
          <w:tcPr>
            <w:tcW w:w="1288" w:type="dxa"/>
          </w:tcPr>
          <w:p w14:paraId="747A3DFF" w14:textId="77777777" w:rsidR="00EE5B36" w:rsidRDefault="00EE5B36" w:rsidP="003F3FDB">
            <w:r w:rsidRPr="003604E9">
              <w:rPr>
                <w:rFonts w:ascii="Courier New" w:eastAsia="Times New Roman" w:hAnsi="Courier New" w:cs="Courier New"/>
                <w:color w:val="000000"/>
                <w:sz w:val="21"/>
                <w:szCs w:val="21"/>
                <w:lang w:eastAsia="en-GB"/>
              </w:rPr>
              <w:t>-0.52720</w:t>
            </w:r>
          </w:p>
        </w:tc>
        <w:tc>
          <w:tcPr>
            <w:tcW w:w="1288" w:type="dxa"/>
          </w:tcPr>
          <w:p w14:paraId="10A95760" w14:textId="77777777" w:rsidR="00EE5B36" w:rsidRDefault="00EE5B36" w:rsidP="003F3FDB">
            <w:r w:rsidRPr="00633107">
              <w:t>-0.16750</w:t>
            </w:r>
          </w:p>
        </w:tc>
        <w:tc>
          <w:tcPr>
            <w:tcW w:w="1288" w:type="dxa"/>
          </w:tcPr>
          <w:p w14:paraId="4B89BB8A" w14:textId="77777777" w:rsidR="00EE5B36" w:rsidRDefault="00EE5B36" w:rsidP="003F3FDB">
            <w:r w:rsidRPr="00633107">
              <w:t>0.88753</w:t>
            </w:r>
          </w:p>
        </w:tc>
        <w:tc>
          <w:tcPr>
            <w:tcW w:w="1288" w:type="dxa"/>
          </w:tcPr>
          <w:p w14:paraId="7DEC89C6" w14:textId="77777777" w:rsidR="00EE5B36" w:rsidRDefault="00EE5B36" w:rsidP="003F3FDB">
            <w:r w:rsidRPr="00633107">
              <w:t>-1.14787</w:t>
            </w:r>
          </w:p>
        </w:tc>
      </w:tr>
      <w:tr w:rsidR="00EE5B36" w14:paraId="48512CAA" w14:textId="77777777" w:rsidTr="003F3FDB">
        <w:tc>
          <w:tcPr>
            <w:tcW w:w="1288" w:type="dxa"/>
          </w:tcPr>
          <w:p w14:paraId="08249E03" w14:textId="77777777" w:rsidR="00EE5B36" w:rsidRDefault="00EE5B36" w:rsidP="003F3FDB">
            <w:r>
              <w:t>Paragraph level</w:t>
            </w:r>
          </w:p>
        </w:tc>
        <w:tc>
          <w:tcPr>
            <w:tcW w:w="1288" w:type="dxa"/>
          </w:tcPr>
          <w:p w14:paraId="7FCE994D" w14:textId="77777777" w:rsidR="00EE5B36" w:rsidRDefault="00EE5B36" w:rsidP="003F3FDB">
            <w:r w:rsidRPr="003604E9">
              <w:rPr>
                <w:rFonts w:ascii="Courier New" w:eastAsia="Times New Roman" w:hAnsi="Courier New" w:cs="Courier New"/>
                <w:color w:val="000000"/>
                <w:sz w:val="21"/>
                <w:szCs w:val="21"/>
                <w:lang w:eastAsia="en-GB"/>
              </w:rPr>
              <w:t>-0.32813</w:t>
            </w:r>
          </w:p>
        </w:tc>
        <w:tc>
          <w:tcPr>
            <w:tcW w:w="1288" w:type="dxa"/>
          </w:tcPr>
          <w:p w14:paraId="33DC125D" w14:textId="77777777" w:rsidR="00EE5B36" w:rsidRDefault="00EE5B36" w:rsidP="003F3FDB">
            <w:r w:rsidRPr="003604E9">
              <w:rPr>
                <w:rFonts w:ascii="Courier New" w:eastAsia="Times New Roman" w:hAnsi="Courier New" w:cs="Courier New"/>
                <w:color w:val="000000"/>
                <w:sz w:val="21"/>
                <w:szCs w:val="21"/>
                <w:lang w:eastAsia="en-GB"/>
              </w:rPr>
              <w:t>0.8417</w:t>
            </w:r>
          </w:p>
        </w:tc>
        <w:tc>
          <w:tcPr>
            <w:tcW w:w="1288" w:type="dxa"/>
          </w:tcPr>
          <w:p w14:paraId="1CB94923" w14:textId="77777777" w:rsidR="00EE5B36" w:rsidRDefault="00EE5B36" w:rsidP="003F3FDB">
            <w:r w:rsidRPr="003604E9">
              <w:rPr>
                <w:rFonts w:ascii="Courier New" w:eastAsia="Times New Roman" w:hAnsi="Courier New" w:cs="Courier New"/>
                <w:color w:val="000000"/>
                <w:sz w:val="21"/>
                <w:szCs w:val="21"/>
                <w:lang w:eastAsia="en-GB"/>
              </w:rPr>
              <w:t>-1.00066</w:t>
            </w:r>
          </w:p>
        </w:tc>
        <w:tc>
          <w:tcPr>
            <w:tcW w:w="1288" w:type="dxa"/>
          </w:tcPr>
          <w:p w14:paraId="0B3784E8" w14:textId="77777777" w:rsidR="00EE5B36" w:rsidRDefault="00EE5B36" w:rsidP="003F3FDB">
            <w:r w:rsidRPr="00633107">
              <w:t>-0.07063</w:t>
            </w:r>
          </w:p>
        </w:tc>
        <w:tc>
          <w:tcPr>
            <w:tcW w:w="1288" w:type="dxa"/>
          </w:tcPr>
          <w:p w14:paraId="6BF26CCE" w14:textId="77777777" w:rsidR="00EE5B36" w:rsidRDefault="00EE5B36" w:rsidP="003F3FDB">
            <w:r w:rsidRPr="00633107">
              <w:t>0.61801</w:t>
            </w:r>
          </w:p>
        </w:tc>
        <w:tc>
          <w:tcPr>
            <w:tcW w:w="1288" w:type="dxa"/>
          </w:tcPr>
          <w:p w14:paraId="4E450156" w14:textId="77777777" w:rsidR="00EE5B36" w:rsidRDefault="00EE5B36" w:rsidP="003F3FDB">
            <w:r w:rsidRPr="00633107">
              <w:t>-0.32868</w:t>
            </w:r>
          </w:p>
        </w:tc>
      </w:tr>
    </w:tbl>
    <w:p w14:paraId="6D2B493A" w14:textId="77777777" w:rsidR="00EE5B36" w:rsidRDefault="00EE5B36" w:rsidP="00EE5B36">
      <w:r>
        <w:lastRenderedPageBreak/>
        <w:t>Mantel test for science – psychology (15 articles dataset)</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0035C123" w14:textId="77777777" w:rsidTr="003F3FDB">
        <w:tc>
          <w:tcPr>
            <w:tcW w:w="1288" w:type="dxa"/>
            <w:vMerge w:val="restart"/>
          </w:tcPr>
          <w:p w14:paraId="30A51D3F" w14:textId="77777777" w:rsidR="00EE5B36" w:rsidRDefault="00EE5B36" w:rsidP="003F3FDB">
            <w:r>
              <w:t>Mantel Test</w:t>
            </w:r>
          </w:p>
        </w:tc>
        <w:tc>
          <w:tcPr>
            <w:tcW w:w="3864" w:type="dxa"/>
            <w:gridSpan w:val="3"/>
          </w:tcPr>
          <w:p w14:paraId="495FD85F" w14:textId="77777777" w:rsidR="00EE5B36" w:rsidRDefault="00EE5B36" w:rsidP="003F3FDB">
            <w:pPr>
              <w:jc w:val="center"/>
            </w:pPr>
            <w:r>
              <w:t>10-word network</w:t>
            </w:r>
          </w:p>
        </w:tc>
        <w:tc>
          <w:tcPr>
            <w:tcW w:w="3864" w:type="dxa"/>
            <w:gridSpan w:val="3"/>
          </w:tcPr>
          <w:p w14:paraId="7CFC9038" w14:textId="77777777" w:rsidR="00EE5B36" w:rsidRDefault="00EE5B36" w:rsidP="003F3FDB">
            <w:pPr>
              <w:jc w:val="center"/>
            </w:pPr>
            <w:r>
              <w:t>20-word network</w:t>
            </w:r>
          </w:p>
        </w:tc>
      </w:tr>
      <w:tr w:rsidR="00EE5B36" w14:paraId="342CFC56" w14:textId="77777777" w:rsidTr="003F3FDB">
        <w:tc>
          <w:tcPr>
            <w:tcW w:w="1288" w:type="dxa"/>
            <w:vMerge/>
          </w:tcPr>
          <w:p w14:paraId="293F1AE2" w14:textId="77777777" w:rsidR="00EE5B36" w:rsidRDefault="00EE5B36" w:rsidP="003F3FDB"/>
        </w:tc>
        <w:tc>
          <w:tcPr>
            <w:tcW w:w="1288" w:type="dxa"/>
          </w:tcPr>
          <w:p w14:paraId="74F7084C" w14:textId="77777777" w:rsidR="00EE5B36" w:rsidRDefault="00EE5B36" w:rsidP="003F3FDB">
            <w:r>
              <w:t>r</w:t>
            </w:r>
          </w:p>
        </w:tc>
        <w:tc>
          <w:tcPr>
            <w:tcW w:w="1288" w:type="dxa"/>
          </w:tcPr>
          <w:p w14:paraId="44063CAD" w14:textId="77777777" w:rsidR="00EE5B36" w:rsidRDefault="00EE5B36" w:rsidP="003F3FDB">
            <w:r>
              <w:t>p-value</w:t>
            </w:r>
          </w:p>
        </w:tc>
        <w:tc>
          <w:tcPr>
            <w:tcW w:w="1288" w:type="dxa"/>
          </w:tcPr>
          <w:p w14:paraId="3E52966F" w14:textId="77777777" w:rsidR="00EE5B36" w:rsidRDefault="00EE5B36" w:rsidP="003F3FDB">
            <w:r>
              <w:t>Z-score</w:t>
            </w:r>
          </w:p>
        </w:tc>
        <w:tc>
          <w:tcPr>
            <w:tcW w:w="1288" w:type="dxa"/>
          </w:tcPr>
          <w:p w14:paraId="0161F526" w14:textId="77777777" w:rsidR="00EE5B36" w:rsidRDefault="00EE5B36" w:rsidP="003F3FDB">
            <w:r>
              <w:t>r</w:t>
            </w:r>
          </w:p>
        </w:tc>
        <w:tc>
          <w:tcPr>
            <w:tcW w:w="1288" w:type="dxa"/>
          </w:tcPr>
          <w:p w14:paraId="26065799" w14:textId="77777777" w:rsidR="00EE5B36" w:rsidRDefault="00EE5B36" w:rsidP="003F3FDB">
            <w:r>
              <w:t>p-value</w:t>
            </w:r>
          </w:p>
        </w:tc>
        <w:tc>
          <w:tcPr>
            <w:tcW w:w="1288" w:type="dxa"/>
          </w:tcPr>
          <w:p w14:paraId="5C5B432D" w14:textId="77777777" w:rsidR="00EE5B36" w:rsidRDefault="00EE5B36" w:rsidP="003F3FDB">
            <w:r>
              <w:t>z-score</w:t>
            </w:r>
          </w:p>
        </w:tc>
      </w:tr>
      <w:tr w:rsidR="00EE5B36" w14:paraId="1BA17826" w14:textId="77777777" w:rsidTr="003F3FDB">
        <w:tc>
          <w:tcPr>
            <w:tcW w:w="1288" w:type="dxa"/>
          </w:tcPr>
          <w:p w14:paraId="3CD94F73" w14:textId="77777777" w:rsidR="00EE5B36" w:rsidRDefault="00EE5B36" w:rsidP="003F3FDB">
            <w:r>
              <w:t>Article Level</w:t>
            </w:r>
          </w:p>
        </w:tc>
        <w:tc>
          <w:tcPr>
            <w:tcW w:w="1288" w:type="dxa"/>
          </w:tcPr>
          <w:p w14:paraId="77C9D14E"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55832</w:t>
            </w:r>
          </w:p>
          <w:p w14:paraId="146F9812" w14:textId="77777777" w:rsidR="00EE5B36" w:rsidRDefault="00EE5B36" w:rsidP="003F3FDB"/>
        </w:tc>
        <w:tc>
          <w:tcPr>
            <w:tcW w:w="1288" w:type="dxa"/>
          </w:tcPr>
          <w:p w14:paraId="1829B266"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9722</w:t>
            </w:r>
          </w:p>
          <w:p w14:paraId="12ADADF4" w14:textId="77777777" w:rsidR="00EE5B36" w:rsidRDefault="00EE5B36" w:rsidP="003F3FDB"/>
        </w:tc>
        <w:tc>
          <w:tcPr>
            <w:tcW w:w="1288" w:type="dxa"/>
          </w:tcPr>
          <w:p w14:paraId="2BF71447"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1.76688</w:t>
            </w:r>
          </w:p>
          <w:p w14:paraId="40D1A8D5" w14:textId="77777777" w:rsidR="00EE5B36" w:rsidRDefault="00EE5B36" w:rsidP="003F3FDB"/>
        </w:tc>
        <w:tc>
          <w:tcPr>
            <w:tcW w:w="1288" w:type="dxa"/>
          </w:tcPr>
          <w:p w14:paraId="4646C055"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41870</w:t>
            </w:r>
          </w:p>
          <w:p w14:paraId="234D4543" w14:textId="77777777" w:rsidR="00EE5B36" w:rsidRDefault="00EE5B36" w:rsidP="003F3FDB"/>
        </w:tc>
        <w:tc>
          <w:tcPr>
            <w:tcW w:w="1288" w:type="dxa"/>
          </w:tcPr>
          <w:p w14:paraId="6666E0A6"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9848</w:t>
            </w:r>
          </w:p>
          <w:p w14:paraId="13C51AD2" w14:textId="77777777" w:rsidR="00EE5B36" w:rsidRDefault="00EE5B36" w:rsidP="003F3FDB"/>
        </w:tc>
        <w:tc>
          <w:tcPr>
            <w:tcW w:w="1288" w:type="dxa"/>
          </w:tcPr>
          <w:p w14:paraId="0BA2ADF4"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1.9122</w:t>
            </w:r>
            <w:r>
              <w:rPr>
                <w:rFonts w:ascii="Courier New" w:eastAsia="Times New Roman" w:hAnsi="Courier New" w:cs="Courier New"/>
                <w:color w:val="000000"/>
                <w:sz w:val="21"/>
                <w:szCs w:val="21"/>
                <w:lang w:eastAsia="en-GB"/>
              </w:rPr>
              <w:t>2</w:t>
            </w:r>
          </w:p>
          <w:p w14:paraId="7AF81DF0" w14:textId="77777777" w:rsidR="00EE5B36" w:rsidRDefault="00EE5B36" w:rsidP="003F3FDB"/>
        </w:tc>
      </w:tr>
      <w:tr w:rsidR="00EE5B36" w14:paraId="7C930733" w14:textId="77777777" w:rsidTr="003F3FDB">
        <w:tc>
          <w:tcPr>
            <w:tcW w:w="1288" w:type="dxa"/>
          </w:tcPr>
          <w:p w14:paraId="1C8B1C4E" w14:textId="77777777" w:rsidR="00EE5B36" w:rsidRDefault="00EE5B36" w:rsidP="003F3FDB">
            <w:r>
              <w:t>2-3 Paragraphs</w:t>
            </w:r>
          </w:p>
        </w:tc>
        <w:tc>
          <w:tcPr>
            <w:tcW w:w="1288" w:type="dxa"/>
          </w:tcPr>
          <w:p w14:paraId="1FC98F4A"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12443</w:t>
            </w:r>
          </w:p>
          <w:p w14:paraId="128AD125" w14:textId="77777777" w:rsidR="00EE5B36" w:rsidRDefault="00EE5B36" w:rsidP="003F3FDB"/>
        </w:tc>
        <w:tc>
          <w:tcPr>
            <w:tcW w:w="1288" w:type="dxa"/>
          </w:tcPr>
          <w:p w14:paraId="728621F3"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6549</w:t>
            </w:r>
          </w:p>
          <w:p w14:paraId="1ED1593F" w14:textId="77777777" w:rsidR="00EE5B36" w:rsidRDefault="00EE5B36" w:rsidP="003F3FDB"/>
        </w:tc>
        <w:tc>
          <w:tcPr>
            <w:tcW w:w="1288" w:type="dxa"/>
          </w:tcPr>
          <w:p w14:paraId="60598400"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51143</w:t>
            </w:r>
          </w:p>
          <w:p w14:paraId="6529E417" w14:textId="77777777" w:rsidR="00EE5B36" w:rsidRDefault="00EE5B36" w:rsidP="003F3FDB"/>
        </w:tc>
        <w:tc>
          <w:tcPr>
            <w:tcW w:w="1288" w:type="dxa"/>
          </w:tcPr>
          <w:p w14:paraId="13203C5F"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15851</w:t>
            </w:r>
          </w:p>
          <w:p w14:paraId="56B8BF35" w14:textId="77777777" w:rsidR="00EE5B36" w:rsidRDefault="00EE5B36" w:rsidP="003F3FDB"/>
        </w:tc>
        <w:tc>
          <w:tcPr>
            <w:tcW w:w="1288" w:type="dxa"/>
          </w:tcPr>
          <w:p w14:paraId="088C4506"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8535</w:t>
            </w:r>
          </w:p>
          <w:p w14:paraId="0840B8D2" w14:textId="77777777" w:rsidR="00EE5B36" w:rsidRDefault="00EE5B36" w:rsidP="003F3FDB"/>
        </w:tc>
        <w:tc>
          <w:tcPr>
            <w:tcW w:w="1288" w:type="dxa"/>
          </w:tcPr>
          <w:p w14:paraId="35FF0843"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1.04880</w:t>
            </w:r>
          </w:p>
          <w:p w14:paraId="13ECC01E" w14:textId="77777777" w:rsidR="00EE5B36" w:rsidRDefault="00EE5B36" w:rsidP="003F3FDB"/>
        </w:tc>
      </w:tr>
      <w:tr w:rsidR="00EE5B36" w14:paraId="37C207E2" w14:textId="77777777" w:rsidTr="003F3FDB">
        <w:tc>
          <w:tcPr>
            <w:tcW w:w="1288" w:type="dxa"/>
          </w:tcPr>
          <w:p w14:paraId="2F883A98" w14:textId="77777777" w:rsidR="00EE5B36" w:rsidRDefault="00EE5B36" w:rsidP="003F3FDB">
            <w:r>
              <w:t>Paragraph level</w:t>
            </w:r>
          </w:p>
        </w:tc>
        <w:tc>
          <w:tcPr>
            <w:tcW w:w="1288" w:type="dxa"/>
          </w:tcPr>
          <w:p w14:paraId="183CB7DB"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36722</w:t>
            </w:r>
          </w:p>
          <w:p w14:paraId="6C660FD8" w14:textId="77777777" w:rsidR="00EE5B36" w:rsidRDefault="00EE5B36" w:rsidP="003F3FDB"/>
        </w:tc>
        <w:tc>
          <w:tcPr>
            <w:tcW w:w="1288" w:type="dxa"/>
          </w:tcPr>
          <w:p w14:paraId="227AAFA8"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8156</w:t>
            </w:r>
          </w:p>
          <w:p w14:paraId="57B17FF2" w14:textId="77777777" w:rsidR="00EE5B36" w:rsidRDefault="00EE5B36" w:rsidP="003F3FDB"/>
        </w:tc>
        <w:tc>
          <w:tcPr>
            <w:tcW w:w="1288" w:type="dxa"/>
          </w:tcPr>
          <w:p w14:paraId="4F863E6E"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1.09169</w:t>
            </w:r>
          </w:p>
          <w:p w14:paraId="6C15E1CB" w14:textId="77777777" w:rsidR="00EE5B36" w:rsidRDefault="00EE5B36" w:rsidP="003F3FDB"/>
        </w:tc>
        <w:tc>
          <w:tcPr>
            <w:tcW w:w="1288" w:type="dxa"/>
          </w:tcPr>
          <w:p w14:paraId="1E840ECD"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47758</w:t>
            </w:r>
          </w:p>
          <w:p w14:paraId="4B38913C" w14:textId="77777777" w:rsidR="00EE5B36" w:rsidRDefault="00EE5B36" w:rsidP="003F3FDB"/>
        </w:tc>
        <w:tc>
          <w:tcPr>
            <w:tcW w:w="1288" w:type="dxa"/>
          </w:tcPr>
          <w:p w14:paraId="54287E91"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9934</w:t>
            </w:r>
          </w:p>
          <w:p w14:paraId="308C5D5D" w14:textId="77777777" w:rsidR="00EE5B36" w:rsidRDefault="00EE5B36" w:rsidP="003F3FDB"/>
        </w:tc>
        <w:tc>
          <w:tcPr>
            <w:tcW w:w="1288" w:type="dxa"/>
          </w:tcPr>
          <w:p w14:paraId="13E686B7"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2.17452</w:t>
            </w:r>
          </w:p>
          <w:p w14:paraId="0DCACA5D" w14:textId="77777777" w:rsidR="00EE5B36" w:rsidRDefault="00EE5B36" w:rsidP="003F3FDB"/>
        </w:tc>
      </w:tr>
    </w:tbl>
    <w:p w14:paraId="29B5487D" w14:textId="77777777" w:rsidR="00EE5B36" w:rsidRDefault="00EE5B36" w:rsidP="00EE5B36"/>
    <w:p w14:paraId="2AAA9FA7" w14:textId="77777777" w:rsidR="00EE5B36" w:rsidRDefault="00EE5B36" w:rsidP="00EE5B36">
      <w:r>
        <w:t>Mantel test for science – psychology (20 articles dataset)</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35B700F0" w14:textId="77777777" w:rsidTr="003F3FDB">
        <w:tc>
          <w:tcPr>
            <w:tcW w:w="1288" w:type="dxa"/>
            <w:vMerge w:val="restart"/>
          </w:tcPr>
          <w:p w14:paraId="6EBBA501" w14:textId="77777777" w:rsidR="00EE5B36" w:rsidRDefault="00EE5B36" w:rsidP="003F3FDB">
            <w:r>
              <w:t>Mantel Test</w:t>
            </w:r>
          </w:p>
        </w:tc>
        <w:tc>
          <w:tcPr>
            <w:tcW w:w="3864" w:type="dxa"/>
            <w:gridSpan w:val="3"/>
          </w:tcPr>
          <w:p w14:paraId="2FB60150" w14:textId="77777777" w:rsidR="00EE5B36" w:rsidRDefault="00EE5B36" w:rsidP="003F3FDB">
            <w:pPr>
              <w:jc w:val="center"/>
            </w:pPr>
            <w:r>
              <w:t>10-word network</w:t>
            </w:r>
          </w:p>
        </w:tc>
        <w:tc>
          <w:tcPr>
            <w:tcW w:w="3864" w:type="dxa"/>
            <w:gridSpan w:val="3"/>
          </w:tcPr>
          <w:p w14:paraId="745D2DE8" w14:textId="77777777" w:rsidR="00EE5B36" w:rsidRDefault="00EE5B36" w:rsidP="003F3FDB">
            <w:pPr>
              <w:jc w:val="center"/>
            </w:pPr>
            <w:r>
              <w:t>20-word network</w:t>
            </w:r>
          </w:p>
        </w:tc>
      </w:tr>
      <w:tr w:rsidR="00EE5B36" w14:paraId="1015810C" w14:textId="77777777" w:rsidTr="003F3FDB">
        <w:tc>
          <w:tcPr>
            <w:tcW w:w="1288" w:type="dxa"/>
            <w:vMerge/>
          </w:tcPr>
          <w:p w14:paraId="48ABC124" w14:textId="77777777" w:rsidR="00EE5B36" w:rsidRDefault="00EE5B36" w:rsidP="003F3FDB"/>
        </w:tc>
        <w:tc>
          <w:tcPr>
            <w:tcW w:w="1288" w:type="dxa"/>
          </w:tcPr>
          <w:p w14:paraId="001D66A3" w14:textId="77777777" w:rsidR="00EE5B36" w:rsidRDefault="00EE5B36" w:rsidP="003F3FDB">
            <w:r>
              <w:t>r</w:t>
            </w:r>
          </w:p>
        </w:tc>
        <w:tc>
          <w:tcPr>
            <w:tcW w:w="1288" w:type="dxa"/>
          </w:tcPr>
          <w:p w14:paraId="02F7258E" w14:textId="77777777" w:rsidR="00EE5B36" w:rsidRDefault="00EE5B36" w:rsidP="003F3FDB">
            <w:r>
              <w:t>p-value</w:t>
            </w:r>
          </w:p>
        </w:tc>
        <w:tc>
          <w:tcPr>
            <w:tcW w:w="1288" w:type="dxa"/>
          </w:tcPr>
          <w:p w14:paraId="5E685DC0" w14:textId="77777777" w:rsidR="00EE5B36" w:rsidRDefault="00EE5B36" w:rsidP="003F3FDB">
            <w:r>
              <w:t>Z-score</w:t>
            </w:r>
          </w:p>
        </w:tc>
        <w:tc>
          <w:tcPr>
            <w:tcW w:w="1288" w:type="dxa"/>
          </w:tcPr>
          <w:p w14:paraId="64E17A8F" w14:textId="77777777" w:rsidR="00EE5B36" w:rsidRDefault="00EE5B36" w:rsidP="003F3FDB">
            <w:r>
              <w:t>r</w:t>
            </w:r>
          </w:p>
        </w:tc>
        <w:tc>
          <w:tcPr>
            <w:tcW w:w="1288" w:type="dxa"/>
          </w:tcPr>
          <w:p w14:paraId="3927A87A" w14:textId="77777777" w:rsidR="00EE5B36" w:rsidRDefault="00EE5B36" w:rsidP="003F3FDB">
            <w:r>
              <w:t>p-value</w:t>
            </w:r>
          </w:p>
        </w:tc>
        <w:tc>
          <w:tcPr>
            <w:tcW w:w="1288" w:type="dxa"/>
          </w:tcPr>
          <w:p w14:paraId="417712B5" w14:textId="77777777" w:rsidR="00EE5B36" w:rsidRDefault="00EE5B36" w:rsidP="003F3FDB">
            <w:r>
              <w:t>z-score</w:t>
            </w:r>
          </w:p>
        </w:tc>
      </w:tr>
      <w:tr w:rsidR="00EE5B36" w14:paraId="1E1F21C4" w14:textId="77777777" w:rsidTr="003F3FDB">
        <w:tc>
          <w:tcPr>
            <w:tcW w:w="1288" w:type="dxa"/>
          </w:tcPr>
          <w:p w14:paraId="2404744A" w14:textId="77777777" w:rsidR="00EE5B36" w:rsidRDefault="00EE5B36" w:rsidP="003F3FDB">
            <w:r>
              <w:t>Article Level</w:t>
            </w:r>
          </w:p>
        </w:tc>
        <w:tc>
          <w:tcPr>
            <w:tcW w:w="1288" w:type="dxa"/>
          </w:tcPr>
          <w:p w14:paraId="59EE06EF" w14:textId="77777777" w:rsidR="00EE5B36" w:rsidRDefault="00EE5B36" w:rsidP="003F3FDB">
            <w:r w:rsidRPr="007E412B">
              <w:rPr>
                <w:rFonts w:ascii="Courier New" w:eastAsia="Times New Roman" w:hAnsi="Courier New" w:cs="Courier New"/>
                <w:color w:val="000000"/>
                <w:sz w:val="21"/>
                <w:szCs w:val="21"/>
                <w:lang w:eastAsia="en-GB"/>
              </w:rPr>
              <w:t>-0.45097</w:t>
            </w:r>
          </w:p>
        </w:tc>
        <w:tc>
          <w:tcPr>
            <w:tcW w:w="1288" w:type="dxa"/>
          </w:tcPr>
          <w:p w14:paraId="1B8CE6AD" w14:textId="77777777" w:rsidR="00EE5B36" w:rsidRDefault="00EE5B36" w:rsidP="003F3FDB">
            <w:r w:rsidRPr="007E412B">
              <w:rPr>
                <w:rFonts w:ascii="Courier New" w:eastAsia="Times New Roman" w:hAnsi="Courier New" w:cs="Courier New"/>
                <w:color w:val="000000"/>
                <w:sz w:val="21"/>
                <w:szCs w:val="21"/>
                <w:lang w:eastAsia="en-GB"/>
              </w:rPr>
              <w:t>0.92318</w:t>
            </w:r>
          </w:p>
        </w:tc>
        <w:tc>
          <w:tcPr>
            <w:tcW w:w="1288" w:type="dxa"/>
          </w:tcPr>
          <w:p w14:paraId="077A4B40" w14:textId="77777777" w:rsidR="00EE5B36" w:rsidRDefault="00EE5B36" w:rsidP="003F3FDB">
            <w:r w:rsidRPr="007E412B">
              <w:rPr>
                <w:rFonts w:ascii="Courier New" w:eastAsia="Times New Roman" w:hAnsi="Courier New" w:cs="Courier New"/>
                <w:color w:val="000000"/>
                <w:sz w:val="21"/>
                <w:szCs w:val="21"/>
                <w:lang w:eastAsia="en-GB"/>
              </w:rPr>
              <w:t>-1.40863</w:t>
            </w:r>
          </w:p>
        </w:tc>
        <w:tc>
          <w:tcPr>
            <w:tcW w:w="1288" w:type="dxa"/>
          </w:tcPr>
          <w:p w14:paraId="79A585E7" w14:textId="77777777" w:rsidR="00EE5B36" w:rsidRDefault="00EE5B36" w:rsidP="003F3FDB">
            <w:r w:rsidRPr="002E2DE8">
              <w:rPr>
                <w:rFonts w:ascii="Courier New" w:eastAsia="Times New Roman" w:hAnsi="Courier New" w:cs="Courier New"/>
                <w:color w:val="000000"/>
                <w:sz w:val="21"/>
                <w:szCs w:val="21"/>
                <w:lang w:eastAsia="en-GB"/>
              </w:rPr>
              <w:t>-0.45208</w:t>
            </w:r>
          </w:p>
        </w:tc>
        <w:tc>
          <w:tcPr>
            <w:tcW w:w="1288" w:type="dxa"/>
          </w:tcPr>
          <w:p w14:paraId="5E0EDCD6" w14:textId="77777777" w:rsidR="00EE5B36" w:rsidRDefault="00EE5B36" w:rsidP="003F3FDB">
            <w:r w:rsidRPr="002E2DE8">
              <w:rPr>
                <w:rFonts w:ascii="Courier New" w:eastAsia="Times New Roman" w:hAnsi="Courier New" w:cs="Courier New"/>
                <w:color w:val="000000"/>
                <w:sz w:val="21"/>
                <w:szCs w:val="21"/>
                <w:lang w:eastAsia="en-GB"/>
              </w:rPr>
              <w:t>0.99278</w:t>
            </w:r>
          </w:p>
        </w:tc>
        <w:tc>
          <w:tcPr>
            <w:tcW w:w="1288" w:type="dxa"/>
          </w:tcPr>
          <w:p w14:paraId="7B3AE990" w14:textId="77777777" w:rsidR="00EE5B36" w:rsidRDefault="00EE5B36" w:rsidP="003F3FDB">
            <w:r w:rsidRPr="002E2DE8">
              <w:rPr>
                <w:rFonts w:ascii="Courier New" w:eastAsia="Times New Roman" w:hAnsi="Courier New" w:cs="Courier New"/>
                <w:color w:val="000000"/>
                <w:sz w:val="21"/>
                <w:szCs w:val="21"/>
                <w:lang w:eastAsia="en-GB"/>
              </w:rPr>
              <w:t>-2.32042</w:t>
            </w:r>
          </w:p>
        </w:tc>
      </w:tr>
      <w:tr w:rsidR="00EE5B36" w14:paraId="688C1CDD" w14:textId="77777777" w:rsidTr="003F3FDB">
        <w:tc>
          <w:tcPr>
            <w:tcW w:w="1288" w:type="dxa"/>
          </w:tcPr>
          <w:p w14:paraId="2B5F17C6" w14:textId="77777777" w:rsidR="00EE5B36" w:rsidRDefault="00EE5B36" w:rsidP="003F3FDB">
            <w:r>
              <w:t>2-3 Paragraphs</w:t>
            </w:r>
          </w:p>
        </w:tc>
        <w:tc>
          <w:tcPr>
            <w:tcW w:w="1288" w:type="dxa"/>
          </w:tcPr>
          <w:p w14:paraId="7A1FC9EA" w14:textId="77777777" w:rsidR="00EE5B36" w:rsidRDefault="00EE5B36" w:rsidP="003F3FDB">
            <w:r w:rsidRPr="00A92CF1">
              <w:t>-0.12443</w:t>
            </w:r>
          </w:p>
        </w:tc>
        <w:tc>
          <w:tcPr>
            <w:tcW w:w="1288" w:type="dxa"/>
          </w:tcPr>
          <w:p w14:paraId="3091FEAF" w14:textId="77777777" w:rsidR="00EE5B36" w:rsidRDefault="00EE5B36" w:rsidP="003F3FDB">
            <w:r w:rsidRPr="007E412B">
              <w:rPr>
                <w:rFonts w:ascii="Courier New" w:eastAsia="Times New Roman" w:hAnsi="Courier New" w:cs="Courier New"/>
                <w:color w:val="000000"/>
                <w:sz w:val="21"/>
                <w:szCs w:val="21"/>
                <w:lang w:eastAsia="en-GB"/>
              </w:rPr>
              <w:t>0.65294</w:t>
            </w:r>
          </w:p>
        </w:tc>
        <w:tc>
          <w:tcPr>
            <w:tcW w:w="1288" w:type="dxa"/>
          </w:tcPr>
          <w:p w14:paraId="6BE44FF8" w14:textId="77777777" w:rsidR="00EE5B36" w:rsidRDefault="00EE5B36" w:rsidP="003F3FDB">
            <w:r w:rsidRPr="007E412B">
              <w:rPr>
                <w:rFonts w:ascii="Courier New" w:eastAsia="Times New Roman" w:hAnsi="Courier New" w:cs="Courier New"/>
                <w:color w:val="000000"/>
                <w:sz w:val="21"/>
                <w:szCs w:val="21"/>
                <w:lang w:eastAsia="en-GB"/>
              </w:rPr>
              <w:t>-0.51520</w:t>
            </w:r>
          </w:p>
        </w:tc>
        <w:tc>
          <w:tcPr>
            <w:tcW w:w="1288" w:type="dxa"/>
          </w:tcPr>
          <w:p w14:paraId="30DCD97A" w14:textId="77777777" w:rsidR="00EE5B36" w:rsidRPr="007E412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E412B">
              <w:rPr>
                <w:rFonts w:ascii="Courier New" w:eastAsia="Times New Roman" w:hAnsi="Courier New" w:cs="Courier New"/>
                <w:color w:val="000000"/>
                <w:sz w:val="21"/>
                <w:szCs w:val="21"/>
                <w:lang w:eastAsia="en-GB"/>
              </w:rPr>
              <w:t>-0.15851</w:t>
            </w:r>
          </w:p>
          <w:p w14:paraId="238FE4E1" w14:textId="77777777" w:rsidR="00EE5B36" w:rsidRDefault="00EE5B36" w:rsidP="003F3FDB"/>
        </w:tc>
        <w:tc>
          <w:tcPr>
            <w:tcW w:w="1288" w:type="dxa"/>
          </w:tcPr>
          <w:p w14:paraId="624C511F" w14:textId="77777777" w:rsidR="00EE5B36" w:rsidRPr="007E412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E412B">
              <w:rPr>
                <w:rFonts w:ascii="Courier New" w:eastAsia="Times New Roman" w:hAnsi="Courier New" w:cs="Courier New"/>
                <w:color w:val="000000"/>
                <w:sz w:val="21"/>
                <w:szCs w:val="21"/>
                <w:lang w:eastAsia="en-GB"/>
              </w:rPr>
              <w:t>0.85532</w:t>
            </w:r>
          </w:p>
          <w:p w14:paraId="24D0F3BF" w14:textId="77777777" w:rsidR="00EE5B36" w:rsidRDefault="00EE5B36" w:rsidP="003F3FDB"/>
        </w:tc>
        <w:tc>
          <w:tcPr>
            <w:tcW w:w="1288" w:type="dxa"/>
          </w:tcPr>
          <w:p w14:paraId="7F23A5EC" w14:textId="77777777" w:rsidR="00EE5B36" w:rsidRPr="007E412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E412B">
              <w:rPr>
                <w:rFonts w:ascii="Courier New" w:eastAsia="Times New Roman" w:hAnsi="Courier New" w:cs="Courier New"/>
                <w:color w:val="000000"/>
                <w:sz w:val="21"/>
                <w:szCs w:val="21"/>
                <w:lang w:eastAsia="en-GB"/>
              </w:rPr>
              <w:t>-1.05703</w:t>
            </w:r>
          </w:p>
          <w:p w14:paraId="15A15023" w14:textId="77777777" w:rsidR="00EE5B36" w:rsidRDefault="00EE5B36" w:rsidP="003F3FDB"/>
        </w:tc>
      </w:tr>
      <w:tr w:rsidR="00EE5B36" w14:paraId="3A016FD9" w14:textId="77777777" w:rsidTr="003F3FDB">
        <w:tc>
          <w:tcPr>
            <w:tcW w:w="1288" w:type="dxa"/>
          </w:tcPr>
          <w:p w14:paraId="623C356E" w14:textId="77777777" w:rsidR="00EE5B36" w:rsidRDefault="00EE5B36" w:rsidP="003F3FDB">
            <w:r>
              <w:t>Paragraph level</w:t>
            </w:r>
          </w:p>
        </w:tc>
        <w:tc>
          <w:tcPr>
            <w:tcW w:w="1288" w:type="dxa"/>
          </w:tcPr>
          <w:p w14:paraId="3ADAB36C" w14:textId="77777777" w:rsidR="00EE5B36" w:rsidRDefault="00EE5B36" w:rsidP="003F3FDB">
            <w:r w:rsidRPr="007E412B">
              <w:rPr>
                <w:rFonts w:ascii="Courier New" w:eastAsia="Times New Roman" w:hAnsi="Courier New" w:cs="Courier New"/>
                <w:color w:val="000000"/>
                <w:sz w:val="21"/>
                <w:szCs w:val="21"/>
                <w:lang w:eastAsia="en-GB"/>
              </w:rPr>
              <w:t>-0.47229</w:t>
            </w:r>
          </w:p>
        </w:tc>
        <w:tc>
          <w:tcPr>
            <w:tcW w:w="1288" w:type="dxa"/>
          </w:tcPr>
          <w:p w14:paraId="732216BD" w14:textId="77777777" w:rsidR="00EE5B36" w:rsidRDefault="00EE5B36" w:rsidP="003F3FDB">
            <w:r w:rsidRPr="007E412B">
              <w:rPr>
                <w:rFonts w:ascii="Courier New" w:eastAsia="Times New Roman" w:hAnsi="Courier New" w:cs="Courier New"/>
                <w:color w:val="000000"/>
                <w:sz w:val="21"/>
                <w:szCs w:val="21"/>
                <w:lang w:eastAsia="en-GB"/>
              </w:rPr>
              <w:t>0.92942</w:t>
            </w:r>
          </w:p>
        </w:tc>
        <w:tc>
          <w:tcPr>
            <w:tcW w:w="1288" w:type="dxa"/>
          </w:tcPr>
          <w:p w14:paraId="7DCF4F10" w14:textId="77777777" w:rsidR="00EE5B36" w:rsidRDefault="00EE5B36" w:rsidP="003F3FDB">
            <w:r w:rsidRPr="007E412B">
              <w:rPr>
                <w:rFonts w:ascii="Courier New" w:eastAsia="Times New Roman" w:hAnsi="Courier New" w:cs="Courier New"/>
                <w:color w:val="000000"/>
                <w:sz w:val="21"/>
                <w:szCs w:val="21"/>
                <w:lang w:eastAsia="en-GB"/>
              </w:rPr>
              <w:t>-1.43762</w:t>
            </w:r>
          </w:p>
        </w:tc>
        <w:tc>
          <w:tcPr>
            <w:tcW w:w="1288" w:type="dxa"/>
          </w:tcPr>
          <w:p w14:paraId="15190324" w14:textId="77777777" w:rsidR="00EE5B36" w:rsidRPr="007E412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E412B">
              <w:rPr>
                <w:rFonts w:ascii="Courier New" w:eastAsia="Times New Roman" w:hAnsi="Courier New" w:cs="Courier New"/>
                <w:color w:val="000000"/>
                <w:sz w:val="21"/>
                <w:szCs w:val="21"/>
                <w:lang w:eastAsia="en-GB"/>
              </w:rPr>
              <w:t>-0.26062</w:t>
            </w:r>
          </w:p>
          <w:p w14:paraId="7B9A25F6" w14:textId="77777777" w:rsidR="00EE5B36" w:rsidRDefault="00EE5B36" w:rsidP="003F3FDB"/>
        </w:tc>
        <w:tc>
          <w:tcPr>
            <w:tcW w:w="1288" w:type="dxa"/>
          </w:tcPr>
          <w:p w14:paraId="63AF3CCF" w14:textId="77777777" w:rsidR="00EE5B36" w:rsidRPr="007E412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E412B">
              <w:rPr>
                <w:rFonts w:ascii="Courier New" w:eastAsia="Times New Roman" w:hAnsi="Courier New" w:cs="Courier New"/>
                <w:color w:val="000000"/>
                <w:sz w:val="21"/>
                <w:szCs w:val="21"/>
                <w:lang w:eastAsia="en-GB"/>
              </w:rPr>
              <w:t>0.88279</w:t>
            </w:r>
          </w:p>
          <w:p w14:paraId="54BCC783" w14:textId="77777777" w:rsidR="00EE5B36" w:rsidRDefault="00EE5B36" w:rsidP="003F3FDB"/>
        </w:tc>
        <w:tc>
          <w:tcPr>
            <w:tcW w:w="1288" w:type="dxa"/>
          </w:tcPr>
          <w:p w14:paraId="693EBF29" w14:textId="77777777" w:rsidR="00EE5B36" w:rsidRPr="007E412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E412B">
              <w:rPr>
                <w:rFonts w:ascii="Courier New" w:eastAsia="Times New Roman" w:hAnsi="Courier New" w:cs="Courier New"/>
                <w:color w:val="000000"/>
                <w:sz w:val="21"/>
                <w:szCs w:val="21"/>
                <w:lang w:eastAsia="en-GB"/>
              </w:rPr>
              <w:t>-1.19640</w:t>
            </w:r>
          </w:p>
          <w:p w14:paraId="2738682E" w14:textId="77777777" w:rsidR="00EE5B36" w:rsidRDefault="00EE5B36" w:rsidP="003F3FDB"/>
        </w:tc>
      </w:tr>
    </w:tbl>
    <w:p w14:paraId="642CA814" w14:textId="77777777" w:rsidR="00EE5B36" w:rsidRDefault="00EE5B36" w:rsidP="00EE5B36"/>
    <w:p w14:paraId="2038F5B6" w14:textId="77777777" w:rsidR="00EE5B36" w:rsidRDefault="00EE5B36" w:rsidP="00EE5B36"/>
    <w:p w14:paraId="443716EA" w14:textId="77777777" w:rsidR="00EE5B36" w:rsidRDefault="00EE5B36" w:rsidP="00EE5B36">
      <w:r>
        <w:t>Mantel test for science – psychology (30 articles dataset)</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18880E46" w14:textId="77777777" w:rsidTr="003F3FDB">
        <w:tc>
          <w:tcPr>
            <w:tcW w:w="1288" w:type="dxa"/>
            <w:vMerge w:val="restart"/>
          </w:tcPr>
          <w:p w14:paraId="1076FA02" w14:textId="77777777" w:rsidR="00EE5B36" w:rsidRDefault="00EE5B36" w:rsidP="003F3FDB">
            <w:r>
              <w:t>Mantel Test</w:t>
            </w:r>
          </w:p>
        </w:tc>
        <w:tc>
          <w:tcPr>
            <w:tcW w:w="3864" w:type="dxa"/>
            <w:gridSpan w:val="3"/>
          </w:tcPr>
          <w:p w14:paraId="3F61E0E3" w14:textId="77777777" w:rsidR="00EE5B36" w:rsidRDefault="00EE5B36" w:rsidP="003F3FDB">
            <w:pPr>
              <w:jc w:val="center"/>
            </w:pPr>
            <w:r>
              <w:t>10-word network</w:t>
            </w:r>
          </w:p>
        </w:tc>
        <w:tc>
          <w:tcPr>
            <w:tcW w:w="3864" w:type="dxa"/>
            <w:gridSpan w:val="3"/>
          </w:tcPr>
          <w:p w14:paraId="28FD4D37" w14:textId="77777777" w:rsidR="00EE5B36" w:rsidRDefault="00EE5B36" w:rsidP="003F3FDB">
            <w:pPr>
              <w:jc w:val="center"/>
            </w:pPr>
            <w:r>
              <w:t>20-word network</w:t>
            </w:r>
          </w:p>
        </w:tc>
      </w:tr>
      <w:tr w:rsidR="00EE5B36" w14:paraId="347A035F" w14:textId="77777777" w:rsidTr="003F3FDB">
        <w:tc>
          <w:tcPr>
            <w:tcW w:w="1288" w:type="dxa"/>
            <w:vMerge/>
          </w:tcPr>
          <w:p w14:paraId="36985E5C" w14:textId="77777777" w:rsidR="00EE5B36" w:rsidRDefault="00EE5B36" w:rsidP="003F3FDB"/>
        </w:tc>
        <w:tc>
          <w:tcPr>
            <w:tcW w:w="1288" w:type="dxa"/>
          </w:tcPr>
          <w:p w14:paraId="0E68BB7A" w14:textId="77777777" w:rsidR="00EE5B36" w:rsidRDefault="00EE5B36" w:rsidP="003F3FDB">
            <w:r>
              <w:t>r</w:t>
            </w:r>
          </w:p>
        </w:tc>
        <w:tc>
          <w:tcPr>
            <w:tcW w:w="1288" w:type="dxa"/>
          </w:tcPr>
          <w:p w14:paraId="62ECF8CE" w14:textId="77777777" w:rsidR="00EE5B36" w:rsidRDefault="00EE5B36" w:rsidP="003F3FDB">
            <w:r>
              <w:t>p-value</w:t>
            </w:r>
          </w:p>
        </w:tc>
        <w:tc>
          <w:tcPr>
            <w:tcW w:w="1288" w:type="dxa"/>
          </w:tcPr>
          <w:p w14:paraId="3811ED99" w14:textId="77777777" w:rsidR="00EE5B36" w:rsidRDefault="00EE5B36" w:rsidP="003F3FDB">
            <w:r>
              <w:t>Z-score</w:t>
            </w:r>
          </w:p>
        </w:tc>
        <w:tc>
          <w:tcPr>
            <w:tcW w:w="1288" w:type="dxa"/>
          </w:tcPr>
          <w:p w14:paraId="22D4DC9A" w14:textId="77777777" w:rsidR="00EE5B36" w:rsidRDefault="00EE5B36" w:rsidP="003F3FDB">
            <w:r>
              <w:t>r</w:t>
            </w:r>
          </w:p>
        </w:tc>
        <w:tc>
          <w:tcPr>
            <w:tcW w:w="1288" w:type="dxa"/>
          </w:tcPr>
          <w:p w14:paraId="5B1FC780" w14:textId="77777777" w:rsidR="00EE5B36" w:rsidRDefault="00EE5B36" w:rsidP="003F3FDB">
            <w:r>
              <w:t>p-value</w:t>
            </w:r>
          </w:p>
        </w:tc>
        <w:tc>
          <w:tcPr>
            <w:tcW w:w="1288" w:type="dxa"/>
          </w:tcPr>
          <w:p w14:paraId="6D35653F" w14:textId="77777777" w:rsidR="00EE5B36" w:rsidRDefault="00EE5B36" w:rsidP="003F3FDB">
            <w:r>
              <w:t>z-score</w:t>
            </w:r>
          </w:p>
        </w:tc>
      </w:tr>
      <w:tr w:rsidR="00EE5B36" w14:paraId="533CF558" w14:textId="77777777" w:rsidTr="003F3FDB">
        <w:tc>
          <w:tcPr>
            <w:tcW w:w="1288" w:type="dxa"/>
          </w:tcPr>
          <w:p w14:paraId="47E01320" w14:textId="77777777" w:rsidR="00EE5B36" w:rsidRDefault="00EE5B36" w:rsidP="003F3FDB">
            <w:r>
              <w:t>Article Level</w:t>
            </w:r>
          </w:p>
        </w:tc>
        <w:tc>
          <w:tcPr>
            <w:tcW w:w="1288" w:type="dxa"/>
          </w:tcPr>
          <w:p w14:paraId="7A4A94A1"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44085</w:t>
            </w:r>
          </w:p>
          <w:p w14:paraId="1A34D4CF" w14:textId="77777777" w:rsidR="00EE5B36" w:rsidRDefault="00EE5B36" w:rsidP="003F3FDB"/>
        </w:tc>
        <w:tc>
          <w:tcPr>
            <w:tcW w:w="1288" w:type="dxa"/>
          </w:tcPr>
          <w:p w14:paraId="77D4C776"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9074</w:t>
            </w:r>
          </w:p>
          <w:p w14:paraId="38F4F7E6" w14:textId="77777777" w:rsidR="00EE5B36" w:rsidRDefault="00EE5B36" w:rsidP="003F3FDB"/>
        </w:tc>
        <w:tc>
          <w:tcPr>
            <w:tcW w:w="1288" w:type="dxa"/>
          </w:tcPr>
          <w:p w14:paraId="28D6FA1D"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1.33729</w:t>
            </w:r>
          </w:p>
          <w:p w14:paraId="5A45EFEB" w14:textId="77777777" w:rsidR="00EE5B36" w:rsidRDefault="00EE5B36" w:rsidP="003F3FDB"/>
        </w:tc>
        <w:tc>
          <w:tcPr>
            <w:tcW w:w="1288" w:type="dxa"/>
          </w:tcPr>
          <w:p w14:paraId="4811EBDA"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13052</w:t>
            </w:r>
          </w:p>
          <w:p w14:paraId="7291F018" w14:textId="77777777" w:rsidR="00EE5B36" w:rsidRDefault="00EE5B36" w:rsidP="003F3FDB"/>
        </w:tc>
        <w:tc>
          <w:tcPr>
            <w:tcW w:w="1288" w:type="dxa"/>
          </w:tcPr>
          <w:p w14:paraId="63B4CA1E"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7165</w:t>
            </w:r>
          </w:p>
          <w:p w14:paraId="29BAD56A" w14:textId="77777777" w:rsidR="00EE5B36" w:rsidRDefault="00EE5B36" w:rsidP="003F3FDB"/>
        </w:tc>
        <w:tc>
          <w:tcPr>
            <w:tcW w:w="1288" w:type="dxa"/>
          </w:tcPr>
          <w:p w14:paraId="7F9A084A"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58437</w:t>
            </w:r>
          </w:p>
        </w:tc>
      </w:tr>
      <w:tr w:rsidR="00EE5B36" w14:paraId="6EE63F6D" w14:textId="77777777" w:rsidTr="003F3FDB">
        <w:tc>
          <w:tcPr>
            <w:tcW w:w="1288" w:type="dxa"/>
          </w:tcPr>
          <w:p w14:paraId="649D118D" w14:textId="77777777" w:rsidR="00EE5B36" w:rsidRDefault="00EE5B36" w:rsidP="003F3FDB">
            <w:r>
              <w:t>2-3 Paragraphs</w:t>
            </w:r>
          </w:p>
        </w:tc>
        <w:tc>
          <w:tcPr>
            <w:tcW w:w="1288" w:type="dxa"/>
          </w:tcPr>
          <w:p w14:paraId="78B72D3B"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12443</w:t>
            </w:r>
          </w:p>
          <w:p w14:paraId="264F1690" w14:textId="77777777" w:rsidR="00EE5B36" w:rsidRDefault="00EE5B36" w:rsidP="003F3FDB"/>
        </w:tc>
        <w:tc>
          <w:tcPr>
            <w:tcW w:w="1288" w:type="dxa"/>
          </w:tcPr>
          <w:p w14:paraId="43215BF8"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6558</w:t>
            </w:r>
          </w:p>
          <w:p w14:paraId="71D201C5" w14:textId="77777777" w:rsidR="00EE5B36" w:rsidRDefault="00EE5B36" w:rsidP="003F3FDB"/>
        </w:tc>
        <w:tc>
          <w:tcPr>
            <w:tcW w:w="1288" w:type="dxa"/>
          </w:tcPr>
          <w:p w14:paraId="209AEA1D"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51814</w:t>
            </w:r>
          </w:p>
          <w:p w14:paraId="721424A3" w14:textId="77777777" w:rsidR="00EE5B36" w:rsidRDefault="00EE5B36" w:rsidP="003F3FDB"/>
        </w:tc>
        <w:tc>
          <w:tcPr>
            <w:tcW w:w="1288" w:type="dxa"/>
          </w:tcPr>
          <w:p w14:paraId="09CE73B5"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16750</w:t>
            </w:r>
          </w:p>
          <w:p w14:paraId="5039AF35" w14:textId="77777777" w:rsidR="00EE5B36" w:rsidRDefault="00EE5B36" w:rsidP="003F3FDB"/>
        </w:tc>
        <w:tc>
          <w:tcPr>
            <w:tcW w:w="1288" w:type="dxa"/>
          </w:tcPr>
          <w:p w14:paraId="500376E5"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8834</w:t>
            </w:r>
          </w:p>
          <w:p w14:paraId="2FF50596" w14:textId="77777777" w:rsidR="00EE5B36" w:rsidRDefault="00EE5B36" w:rsidP="003F3FDB"/>
        </w:tc>
        <w:tc>
          <w:tcPr>
            <w:tcW w:w="1288" w:type="dxa"/>
          </w:tcPr>
          <w:p w14:paraId="65E40F86"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1.15334</w:t>
            </w:r>
          </w:p>
          <w:p w14:paraId="7934852E" w14:textId="77777777" w:rsidR="00EE5B36" w:rsidRDefault="00EE5B36" w:rsidP="003F3FDB"/>
        </w:tc>
      </w:tr>
      <w:tr w:rsidR="00EE5B36" w14:paraId="231A1232" w14:textId="77777777" w:rsidTr="003F3FDB">
        <w:tc>
          <w:tcPr>
            <w:tcW w:w="1288" w:type="dxa"/>
          </w:tcPr>
          <w:p w14:paraId="121C3369" w14:textId="77777777" w:rsidR="00EE5B36" w:rsidRDefault="00EE5B36" w:rsidP="003F3FDB">
            <w:r>
              <w:t>Paragraph level</w:t>
            </w:r>
          </w:p>
        </w:tc>
        <w:tc>
          <w:tcPr>
            <w:tcW w:w="1288" w:type="dxa"/>
          </w:tcPr>
          <w:p w14:paraId="5EECEB88"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42116</w:t>
            </w:r>
          </w:p>
          <w:p w14:paraId="42149693" w14:textId="77777777" w:rsidR="00EE5B36" w:rsidRDefault="00EE5B36" w:rsidP="003F3FDB"/>
        </w:tc>
        <w:tc>
          <w:tcPr>
            <w:tcW w:w="1288" w:type="dxa"/>
          </w:tcPr>
          <w:p w14:paraId="2AE15AE6"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9493</w:t>
            </w:r>
          </w:p>
          <w:p w14:paraId="2268E6B3" w14:textId="77777777" w:rsidR="00EE5B36" w:rsidRDefault="00EE5B36" w:rsidP="003F3FDB"/>
        </w:tc>
        <w:tc>
          <w:tcPr>
            <w:tcW w:w="1288" w:type="dxa"/>
          </w:tcPr>
          <w:p w14:paraId="2D671CE6" w14:textId="77777777" w:rsidR="00EE5B36" w:rsidRPr="00E12257"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12257">
              <w:rPr>
                <w:rFonts w:ascii="Courier New" w:eastAsia="Times New Roman" w:hAnsi="Courier New" w:cs="Courier New"/>
                <w:color w:val="000000"/>
                <w:sz w:val="21"/>
                <w:szCs w:val="21"/>
                <w:lang w:eastAsia="en-GB"/>
              </w:rPr>
              <w:t>-1.29004</w:t>
            </w:r>
          </w:p>
          <w:p w14:paraId="67CC5C0C" w14:textId="77777777" w:rsidR="00EE5B36" w:rsidRDefault="00EE5B36" w:rsidP="003F3FDB"/>
        </w:tc>
        <w:tc>
          <w:tcPr>
            <w:tcW w:w="1288" w:type="dxa"/>
          </w:tcPr>
          <w:p w14:paraId="25F436EA" w14:textId="77777777" w:rsidR="00EE5B36" w:rsidRPr="00E12257"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12257">
              <w:rPr>
                <w:rFonts w:ascii="Courier New" w:eastAsia="Times New Roman" w:hAnsi="Courier New" w:cs="Courier New"/>
                <w:color w:val="000000"/>
                <w:sz w:val="21"/>
                <w:szCs w:val="21"/>
                <w:lang w:eastAsia="en-GB"/>
              </w:rPr>
              <w:t>-0.36792</w:t>
            </w:r>
          </w:p>
          <w:p w14:paraId="24EB80D5" w14:textId="77777777" w:rsidR="00EE5B36" w:rsidRDefault="00EE5B36" w:rsidP="003F3FDB"/>
        </w:tc>
        <w:tc>
          <w:tcPr>
            <w:tcW w:w="1288" w:type="dxa"/>
          </w:tcPr>
          <w:p w14:paraId="79BA2C57" w14:textId="77777777" w:rsidR="00EE5B36" w:rsidRPr="00E12257"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12257">
              <w:rPr>
                <w:rFonts w:ascii="Courier New" w:eastAsia="Times New Roman" w:hAnsi="Courier New" w:cs="Courier New"/>
                <w:color w:val="000000"/>
                <w:sz w:val="21"/>
                <w:szCs w:val="21"/>
                <w:lang w:eastAsia="en-GB"/>
              </w:rPr>
              <w:t>0.9549</w:t>
            </w:r>
          </w:p>
          <w:p w14:paraId="7643F1F3" w14:textId="77777777" w:rsidR="00EE5B36" w:rsidRDefault="00EE5B36" w:rsidP="003F3FDB"/>
        </w:tc>
        <w:tc>
          <w:tcPr>
            <w:tcW w:w="1288" w:type="dxa"/>
          </w:tcPr>
          <w:p w14:paraId="27A5EA4B" w14:textId="77777777" w:rsidR="00EE5B36" w:rsidRPr="00C314A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12257">
              <w:rPr>
                <w:rFonts w:ascii="Courier New" w:eastAsia="Times New Roman" w:hAnsi="Courier New" w:cs="Courier New"/>
                <w:color w:val="000000"/>
                <w:sz w:val="21"/>
                <w:szCs w:val="21"/>
                <w:lang w:eastAsia="en-GB"/>
              </w:rPr>
              <w:t>-1.65607</w:t>
            </w:r>
          </w:p>
        </w:tc>
      </w:tr>
    </w:tbl>
    <w:p w14:paraId="3A38BE90" w14:textId="77777777" w:rsidR="00EE5B36" w:rsidRDefault="00EE5B36" w:rsidP="00EE5B36"/>
    <w:p w14:paraId="2DF36F35" w14:textId="77777777" w:rsidR="00EE5B36" w:rsidRDefault="00EE5B36" w:rsidP="00EE5B36">
      <w:r>
        <w:t>Mantel test for science – psychology (40 articles dataset)</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22BD2D0F" w14:textId="77777777" w:rsidTr="003F3FDB">
        <w:tc>
          <w:tcPr>
            <w:tcW w:w="1288" w:type="dxa"/>
            <w:vMerge w:val="restart"/>
          </w:tcPr>
          <w:p w14:paraId="6EFE165F" w14:textId="77777777" w:rsidR="00EE5B36" w:rsidRDefault="00EE5B36" w:rsidP="003F3FDB">
            <w:r>
              <w:t>Mantel Test</w:t>
            </w:r>
          </w:p>
        </w:tc>
        <w:tc>
          <w:tcPr>
            <w:tcW w:w="3864" w:type="dxa"/>
            <w:gridSpan w:val="3"/>
          </w:tcPr>
          <w:p w14:paraId="24AD3DB7" w14:textId="77777777" w:rsidR="00EE5B36" w:rsidRDefault="00EE5B36" w:rsidP="003F3FDB">
            <w:pPr>
              <w:jc w:val="center"/>
            </w:pPr>
            <w:r>
              <w:t>10-word network</w:t>
            </w:r>
          </w:p>
        </w:tc>
        <w:tc>
          <w:tcPr>
            <w:tcW w:w="3864" w:type="dxa"/>
            <w:gridSpan w:val="3"/>
          </w:tcPr>
          <w:p w14:paraId="25254B0E" w14:textId="77777777" w:rsidR="00EE5B36" w:rsidRDefault="00EE5B36" w:rsidP="003F3FDB">
            <w:pPr>
              <w:jc w:val="center"/>
            </w:pPr>
            <w:r>
              <w:t>20-word network</w:t>
            </w:r>
          </w:p>
        </w:tc>
      </w:tr>
      <w:tr w:rsidR="00EE5B36" w14:paraId="47F5C99E" w14:textId="77777777" w:rsidTr="003F3FDB">
        <w:tc>
          <w:tcPr>
            <w:tcW w:w="1288" w:type="dxa"/>
            <w:vMerge/>
          </w:tcPr>
          <w:p w14:paraId="4E764B2D" w14:textId="77777777" w:rsidR="00EE5B36" w:rsidRDefault="00EE5B36" w:rsidP="003F3FDB"/>
        </w:tc>
        <w:tc>
          <w:tcPr>
            <w:tcW w:w="1288" w:type="dxa"/>
          </w:tcPr>
          <w:p w14:paraId="2B2ED610" w14:textId="77777777" w:rsidR="00EE5B36" w:rsidRDefault="00EE5B36" w:rsidP="003F3FDB">
            <w:r>
              <w:t>r</w:t>
            </w:r>
          </w:p>
        </w:tc>
        <w:tc>
          <w:tcPr>
            <w:tcW w:w="1288" w:type="dxa"/>
          </w:tcPr>
          <w:p w14:paraId="3ED7000D" w14:textId="77777777" w:rsidR="00EE5B36" w:rsidRDefault="00EE5B36" w:rsidP="003F3FDB">
            <w:r>
              <w:t>p-value</w:t>
            </w:r>
          </w:p>
        </w:tc>
        <w:tc>
          <w:tcPr>
            <w:tcW w:w="1288" w:type="dxa"/>
          </w:tcPr>
          <w:p w14:paraId="5929BD33" w14:textId="77777777" w:rsidR="00EE5B36" w:rsidRDefault="00EE5B36" w:rsidP="003F3FDB">
            <w:r>
              <w:t>Z-score</w:t>
            </w:r>
          </w:p>
        </w:tc>
        <w:tc>
          <w:tcPr>
            <w:tcW w:w="1288" w:type="dxa"/>
          </w:tcPr>
          <w:p w14:paraId="314C3C7F" w14:textId="77777777" w:rsidR="00EE5B36" w:rsidRDefault="00EE5B36" w:rsidP="003F3FDB">
            <w:r>
              <w:t>r</w:t>
            </w:r>
          </w:p>
        </w:tc>
        <w:tc>
          <w:tcPr>
            <w:tcW w:w="1288" w:type="dxa"/>
          </w:tcPr>
          <w:p w14:paraId="54B9AE59" w14:textId="77777777" w:rsidR="00EE5B36" w:rsidRDefault="00EE5B36" w:rsidP="003F3FDB">
            <w:r>
              <w:t>p-value</w:t>
            </w:r>
          </w:p>
        </w:tc>
        <w:tc>
          <w:tcPr>
            <w:tcW w:w="1288" w:type="dxa"/>
          </w:tcPr>
          <w:p w14:paraId="726280D8" w14:textId="77777777" w:rsidR="00EE5B36" w:rsidRDefault="00EE5B36" w:rsidP="003F3FDB">
            <w:r>
              <w:t>z-score</w:t>
            </w:r>
          </w:p>
        </w:tc>
      </w:tr>
      <w:tr w:rsidR="00EE5B36" w14:paraId="026A3613" w14:textId="77777777" w:rsidTr="003F3FDB">
        <w:tc>
          <w:tcPr>
            <w:tcW w:w="1288" w:type="dxa"/>
          </w:tcPr>
          <w:p w14:paraId="3B4482A6" w14:textId="77777777" w:rsidR="00EE5B36" w:rsidRDefault="00EE5B36" w:rsidP="003F3FDB">
            <w:r>
              <w:t>Article Level</w:t>
            </w:r>
          </w:p>
        </w:tc>
        <w:tc>
          <w:tcPr>
            <w:tcW w:w="1288" w:type="dxa"/>
          </w:tcPr>
          <w:p w14:paraId="4E54E263" w14:textId="77777777" w:rsidR="00EE5B36" w:rsidRPr="00166689"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166689">
              <w:rPr>
                <w:rFonts w:ascii="Courier New" w:eastAsia="Times New Roman" w:hAnsi="Courier New" w:cs="Courier New"/>
                <w:color w:val="000000"/>
                <w:sz w:val="21"/>
                <w:szCs w:val="21"/>
                <w:lang w:eastAsia="en-GB"/>
              </w:rPr>
              <w:t>-0.10233</w:t>
            </w:r>
          </w:p>
          <w:p w14:paraId="297DBFC4" w14:textId="77777777" w:rsidR="00EE5B36" w:rsidRDefault="00EE5B36" w:rsidP="003F3FDB"/>
        </w:tc>
        <w:tc>
          <w:tcPr>
            <w:tcW w:w="1288" w:type="dxa"/>
          </w:tcPr>
          <w:p w14:paraId="583286D6" w14:textId="77777777" w:rsidR="00EE5B36" w:rsidRPr="00166689"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166689">
              <w:rPr>
                <w:rFonts w:ascii="Courier New" w:eastAsia="Times New Roman" w:hAnsi="Courier New" w:cs="Courier New"/>
                <w:color w:val="000000"/>
                <w:sz w:val="21"/>
                <w:szCs w:val="21"/>
                <w:lang w:eastAsia="en-GB"/>
              </w:rPr>
              <w:t>0.6703</w:t>
            </w:r>
          </w:p>
          <w:p w14:paraId="256BA845" w14:textId="77777777" w:rsidR="00EE5B36" w:rsidRDefault="00EE5B36" w:rsidP="003F3FDB"/>
        </w:tc>
        <w:tc>
          <w:tcPr>
            <w:tcW w:w="1288" w:type="dxa"/>
          </w:tcPr>
          <w:p w14:paraId="2E232174" w14:textId="77777777" w:rsidR="00EE5B36" w:rsidRPr="00166689"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166689">
              <w:rPr>
                <w:rFonts w:ascii="Courier New" w:eastAsia="Times New Roman" w:hAnsi="Courier New" w:cs="Courier New"/>
                <w:color w:val="000000"/>
                <w:sz w:val="21"/>
                <w:szCs w:val="21"/>
                <w:lang w:eastAsia="en-GB"/>
              </w:rPr>
              <w:t>-0.45536</w:t>
            </w:r>
          </w:p>
          <w:p w14:paraId="14C7366F" w14:textId="77777777" w:rsidR="00EE5B36" w:rsidRDefault="00EE5B36" w:rsidP="003F3FDB"/>
        </w:tc>
        <w:tc>
          <w:tcPr>
            <w:tcW w:w="1288" w:type="dxa"/>
          </w:tcPr>
          <w:p w14:paraId="39800B41" w14:textId="77777777" w:rsidR="00EE5B36" w:rsidRDefault="00EE5B36" w:rsidP="003F3FDB">
            <w:r w:rsidRPr="00892517">
              <w:rPr>
                <w:rFonts w:ascii="Courier New" w:eastAsia="Times New Roman" w:hAnsi="Courier New" w:cs="Courier New"/>
                <w:color w:val="000000"/>
                <w:sz w:val="21"/>
                <w:szCs w:val="21"/>
                <w:lang w:eastAsia="en-GB"/>
              </w:rPr>
              <w:t>0.16347</w:t>
            </w:r>
          </w:p>
        </w:tc>
        <w:tc>
          <w:tcPr>
            <w:tcW w:w="1288" w:type="dxa"/>
          </w:tcPr>
          <w:p w14:paraId="003C88AB" w14:textId="77777777" w:rsidR="00EE5B36" w:rsidRDefault="00EE5B36" w:rsidP="003F3FDB">
            <w:r w:rsidRPr="00892517">
              <w:rPr>
                <w:rFonts w:ascii="Courier New" w:eastAsia="Times New Roman" w:hAnsi="Courier New" w:cs="Courier New"/>
                <w:color w:val="000000"/>
                <w:sz w:val="21"/>
                <w:szCs w:val="21"/>
                <w:lang w:eastAsia="en-GB"/>
              </w:rPr>
              <w:t>0.3104</w:t>
            </w:r>
          </w:p>
        </w:tc>
        <w:tc>
          <w:tcPr>
            <w:tcW w:w="1288" w:type="dxa"/>
          </w:tcPr>
          <w:p w14:paraId="2D53C99C" w14:textId="77777777" w:rsidR="00EE5B36" w:rsidRDefault="00EE5B36" w:rsidP="003F3FDB">
            <w:r w:rsidRPr="00892517">
              <w:rPr>
                <w:rFonts w:ascii="Courier New" w:eastAsia="Times New Roman" w:hAnsi="Courier New" w:cs="Courier New"/>
                <w:color w:val="000000"/>
                <w:sz w:val="21"/>
                <w:szCs w:val="21"/>
                <w:lang w:eastAsia="en-GB"/>
              </w:rPr>
              <w:t>0.5929</w:t>
            </w:r>
          </w:p>
        </w:tc>
      </w:tr>
      <w:tr w:rsidR="00EE5B36" w14:paraId="5B87596B" w14:textId="77777777" w:rsidTr="003F3FDB">
        <w:tc>
          <w:tcPr>
            <w:tcW w:w="1288" w:type="dxa"/>
          </w:tcPr>
          <w:p w14:paraId="3FA934F1" w14:textId="77777777" w:rsidR="00EE5B36" w:rsidRDefault="00EE5B36" w:rsidP="003F3FDB">
            <w:r>
              <w:t>2-3 Paragraphs</w:t>
            </w:r>
          </w:p>
        </w:tc>
        <w:tc>
          <w:tcPr>
            <w:tcW w:w="1288" w:type="dxa"/>
          </w:tcPr>
          <w:p w14:paraId="5960EAAD" w14:textId="77777777" w:rsidR="00EE5B36" w:rsidRPr="00166689"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166689">
              <w:rPr>
                <w:rFonts w:ascii="Courier New" w:eastAsia="Times New Roman" w:hAnsi="Courier New" w:cs="Courier New"/>
                <w:color w:val="000000"/>
                <w:sz w:val="21"/>
                <w:szCs w:val="21"/>
                <w:lang w:eastAsia="en-GB"/>
              </w:rPr>
              <w:t>-0.16750</w:t>
            </w:r>
          </w:p>
          <w:p w14:paraId="7617D99E" w14:textId="77777777" w:rsidR="00EE5B36" w:rsidRDefault="00EE5B36" w:rsidP="003F3FDB"/>
        </w:tc>
        <w:tc>
          <w:tcPr>
            <w:tcW w:w="1288" w:type="dxa"/>
          </w:tcPr>
          <w:p w14:paraId="0C047C63" w14:textId="77777777" w:rsidR="00EE5B36" w:rsidRPr="00166689"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166689">
              <w:rPr>
                <w:rFonts w:ascii="Courier New" w:eastAsia="Times New Roman" w:hAnsi="Courier New" w:cs="Courier New"/>
                <w:color w:val="000000"/>
                <w:sz w:val="21"/>
                <w:szCs w:val="21"/>
                <w:lang w:eastAsia="en-GB"/>
              </w:rPr>
              <w:t>0.8881</w:t>
            </w:r>
          </w:p>
          <w:p w14:paraId="23248A5A" w14:textId="77777777" w:rsidR="00EE5B36" w:rsidRDefault="00EE5B36" w:rsidP="003F3FDB"/>
        </w:tc>
        <w:tc>
          <w:tcPr>
            <w:tcW w:w="1288" w:type="dxa"/>
          </w:tcPr>
          <w:p w14:paraId="4BDC74DD" w14:textId="77777777" w:rsidR="00EE5B36" w:rsidRPr="00166689"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166689">
              <w:rPr>
                <w:rFonts w:ascii="Courier New" w:eastAsia="Times New Roman" w:hAnsi="Courier New" w:cs="Courier New"/>
                <w:color w:val="000000"/>
                <w:sz w:val="21"/>
                <w:szCs w:val="21"/>
                <w:lang w:eastAsia="en-GB"/>
              </w:rPr>
              <w:t>-1.14848</w:t>
            </w:r>
          </w:p>
          <w:p w14:paraId="637C17C7" w14:textId="77777777" w:rsidR="00EE5B36" w:rsidRDefault="00EE5B36" w:rsidP="003F3FDB"/>
        </w:tc>
        <w:tc>
          <w:tcPr>
            <w:tcW w:w="1288" w:type="dxa"/>
          </w:tcPr>
          <w:p w14:paraId="2AA910CD" w14:textId="77777777" w:rsidR="00EE5B36" w:rsidRDefault="00EE5B36" w:rsidP="003F3FDB">
            <w:r w:rsidRPr="003604E9">
              <w:rPr>
                <w:rFonts w:ascii="Courier New" w:eastAsia="Times New Roman" w:hAnsi="Courier New" w:cs="Courier New"/>
                <w:color w:val="000000"/>
                <w:sz w:val="21"/>
                <w:szCs w:val="21"/>
                <w:lang w:eastAsia="en-GB"/>
              </w:rPr>
              <w:t>-0.2556</w:t>
            </w:r>
          </w:p>
        </w:tc>
        <w:tc>
          <w:tcPr>
            <w:tcW w:w="1288" w:type="dxa"/>
          </w:tcPr>
          <w:p w14:paraId="32F64457" w14:textId="77777777" w:rsidR="00EE5B36" w:rsidRDefault="00EE5B36" w:rsidP="003F3FDB">
            <w:r w:rsidRPr="003604E9">
              <w:rPr>
                <w:rFonts w:ascii="Courier New" w:eastAsia="Times New Roman" w:hAnsi="Courier New" w:cs="Courier New"/>
                <w:color w:val="000000"/>
                <w:sz w:val="21"/>
                <w:szCs w:val="21"/>
                <w:lang w:eastAsia="en-GB"/>
              </w:rPr>
              <w:t>1.0</w:t>
            </w:r>
          </w:p>
        </w:tc>
        <w:tc>
          <w:tcPr>
            <w:tcW w:w="1288" w:type="dxa"/>
          </w:tcPr>
          <w:p w14:paraId="2CA89C77" w14:textId="77777777" w:rsidR="00EE5B36" w:rsidRDefault="00EE5B36" w:rsidP="003F3FDB">
            <w:r w:rsidRPr="003604E9">
              <w:rPr>
                <w:rFonts w:ascii="Courier New" w:eastAsia="Times New Roman" w:hAnsi="Courier New" w:cs="Courier New"/>
                <w:color w:val="000000"/>
                <w:sz w:val="21"/>
                <w:szCs w:val="21"/>
                <w:lang w:eastAsia="en-GB"/>
              </w:rPr>
              <w:t>-1.1348</w:t>
            </w:r>
          </w:p>
        </w:tc>
      </w:tr>
      <w:tr w:rsidR="00EE5B36" w14:paraId="321708D9" w14:textId="77777777" w:rsidTr="003F3FDB">
        <w:tc>
          <w:tcPr>
            <w:tcW w:w="1288" w:type="dxa"/>
          </w:tcPr>
          <w:p w14:paraId="727E560E" w14:textId="77777777" w:rsidR="00EE5B36" w:rsidRDefault="00EE5B36" w:rsidP="003F3FDB">
            <w:r>
              <w:t>Paragraph level</w:t>
            </w:r>
          </w:p>
        </w:tc>
        <w:tc>
          <w:tcPr>
            <w:tcW w:w="1288" w:type="dxa"/>
          </w:tcPr>
          <w:p w14:paraId="73B83E69" w14:textId="77777777" w:rsidR="00EE5B36" w:rsidRPr="00166689"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166689">
              <w:rPr>
                <w:rFonts w:ascii="Courier New" w:eastAsia="Times New Roman" w:hAnsi="Courier New" w:cs="Courier New"/>
                <w:color w:val="000000"/>
                <w:sz w:val="21"/>
                <w:szCs w:val="21"/>
                <w:lang w:eastAsia="en-GB"/>
              </w:rPr>
              <w:t>-0.29198</w:t>
            </w:r>
          </w:p>
          <w:p w14:paraId="7E3F2E90" w14:textId="77777777" w:rsidR="00EE5B36" w:rsidRDefault="00EE5B36" w:rsidP="003F3FDB"/>
        </w:tc>
        <w:tc>
          <w:tcPr>
            <w:tcW w:w="1288" w:type="dxa"/>
          </w:tcPr>
          <w:p w14:paraId="58EA4438" w14:textId="77777777" w:rsidR="00EE5B36" w:rsidRPr="00166689"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166689">
              <w:rPr>
                <w:rFonts w:ascii="Courier New" w:eastAsia="Times New Roman" w:hAnsi="Courier New" w:cs="Courier New"/>
                <w:color w:val="000000"/>
                <w:sz w:val="21"/>
                <w:szCs w:val="21"/>
                <w:lang w:eastAsia="en-GB"/>
              </w:rPr>
              <w:t>0.9005</w:t>
            </w:r>
          </w:p>
          <w:p w14:paraId="2E480691" w14:textId="77777777" w:rsidR="00EE5B36" w:rsidRDefault="00EE5B36" w:rsidP="003F3FDB"/>
        </w:tc>
        <w:tc>
          <w:tcPr>
            <w:tcW w:w="1288" w:type="dxa"/>
          </w:tcPr>
          <w:p w14:paraId="1C30A392" w14:textId="77777777" w:rsidR="00EE5B36" w:rsidRPr="00166689"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166689">
              <w:rPr>
                <w:rFonts w:ascii="Courier New" w:eastAsia="Times New Roman" w:hAnsi="Courier New" w:cs="Courier New"/>
                <w:color w:val="000000"/>
                <w:sz w:val="21"/>
                <w:szCs w:val="21"/>
                <w:lang w:eastAsia="en-GB"/>
              </w:rPr>
              <w:t>-1.29744</w:t>
            </w:r>
          </w:p>
          <w:p w14:paraId="10FFE90A" w14:textId="77777777" w:rsidR="00EE5B36" w:rsidRDefault="00EE5B36" w:rsidP="003F3FDB"/>
        </w:tc>
        <w:tc>
          <w:tcPr>
            <w:tcW w:w="1288" w:type="dxa"/>
          </w:tcPr>
          <w:p w14:paraId="449BE5AC" w14:textId="77777777" w:rsidR="00EE5B36" w:rsidRDefault="00EE5B36" w:rsidP="003F3FDB">
            <w:r w:rsidRPr="003604E9">
              <w:rPr>
                <w:rFonts w:ascii="Courier New" w:eastAsia="Times New Roman" w:hAnsi="Courier New" w:cs="Courier New"/>
                <w:color w:val="000000"/>
                <w:sz w:val="21"/>
                <w:szCs w:val="21"/>
                <w:lang w:eastAsia="en-GB"/>
              </w:rPr>
              <w:t>-0.04745</w:t>
            </w:r>
          </w:p>
        </w:tc>
        <w:tc>
          <w:tcPr>
            <w:tcW w:w="1288" w:type="dxa"/>
          </w:tcPr>
          <w:p w14:paraId="2BC6C470" w14:textId="77777777" w:rsidR="00EE5B36" w:rsidRDefault="00EE5B36" w:rsidP="003F3FDB">
            <w:r w:rsidRPr="003604E9">
              <w:rPr>
                <w:rFonts w:ascii="Courier New" w:eastAsia="Times New Roman" w:hAnsi="Courier New" w:cs="Courier New"/>
                <w:color w:val="000000"/>
                <w:sz w:val="21"/>
                <w:szCs w:val="21"/>
                <w:lang w:eastAsia="en-GB"/>
              </w:rPr>
              <w:t>0.5642</w:t>
            </w:r>
          </w:p>
        </w:tc>
        <w:tc>
          <w:tcPr>
            <w:tcW w:w="1288" w:type="dxa"/>
          </w:tcPr>
          <w:p w14:paraId="036AC512" w14:textId="77777777" w:rsidR="00EE5B36" w:rsidRDefault="00EE5B36" w:rsidP="003F3FDB">
            <w:r w:rsidRPr="003604E9">
              <w:rPr>
                <w:rFonts w:ascii="Courier New" w:eastAsia="Times New Roman" w:hAnsi="Courier New" w:cs="Courier New"/>
                <w:color w:val="000000"/>
                <w:sz w:val="21"/>
                <w:szCs w:val="21"/>
                <w:lang w:eastAsia="en-GB"/>
              </w:rPr>
              <w:t>-0.17695</w:t>
            </w:r>
          </w:p>
        </w:tc>
      </w:tr>
    </w:tbl>
    <w:p w14:paraId="38BB4759" w14:textId="77777777" w:rsidR="00EE5B36" w:rsidRDefault="00EE5B36" w:rsidP="00EE5B36"/>
    <w:p w14:paraId="2E7ECEC9" w14:textId="1B8380F3" w:rsidR="00EE5B36" w:rsidRDefault="00EE5B36" w:rsidP="00EE5B36"/>
    <w:p w14:paraId="1EF6A22D" w14:textId="77777777" w:rsidR="00814326" w:rsidRDefault="00814326" w:rsidP="00EE5B36"/>
    <w:p w14:paraId="131158AC" w14:textId="77777777" w:rsidR="00814326" w:rsidRDefault="00814326" w:rsidP="00814326">
      <w:r>
        <w:lastRenderedPageBreak/>
        <w:t>Mantel test results for top words in two spaces. The environmental spaces are given below</w:t>
      </w:r>
    </w:p>
    <w:p w14:paraId="2B230C66" w14:textId="363AC6D6" w:rsidR="00EE5B36" w:rsidRDefault="00EE5B36" w:rsidP="00EE5B36">
      <w:r>
        <w:t>X</w:t>
      </w:r>
      <w:r w:rsidR="00814326">
        <w:t>(space 1)</w:t>
      </w:r>
      <w:r>
        <w:tab/>
      </w:r>
      <w:r>
        <w:tab/>
        <w:t>Y</w:t>
      </w:r>
      <w:r w:rsidR="00814326">
        <w:t>(space 2)</w:t>
      </w:r>
    </w:p>
    <w:p w14:paraId="7A9F706E" w14:textId="77777777" w:rsidR="00EE5B36" w:rsidRDefault="00EE5B36" w:rsidP="00EE5B36">
      <w:r>
        <w:t xml:space="preserve">Article </w:t>
      </w:r>
      <w:r>
        <w:tab/>
      </w:r>
      <w:r>
        <w:tab/>
        <w:t xml:space="preserve"> 2-3 p</w:t>
      </w:r>
    </w:p>
    <w:p w14:paraId="51A921D3" w14:textId="77777777" w:rsidR="00EE5B36" w:rsidRDefault="00EE5B36" w:rsidP="00EE5B36">
      <w:r>
        <w:t xml:space="preserve">Article </w:t>
      </w:r>
      <w:r>
        <w:tab/>
      </w:r>
      <w:r>
        <w:tab/>
        <w:t xml:space="preserve"> paragraph</w:t>
      </w:r>
    </w:p>
    <w:p w14:paraId="60836ADA" w14:textId="77777777" w:rsidR="00EE5B36" w:rsidRDefault="00EE5B36" w:rsidP="00EE5B36">
      <w:r>
        <w:t xml:space="preserve">2-3 p </w:t>
      </w:r>
      <w:r>
        <w:tab/>
      </w:r>
      <w:r>
        <w:tab/>
        <w:t xml:space="preserve"> paragraph</w:t>
      </w:r>
    </w:p>
    <w:p w14:paraId="2CA706D0" w14:textId="77777777" w:rsidR="00EE5B36" w:rsidRDefault="00EE5B36" w:rsidP="00EE5B36">
      <w:r>
        <w:t>mantel (X”, Y”)</w:t>
      </w:r>
    </w:p>
    <w:p w14:paraId="1EBD1655" w14:textId="77777777" w:rsidR="00EE5B36" w:rsidRDefault="00EE5B36" w:rsidP="00EE5B36">
      <w:r>
        <w:tab/>
        <w:t>where X”, Y” are pairwise distances between top words respectively.</w:t>
      </w:r>
    </w:p>
    <w:p w14:paraId="570E7A44" w14:textId="77777777" w:rsidR="00EE5B36" w:rsidRDefault="00EE5B36" w:rsidP="00EE5B36">
      <w:r>
        <w:t>For each dataset Law dataset, non-Law dataset, Covid science dataset (40 articles and 20 articles), Covid psychology dataset (40 articles and 20 articles.</w:t>
      </w:r>
    </w:p>
    <w:p w14:paraId="6175762A" w14:textId="77777777" w:rsidR="00EE5B36" w:rsidRDefault="00EE5B36" w:rsidP="00EE5B36">
      <w:pPr>
        <w:rPr>
          <w:u w:val="single"/>
        </w:rPr>
      </w:pPr>
      <w:r w:rsidRPr="0020418C">
        <w:rPr>
          <w:u w:val="single"/>
        </w:rPr>
        <w:t>Results generated from mantel test with 10 words network</w:t>
      </w:r>
      <w:r>
        <w:rPr>
          <w:u w:val="single"/>
        </w:rPr>
        <w:t xml:space="preserve"> and 20-word network</w:t>
      </w:r>
    </w:p>
    <w:p w14:paraId="724325F0" w14:textId="77777777" w:rsidR="00EE5B36" w:rsidRDefault="00EE5B36" w:rsidP="00EE5B36">
      <w:pPr>
        <w:rPr>
          <w:u w:val="single"/>
        </w:rPr>
      </w:pPr>
    </w:p>
    <w:p w14:paraId="15134B9F" w14:textId="77777777" w:rsidR="00EE5B36" w:rsidRDefault="00EE5B36" w:rsidP="00EE5B36">
      <w:r w:rsidRPr="00ED165A">
        <w:t>10-word network: By comparing Top 5 words from each dataset</w:t>
      </w:r>
    </w:p>
    <w:p w14:paraId="2048C7BD" w14:textId="77777777" w:rsidR="00EE5B36" w:rsidRDefault="00EE5B36" w:rsidP="00EE5B36">
      <w:r>
        <w:t>2</w:t>
      </w:r>
      <w:r w:rsidRPr="00ED165A">
        <w:t xml:space="preserve">0-word network: By comparing Top </w:t>
      </w:r>
      <w:r>
        <w:t>10</w:t>
      </w:r>
      <w:r w:rsidRPr="00ED165A">
        <w:t xml:space="preserve"> words from each datase</w:t>
      </w:r>
      <w:r>
        <w:t>t</w:t>
      </w:r>
    </w:p>
    <w:p w14:paraId="2323613F" w14:textId="77777777" w:rsidR="00EE5B36" w:rsidRDefault="00EE5B36" w:rsidP="00EE5B36"/>
    <w:p w14:paraId="1F568195" w14:textId="77777777" w:rsidR="00EE5B36" w:rsidRDefault="00EE5B36" w:rsidP="00EE5B36">
      <w:r>
        <w:t>Law dataset</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2B4FF74B" w14:textId="77777777" w:rsidTr="003F3FDB">
        <w:tc>
          <w:tcPr>
            <w:tcW w:w="1288" w:type="dxa"/>
            <w:vMerge w:val="restart"/>
          </w:tcPr>
          <w:p w14:paraId="54B606D9" w14:textId="77777777" w:rsidR="00EE5B36" w:rsidRDefault="00EE5B36" w:rsidP="003F3FDB">
            <w:r>
              <w:t>Mantel Test</w:t>
            </w:r>
          </w:p>
        </w:tc>
        <w:tc>
          <w:tcPr>
            <w:tcW w:w="3864" w:type="dxa"/>
            <w:gridSpan w:val="3"/>
          </w:tcPr>
          <w:p w14:paraId="663184E0" w14:textId="77777777" w:rsidR="00EE5B36" w:rsidRDefault="00EE5B36" w:rsidP="003F3FDB">
            <w:pPr>
              <w:jc w:val="center"/>
            </w:pPr>
            <w:r>
              <w:t>10-word network</w:t>
            </w:r>
          </w:p>
        </w:tc>
        <w:tc>
          <w:tcPr>
            <w:tcW w:w="3864" w:type="dxa"/>
            <w:gridSpan w:val="3"/>
          </w:tcPr>
          <w:p w14:paraId="14C3819C" w14:textId="77777777" w:rsidR="00EE5B36" w:rsidRDefault="00EE5B36" w:rsidP="003F3FDB">
            <w:pPr>
              <w:jc w:val="center"/>
            </w:pPr>
            <w:r>
              <w:t>20-word network</w:t>
            </w:r>
          </w:p>
        </w:tc>
      </w:tr>
      <w:tr w:rsidR="00EE5B36" w14:paraId="5CC118BE" w14:textId="77777777" w:rsidTr="003F3FDB">
        <w:tc>
          <w:tcPr>
            <w:tcW w:w="1288" w:type="dxa"/>
            <w:vMerge/>
          </w:tcPr>
          <w:p w14:paraId="35CEC5DF" w14:textId="77777777" w:rsidR="00EE5B36" w:rsidRDefault="00EE5B36" w:rsidP="003F3FDB"/>
        </w:tc>
        <w:tc>
          <w:tcPr>
            <w:tcW w:w="1288" w:type="dxa"/>
          </w:tcPr>
          <w:p w14:paraId="5889DCBE" w14:textId="77777777" w:rsidR="00EE5B36" w:rsidRDefault="00EE5B36" w:rsidP="003F3FDB">
            <w:r>
              <w:t>r</w:t>
            </w:r>
          </w:p>
        </w:tc>
        <w:tc>
          <w:tcPr>
            <w:tcW w:w="1288" w:type="dxa"/>
          </w:tcPr>
          <w:p w14:paraId="3BE651F8" w14:textId="77777777" w:rsidR="00EE5B36" w:rsidRDefault="00EE5B36" w:rsidP="003F3FDB">
            <w:r>
              <w:t>p-value</w:t>
            </w:r>
          </w:p>
        </w:tc>
        <w:tc>
          <w:tcPr>
            <w:tcW w:w="1288" w:type="dxa"/>
          </w:tcPr>
          <w:p w14:paraId="0DE374FB" w14:textId="77777777" w:rsidR="00EE5B36" w:rsidRDefault="00EE5B36" w:rsidP="003F3FDB">
            <w:r>
              <w:t>Z-score</w:t>
            </w:r>
          </w:p>
        </w:tc>
        <w:tc>
          <w:tcPr>
            <w:tcW w:w="1288" w:type="dxa"/>
          </w:tcPr>
          <w:p w14:paraId="6A0B8B83" w14:textId="77777777" w:rsidR="00EE5B36" w:rsidRDefault="00EE5B36" w:rsidP="003F3FDB">
            <w:r>
              <w:t>r</w:t>
            </w:r>
          </w:p>
        </w:tc>
        <w:tc>
          <w:tcPr>
            <w:tcW w:w="1288" w:type="dxa"/>
          </w:tcPr>
          <w:p w14:paraId="57F4019F" w14:textId="77777777" w:rsidR="00EE5B36" w:rsidRDefault="00EE5B36" w:rsidP="003F3FDB">
            <w:r>
              <w:t>p-value</w:t>
            </w:r>
          </w:p>
        </w:tc>
        <w:tc>
          <w:tcPr>
            <w:tcW w:w="1288" w:type="dxa"/>
          </w:tcPr>
          <w:p w14:paraId="46EF1338" w14:textId="77777777" w:rsidR="00EE5B36" w:rsidRDefault="00EE5B36" w:rsidP="003F3FDB">
            <w:r>
              <w:t>z-score</w:t>
            </w:r>
          </w:p>
        </w:tc>
      </w:tr>
      <w:tr w:rsidR="00EE5B36" w14:paraId="494CC2CE" w14:textId="77777777" w:rsidTr="003F3FDB">
        <w:tc>
          <w:tcPr>
            <w:tcW w:w="1288" w:type="dxa"/>
          </w:tcPr>
          <w:p w14:paraId="76DF2336" w14:textId="77777777" w:rsidR="00EE5B36" w:rsidRDefault="00EE5B36" w:rsidP="003F3FDB">
            <w:r>
              <w:t>Article ---&gt; 2-3 P</w:t>
            </w:r>
          </w:p>
        </w:tc>
        <w:tc>
          <w:tcPr>
            <w:tcW w:w="1288" w:type="dxa"/>
          </w:tcPr>
          <w:p w14:paraId="6956C7ED"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09916</w:t>
            </w:r>
          </w:p>
          <w:p w14:paraId="4140ABEF" w14:textId="77777777" w:rsidR="00EE5B36" w:rsidRDefault="00EE5B36" w:rsidP="003F3FDB"/>
        </w:tc>
        <w:tc>
          <w:tcPr>
            <w:tcW w:w="1288" w:type="dxa"/>
          </w:tcPr>
          <w:p w14:paraId="6910CBAF"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5375</w:t>
            </w:r>
          </w:p>
          <w:p w14:paraId="4462ECF0" w14:textId="77777777" w:rsidR="00EE5B36" w:rsidRDefault="00EE5B36" w:rsidP="003F3FDB"/>
        </w:tc>
        <w:tc>
          <w:tcPr>
            <w:tcW w:w="1288" w:type="dxa"/>
          </w:tcPr>
          <w:p w14:paraId="22289067"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36904</w:t>
            </w:r>
          </w:p>
          <w:p w14:paraId="09387166" w14:textId="77777777" w:rsidR="00EE5B36" w:rsidRDefault="00EE5B36" w:rsidP="003F3FDB"/>
        </w:tc>
        <w:tc>
          <w:tcPr>
            <w:tcW w:w="1288" w:type="dxa"/>
          </w:tcPr>
          <w:p w14:paraId="55630F73"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16939</w:t>
            </w:r>
          </w:p>
          <w:p w14:paraId="54548DDC" w14:textId="77777777" w:rsidR="00EE5B36" w:rsidRDefault="00EE5B36" w:rsidP="003F3FDB"/>
        </w:tc>
        <w:tc>
          <w:tcPr>
            <w:tcW w:w="1288" w:type="dxa"/>
          </w:tcPr>
          <w:p w14:paraId="4AD31E04"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9614</w:t>
            </w:r>
          </w:p>
          <w:p w14:paraId="20336B47" w14:textId="77777777" w:rsidR="00EE5B36" w:rsidRDefault="00EE5B36" w:rsidP="003F3FDB"/>
        </w:tc>
        <w:tc>
          <w:tcPr>
            <w:tcW w:w="1288" w:type="dxa"/>
          </w:tcPr>
          <w:p w14:paraId="6FA744E1"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1.58676</w:t>
            </w:r>
          </w:p>
          <w:p w14:paraId="7F0A4D84" w14:textId="77777777" w:rsidR="00EE5B36" w:rsidRDefault="00EE5B36" w:rsidP="003F3FDB"/>
        </w:tc>
      </w:tr>
      <w:tr w:rsidR="00EE5B36" w14:paraId="7BBC34EA" w14:textId="77777777" w:rsidTr="003F3FDB">
        <w:tc>
          <w:tcPr>
            <w:tcW w:w="1288" w:type="dxa"/>
          </w:tcPr>
          <w:p w14:paraId="20DA2A6F" w14:textId="77777777" w:rsidR="00EE5B36" w:rsidRDefault="00EE5B36" w:rsidP="003F3FDB">
            <w:r>
              <w:t>Article ---&gt; Paragraph</w:t>
            </w:r>
          </w:p>
        </w:tc>
        <w:tc>
          <w:tcPr>
            <w:tcW w:w="1288" w:type="dxa"/>
          </w:tcPr>
          <w:p w14:paraId="6C9AB6BE"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30533</w:t>
            </w:r>
          </w:p>
          <w:p w14:paraId="06618FBD" w14:textId="77777777" w:rsidR="00EE5B36" w:rsidRDefault="00EE5B36" w:rsidP="003F3FDB"/>
        </w:tc>
        <w:tc>
          <w:tcPr>
            <w:tcW w:w="1288" w:type="dxa"/>
          </w:tcPr>
          <w:p w14:paraId="67D3EABF"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183333</w:t>
            </w:r>
          </w:p>
          <w:p w14:paraId="47E19E38" w14:textId="77777777" w:rsidR="00EE5B36" w:rsidRDefault="00EE5B36" w:rsidP="003F3FDB"/>
        </w:tc>
        <w:tc>
          <w:tcPr>
            <w:tcW w:w="1288" w:type="dxa"/>
          </w:tcPr>
          <w:p w14:paraId="357F9559"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1.0028</w:t>
            </w:r>
          </w:p>
          <w:p w14:paraId="7A914A59" w14:textId="77777777" w:rsidR="00EE5B36" w:rsidRDefault="00EE5B36" w:rsidP="003F3FDB"/>
        </w:tc>
        <w:tc>
          <w:tcPr>
            <w:tcW w:w="1288" w:type="dxa"/>
          </w:tcPr>
          <w:p w14:paraId="32DE426D"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29004</w:t>
            </w:r>
          </w:p>
          <w:p w14:paraId="13A72073" w14:textId="77777777" w:rsidR="00EE5B36" w:rsidRDefault="00EE5B36" w:rsidP="003F3FDB"/>
        </w:tc>
        <w:tc>
          <w:tcPr>
            <w:tcW w:w="1288" w:type="dxa"/>
          </w:tcPr>
          <w:p w14:paraId="0D948EE2"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1036</w:t>
            </w:r>
          </w:p>
          <w:p w14:paraId="173A22EF" w14:textId="77777777" w:rsidR="00EE5B36" w:rsidRDefault="00EE5B36" w:rsidP="003F3FDB"/>
        </w:tc>
        <w:tc>
          <w:tcPr>
            <w:tcW w:w="1288" w:type="dxa"/>
          </w:tcPr>
          <w:p w14:paraId="2C5AF275"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1.44017</w:t>
            </w:r>
          </w:p>
          <w:p w14:paraId="38143EDB" w14:textId="77777777" w:rsidR="00EE5B36" w:rsidRDefault="00EE5B36" w:rsidP="003F3FDB"/>
        </w:tc>
      </w:tr>
      <w:tr w:rsidR="00EE5B36" w14:paraId="4F2AA282" w14:textId="77777777" w:rsidTr="003F3FDB">
        <w:tc>
          <w:tcPr>
            <w:tcW w:w="1288" w:type="dxa"/>
          </w:tcPr>
          <w:p w14:paraId="7E4701A5" w14:textId="77777777" w:rsidR="00EE5B36" w:rsidRDefault="00EE5B36" w:rsidP="003F3FDB">
            <w:r>
              <w:t>2-3 P ---&gt; Paragraph</w:t>
            </w:r>
          </w:p>
        </w:tc>
        <w:tc>
          <w:tcPr>
            <w:tcW w:w="1288" w:type="dxa"/>
          </w:tcPr>
          <w:p w14:paraId="051714E6"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21549</w:t>
            </w:r>
          </w:p>
          <w:p w14:paraId="61897C11" w14:textId="77777777" w:rsidR="00EE5B36" w:rsidRDefault="00EE5B36" w:rsidP="003F3FDB"/>
        </w:tc>
        <w:tc>
          <w:tcPr>
            <w:tcW w:w="1288" w:type="dxa"/>
          </w:tcPr>
          <w:p w14:paraId="72698113"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14583</w:t>
            </w:r>
          </w:p>
          <w:p w14:paraId="54899B21" w14:textId="77777777" w:rsidR="00EE5B36" w:rsidRDefault="00EE5B36" w:rsidP="003F3FDB"/>
        </w:tc>
        <w:tc>
          <w:tcPr>
            <w:tcW w:w="1288" w:type="dxa"/>
          </w:tcPr>
          <w:p w14:paraId="3E112A1D"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1.21009</w:t>
            </w:r>
          </w:p>
          <w:p w14:paraId="33896E4E" w14:textId="77777777" w:rsidR="00EE5B36" w:rsidRDefault="00EE5B36" w:rsidP="003F3FDB"/>
        </w:tc>
        <w:tc>
          <w:tcPr>
            <w:tcW w:w="1288" w:type="dxa"/>
          </w:tcPr>
          <w:p w14:paraId="3A598306"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19494</w:t>
            </w:r>
          </w:p>
          <w:p w14:paraId="17044B1C" w14:textId="77777777" w:rsidR="00EE5B36" w:rsidRDefault="00EE5B36" w:rsidP="003F3FDB"/>
        </w:tc>
        <w:tc>
          <w:tcPr>
            <w:tcW w:w="1288" w:type="dxa"/>
          </w:tcPr>
          <w:p w14:paraId="1AC2210E"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0558</w:t>
            </w:r>
          </w:p>
          <w:p w14:paraId="247ACC30" w14:textId="77777777" w:rsidR="00EE5B36" w:rsidRDefault="00EE5B36" w:rsidP="003F3FDB"/>
        </w:tc>
        <w:tc>
          <w:tcPr>
            <w:tcW w:w="1288" w:type="dxa"/>
          </w:tcPr>
          <w:p w14:paraId="15F80676"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1.68612</w:t>
            </w:r>
          </w:p>
          <w:p w14:paraId="671C991C" w14:textId="77777777" w:rsidR="00EE5B36" w:rsidRDefault="00EE5B36" w:rsidP="003F3FDB"/>
        </w:tc>
      </w:tr>
    </w:tbl>
    <w:p w14:paraId="31A93F2D" w14:textId="77777777" w:rsidR="00EE5B36" w:rsidRPr="00ED165A" w:rsidRDefault="00EE5B36" w:rsidP="00EE5B36"/>
    <w:p w14:paraId="44E9750B" w14:textId="77777777" w:rsidR="00EE5B36" w:rsidRDefault="00EE5B36" w:rsidP="00EE5B36">
      <w:r>
        <w:t>Non-Law dataset</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31FD34A1" w14:textId="77777777" w:rsidTr="003F3FDB">
        <w:tc>
          <w:tcPr>
            <w:tcW w:w="1288" w:type="dxa"/>
            <w:vMerge w:val="restart"/>
          </w:tcPr>
          <w:p w14:paraId="4B3BFCB7" w14:textId="77777777" w:rsidR="00EE5B36" w:rsidRDefault="00EE5B36" w:rsidP="003F3FDB">
            <w:r>
              <w:t>Mantel Test</w:t>
            </w:r>
          </w:p>
        </w:tc>
        <w:tc>
          <w:tcPr>
            <w:tcW w:w="3864" w:type="dxa"/>
            <w:gridSpan w:val="3"/>
          </w:tcPr>
          <w:p w14:paraId="575ACA87" w14:textId="77777777" w:rsidR="00EE5B36" w:rsidRDefault="00EE5B36" w:rsidP="003F3FDB">
            <w:pPr>
              <w:jc w:val="center"/>
            </w:pPr>
            <w:r>
              <w:t>10-word network</w:t>
            </w:r>
          </w:p>
        </w:tc>
        <w:tc>
          <w:tcPr>
            <w:tcW w:w="3864" w:type="dxa"/>
            <w:gridSpan w:val="3"/>
          </w:tcPr>
          <w:p w14:paraId="511872E9" w14:textId="77777777" w:rsidR="00EE5B36" w:rsidRDefault="00EE5B36" w:rsidP="003F3FDB">
            <w:pPr>
              <w:jc w:val="center"/>
            </w:pPr>
            <w:r>
              <w:t>20-word network</w:t>
            </w:r>
          </w:p>
        </w:tc>
      </w:tr>
      <w:tr w:rsidR="00EE5B36" w14:paraId="059CEA93" w14:textId="77777777" w:rsidTr="003F3FDB">
        <w:tc>
          <w:tcPr>
            <w:tcW w:w="1288" w:type="dxa"/>
            <w:vMerge/>
          </w:tcPr>
          <w:p w14:paraId="59D8D21D" w14:textId="77777777" w:rsidR="00EE5B36" w:rsidRDefault="00EE5B36" w:rsidP="003F3FDB"/>
        </w:tc>
        <w:tc>
          <w:tcPr>
            <w:tcW w:w="1288" w:type="dxa"/>
          </w:tcPr>
          <w:p w14:paraId="6E018344" w14:textId="77777777" w:rsidR="00EE5B36" w:rsidRDefault="00EE5B36" w:rsidP="003F3FDB">
            <w:r>
              <w:t>r</w:t>
            </w:r>
          </w:p>
        </w:tc>
        <w:tc>
          <w:tcPr>
            <w:tcW w:w="1288" w:type="dxa"/>
          </w:tcPr>
          <w:p w14:paraId="4B15B4A6" w14:textId="77777777" w:rsidR="00EE5B36" w:rsidRDefault="00EE5B36" w:rsidP="003F3FDB">
            <w:r>
              <w:t>p-value</w:t>
            </w:r>
          </w:p>
        </w:tc>
        <w:tc>
          <w:tcPr>
            <w:tcW w:w="1288" w:type="dxa"/>
          </w:tcPr>
          <w:p w14:paraId="1AC02258" w14:textId="77777777" w:rsidR="00EE5B36" w:rsidRDefault="00EE5B36" w:rsidP="003F3FDB">
            <w:r>
              <w:t>Z-score</w:t>
            </w:r>
          </w:p>
        </w:tc>
        <w:tc>
          <w:tcPr>
            <w:tcW w:w="1288" w:type="dxa"/>
          </w:tcPr>
          <w:p w14:paraId="57F23BDF" w14:textId="77777777" w:rsidR="00EE5B36" w:rsidRDefault="00EE5B36" w:rsidP="003F3FDB">
            <w:r>
              <w:t>r</w:t>
            </w:r>
          </w:p>
        </w:tc>
        <w:tc>
          <w:tcPr>
            <w:tcW w:w="1288" w:type="dxa"/>
          </w:tcPr>
          <w:p w14:paraId="02EFB2CE" w14:textId="77777777" w:rsidR="00EE5B36" w:rsidRDefault="00EE5B36" w:rsidP="003F3FDB">
            <w:r>
              <w:t>p-value</w:t>
            </w:r>
          </w:p>
        </w:tc>
        <w:tc>
          <w:tcPr>
            <w:tcW w:w="1288" w:type="dxa"/>
          </w:tcPr>
          <w:p w14:paraId="40AB45AE" w14:textId="77777777" w:rsidR="00EE5B36" w:rsidRDefault="00EE5B36" w:rsidP="003F3FDB">
            <w:r>
              <w:t>z-score</w:t>
            </w:r>
          </w:p>
        </w:tc>
      </w:tr>
      <w:tr w:rsidR="00EE5B36" w14:paraId="04B9D407" w14:textId="77777777" w:rsidTr="003F3FDB">
        <w:tc>
          <w:tcPr>
            <w:tcW w:w="1288" w:type="dxa"/>
          </w:tcPr>
          <w:p w14:paraId="6FDFC305" w14:textId="77777777" w:rsidR="00EE5B36" w:rsidRDefault="00EE5B36" w:rsidP="003F3FDB">
            <w:r>
              <w:t>Article ---&gt; 2-3 P</w:t>
            </w:r>
          </w:p>
        </w:tc>
        <w:tc>
          <w:tcPr>
            <w:tcW w:w="1288" w:type="dxa"/>
          </w:tcPr>
          <w:p w14:paraId="76498ACD"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08840</w:t>
            </w:r>
          </w:p>
          <w:p w14:paraId="7E5EE191" w14:textId="77777777" w:rsidR="00EE5B36" w:rsidRDefault="00EE5B36" w:rsidP="003F3FDB"/>
        </w:tc>
        <w:tc>
          <w:tcPr>
            <w:tcW w:w="1288" w:type="dxa"/>
          </w:tcPr>
          <w:p w14:paraId="190064B3"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2401</w:t>
            </w:r>
          </w:p>
          <w:p w14:paraId="3F23E598" w14:textId="77777777" w:rsidR="00EE5B36" w:rsidRDefault="00EE5B36" w:rsidP="003F3FDB"/>
        </w:tc>
        <w:tc>
          <w:tcPr>
            <w:tcW w:w="1288" w:type="dxa"/>
          </w:tcPr>
          <w:p w14:paraId="5F2BC565"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72033</w:t>
            </w:r>
          </w:p>
          <w:p w14:paraId="2D4090FB" w14:textId="77777777" w:rsidR="00EE5B36" w:rsidRDefault="00EE5B36" w:rsidP="003F3FDB"/>
        </w:tc>
        <w:tc>
          <w:tcPr>
            <w:tcW w:w="1288" w:type="dxa"/>
          </w:tcPr>
          <w:p w14:paraId="2106A622"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08802</w:t>
            </w:r>
          </w:p>
          <w:p w14:paraId="17201BA1" w14:textId="77777777" w:rsidR="00EE5B36" w:rsidRDefault="00EE5B36" w:rsidP="003F3FDB"/>
        </w:tc>
        <w:tc>
          <w:tcPr>
            <w:tcW w:w="1288" w:type="dxa"/>
          </w:tcPr>
          <w:p w14:paraId="45D0A895"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2293</w:t>
            </w:r>
          </w:p>
          <w:p w14:paraId="70E045B3" w14:textId="77777777" w:rsidR="00EE5B36" w:rsidRDefault="00EE5B36" w:rsidP="003F3FDB"/>
        </w:tc>
        <w:tc>
          <w:tcPr>
            <w:tcW w:w="1288" w:type="dxa"/>
          </w:tcPr>
          <w:p w14:paraId="66DEE19B"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78101</w:t>
            </w:r>
          </w:p>
          <w:p w14:paraId="0F81E1A3" w14:textId="77777777" w:rsidR="00EE5B36" w:rsidRDefault="00EE5B36" w:rsidP="003F3FDB"/>
        </w:tc>
      </w:tr>
      <w:tr w:rsidR="00EE5B36" w14:paraId="56BE3A13" w14:textId="77777777" w:rsidTr="003F3FDB">
        <w:tc>
          <w:tcPr>
            <w:tcW w:w="1288" w:type="dxa"/>
          </w:tcPr>
          <w:p w14:paraId="6807D1A7" w14:textId="77777777" w:rsidR="00EE5B36" w:rsidRDefault="00EE5B36" w:rsidP="003F3FDB">
            <w:r>
              <w:t>Article ---&gt; Paragraph</w:t>
            </w:r>
          </w:p>
        </w:tc>
        <w:tc>
          <w:tcPr>
            <w:tcW w:w="1288" w:type="dxa"/>
          </w:tcPr>
          <w:p w14:paraId="0F02EDF4"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43517</w:t>
            </w:r>
          </w:p>
          <w:p w14:paraId="7E6F6DE6" w14:textId="77777777" w:rsidR="00EE5B36" w:rsidRDefault="00EE5B36" w:rsidP="003F3FDB"/>
        </w:tc>
        <w:tc>
          <w:tcPr>
            <w:tcW w:w="1288" w:type="dxa"/>
          </w:tcPr>
          <w:p w14:paraId="13D7FC9B"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01626</w:t>
            </w:r>
          </w:p>
          <w:p w14:paraId="60027716" w14:textId="77777777" w:rsidR="00EE5B36" w:rsidRDefault="00EE5B36" w:rsidP="003F3FDB"/>
        </w:tc>
        <w:tc>
          <w:tcPr>
            <w:tcW w:w="1288" w:type="dxa"/>
          </w:tcPr>
          <w:p w14:paraId="599F6A59"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1.81199</w:t>
            </w:r>
          </w:p>
          <w:p w14:paraId="53BFACA0" w14:textId="77777777" w:rsidR="00EE5B36" w:rsidRDefault="00EE5B36" w:rsidP="003F3FDB"/>
        </w:tc>
        <w:tc>
          <w:tcPr>
            <w:tcW w:w="1288" w:type="dxa"/>
          </w:tcPr>
          <w:p w14:paraId="7B4E5D39"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55781</w:t>
            </w:r>
          </w:p>
          <w:p w14:paraId="085B5184" w14:textId="77777777" w:rsidR="00EE5B36" w:rsidRDefault="00EE5B36" w:rsidP="003F3FDB"/>
        </w:tc>
        <w:tc>
          <w:tcPr>
            <w:tcW w:w="1288" w:type="dxa"/>
          </w:tcPr>
          <w:p w14:paraId="3252E788"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001</w:t>
            </w:r>
          </w:p>
          <w:p w14:paraId="31891730" w14:textId="77777777" w:rsidR="00EE5B36" w:rsidRDefault="00EE5B36" w:rsidP="003F3FDB"/>
        </w:tc>
        <w:tc>
          <w:tcPr>
            <w:tcW w:w="1288" w:type="dxa"/>
          </w:tcPr>
          <w:p w14:paraId="734B4A8D"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2.73972</w:t>
            </w:r>
          </w:p>
          <w:p w14:paraId="2A77F351" w14:textId="77777777" w:rsidR="00EE5B36" w:rsidRDefault="00EE5B36" w:rsidP="003F3FDB"/>
        </w:tc>
      </w:tr>
      <w:tr w:rsidR="00EE5B36" w14:paraId="0DF0E770" w14:textId="77777777" w:rsidTr="003F3FDB">
        <w:tc>
          <w:tcPr>
            <w:tcW w:w="1288" w:type="dxa"/>
          </w:tcPr>
          <w:p w14:paraId="5AC6C7F6" w14:textId="77777777" w:rsidR="00EE5B36" w:rsidRDefault="00EE5B36" w:rsidP="003F3FDB">
            <w:r>
              <w:t>2-3 P ---&gt; Paragraph</w:t>
            </w:r>
          </w:p>
        </w:tc>
        <w:tc>
          <w:tcPr>
            <w:tcW w:w="1288" w:type="dxa"/>
          </w:tcPr>
          <w:p w14:paraId="16F21923"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24308</w:t>
            </w:r>
          </w:p>
          <w:p w14:paraId="60BB155A" w14:textId="77777777" w:rsidR="00EE5B36" w:rsidRDefault="00EE5B36" w:rsidP="003F3FDB"/>
        </w:tc>
        <w:tc>
          <w:tcPr>
            <w:tcW w:w="1288" w:type="dxa"/>
          </w:tcPr>
          <w:p w14:paraId="042EFC09"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7751</w:t>
            </w:r>
          </w:p>
          <w:p w14:paraId="19878CAF" w14:textId="77777777" w:rsidR="00EE5B36" w:rsidRDefault="00EE5B36" w:rsidP="003F3FDB"/>
        </w:tc>
        <w:tc>
          <w:tcPr>
            <w:tcW w:w="1288" w:type="dxa"/>
          </w:tcPr>
          <w:p w14:paraId="002CDDE2"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8898</w:t>
            </w:r>
          </w:p>
          <w:p w14:paraId="5448E571" w14:textId="77777777" w:rsidR="00EE5B36" w:rsidRDefault="00EE5B36" w:rsidP="003F3FDB"/>
        </w:tc>
        <w:tc>
          <w:tcPr>
            <w:tcW w:w="1288" w:type="dxa"/>
          </w:tcPr>
          <w:p w14:paraId="0B96FEB1"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11016</w:t>
            </w:r>
          </w:p>
          <w:p w14:paraId="3AB5779C" w14:textId="77777777" w:rsidR="00EE5B36" w:rsidRDefault="00EE5B36" w:rsidP="003F3FDB"/>
        </w:tc>
        <w:tc>
          <w:tcPr>
            <w:tcW w:w="1288" w:type="dxa"/>
          </w:tcPr>
          <w:p w14:paraId="5EBA750F"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7182</w:t>
            </w:r>
          </w:p>
          <w:p w14:paraId="3229B50A" w14:textId="77777777" w:rsidR="00EE5B36" w:rsidRDefault="00EE5B36" w:rsidP="003F3FDB"/>
        </w:tc>
        <w:tc>
          <w:tcPr>
            <w:tcW w:w="1288" w:type="dxa"/>
          </w:tcPr>
          <w:p w14:paraId="05130C64"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56198</w:t>
            </w:r>
          </w:p>
          <w:p w14:paraId="46CEFDF1" w14:textId="77777777" w:rsidR="00EE5B36" w:rsidRDefault="00EE5B36" w:rsidP="003F3FDB"/>
        </w:tc>
      </w:tr>
    </w:tbl>
    <w:p w14:paraId="6DEB61D7" w14:textId="77777777" w:rsidR="00EE5B36" w:rsidRDefault="00EE5B36" w:rsidP="00EE5B36"/>
    <w:p w14:paraId="7A15711C" w14:textId="77777777" w:rsidR="00EE5B36" w:rsidRDefault="00EE5B36" w:rsidP="00EE5B36"/>
    <w:p w14:paraId="23A130B1" w14:textId="77777777" w:rsidR="00EE5B36" w:rsidRDefault="00EE5B36" w:rsidP="00EE5B36">
      <w:r>
        <w:t>Covid science dataset (15 articles)</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23A5D7B2" w14:textId="77777777" w:rsidTr="003F3FDB">
        <w:tc>
          <w:tcPr>
            <w:tcW w:w="1288" w:type="dxa"/>
            <w:vMerge w:val="restart"/>
          </w:tcPr>
          <w:p w14:paraId="79D5B0F7" w14:textId="77777777" w:rsidR="00EE5B36" w:rsidRDefault="00EE5B36" w:rsidP="003F3FDB">
            <w:r>
              <w:t>Mantel Test</w:t>
            </w:r>
          </w:p>
        </w:tc>
        <w:tc>
          <w:tcPr>
            <w:tcW w:w="3864" w:type="dxa"/>
            <w:gridSpan w:val="3"/>
          </w:tcPr>
          <w:p w14:paraId="15F2FC8D" w14:textId="77777777" w:rsidR="00EE5B36" w:rsidRDefault="00EE5B36" w:rsidP="003F3FDB">
            <w:pPr>
              <w:jc w:val="center"/>
            </w:pPr>
            <w:r>
              <w:t>10-word network</w:t>
            </w:r>
          </w:p>
        </w:tc>
        <w:tc>
          <w:tcPr>
            <w:tcW w:w="3864" w:type="dxa"/>
            <w:gridSpan w:val="3"/>
          </w:tcPr>
          <w:p w14:paraId="25CF7AC6" w14:textId="77777777" w:rsidR="00EE5B36" w:rsidRDefault="00EE5B36" w:rsidP="003F3FDB">
            <w:pPr>
              <w:jc w:val="center"/>
            </w:pPr>
            <w:r>
              <w:t>20-word network</w:t>
            </w:r>
          </w:p>
        </w:tc>
      </w:tr>
      <w:tr w:rsidR="00EE5B36" w14:paraId="0D85C987" w14:textId="77777777" w:rsidTr="003F3FDB">
        <w:tc>
          <w:tcPr>
            <w:tcW w:w="1288" w:type="dxa"/>
            <w:vMerge/>
          </w:tcPr>
          <w:p w14:paraId="2C50925E" w14:textId="77777777" w:rsidR="00EE5B36" w:rsidRDefault="00EE5B36" w:rsidP="003F3FDB"/>
        </w:tc>
        <w:tc>
          <w:tcPr>
            <w:tcW w:w="1288" w:type="dxa"/>
          </w:tcPr>
          <w:p w14:paraId="2A0BFDA9" w14:textId="77777777" w:rsidR="00EE5B36" w:rsidRDefault="00EE5B36" w:rsidP="003F3FDB">
            <w:r>
              <w:t>r</w:t>
            </w:r>
          </w:p>
        </w:tc>
        <w:tc>
          <w:tcPr>
            <w:tcW w:w="1288" w:type="dxa"/>
          </w:tcPr>
          <w:p w14:paraId="290F0A3F" w14:textId="77777777" w:rsidR="00EE5B36" w:rsidRDefault="00EE5B36" w:rsidP="003F3FDB">
            <w:r>
              <w:t>p-value</w:t>
            </w:r>
          </w:p>
        </w:tc>
        <w:tc>
          <w:tcPr>
            <w:tcW w:w="1288" w:type="dxa"/>
          </w:tcPr>
          <w:p w14:paraId="4108E229" w14:textId="77777777" w:rsidR="00EE5B36" w:rsidRDefault="00EE5B36" w:rsidP="003F3FDB">
            <w:r>
              <w:t>Z-score</w:t>
            </w:r>
          </w:p>
        </w:tc>
        <w:tc>
          <w:tcPr>
            <w:tcW w:w="1288" w:type="dxa"/>
          </w:tcPr>
          <w:p w14:paraId="0CD91F7B" w14:textId="77777777" w:rsidR="00EE5B36" w:rsidRDefault="00EE5B36" w:rsidP="003F3FDB">
            <w:r>
              <w:t>r</w:t>
            </w:r>
          </w:p>
        </w:tc>
        <w:tc>
          <w:tcPr>
            <w:tcW w:w="1288" w:type="dxa"/>
          </w:tcPr>
          <w:p w14:paraId="00996A55" w14:textId="77777777" w:rsidR="00EE5B36" w:rsidRDefault="00EE5B36" w:rsidP="003F3FDB">
            <w:r>
              <w:t>p-value</w:t>
            </w:r>
          </w:p>
        </w:tc>
        <w:tc>
          <w:tcPr>
            <w:tcW w:w="1288" w:type="dxa"/>
          </w:tcPr>
          <w:p w14:paraId="1890FEA5" w14:textId="77777777" w:rsidR="00EE5B36" w:rsidRDefault="00EE5B36" w:rsidP="003F3FDB">
            <w:r>
              <w:t>z-score</w:t>
            </w:r>
          </w:p>
        </w:tc>
      </w:tr>
      <w:tr w:rsidR="00EE5B36" w14:paraId="0B97BE4E" w14:textId="77777777" w:rsidTr="003F3FDB">
        <w:tc>
          <w:tcPr>
            <w:tcW w:w="1288" w:type="dxa"/>
          </w:tcPr>
          <w:p w14:paraId="6090E6E4" w14:textId="77777777" w:rsidR="00EE5B36" w:rsidRDefault="00EE5B36" w:rsidP="003F3FDB">
            <w:r>
              <w:lastRenderedPageBreak/>
              <w:t>Article ---&gt; 2-3 P</w:t>
            </w:r>
          </w:p>
        </w:tc>
        <w:tc>
          <w:tcPr>
            <w:tcW w:w="1288" w:type="dxa"/>
          </w:tcPr>
          <w:p w14:paraId="31F6ACC8"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0.27763</w:t>
            </w:r>
          </w:p>
          <w:p w14:paraId="5F4F3EAF" w14:textId="77777777" w:rsidR="00EE5B36" w:rsidRDefault="00EE5B36" w:rsidP="003F3FDB"/>
        </w:tc>
        <w:tc>
          <w:tcPr>
            <w:tcW w:w="1288" w:type="dxa"/>
          </w:tcPr>
          <w:p w14:paraId="7E24AB18"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0.1765,</w:t>
            </w:r>
          </w:p>
          <w:p w14:paraId="5FC4AAA8" w14:textId="77777777" w:rsidR="00EE5B36" w:rsidRDefault="00EE5B36" w:rsidP="003F3FDB"/>
        </w:tc>
        <w:tc>
          <w:tcPr>
            <w:tcW w:w="1288" w:type="dxa"/>
          </w:tcPr>
          <w:p w14:paraId="16D3E173"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1.06224</w:t>
            </w:r>
          </w:p>
          <w:p w14:paraId="597CBA43" w14:textId="77777777" w:rsidR="00EE5B36" w:rsidRDefault="00EE5B36" w:rsidP="003F3FDB"/>
        </w:tc>
        <w:tc>
          <w:tcPr>
            <w:tcW w:w="1288" w:type="dxa"/>
          </w:tcPr>
          <w:p w14:paraId="2102931A" w14:textId="77777777" w:rsidR="00EE5B36" w:rsidRPr="000A3F6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0A3F6A">
              <w:rPr>
                <w:rFonts w:ascii="Courier New" w:eastAsia="Times New Roman" w:hAnsi="Courier New" w:cs="Courier New"/>
                <w:color w:val="000000"/>
                <w:sz w:val="21"/>
                <w:szCs w:val="21"/>
                <w:lang w:eastAsia="en-GB"/>
              </w:rPr>
              <w:t>0.13258</w:t>
            </w:r>
          </w:p>
          <w:p w14:paraId="7AD22276" w14:textId="77777777" w:rsidR="00EE5B36" w:rsidRDefault="00EE5B36" w:rsidP="003F3FDB"/>
        </w:tc>
        <w:tc>
          <w:tcPr>
            <w:tcW w:w="1288" w:type="dxa"/>
          </w:tcPr>
          <w:p w14:paraId="6A80F6C9" w14:textId="77777777" w:rsidR="00EE5B36" w:rsidRPr="000A3F6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0A3F6A">
              <w:rPr>
                <w:rFonts w:ascii="Courier New" w:eastAsia="Times New Roman" w:hAnsi="Courier New" w:cs="Courier New"/>
                <w:color w:val="000000"/>
                <w:sz w:val="21"/>
                <w:szCs w:val="21"/>
                <w:lang w:eastAsia="en-GB"/>
              </w:rPr>
              <w:t>0.2438</w:t>
            </w:r>
          </w:p>
          <w:p w14:paraId="708868D7" w14:textId="77777777" w:rsidR="00EE5B36" w:rsidRDefault="00EE5B36" w:rsidP="003F3FDB"/>
        </w:tc>
        <w:tc>
          <w:tcPr>
            <w:tcW w:w="1288" w:type="dxa"/>
          </w:tcPr>
          <w:p w14:paraId="3C2AE88E" w14:textId="77777777" w:rsidR="00EE5B36" w:rsidRPr="000A3F6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0A3F6A">
              <w:rPr>
                <w:rFonts w:ascii="Courier New" w:eastAsia="Times New Roman" w:hAnsi="Courier New" w:cs="Courier New"/>
                <w:color w:val="000000"/>
                <w:sz w:val="21"/>
                <w:szCs w:val="21"/>
                <w:lang w:eastAsia="en-GB"/>
              </w:rPr>
              <w:t>0.72441</w:t>
            </w:r>
          </w:p>
          <w:p w14:paraId="55287184" w14:textId="77777777" w:rsidR="00EE5B36" w:rsidRDefault="00EE5B36" w:rsidP="003F3FDB"/>
        </w:tc>
      </w:tr>
      <w:tr w:rsidR="00EE5B36" w14:paraId="16C4B104" w14:textId="77777777" w:rsidTr="003F3FDB">
        <w:tc>
          <w:tcPr>
            <w:tcW w:w="1288" w:type="dxa"/>
          </w:tcPr>
          <w:p w14:paraId="576C78A5" w14:textId="77777777" w:rsidR="00EE5B36" w:rsidRDefault="00EE5B36" w:rsidP="003F3FDB">
            <w:r>
              <w:t>Article ---&gt; Paragraph</w:t>
            </w:r>
          </w:p>
        </w:tc>
        <w:tc>
          <w:tcPr>
            <w:tcW w:w="1288" w:type="dxa"/>
          </w:tcPr>
          <w:p w14:paraId="775D48A0"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0.69915</w:t>
            </w:r>
          </w:p>
          <w:p w14:paraId="50B81789" w14:textId="77777777" w:rsidR="00EE5B36" w:rsidRDefault="00EE5B36" w:rsidP="003F3FDB"/>
        </w:tc>
        <w:tc>
          <w:tcPr>
            <w:tcW w:w="1288" w:type="dxa"/>
          </w:tcPr>
          <w:p w14:paraId="416BD4E3"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0.01805</w:t>
            </w:r>
          </w:p>
          <w:p w14:paraId="60D2D471" w14:textId="77777777" w:rsidR="00EE5B36" w:rsidRDefault="00EE5B36" w:rsidP="003F3FDB"/>
        </w:tc>
        <w:tc>
          <w:tcPr>
            <w:tcW w:w="1288" w:type="dxa"/>
          </w:tcPr>
          <w:p w14:paraId="132CD3F0"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1.78310</w:t>
            </w:r>
          </w:p>
          <w:p w14:paraId="39CB4C58" w14:textId="77777777" w:rsidR="00EE5B36" w:rsidRDefault="00EE5B36" w:rsidP="003F3FDB"/>
        </w:tc>
        <w:tc>
          <w:tcPr>
            <w:tcW w:w="1288" w:type="dxa"/>
          </w:tcPr>
          <w:p w14:paraId="473CA19D"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0.49915</w:t>
            </w:r>
          </w:p>
          <w:p w14:paraId="7C10CF1C" w14:textId="77777777" w:rsidR="00EE5B36" w:rsidRDefault="00EE5B36" w:rsidP="003F3FDB"/>
        </w:tc>
        <w:tc>
          <w:tcPr>
            <w:tcW w:w="1288" w:type="dxa"/>
          </w:tcPr>
          <w:p w14:paraId="2BE66587"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0.0257</w:t>
            </w:r>
          </w:p>
          <w:p w14:paraId="40D1A55D" w14:textId="77777777" w:rsidR="00EE5B36" w:rsidRDefault="00EE5B36" w:rsidP="003F3FDB"/>
        </w:tc>
        <w:tc>
          <w:tcPr>
            <w:tcW w:w="1288" w:type="dxa"/>
          </w:tcPr>
          <w:p w14:paraId="45C1B8E7"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1.66534</w:t>
            </w:r>
          </w:p>
          <w:p w14:paraId="33DF40C6" w14:textId="77777777" w:rsidR="00EE5B36" w:rsidRDefault="00EE5B36" w:rsidP="003F3FDB"/>
        </w:tc>
      </w:tr>
      <w:tr w:rsidR="00EE5B36" w14:paraId="6D4F7A9D" w14:textId="77777777" w:rsidTr="003F3FDB">
        <w:tc>
          <w:tcPr>
            <w:tcW w:w="1288" w:type="dxa"/>
          </w:tcPr>
          <w:p w14:paraId="12C7AC11" w14:textId="77777777" w:rsidR="00EE5B36" w:rsidRDefault="00EE5B36" w:rsidP="003F3FDB">
            <w:r>
              <w:t>2-3 P ---&gt; Paragraph</w:t>
            </w:r>
          </w:p>
        </w:tc>
        <w:tc>
          <w:tcPr>
            <w:tcW w:w="1288" w:type="dxa"/>
          </w:tcPr>
          <w:p w14:paraId="1120B1D7"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0.22988</w:t>
            </w:r>
          </w:p>
          <w:p w14:paraId="2E533848" w14:textId="77777777" w:rsidR="00EE5B36" w:rsidRDefault="00EE5B36" w:rsidP="003F3FDB"/>
        </w:tc>
        <w:tc>
          <w:tcPr>
            <w:tcW w:w="1288" w:type="dxa"/>
          </w:tcPr>
          <w:p w14:paraId="49A2FE51"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0.1795</w:t>
            </w:r>
          </w:p>
          <w:p w14:paraId="0D03534E" w14:textId="77777777" w:rsidR="00EE5B36" w:rsidRDefault="00EE5B36" w:rsidP="003F3FDB"/>
        </w:tc>
        <w:tc>
          <w:tcPr>
            <w:tcW w:w="1288" w:type="dxa"/>
          </w:tcPr>
          <w:p w14:paraId="539F7DB3"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1.02993</w:t>
            </w:r>
          </w:p>
          <w:p w14:paraId="28A615DE" w14:textId="77777777" w:rsidR="00EE5B36" w:rsidRDefault="00EE5B36" w:rsidP="003F3FDB"/>
        </w:tc>
        <w:tc>
          <w:tcPr>
            <w:tcW w:w="1288" w:type="dxa"/>
          </w:tcPr>
          <w:p w14:paraId="06A1B753"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0.02976</w:t>
            </w:r>
          </w:p>
          <w:p w14:paraId="05029E2F" w14:textId="77777777" w:rsidR="00EE5B36" w:rsidRDefault="00EE5B36" w:rsidP="003F3FDB"/>
        </w:tc>
        <w:tc>
          <w:tcPr>
            <w:tcW w:w="1288" w:type="dxa"/>
          </w:tcPr>
          <w:p w14:paraId="507B18EF"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0.4411</w:t>
            </w:r>
          </w:p>
          <w:p w14:paraId="1D787AF1" w14:textId="77777777" w:rsidR="00EE5B36" w:rsidRDefault="00EE5B36" w:rsidP="003F3FDB"/>
        </w:tc>
        <w:tc>
          <w:tcPr>
            <w:tcW w:w="1288" w:type="dxa"/>
          </w:tcPr>
          <w:p w14:paraId="32113B87"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0.18913</w:t>
            </w:r>
          </w:p>
          <w:p w14:paraId="5A258AED" w14:textId="77777777" w:rsidR="00EE5B36" w:rsidRDefault="00EE5B36" w:rsidP="003F3FDB"/>
        </w:tc>
      </w:tr>
    </w:tbl>
    <w:p w14:paraId="1D1FD50B" w14:textId="77777777" w:rsidR="00EE5B36" w:rsidRDefault="00EE5B36" w:rsidP="00EE5B36"/>
    <w:p w14:paraId="693CD226" w14:textId="77777777" w:rsidR="00EE5B36" w:rsidRDefault="00EE5B36" w:rsidP="00EE5B36">
      <w:r>
        <w:t>Covid psychology dataset (15 articles)</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0C191317" w14:textId="77777777" w:rsidTr="003F3FDB">
        <w:tc>
          <w:tcPr>
            <w:tcW w:w="1288" w:type="dxa"/>
            <w:vMerge w:val="restart"/>
          </w:tcPr>
          <w:p w14:paraId="5D56DCC3" w14:textId="77777777" w:rsidR="00EE5B36" w:rsidRDefault="00EE5B36" w:rsidP="003F3FDB">
            <w:r>
              <w:t>Mantel Test</w:t>
            </w:r>
          </w:p>
        </w:tc>
        <w:tc>
          <w:tcPr>
            <w:tcW w:w="3864" w:type="dxa"/>
            <w:gridSpan w:val="3"/>
          </w:tcPr>
          <w:p w14:paraId="68600053" w14:textId="77777777" w:rsidR="00EE5B36" w:rsidRDefault="00EE5B36" w:rsidP="003F3FDB">
            <w:pPr>
              <w:jc w:val="center"/>
            </w:pPr>
            <w:r>
              <w:t>10-word network</w:t>
            </w:r>
          </w:p>
        </w:tc>
        <w:tc>
          <w:tcPr>
            <w:tcW w:w="3864" w:type="dxa"/>
            <w:gridSpan w:val="3"/>
          </w:tcPr>
          <w:p w14:paraId="45F9680A" w14:textId="77777777" w:rsidR="00EE5B36" w:rsidRDefault="00EE5B36" w:rsidP="003F3FDB">
            <w:pPr>
              <w:jc w:val="center"/>
            </w:pPr>
            <w:r>
              <w:t>20-word network</w:t>
            </w:r>
          </w:p>
        </w:tc>
      </w:tr>
      <w:tr w:rsidR="00EE5B36" w14:paraId="45C7E08B" w14:textId="77777777" w:rsidTr="003F3FDB">
        <w:tc>
          <w:tcPr>
            <w:tcW w:w="1288" w:type="dxa"/>
            <w:vMerge/>
          </w:tcPr>
          <w:p w14:paraId="38FE0976" w14:textId="77777777" w:rsidR="00EE5B36" w:rsidRDefault="00EE5B36" w:rsidP="003F3FDB"/>
        </w:tc>
        <w:tc>
          <w:tcPr>
            <w:tcW w:w="1288" w:type="dxa"/>
          </w:tcPr>
          <w:p w14:paraId="04BDBEE0" w14:textId="77777777" w:rsidR="00EE5B36" w:rsidRDefault="00EE5B36" w:rsidP="003F3FDB">
            <w:r>
              <w:t>r</w:t>
            </w:r>
          </w:p>
        </w:tc>
        <w:tc>
          <w:tcPr>
            <w:tcW w:w="1288" w:type="dxa"/>
          </w:tcPr>
          <w:p w14:paraId="7E504407" w14:textId="77777777" w:rsidR="00EE5B36" w:rsidRDefault="00EE5B36" w:rsidP="003F3FDB">
            <w:r>
              <w:t>p-value</w:t>
            </w:r>
          </w:p>
        </w:tc>
        <w:tc>
          <w:tcPr>
            <w:tcW w:w="1288" w:type="dxa"/>
          </w:tcPr>
          <w:p w14:paraId="684ECAA2" w14:textId="77777777" w:rsidR="00EE5B36" w:rsidRDefault="00EE5B36" w:rsidP="003F3FDB">
            <w:r>
              <w:t>Z-score</w:t>
            </w:r>
          </w:p>
        </w:tc>
        <w:tc>
          <w:tcPr>
            <w:tcW w:w="1288" w:type="dxa"/>
          </w:tcPr>
          <w:p w14:paraId="31C0A010" w14:textId="77777777" w:rsidR="00EE5B36" w:rsidRDefault="00EE5B36" w:rsidP="003F3FDB">
            <w:r>
              <w:t>r</w:t>
            </w:r>
          </w:p>
        </w:tc>
        <w:tc>
          <w:tcPr>
            <w:tcW w:w="1288" w:type="dxa"/>
          </w:tcPr>
          <w:p w14:paraId="45C95F47" w14:textId="77777777" w:rsidR="00EE5B36" w:rsidRDefault="00EE5B36" w:rsidP="003F3FDB">
            <w:r>
              <w:t>p-value</w:t>
            </w:r>
          </w:p>
        </w:tc>
        <w:tc>
          <w:tcPr>
            <w:tcW w:w="1288" w:type="dxa"/>
          </w:tcPr>
          <w:p w14:paraId="5958FBFC" w14:textId="77777777" w:rsidR="00EE5B36" w:rsidRDefault="00EE5B36" w:rsidP="003F3FDB">
            <w:r>
              <w:t>z-score</w:t>
            </w:r>
          </w:p>
        </w:tc>
      </w:tr>
      <w:tr w:rsidR="00EE5B36" w14:paraId="4AAE4A5C" w14:textId="77777777" w:rsidTr="003F3FDB">
        <w:tc>
          <w:tcPr>
            <w:tcW w:w="1288" w:type="dxa"/>
          </w:tcPr>
          <w:p w14:paraId="1FFE00DA" w14:textId="77777777" w:rsidR="00EE5B36" w:rsidRDefault="00EE5B36" w:rsidP="003F3FDB">
            <w:r>
              <w:t>Article ---&gt; 2-3 P</w:t>
            </w:r>
          </w:p>
        </w:tc>
        <w:tc>
          <w:tcPr>
            <w:tcW w:w="1288" w:type="dxa"/>
          </w:tcPr>
          <w:p w14:paraId="6E736231" w14:textId="77777777" w:rsidR="00EE5B36" w:rsidRPr="00AF04D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F04DB">
              <w:rPr>
                <w:rFonts w:ascii="Courier New" w:eastAsia="Times New Roman" w:hAnsi="Courier New" w:cs="Courier New"/>
                <w:color w:val="000000"/>
                <w:sz w:val="21"/>
                <w:szCs w:val="21"/>
                <w:lang w:eastAsia="en-GB"/>
              </w:rPr>
              <w:t>-0.63556</w:t>
            </w:r>
          </w:p>
          <w:p w14:paraId="5B8AD814" w14:textId="77777777" w:rsidR="00EE5B36" w:rsidRDefault="00EE5B36" w:rsidP="003F3FDB"/>
        </w:tc>
        <w:tc>
          <w:tcPr>
            <w:tcW w:w="1288" w:type="dxa"/>
          </w:tcPr>
          <w:p w14:paraId="78904EDB"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0.9678</w:t>
            </w:r>
          </w:p>
          <w:p w14:paraId="532E0E5C" w14:textId="77777777" w:rsidR="00EE5B36" w:rsidRDefault="00EE5B36" w:rsidP="003F3FDB"/>
        </w:tc>
        <w:tc>
          <w:tcPr>
            <w:tcW w:w="1288" w:type="dxa"/>
          </w:tcPr>
          <w:p w14:paraId="28E9C15B"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2.00749</w:t>
            </w:r>
          </w:p>
          <w:p w14:paraId="2AAB830C" w14:textId="77777777" w:rsidR="00EE5B36" w:rsidRDefault="00EE5B36" w:rsidP="003F3FDB"/>
        </w:tc>
        <w:tc>
          <w:tcPr>
            <w:tcW w:w="1288" w:type="dxa"/>
          </w:tcPr>
          <w:p w14:paraId="10CF25AD"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0.28840</w:t>
            </w:r>
          </w:p>
        </w:tc>
        <w:tc>
          <w:tcPr>
            <w:tcW w:w="1288" w:type="dxa"/>
          </w:tcPr>
          <w:p w14:paraId="75E507CE"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0.9284</w:t>
            </w:r>
          </w:p>
          <w:p w14:paraId="6E695F3F" w14:textId="77777777" w:rsidR="00EE5B36" w:rsidRDefault="00EE5B36" w:rsidP="003F3FDB"/>
        </w:tc>
        <w:tc>
          <w:tcPr>
            <w:tcW w:w="1288" w:type="dxa"/>
          </w:tcPr>
          <w:p w14:paraId="5B77E600"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1.47024</w:t>
            </w:r>
          </w:p>
          <w:p w14:paraId="21BF806B" w14:textId="77777777" w:rsidR="00EE5B36" w:rsidRDefault="00EE5B36" w:rsidP="003F3FDB"/>
        </w:tc>
      </w:tr>
      <w:tr w:rsidR="00EE5B36" w14:paraId="5512D1F6" w14:textId="77777777" w:rsidTr="003F3FDB">
        <w:tc>
          <w:tcPr>
            <w:tcW w:w="1288" w:type="dxa"/>
          </w:tcPr>
          <w:p w14:paraId="1B677BD3" w14:textId="77777777" w:rsidR="00EE5B36" w:rsidRDefault="00EE5B36" w:rsidP="003F3FDB">
            <w:r>
              <w:t>Article ---&gt; Paragraph</w:t>
            </w:r>
          </w:p>
        </w:tc>
        <w:tc>
          <w:tcPr>
            <w:tcW w:w="1288" w:type="dxa"/>
          </w:tcPr>
          <w:p w14:paraId="6C05FD4E"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0.37749</w:t>
            </w:r>
          </w:p>
          <w:p w14:paraId="3CD38742" w14:textId="77777777" w:rsidR="00EE5B36" w:rsidRDefault="00EE5B36" w:rsidP="003F3FDB"/>
        </w:tc>
        <w:tc>
          <w:tcPr>
            <w:tcW w:w="1288" w:type="dxa"/>
          </w:tcPr>
          <w:p w14:paraId="19F8B470"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0.17301</w:t>
            </w:r>
          </w:p>
          <w:p w14:paraId="752EEEC5" w14:textId="77777777" w:rsidR="00EE5B36" w:rsidRDefault="00EE5B36" w:rsidP="003F3FDB"/>
        </w:tc>
        <w:tc>
          <w:tcPr>
            <w:tcW w:w="1288" w:type="dxa"/>
          </w:tcPr>
          <w:p w14:paraId="248B03B7"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0.94661</w:t>
            </w:r>
          </w:p>
          <w:p w14:paraId="041A389C" w14:textId="77777777" w:rsidR="00EE5B36" w:rsidRDefault="00EE5B36" w:rsidP="003F3FDB"/>
        </w:tc>
        <w:tc>
          <w:tcPr>
            <w:tcW w:w="1288" w:type="dxa"/>
          </w:tcPr>
          <w:p w14:paraId="7CFA63D4"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0.43386</w:t>
            </w:r>
          </w:p>
          <w:p w14:paraId="2CD4ADD5" w14:textId="77777777" w:rsidR="00EE5B36" w:rsidRDefault="00EE5B36" w:rsidP="003F3FDB"/>
        </w:tc>
        <w:tc>
          <w:tcPr>
            <w:tcW w:w="1288" w:type="dxa"/>
          </w:tcPr>
          <w:p w14:paraId="761D9AEB"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0.0024</w:t>
            </w:r>
          </w:p>
          <w:p w14:paraId="68CD21B4" w14:textId="77777777" w:rsidR="00EE5B36" w:rsidRDefault="00EE5B36" w:rsidP="003F3FDB"/>
        </w:tc>
        <w:tc>
          <w:tcPr>
            <w:tcW w:w="1288" w:type="dxa"/>
          </w:tcPr>
          <w:p w14:paraId="2092EBCE"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1.85060</w:t>
            </w:r>
          </w:p>
          <w:p w14:paraId="3F6D0984" w14:textId="77777777" w:rsidR="00EE5B36" w:rsidRDefault="00EE5B36" w:rsidP="003F3FDB"/>
        </w:tc>
      </w:tr>
      <w:tr w:rsidR="00EE5B36" w14:paraId="18BFC437" w14:textId="77777777" w:rsidTr="003F3FDB">
        <w:tc>
          <w:tcPr>
            <w:tcW w:w="1288" w:type="dxa"/>
          </w:tcPr>
          <w:p w14:paraId="4E0DAF5F" w14:textId="77777777" w:rsidR="00EE5B36" w:rsidRDefault="00EE5B36" w:rsidP="003F3FDB">
            <w:r>
              <w:t>2-3 P ---&gt; Paragraph</w:t>
            </w:r>
          </w:p>
        </w:tc>
        <w:tc>
          <w:tcPr>
            <w:tcW w:w="1288" w:type="dxa"/>
          </w:tcPr>
          <w:p w14:paraId="7E0DA3A7" w14:textId="77777777" w:rsidR="00EE5B36" w:rsidRPr="000A3F6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0A3F6A">
              <w:rPr>
                <w:rFonts w:ascii="Courier New" w:eastAsia="Times New Roman" w:hAnsi="Courier New" w:cs="Courier New"/>
                <w:color w:val="000000"/>
                <w:sz w:val="21"/>
                <w:szCs w:val="21"/>
                <w:lang w:eastAsia="en-GB"/>
              </w:rPr>
              <w:t>-0.02156</w:t>
            </w:r>
          </w:p>
          <w:p w14:paraId="6C4C3D32" w14:textId="77777777" w:rsidR="00EE5B36" w:rsidRDefault="00EE5B36" w:rsidP="003F3FDB"/>
        </w:tc>
        <w:tc>
          <w:tcPr>
            <w:tcW w:w="1288" w:type="dxa"/>
          </w:tcPr>
          <w:p w14:paraId="43D486FF" w14:textId="77777777" w:rsidR="00EE5B36" w:rsidRPr="000A3F6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0A3F6A">
              <w:rPr>
                <w:rFonts w:ascii="Courier New" w:eastAsia="Times New Roman" w:hAnsi="Courier New" w:cs="Courier New"/>
                <w:color w:val="000000"/>
                <w:sz w:val="21"/>
                <w:szCs w:val="21"/>
                <w:lang w:eastAsia="en-GB"/>
              </w:rPr>
              <w:t>0.4867</w:t>
            </w:r>
          </w:p>
          <w:p w14:paraId="4B4BCAC3" w14:textId="77777777" w:rsidR="00EE5B36" w:rsidRDefault="00EE5B36" w:rsidP="003F3FDB"/>
        </w:tc>
        <w:tc>
          <w:tcPr>
            <w:tcW w:w="1288" w:type="dxa"/>
          </w:tcPr>
          <w:p w14:paraId="35AE8AC9" w14:textId="77777777" w:rsidR="00EE5B36" w:rsidRPr="000A3F6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0A3F6A">
              <w:rPr>
                <w:rFonts w:ascii="Courier New" w:eastAsia="Times New Roman" w:hAnsi="Courier New" w:cs="Courier New"/>
                <w:color w:val="000000"/>
                <w:sz w:val="21"/>
                <w:szCs w:val="21"/>
                <w:lang w:eastAsia="en-GB"/>
              </w:rPr>
              <w:t>-0.06129</w:t>
            </w:r>
          </w:p>
          <w:p w14:paraId="040F02BC" w14:textId="77777777" w:rsidR="00EE5B36" w:rsidRDefault="00EE5B36" w:rsidP="003F3FDB"/>
        </w:tc>
        <w:tc>
          <w:tcPr>
            <w:tcW w:w="1288" w:type="dxa"/>
          </w:tcPr>
          <w:p w14:paraId="4EE8A53C"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0.22712</w:t>
            </w:r>
          </w:p>
          <w:p w14:paraId="4E17DED0" w14:textId="77777777" w:rsidR="00EE5B36" w:rsidRDefault="00EE5B36" w:rsidP="003F3FDB"/>
        </w:tc>
        <w:tc>
          <w:tcPr>
            <w:tcW w:w="1288" w:type="dxa"/>
          </w:tcPr>
          <w:p w14:paraId="04CBC09C"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0.8713</w:t>
            </w:r>
          </w:p>
          <w:p w14:paraId="17A8DB7E" w14:textId="77777777" w:rsidR="00EE5B36" w:rsidRDefault="00EE5B36" w:rsidP="003F3FDB"/>
        </w:tc>
        <w:tc>
          <w:tcPr>
            <w:tcW w:w="1288" w:type="dxa"/>
          </w:tcPr>
          <w:p w14:paraId="43F93ACD"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1.17128</w:t>
            </w:r>
          </w:p>
          <w:p w14:paraId="4B51B5FF" w14:textId="77777777" w:rsidR="00EE5B36" w:rsidRDefault="00EE5B36" w:rsidP="003F3FDB"/>
        </w:tc>
      </w:tr>
    </w:tbl>
    <w:p w14:paraId="0FD73DE3" w14:textId="77777777" w:rsidR="00EE5B36" w:rsidRDefault="00EE5B36" w:rsidP="00EE5B36"/>
    <w:p w14:paraId="4F6DE104" w14:textId="77777777" w:rsidR="00EE5B36" w:rsidRDefault="00EE5B36" w:rsidP="00EE5B36"/>
    <w:p w14:paraId="455E2F18" w14:textId="77777777" w:rsidR="00EE5B36" w:rsidRDefault="00EE5B36" w:rsidP="00EE5B36"/>
    <w:p w14:paraId="494180FD" w14:textId="77777777" w:rsidR="00EE5B36" w:rsidRDefault="00EE5B36" w:rsidP="00EE5B36"/>
    <w:p w14:paraId="70FE3882" w14:textId="77777777" w:rsidR="00EE5B36" w:rsidRDefault="00EE5B36" w:rsidP="00EE5B36"/>
    <w:p w14:paraId="63CAC1D2" w14:textId="77777777" w:rsidR="00EE5B36" w:rsidRDefault="00EE5B36" w:rsidP="00EE5B36"/>
    <w:p w14:paraId="747A7305" w14:textId="77777777" w:rsidR="00EE5B36" w:rsidRDefault="00EE5B36" w:rsidP="00EE5B36"/>
    <w:p w14:paraId="189B8FF0" w14:textId="77777777" w:rsidR="00EE5B36" w:rsidRDefault="00EE5B36" w:rsidP="00EE5B36">
      <w:r>
        <w:t>Covid science dataset (20 articles)</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411D4A19" w14:textId="77777777" w:rsidTr="003F3FDB">
        <w:tc>
          <w:tcPr>
            <w:tcW w:w="1288" w:type="dxa"/>
            <w:vMerge w:val="restart"/>
          </w:tcPr>
          <w:p w14:paraId="22EDAD40" w14:textId="77777777" w:rsidR="00EE5B36" w:rsidRDefault="00EE5B36" w:rsidP="003F3FDB">
            <w:r>
              <w:t>Mantel Test</w:t>
            </w:r>
          </w:p>
        </w:tc>
        <w:tc>
          <w:tcPr>
            <w:tcW w:w="3864" w:type="dxa"/>
            <w:gridSpan w:val="3"/>
          </w:tcPr>
          <w:p w14:paraId="131C3988" w14:textId="77777777" w:rsidR="00EE5B36" w:rsidRDefault="00EE5B36" w:rsidP="003F3FDB">
            <w:pPr>
              <w:jc w:val="center"/>
            </w:pPr>
            <w:r>
              <w:t>10-word network</w:t>
            </w:r>
          </w:p>
        </w:tc>
        <w:tc>
          <w:tcPr>
            <w:tcW w:w="3864" w:type="dxa"/>
            <w:gridSpan w:val="3"/>
          </w:tcPr>
          <w:p w14:paraId="3CD7E29C" w14:textId="77777777" w:rsidR="00EE5B36" w:rsidRDefault="00EE5B36" w:rsidP="003F3FDB">
            <w:pPr>
              <w:jc w:val="center"/>
            </w:pPr>
            <w:r>
              <w:t>20-word network</w:t>
            </w:r>
          </w:p>
        </w:tc>
      </w:tr>
      <w:tr w:rsidR="00EE5B36" w14:paraId="24E5ACEA" w14:textId="77777777" w:rsidTr="003F3FDB">
        <w:tc>
          <w:tcPr>
            <w:tcW w:w="1288" w:type="dxa"/>
            <w:vMerge/>
          </w:tcPr>
          <w:p w14:paraId="1BB0693E" w14:textId="77777777" w:rsidR="00EE5B36" w:rsidRDefault="00EE5B36" w:rsidP="003F3FDB"/>
        </w:tc>
        <w:tc>
          <w:tcPr>
            <w:tcW w:w="1288" w:type="dxa"/>
          </w:tcPr>
          <w:p w14:paraId="59C21FED" w14:textId="77777777" w:rsidR="00EE5B36" w:rsidRDefault="00EE5B36" w:rsidP="003F3FDB">
            <w:r>
              <w:t>r</w:t>
            </w:r>
          </w:p>
        </w:tc>
        <w:tc>
          <w:tcPr>
            <w:tcW w:w="1288" w:type="dxa"/>
          </w:tcPr>
          <w:p w14:paraId="074FADFA" w14:textId="77777777" w:rsidR="00EE5B36" w:rsidRDefault="00EE5B36" w:rsidP="003F3FDB">
            <w:r>
              <w:t>p-value</w:t>
            </w:r>
          </w:p>
        </w:tc>
        <w:tc>
          <w:tcPr>
            <w:tcW w:w="1288" w:type="dxa"/>
          </w:tcPr>
          <w:p w14:paraId="16D2125C" w14:textId="77777777" w:rsidR="00EE5B36" w:rsidRDefault="00EE5B36" w:rsidP="003F3FDB">
            <w:r>
              <w:t>Z-score</w:t>
            </w:r>
          </w:p>
        </w:tc>
        <w:tc>
          <w:tcPr>
            <w:tcW w:w="1288" w:type="dxa"/>
          </w:tcPr>
          <w:p w14:paraId="1417124A" w14:textId="77777777" w:rsidR="00EE5B36" w:rsidRDefault="00EE5B36" w:rsidP="003F3FDB">
            <w:r>
              <w:t>r</w:t>
            </w:r>
          </w:p>
        </w:tc>
        <w:tc>
          <w:tcPr>
            <w:tcW w:w="1288" w:type="dxa"/>
          </w:tcPr>
          <w:p w14:paraId="54256391" w14:textId="77777777" w:rsidR="00EE5B36" w:rsidRDefault="00EE5B36" w:rsidP="003F3FDB">
            <w:r>
              <w:t>p-value</w:t>
            </w:r>
          </w:p>
        </w:tc>
        <w:tc>
          <w:tcPr>
            <w:tcW w:w="1288" w:type="dxa"/>
          </w:tcPr>
          <w:p w14:paraId="3969A4D7" w14:textId="77777777" w:rsidR="00EE5B36" w:rsidRDefault="00EE5B36" w:rsidP="003F3FDB">
            <w:r>
              <w:t>z-score</w:t>
            </w:r>
          </w:p>
        </w:tc>
      </w:tr>
      <w:tr w:rsidR="00EE5B36" w14:paraId="633B8B1E" w14:textId="77777777" w:rsidTr="003F3FDB">
        <w:tc>
          <w:tcPr>
            <w:tcW w:w="1288" w:type="dxa"/>
          </w:tcPr>
          <w:p w14:paraId="1A275A90" w14:textId="77777777" w:rsidR="00EE5B36" w:rsidRDefault="00EE5B36" w:rsidP="003F3FDB">
            <w:r>
              <w:t>Article ---&gt; 2-3 P</w:t>
            </w:r>
          </w:p>
        </w:tc>
        <w:tc>
          <w:tcPr>
            <w:tcW w:w="1288" w:type="dxa"/>
          </w:tcPr>
          <w:p w14:paraId="72C9F9B6" w14:textId="77777777" w:rsidR="00EE5B36" w:rsidRPr="002E7AE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7AE8">
              <w:rPr>
                <w:rFonts w:ascii="Courier New" w:eastAsia="Times New Roman" w:hAnsi="Courier New" w:cs="Courier New"/>
                <w:color w:val="000000"/>
                <w:sz w:val="21"/>
                <w:szCs w:val="21"/>
                <w:lang w:eastAsia="en-GB"/>
              </w:rPr>
              <w:t>0.28155</w:t>
            </w:r>
          </w:p>
          <w:p w14:paraId="497DAC2F" w14:textId="77777777" w:rsidR="00EE5B36" w:rsidRDefault="00EE5B36" w:rsidP="003F3FDB"/>
        </w:tc>
        <w:tc>
          <w:tcPr>
            <w:tcW w:w="1288" w:type="dxa"/>
          </w:tcPr>
          <w:p w14:paraId="754364A8" w14:textId="77777777" w:rsidR="00EE5B36" w:rsidRPr="002E7AE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7AE8">
              <w:rPr>
                <w:rFonts w:ascii="Courier New" w:eastAsia="Times New Roman" w:hAnsi="Courier New" w:cs="Courier New"/>
                <w:color w:val="000000"/>
                <w:sz w:val="21"/>
                <w:szCs w:val="21"/>
                <w:lang w:eastAsia="en-GB"/>
              </w:rPr>
              <w:t>0.1844</w:t>
            </w:r>
          </w:p>
          <w:p w14:paraId="35797C37" w14:textId="77777777" w:rsidR="00EE5B36" w:rsidRDefault="00EE5B36" w:rsidP="003F3FDB"/>
        </w:tc>
        <w:tc>
          <w:tcPr>
            <w:tcW w:w="1288" w:type="dxa"/>
          </w:tcPr>
          <w:p w14:paraId="109F1523" w14:textId="77777777" w:rsidR="00EE5B36" w:rsidRPr="002E7AE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7AE8">
              <w:rPr>
                <w:rFonts w:ascii="Courier New" w:eastAsia="Times New Roman" w:hAnsi="Courier New" w:cs="Courier New"/>
                <w:color w:val="000000"/>
                <w:sz w:val="21"/>
                <w:szCs w:val="21"/>
                <w:lang w:eastAsia="en-GB"/>
              </w:rPr>
              <w:t>1.04480</w:t>
            </w:r>
          </w:p>
          <w:p w14:paraId="41FA9A4F" w14:textId="77777777" w:rsidR="00EE5B36" w:rsidRDefault="00EE5B36" w:rsidP="003F3FDB"/>
        </w:tc>
        <w:tc>
          <w:tcPr>
            <w:tcW w:w="1288" w:type="dxa"/>
          </w:tcPr>
          <w:p w14:paraId="45FEA430" w14:textId="77777777" w:rsidR="00EE5B36" w:rsidRPr="007831EC"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831EC">
              <w:rPr>
                <w:rFonts w:ascii="Courier New" w:eastAsia="Times New Roman" w:hAnsi="Courier New" w:cs="Courier New"/>
                <w:color w:val="000000"/>
                <w:sz w:val="21"/>
                <w:szCs w:val="21"/>
                <w:lang w:eastAsia="en-GB"/>
              </w:rPr>
              <w:t>0.18832</w:t>
            </w:r>
          </w:p>
          <w:p w14:paraId="54ED96F5" w14:textId="77777777" w:rsidR="00EE5B36" w:rsidRDefault="00EE5B36" w:rsidP="003F3FDB"/>
        </w:tc>
        <w:tc>
          <w:tcPr>
            <w:tcW w:w="1288" w:type="dxa"/>
          </w:tcPr>
          <w:p w14:paraId="39C526D2" w14:textId="77777777" w:rsidR="00EE5B36" w:rsidRPr="007831EC"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831EC">
              <w:rPr>
                <w:rFonts w:ascii="Courier New" w:eastAsia="Times New Roman" w:hAnsi="Courier New" w:cs="Courier New"/>
                <w:color w:val="000000"/>
                <w:sz w:val="21"/>
                <w:szCs w:val="21"/>
                <w:lang w:eastAsia="en-GB"/>
              </w:rPr>
              <w:t>0.1602</w:t>
            </w:r>
          </w:p>
          <w:p w14:paraId="5B6F1CC1" w14:textId="77777777" w:rsidR="00EE5B36" w:rsidRDefault="00EE5B36" w:rsidP="003F3FDB"/>
        </w:tc>
        <w:tc>
          <w:tcPr>
            <w:tcW w:w="1288" w:type="dxa"/>
          </w:tcPr>
          <w:p w14:paraId="50AF097B" w14:textId="77777777" w:rsidR="00EE5B36" w:rsidRPr="007831EC"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831EC">
              <w:rPr>
                <w:rFonts w:ascii="Courier New" w:eastAsia="Times New Roman" w:hAnsi="Courier New" w:cs="Courier New"/>
                <w:color w:val="000000"/>
                <w:sz w:val="21"/>
                <w:szCs w:val="21"/>
                <w:lang w:eastAsia="en-GB"/>
              </w:rPr>
              <w:t>1.03448</w:t>
            </w:r>
          </w:p>
          <w:p w14:paraId="660B86B4" w14:textId="77777777" w:rsidR="00EE5B36" w:rsidRDefault="00EE5B36" w:rsidP="003F3FDB"/>
        </w:tc>
      </w:tr>
      <w:tr w:rsidR="00EE5B36" w14:paraId="59631242" w14:textId="77777777" w:rsidTr="003F3FDB">
        <w:tc>
          <w:tcPr>
            <w:tcW w:w="1288" w:type="dxa"/>
          </w:tcPr>
          <w:p w14:paraId="7E54F508" w14:textId="77777777" w:rsidR="00EE5B36" w:rsidRDefault="00EE5B36" w:rsidP="003F3FDB">
            <w:r>
              <w:t>Article ---&gt; Paragraph</w:t>
            </w:r>
          </w:p>
        </w:tc>
        <w:tc>
          <w:tcPr>
            <w:tcW w:w="1288" w:type="dxa"/>
          </w:tcPr>
          <w:p w14:paraId="1C492CC5" w14:textId="77777777" w:rsidR="00EE5B36" w:rsidRPr="002E7AE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7AE8">
              <w:rPr>
                <w:rFonts w:ascii="Courier New" w:eastAsia="Times New Roman" w:hAnsi="Courier New" w:cs="Courier New"/>
                <w:color w:val="000000"/>
                <w:sz w:val="21"/>
                <w:szCs w:val="21"/>
                <w:lang w:eastAsia="en-GB"/>
              </w:rPr>
              <w:t>0.78462</w:t>
            </w:r>
          </w:p>
          <w:p w14:paraId="3E473498" w14:textId="77777777" w:rsidR="00EE5B36" w:rsidRDefault="00EE5B36" w:rsidP="003F3FDB"/>
        </w:tc>
        <w:tc>
          <w:tcPr>
            <w:tcW w:w="1288" w:type="dxa"/>
          </w:tcPr>
          <w:p w14:paraId="4CB97972" w14:textId="77777777" w:rsidR="00EE5B36" w:rsidRDefault="00EE5B36" w:rsidP="003F3FDB">
            <w:r w:rsidRPr="002E7AE8">
              <w:rPr>
                <w:rFonts w:ascii="Courier New" w:eastAsia="Times New Roman" w:hAnsi="Courier New" w:cs="Courier New"/>
                <w:color w:val="000000"/>
                <w:sz w:val="21"/>
                <w:szCs w:val="21"/>
                <w:lang w:eastAsia="en-GB"/>
              </w:rPr>
              <w:t>0.02916</w:t>
            </w:r>
          </w:p>
        </w:tc>
        <w:tc>
          <w:tcPr>
            <w:tcW w:w="1288" w:type="dxa"/>
          </w:tcPr>
          <w:p w14:paraId="0274D62C" w14:textId="77777777" w:rsidR="00EE5B36" w:rsidRDefault="00EE5B36" w:rsidP="003F3FDB">
            <w:r w:rsidRPr="002E7AE8">
              <w:rPr>
                <w:rFonts w:ascii="Courier New" w:eastAsia="Times New Roman" w:hAnsi="Courier New" w:cs="Courier New"/>
                <w:color w:val="000000"/>
                <w:sz w:val="21"/>
                <w:szCs w:val="21"/>
                <w:lang w:eastAsia="en-GB"/>
              </w:rPr>
              <w:t>1.83809</w:t>
            </w:r>
          </w:p>
        </w:tc>
        <w:tc>
          <w:tcPr>
            <w:tcW w:w="1288" w:type="dxa"/>
          </w:tcPr>
          <w:p w14:paraId="5748FB99" w14:textId="77777777" w:rsidR="00EE5B36" w:rsidRPr="007831EC"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831EC">
              <w:rPr>
                <w:rFonts w:ascii="Courier New" w:eastAsia="Times New Roman" w:hAnsi="Courier New" w:cs="Courier New"/>
                <w:color w:val="000000"/>
                <w:sz w:val="21"/>
                <w:szCs w:val="21"/>
                <w:lang w:eastAsia="en-GB"/>
              </w:rPr>
              <w:t>0.48517</w:t>
            </w:r>
          </w:p>
          <w:p w14:paraId="25E8FD78" w14:textId="77777777" w:rsidR="00EE5B36" w:rsidRDefault="00EE5B36" w:rsidP="003F3FDB"/>
        </w:tc>
        <w:tc>
          <w:tcPr>
            <w:tcW w:w="1288" w:type="dxa"/>
          </w:tcPr>
          <w:p w14:paraId="7650A9C0" w14:textId="77777777" w:rsidR="00EE5B36" w:rsidRPr="007831EC"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831EC">
              <w:rPr>
                <w:rFonts w:ascii="Courier New" w:eastAsia="Times New Roman" w:hAnsi="Courier New" w:cs="Courier New"/>
                <w:color w:val="000000"/>
                <w:sz w:val="21"/>
                <w:szCs w:val="21"/>
                <w:lang w:eastAsia="en-GB"/>
              </w:rPr>
              <w:t>0.0043</w:t>
            </w:r>
          </w:p>
          <w:p w14:paraId="0F8D1DB1" w14:textId="77777777" w:rsidR="00EE5B36" w:rsidRDefault="00EE5B36" w:rsidP="003F3FDB"/>
        </w:tc>
        <w:tc>
          <w:tcPr>
            <w:tcW w:w="1288" w:type="dxa"/>
          </w:tcPr>
          <w:p w14:paraId="33B8DB5B" w14:textId="77777777" w:rsidR="00EE5B36" w:rsidRPr="007831EC"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831EC">
              <w:rPr>
                <w:rFonts w:ascii="Courier New" w:eastAsia="Times New Roman" w:hAnsi="Courier New" w:cs="Courier New"/>
                <w:color w:val="000000"/>
                <w:sz w:val="21"/>
                <w:szCs w:val="21"/>
                <w:lang w:eastAsia="en-GB"/>
              </w:rPr>
              <w:t>1.67499</w:t>
            </w:r>
          </w:p>
          <w:p w14:paraId="55C3F38B" w14:textId="77777777" w:rsidR="00EE5B36" w:rsidRDefault="00EE5B36" w:rsidP="003F3FDB"/>
        </w:tc>
      </w:tr>
      <w:tr w:rsidR="00EE5B36" w14:paraId="307CFBD4" w14:textId="77777777" w:rsidTr="003F3FDB">
        <w:tc>
          <w:tcPr>
            <w:tcW w:w="1288" w:type="dxa"/>
          </w:tcPr>
          <w:p w14:paraId="48C043FE" w14:textId="77777777" w:rsidR="00EE5B36" w:rsidRDefault="00EE5B36" w:rsidP="003F3FDB">
            <w:r>
              <w:t>2-3 P ---&gt; Paragraph</w:t>
            </w:r>
          </w:p>
        </w:tc>
        <w:tc>
          <w:tcPr>
            <w:tcW w:w="1288" w:type="dxa"/>
          </w:tcPr>
          <w:p w14:paraId="12FD5532" w14:textId="77777777" w:rsidR="00EE5B36" w:rsidRPr="002E7AE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7AE8">
              <w:rPr>
                <w:rFonts w:ascii="Courier New" w:eastAsia="Times New Roman" w:hAnsi="Courier New" w:cs="Courier New"/>
                <w:color w:val="000000"/>
                <w:sz w:val="21"/>
                <w:szCs w:val="21"/>
                <w:lang w:eastAsia="en-GB"/>
              </w:rPr>
              <w:t>0.26279</w:t>
            </w:r>
          </w:p>
          <w:p w14:paraId="1BBA248D" w14:textId="77777777" w:rsidR="00EE5B36" w:rsidRDefault="00EE5B36" w:rsidP="003F3FDB"/>
        </w:tc>
        <w:tc>
          <w:tcPr>
            <w:tcW w:w="1288" w:type="dxa"/>
          </w:tcPr>
          <w:p w14:paraId="4F18F057" w14:textId="77777777" w:rsidR="00EE5B36" w:rsidRPr="002E7AE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7AE8">
              <w:rPr>
                <w:rFonts w:ascii="Courier New" w:eastAsia="Times New Roman" w:hAnsi="Courier New" w:cs="Courier New"/>
                <w:color w:val="000000"/>
                <w:sz w:val="21"/>
                <w:szCs w:val="21"/>
                <w:lang w:eastAsia="en-GB"/>
              </w:rPr>
              <w:t>0.1414</w:t>
            </w:r>
          </w:p>
          <w:p w14:paraId="0AC91F83" w14:textId="77777777" w:rsidR="00EE5B36" w:rsidRDefault="00EE5B36" w:rsidP="003F3FDB"/>
        </w:tc>
        <w:tc>
          <w:tcPr>
            <w:tcW w:w="1288" w:type="dxa"/>
          </w:tcPr>
          <w:p w14:paraId="60CA9943" w14:textId="77777777" w:rsidR="00EE5B36" w:rsidRPr="002E7AE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7AE8">
              <w:rPr>
                <w:rFonts w:ascii="Courier New" w:eastAsia="Times New Roman" w:hAnsi="Courier New" w:cs="Courier New"/>
                <w:color w:val="000000"/>
                <w:sz w:val="21"/>
                <w:szCs w:val="21"/>
                <w:lang w:eastAsia="en-GB"/>
              </w:rPr>
              <w:t>1.17312</w:t>
            </w:r>
          </w:p>
          <w:p w14:paraId="576693C7" w14:textId="77777777" w:rsidR="00EE5B36" w:rsidRDefault="00EE5B36" w:rsidP="003F3FDB"/>
        </w:tc>
        <w:tc>
          <w:tcPr>
            <w:tcW w:w="1288" w:type="dxa"/>
          </w:tcPr>
          <w:p w14:paraId="15401D7A" w14:textId="77777777" w:rsidR="00EE5B36" w:rsidRPr="007831EC"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831EC">
              <w:rPr>
                <w:rFonts w:ascii="Courier New" w:eastAsia="Times New Roman" w:hAnsi="Courier New" w:cs="Courier New"/>
                <w:color w:val="000000"/>
                <w:sz w:val="21"/>
                <w:szCs w:val="21"/>
                <w:lang w:eastAsia="en-GB"/>
              </w:rPr>
              <w:t>-0.00810</w:t>
            </w:r>
          </w:p>
          <w:p w14:paraId="57B77F2D" w14:textId="77777777" w:rsidR="00EE5B36" w:rsidRDefault="00EE5B36" w:rsidP="003F3FDB"/>
        </w:tc>
        <w:tc>
          <w:tcPr>
            <w:tcW w:w="1288" w:type="dxa"/>
          </w:tcPr>
          <w:p w14:paraId="3596C17B" w14:textId="77777777" w:rsidR="00EE5B36" w:rsidRPr="007831EC"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831EC">
              <w:rPr>
                <w:rFonts w:ascii="Courier New" w:eastAsia="Times New Roman" w:hAnsi="Courier New" w:cs="Courier New"/>
                <w:color w:val="000000"/>
                <w:sz w:val="21"/>
                <w:szCs w:val="21"/>
                <w:lang w:eastAsia="en-GB"/>
              </w:rPr>
              <w:t>0.5304</w:t>
            </w:r>
          </w:p>
          <w:p w14:paraId="7389673E" w14:textId="77777777" w:rsidR="00EE5B36" w:rsidRDefault="00EE5B36" w:rsidP="003F3FDB"/>
        </w:tc>
        <w:tc>
          <w:tcPr>
            <w:tcW w:w="1288" w:type="dxa"/>
          </w:tcPr>
          <w:p w14:paraId="794AB460" w14:textId="77777777" w:rsidR="00EE5B36" w:rsidRPr="007831EC"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831EC">
              <w:rPr>
                <w:rFonts w:ascii="Courier New" w:eastAsia="Times New Roman" w:hAnsi="Courier New" w:cs="Courier New"/>
                <w:color w:val="000000"/>
                <w:sz w:val="21"/>
                <w:szCs w:val="21"/>
                <w:lang w:eastAsia="en-GB"/>
              </w:rPr>
              <w:t>-0.05190</w:t>
            </w:r>
          </w:p>
          <w:p w14:paraId="41F6B4A5" w14:textId="77777777" w:rsidR="00EE5B36" w:rsidRDefault="00EE5B36" w:rsidP="003F3FDB"/>
        </w:tc>
      </w:tr>
    </w:tbl>
    <w:p w14:paraId="45D5BE58" w14:textId="77777777" w:rsidR="00EE5B36" w:rsidRDefault="00EE5B36" w:rsidP="00EE5B36"/>
    <w:p w14:paraId="33F41700" w14:textId="77777777" w:rsidR="00EE5B36" w:rsidRDefault="00EE5B36" w:rsidP="00EE5B36">
      <w:r>
        <w:t>Covid psychology dataset (20 articles)</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02A2431F" w14:textId="77777777" w:rsidTr="003F3FDB">
        <w:tc>
          <w:tcPr>
            <w:tcW w:w="1288" w:type="dxa"/>
            <w:vMerge w:val="restart"/>
          </w:tcPr>
          <w:p w14:paraId="36233D75" w14:textId="77777777" w:rsidR="00EE5B36" w:rsidRDefault="00EE5B36" w:rsidP="003F3FDB">
            <w:r>
              <w:t>Mantel Test</w:t>
            </w:r>
          </w:p>
        </w:tc>
        <w:tc>
          <w:tcPr>
            <w:tcW w:w="3864" w:type="dxa"/>
            <w:gridSpan w:val="3"/>
          </w:tcPr>
          <w:p w14:paraId="00F97EE9" w14:textId="77777777" w:rsidR="00EE5B36" w:rsidRDefault="00EE5B36" w:rsidP="003F3FDB">
            <w:pPr>
              <w:jc w:val="center"/>
            </w:pPr>
            <w:r>
              <w:t>10-word network</w:t>
            </w:r>
          </w:p>
        </w:tc>
        <w:tc>
          <w:tcPr>
            <w:tcW w:w="3864" w:type="dxa"/>
            <w:gridSpan w:val="3"/>
          </w:tcPr>
          <w:p w14:paraId="7E86561B" w14:textId="77777777" w:rsidR="00EE5B36" w:rsidRDefault="00EE5B36" w:rsidP="003F3FDB">
            <w:pPr>
              <w:jc w:val="center"/>
            </w:pPr>
            <w:r>
              <w:t>20-word network</w:t>
            </w:r>
          </w:p>
        </w:tc>
      </w:tr>
      <w:tr w:rsidR="00EE5B36" w14:paraId="20563245" w14:textId="77777777" w:rsidTr="003F3FDB">
        <w:tc>
          <w:tcPr>
            <w:tcW w:w="1288" w:type="dxa"/>
            <w:vMerge/>
          </w:tcPr>
          <w:p w14:paraId="25F5BE47" w14:textId="77777777" w:rsidR="00EE5B36" w:rsidRDefault="00EE5B36" w:rsidP="003F3FDB"/>
        </w:tc>
        <w:tc>
          <w:tcPr>
            <w:tcW w:w="1288" w:type="dxa"/>
          </w:tcPr>
          <w:p w14:paraId="5F915E3E" w14:textId="77777777" w:rsidR="00EE5B36" w:rsidRDefault="00EE5B36" w:rsidP="003F3FDB">
            <w:r>
              <w:t>r</w:t>
            </w:r>
          </w:p>
        </w:tc>
        <w:tc>
          <w:tcPr>
            <w:tcW w:w="1288" w:type="dxa"/>
          </w:tcPr>
          <w:p w14:paraId="66D9670F" w14:textId="77777777" w:rsidR="00EE5B36" w:rsidRDefault="00EE5B36" w:rsidP="003F3FDB">
            <w:r>
              <w:t>p-value</w:t>
            </w:r>
          </w:p>
        </w:tc>
        <w:tc>
          <w:tcPr>
            <w:tcW w:w="1288" w:type="dxa"/>
          </w:tcPr>
          <w:p w14:paraId="3D5391ED" w14:textId="77777777" w:rsidR="00EE5B36" w:rsidRDefault="00EE5B36" w:rsidP="003F3FDB">
            <w:r>
              <w:t>Z-score</w:t>
            </w:r>
          </w:p>
        </w:tc>
        <w:tc>
          <w:tcPr>
            <w:tcW w:w="1288" w:type="dxa"/>
          </w:tcPr>
          <w:p w14:paraId="4A120504" w14:textId="77777777" w:rsidR="00EE5B36" w:rsidRDefault="00EE5B36" w:rsidP="003F3FDB">
            <w:r>
              <w:t>r</w:t>
            </w:r>
          </w:p>
        </w:tc>
        <w:tc>
          <w:tcPr>
            <w:tcW w:w="1288" w:type="dxa"/>
          </w:tcPr>
          <w:p w14:paraId="30575514" w14:textId="77777777" w:rsidR="00EE5B36" w:rsidRDefault="00EE5B36" w:rsidP="003F3FDB">
            <w:r>
              <w:t>p-value</w:t>
            </w:r>
          </w:p>
        </w:tc>
        <w:tc>
          <w:tcPr>
            <w:tcW w:w="1288" w:type="dxa"/>
          </w:tcPr>
          <w:p w14:paraId="2167A5F3" w14:textId="77777777" w:rsidR="00EE5B36" w:rsidRDefault="00EE5B36" w:rsidP="003F3FDB">
            <w:r>
              <w:t>z-score</w:t>
            </w:r>
          </w:p>
        </w:tc>
      </w:tr>
      <w:tr w:rsidR="00EE5B36" w14:paraId="60B86B2D" w14:textId="77777777" w:rsidTr="003F3FDB">
        <w:tc>
          <w:tcPr>
            <w:tcW w:w="1288" w:type="dxa"/>
          </w:tcPr>
          <w:p w14:paraId="25D3567D" w14:textId="77777777" w:rsidR="00EE5B36" w:rsidRDefault="00EE5B36" w:rsidP="003F3FDB">
            <w:r>
              <w:t>Article ---&gt; 2-3 P</w:t>
            </w:r>
          </w:p>
        </w:tc>
        <w:tc>
          <w:tcPr>
            <w:tcW w:w="1288" w:type="dxa"/>
          </w:tcPr>
          <w:p w14:paraId="37A9AF96" w14:textId="77777777" w:rsidR="00EE5B36" w:rsidRPr="00A029B2"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029B2">
              <w:rPr>
                <w:rFonts w:ascii="Courier New" w:eastAsia="Times New Roman" w:hAnsi="Courier New" w:cs="Courier New"/>
                <w:color w:val="000000"/>
                <w:sz w:val="21"/>
                <w:szCs w:val="21"/>
                <w:lang w:eastAsia="en-GB"/>
              </w:rPr>
              <w:t>-0.12292</w:t>
            </w:r>
          </w:p>
          <w:p w14:paraId="03C1CD7C" w14:textId="77777777" w:rsidR="00EE5B36" w:rsidRDefault="00EE5B36" w:rsidP="003F3FDB"/>
        </w:tc>
        <w:tc>
          <w:tcPr>
            <w:tcW w:w="1288" w:type="dxa"/>
          </w:tcPr>
          <w:p w14:paraId="3CF4C62B" w14:textId="77777777" w:rsidR="00EE5B36" w:rsidRPr="00A029B2"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029B2">
              <w:rPr>
                <w:rFonts w:ascii="Courier New" w:eastAsia="Times New Roman" w:hAnsi="Courier New" w:cs="Courier New"/>
                <w:color w:val="000000"/>
                <w:sz w:val="21"/>
                <w:szCs w:val="21"/>
                <w:lang w:eastAsia="en-GB"/>
              </w:rPr>
              <w:t>0.6418</w:t>
            </w:r>
          </w:p>
          <w:p w14:paraId="15633B56" w14:textId="77777777" w:rsidR="00EE5B36" w:rsidRDefault="00EE5B36" w:rsidP="003F3FDB"/>
        </w:tc>
        <w:tc>
          <w:tcPr>
            <w:tcW w:w="1288" w:type="dxa"/>
          </w:tcPr>
          <w:p w14:paraId="1AE8124F" w14:textId="77777777" w:rsidR="00EE5B36" w:rsidRPr="00A029B2"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029B2">
              <w:rPr>
                <w:rFonts w:ascii="Courier New" w:eastAsia="Times New Roman" w:hAnsi="Courier New" w:cs="Courier New"/>
                <w:color w:val="000000"/>
                <w:sz w:val="21"/>
                <w:szCs w:val="21"/>
                <w:lang w:eastAsia="en-GB"/>
              </w:rPr>
              <w:t>-0.38989</w:t>
            </w:r>
          </w:p>
          <w:p w14:paraId="54131FCA" w14:textId="77777777" w:rsidR="00EE5B36" w:rsidRDefault="00EE5B36" w:rsidP="003F3FDB"/>
        </w:tc>
        <w:tc>
          <w:tcPr>
            <w:tcW w:w="1288" w:type="dxa"/>
          </w:tcPr>
          <w:p w14:paraId="7CB75FF8" w14:textId="77777777" w:rsidR="00EE5B36" w:rsidRPr="0061556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615568">
              <w:rPr>
                <w:rFonts w:ascii="Courier New" w:eastAsia="Times New Roman" w:hAnsi="Courier New" w:cs="Courier New"/>
                <w:color w:val="000000"/>
                <w:sz w:val="21"/>
                <w:szCs w:val="21"/>
                <w:lang w:eastAsia="en-GB"/>
              </w:rPr>
              <w:t>-0.22976</w:t>
            </w:r>
          </w:p>
          <w:p w14:paraId="21E9BA43" w14:textId="77777777" w:rsidR="00EE5B36" w:rsidRDefault="00EE5B36" w:rsidP="003F3FDB"/>
        </w:tc>
        <w:tc>
          <w:tcPr>
            <w:tcW w:w="1288" w:type="dxa"/>
          </w:tcPr>
          <w:p w14:paraId="1E9B57E9" w14:textId="77777777" w:rsidR="00EE5B36" w:rsidRPr="0061556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615568">
              <w:rPr>
                <w:rFonts w:ascii="Courier New" w:eastAsia="Times New Roman" w:hAnsi="Courier New" w:cs="Courier New"/>
                <w:color w:val="000000"/>
                <w:sz w:val="21"/>
                <w:szCs w:val="21"/>
                <w:lang w:eastAsia="en-GB"/>
              </w:rPr>
              <w:t>0.873</w:t>
            </w:r>
          </w:p>
          <w:p w14:paraId="488848A1" w14:textId="77777777" w:rsidR="00EE5B36" w:rsidRDefault="00EE5B36" w:rsidP="003F3FDB"/>
        </w:tc>
        <w:tc>
          <w:tcPr>
            <w:tcW w:w="1288" w:type="dxa"/>
          </w:tcPr>
          <w:p w14:paraId="2F57312A" w14:textId="77777777" w:rsidR="00EE5B36" w:rsidRPr="0061556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615568">
              <w:rPr>
                <w:rFonts w:ascii="Courier New" w:eastAsia="Times New Roman" w:hAnsi="Courier New" w:cs="Courier New"/>
                <w:color w:val="000000"/>
                <w:sz w:val="21"/>
                <w:szCs w:val="21"/>
                <w:lang w:eastAsia="en-GB"/>
              </w:rPr>
              <w:t>-1.17834</w:t>
            </w:r>
          </w:p>
          <w:p w14:paraId="3F05E895" w14:textId="77777777" w:rsidR="00EE5B36" w:rsidRDefault="00EE5B36" w:rsidP="003F3FDB"/>
        </w:tc>
      </w:tr>
      <w:tr w:rsidR="00EE5B36" w14:paraId="2D0E6EA9" w14:textId="77777777" w:rsidTr="003F3FDB">
        <w:tc>
          <w:tcPr>
            <w:tcW w:w="1288" w:type="dxa"/>
          </w:tcPr>
          <w:p w14:paraId="1DF48F64" w14:textId="77777777" w:rsidR="00EE5B36" w:rsidRDefault="00EE5B36" w:rsidP="003F3FDB">
            <w:r>
              <w:t>Article ---&gt; Paragraph</w:t>
            </w:r>
          </w:p>
        </w:tc>
        <w:tc>
          <w:tcPr>
            <w:tcW w:w="1288" w:type="dxa"/>
          </w:tcPr>
          <w:p w14:paraId="4A2DB456" w14:textId="77777777" w:rsidR="00EE5B36" w:rsidRPr="00A029B2"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029B2">
              <w:rPr>
                <w:rFonts w:ascii="Courier New" w:eastAsia="Times New Roman" w:hAnsi="Courier New" w:cs="Courier New"/>
                <w:color w:val="000000"/>
                <w:sz w:val="21"/>
                <w:szCs w:val="21"/>
                <w:lang w:eastAsia="en-GB"/>
              </w:rPr>
              <w:t>0.65826</w:t>
            </w:r>
          </w:p>
          <w:p w14:paraId="566C2C3F" w14:textId="77777777" w:rsidR="00EE5B36" w:rsidRDefault="00EE5B36" w:rsidP="003F3FDB"/>
        </w:tc>
        <w:tc>
          <w:tcPr>
            <w:tcW w:w="1288" w:type="dxa"/>
          </w:tcPr>
          <w:p w14:paraId="0EEA4109" w14:textId="77777777" w:rsidR="00EE5B36" w:rsidRPr="00A029B2"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029B2">
              <w:rPr>
                <w:rFonts w:ascii="Courier New" w:eastAsia="Times New Roman" w:hAnsi="Courier New" w:cs="Courier New"/>
                <w:color w:val="000000"/>
                <w:sz w:val="21"/>
                <w:szCs w:val="21"/>
                <w:lang w:eastAsia="en-GB"/>
              </w:rPr>
              <w:t>0.0169</w:t>
            </w:r>
          </w:p>
          <w:p w14:paraId="4BCDA912" w14:textId="77777777" w:rsidR="00EE5B36" w:rsidRDefault="00EE5B36" w:rsidP="003F3FDB"/>
        </w:tc>
        <w:tc>
          <w:tcPr>
            <w:tcW w:w="1288" w:type="dxa"/>
          </w:tcPr>
          <w:p w14:paraId="2BDBF739" w14:textId="77777777" w:rsidR="00EE5B36" w:rsidRPr="00A029B2"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029B2">
              <w:rPr>
                <w:rFonts w:ascii="Courier New" w:eastAsia="Times New Roman" w:hAnsi="Courier New" w:cs="Courier New"/>
                <w:color w:val="000000"/>
                <w:sz w:val="21"/>
                <w:szCs w:val="21"/>
                <w:lang w:eastAsia="en-GB"/>
              </w:rPr>
              <w:t>1.93129</w:t>
            </w:r>
          </w:p>
          <w:p w14:paraId="30A81DD3" w14:textId="77777777" w:rsidR="00EE5B36" w:rsidRDefault="00EE5B36" w:rsidP="003F3FDB"/>
        </w:tc>
        <w:tc>
          <w:tcPr>
            <w:tcW w:w="1288" w:type="dxa"/>
          </w:tcPr>
          <w:p w14:paraId="3C8CF282" w14:textId="77777777" w:rsidR="00EE5B36" w:rsidRPr="0061556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615568">
              <w:rPr>
                <w:rFonts w:ascii="Courier New" w:eastAsia="Times New Roman" w:hAnsi="Courier New" w:cs="Courier New"/>
                <w:color w:val="000000"/>
                <w:sz w:val="21"/>
                <w:szCs w:val="21"/>
                <w:lang w:eastAsia="en-GB"/>
              </w:rPr>
              <w:t>0.69237</w:t>
            </w:r>
          </w:p>
          <w:p w14:paraId="06402A50" w14:textId="77777777" w:rsidR="00EE5B36" w:rsidRDefault="00EE5B36" w:rsidP="003F3FDB"/>
        </w:tc>
        <w:tc>
          <w:tcPr>
            <w:tcW w:w="1288" w:type="dxa"/>
          </w:tcPr>
          <w:p w14:paraId="66A404AB" w14:textId="77777777" w:rsidR="00EE5B36" w:rsidRPr="0061556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615568">
              <w:rPr>
                <w:rFonts w:ascii="Courier New" w:eastAsia="Times New Roman" w:hAnsi="Courier New" w:cs="Courier New"/>
                <w:color w:val="000000"/>
                <w:sz w:val="21"/>
                <w:szCs w:val="21"/>
                <w:lang w:eastAsia="en-GB"/>
              </w:rPr>
              <w:t>0.0004</w:t>
            </w:r>
          </w:p>
          <w:p w14:paraId="3D540A82" w14:textId="77777777" w:rsidR="00EE5B36" w:rsidRDefault="00EE5B36" w:rsidP="003F3FDB"/>
        </w:tc>
        <w:tc>
          <w:tcPr>
            <w:tcW w:w="1288" w:type="dxa"/>
          </w:tcPr>
          <w:p w14:paraId="5C23F6C4" w14:textId="77777777" w:rsidR="00EE5B36" w:rsidRPr="0061556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615568">
              <w:rPr>
                <w:rFonts w:ascii="Courier New" w:eastAsia="Times New Roman" w:hAnsi="Courier New" w:cs="Courier New"/>
                <w:color w:val="000000"/>
                <w:sz w:val="21"/>
                <w:szCs w:val="21"/>
                <w:lang w:eastAsia="en-GB"/>
              </w:rPr>
              <w:t>2.99234</w:t>
            </w:r>
          </w:p>
          <w:p w14:paraId="6ABE995D" w14:textId="77777777" w:rsidR="00EE5B36" w:rsidRDefault="00EE5B36" w:rsidP="003F3FDB"/>
        </w:tc>
      </w:tr>
      <w:tr w:rsidR="00EE5B36" w14:paraId="4C45A152" w14:textId="77777777" w:rsidTr="003F3FDB">
        <w:tc>
          <w:tcPr>
            <w:tcW w:w="1288" w:type="dxa"/>
          </w:tcPr>
          <w:p w14:paraId="1DB81620" w14:textId="77777777" w:rsidR="00EE5B36" w:rsidRDefault="00EE5B36" w:rsidP="003F3FDB">
            <w:r>
              <w:t>2-3 P ---&gt; Paragraph</w:t>
            </w:r>
          </w:p>
        </w:tc>
        <w:tc>
          <w:tcPr>
            <w:tcW w:w="1288" w:type="dxa"/>
          </w:tcPr>
          <w:p w14:paraId="3A357D1A" w14:textId="77777777" w:rsidR="00EE5B36" w:rsidRPr="00A029B2"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029B2">
              <w:rPr>
                <w:rFonts w:ascii="Courier New" w:eastAsia="Times New Roman" w:hAnsi="Courier New" w:cs="Courier New"/>
                <w:color w:val="000000"/>
                <w:sz w:val="21"/>
                <w:szCs w:val="21"/>
                <w:lang w:eastAsia="en-GB"/>
              </w:rPr>
              <w:t>0.02425</w:t>
            </w:r>
          </w:p>
          <w:p w14:paraId="310D201E" w14:textId="77777777" w:rsidR="00EE5B36" w:rsidRDefault="00EE5B36" w:rsidP="003F3FDB"/>
        </w:tc>
        <w:tc>
          <w:tcPr>
            <w:tcW w:w="1288" w:type="dxa"/>
          </w:tcPr>
          <w:p w14:paraId="5F95F849" w14:textId="77777777" w:rsidR="00EE5B36" w:rsidRPr="00A029B2"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029B2">
              <w:rPr>
                <w:rFonts w:ascii="Courier New" w:eastAsia="Times New Roman" w:hAnsi="Courier New" w:cs="Courier New"/>
                <w:color w:val="000000"/>
                <w:sz w:val="21"/>
                <w:szCs w:val="21"/>
                <w:lang w:eastAsia="en-GB"/>
              </w:rPr>
              <w:t>0.481</w:t>
            </w:r>
          </w:p>
          <w:p w14:paraId="1762FD1C" w14:textId="77777777" w:rsidR="00EE5B36" w:rsidRDefault="00EE5B36" w:rsidP="003F3FDB"/>
        </w:tc>
        <w:tc>
          <w:tcPr>
            <w:tcW w:w="1288" w:type="dxa"/>
          </w:tcPr>
          <w:p w14:paraId="4B94E6ED" w14:textId="77777777" w:rsidR="00EE5B36" w:rsidRPr="00A029B2"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029B2">
              <w:rPr>
                <w:rFonts w:ascii="Courier New" w:eastAsia="Times New Roman" w:hAnsi="Courier New" w:cs="Courier New"/>
                <w:color w:val="000000"/>
                <w:sz w:val="21"/>
                <w:szCs w:val="21"/>
                <w:lang w:eastAsia="en-GB"/>
              </w:rPr>
              <w:t>0.06582</w:t>
            </w:r>
          </w:p>
          <w:p w14:paraId="2A6BDE14" w14:textId="77777777" w:rsidR="00EE5B36" w:rsidRDefault="00EE5B36" w:rsidP="003F3FDB"/>
        </w:tc>
        <w:tc>
          <w:tcPr>
            <w:tcW w:w="1288" w:type="dxa"/>
          </w:tcPr>
          <w:p w14:paraId="07335FCA" w14:textId="77777777" w:rsidR="00EE5B36" w:rsidRPr="0061556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615568">
              <w:rPr>
                <w:rFonts w:ascii="Courier New" w:eastAsia="Times New Roman" w:hAnsi="Courier New" w:cs="Courier New"/>
                <w:color w:val="000000"/>
                <w:sz w:val="21"/>
                <w:szCs w:val="21"/>
                <w:lang w:eastAsia="en-GB"/>
              </w:rPr>
              <w:t>0.05196</w:t>
            </w:r>
          </w:p>
          <w:p w14:paraId="58EE768A" w14:textId="77777777" w:rsidR="00EE5B36" w:rsidRDefault="00EE5B36" w:rsidP="003F3FDB"/>
        </w:tc>
        <w:tc>
          <w:tcPr>
            <w:tcW w:w="1288" w:type="dxa"/>
          </w:tcPr>
          <w:p w14:paraId="4F4661C6" w14:textId="77777777" w:rsidR="00EE5B36" w:rsidRPr="0061556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615568">
              <w:rPr>
                <w:rFonts w:ascii="Courier New" w:eastAsia="Times New Roman" w:hAnsi="Courier New" w:cs="Courier New"/>
                <w:color w:val="000000"/>
                <w:sz w:val="21"/>
                <w:szCs w:val="21"/>
                <w:lang w:eastAsia="en-GB"/>
              </w:rPr>
              <w:t>0.412</w:t>
            </w:r>
          </w:p>
          <w:p w14:paraId="5A21DA5F" w14:textId="77777777" w:rsidR="00EE5B36" w:rsidRDefault="00EE5B36" w:rsidP="003F3FDB"/>
        </w:tc>
        <w:tc>
          <w:tcPr>
            <w:tcW w:w="1288" w:type="dxa"/>
          </w:tcPr>
          <w:p w14:paraId="5FC34880" w14:textId="77777777" w:rsidR="00EE5B36" w:rsidRPr="0061556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615568">
              <w:rPr>
                <w:rFonts w:ascii="Courier New" w:eastAsia="Times New Roman" w:hAnsi="Courier New" w:cs="Courier New"/>
                <w:color w:val="000000"/>
                <w:sz w:val="21"/>
                <w:szCs w:val="21"/>
                <w:lang w:eastAsia="en-GB"/>
              </w:rPr>
              <w:t>0.25059</w:t>
            </w:r>
          </w:p>
          <w:p w14:paraId="61C1361B" w14:textId="77777777" w:rsidR="00EE5B36" w:rsidRDefault="00EE5B36" w:rsidP="003F3FDB"/>
        </w:tc>
      </w:tr>
    </w:tbl>
    <w:p w14:paraId="264A95C4" w14:textId="77777777" w:rsidR="00EE5B36" w:rsidRDefault="00EE5B36" w:rsidP="00EE5B36"/>
    <w:p w14:paraId="166044EA" w14:textId="77777777" w:rsidR="00EE5B36" w:rsidRDefault="00EE5B36" w:rsidP="00EE5B36">
      <w:r>
        <w:lastRenderedPageBreak/>
        <w:t>Covid science dataset (30 articles)</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2AEB00C6" w14:textId="77777777" w:rsidTr="003F3FDB">
        <w:tc>
          <w:tcPr>
            <w:tcW w:w="1288" w:type="dxa"/>
            <w:vMerge w:val="restart"/>
          </w:tcPr>
          <w:p w14:paraId="06408E24" w14:textId="77777777" w:rsidR="00EE5B36" w:rsidRDefault="00EE5B36" w:rsidP="003F3FDB">
            <w:r>
              <w:t>Mantel Test</w:t>
            </w:r>
          </w:p>
        </w:tc>
        <w:tc>
          <w:tcPr>
            <w:tcW w:w="3864" w:type="dxa"/>
            <w:gridSpan w:val="3"/>
          </w:tcPr>
          <w:p w14:paraId="7599B957" w14:textId="77777777" w:rsidR="00EE5B36" w:rsidRDefault="00EE5B36" w:rsidP="003F3FDB">
            <w:pPr>
              <w:jc w:val="center"/>
            </w:pPr>
            <w:r>
              <w:t>10-word network</w:t>
            </w:r>
          </w:p>
        </w:tc>
        <w:tc>
          <w:tcPr>
            <w:tcW w:w="3864" w:type="dxa"/>
            <w:gridSpan w:val="3"/>
          </w:tcPr>
          <w:p w14:paraId="25683CA3" w14:textId="77777777" w:rsidR="00EE5B36" w:rsidRDefault="00EE5B36" w:rsidP="003F3FDB">
            <w:pPr>
              <w:jc w:val="center"/>
            </w:pPr>
            <w:r>
              <w:t>20-word network</w:t>
            </w:r>
          </w:p>
        </w:tc>
      </w:tr>
      <w:tr w:rsidR="00EE5B36" w14:paraId="5D48898F" w14:textId="77777777" w:rsidTr="003F3FDB">
        <w:tc>
          <w:tcPr>
            <w:tcW w:w="1288" w:type="dxa"/>
            <w:vMerge/>
          </w:tcPr>
          <w:p w14:paraId="14897151" w14:textId="77777777" w:rsidR="00EE5B36" w:rsidRDefault="00EE5B36" w:rsidP="003F3FDB"/>
        </w:tc>
        <w:tc>
          <w:tcPr>
            <w:tcW w:w="1288" w:type="dxa"/>
          </w:tcPr>
          <w:p w14:paraId="77CCEB8B" w14:textId="77777777" w:rsidR="00EE5B36" w:rsidRDefault="00EE5B36" w:rsidP="003F3FDB">
            <w:r>
              <w:t>r</w:t>
            </w:r>
          </w:p>
        </w:tc>
        <w:tc>
          <w:tcPr>
            <w:tcW w:w="1288" w:type="dxa"/>
          </w:tcPr>
          <w:p w14:paraId="0B751967" w14:textId="77777777" w:rsidR="00EE5B36" w:rsidRDefault="00EE5B36" w:rsidP="003F3FDB">
            <w:r>
              <w:t>p-value</w:t>
            </w:r>
          </w:p>
        </w:tc>
        <w:tc>
          <w:tcPr>
            <w:tcW w:w="1288" w:type="dxa"/>
          </w:tcPr>
          <w:p w14:paraId="265C3918" w14:textId="77777777" w:rsidR="00EE5B36" w:rsidRDefault="00EE5B36" w:rsidP="003F3FDB">
            <w:r>
              <w:t>Z-score</w:t>
            </w:r>
          </w:p>
        </w:tc>
        <w:tc>
          <w:tcPr>
            <w:tcW w:w="1288" w:type="dxa"/>
          </w:tcPr>
          <w:p w14:paraId="3B071BCB" w14:textId="77777777" w:rsidR="00EE5B36" w:rsidRDefault="00EE5B36" w:rsidP="003F3FDB">
            <w:r>
              <w:t>r</w:t>
            </w:r>
          </w:p>
        </w:tc>
        <w:tc>
          <w:tcPr>
            <w:tcW w:w="1288" w:type="dxa"/>
          </w:tcPr>
          <w:p w14:paraId="1AC21EEE" w14:textId="77777777" w:rsidR="00EE5B36" w:rsidRDefault="00EE5B36" w:rsidP="003F3FDB">
            <w:r>
              <w:t>p-value</w:t>
            </w:r>
          </w:p>
        </w:tc>
        <w:tc>
          <w:tcPr>
            <w:tcW w:w="1288" w:type="dxa"/>
          </w:tcPr>
          <w:p w14:paraId="24293E52" w14:textId="77777777" w:rsidR="00EE5B36" w:rsidRDefault="00EE5B36" w:rsidP="003F3FDB">
            <w:r>
              <w:t>z-score</w:t>
            </w:r>
          </w:p>
        </w:tc>
      </w:tr>
      <w:tr w:rsidR="00EE5B36" w14:paraId="2AA48255" w14:textId="77777777" w:rsidTr="003F3FDB">
        <w:tc>
          <w:tcPr>
            <w:tcW w:w="1288" w:type="dxa"/>
          </w:tcPr>
          <w:p w14:paraId="42D20E83" w14:textId="77777777" w:rsidR="00EE5B36" w:rsidRDefault="00EE5B36" w:rsidP="003F3FDB">
            <w:r>
              <w:t>Article ---&gt; 2-3 P</w:t>
            </w:r>
          </w:p>
        </w:tc>
        <w:tc>
          <w:tcPr>
            <w:tcW w:w="1288" w:type="dxa"/>
          </w:tcPr>
          <w:p w14:paraId="0F839015"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27763</w:t>
            </w:r>
          </w:p>
          <w:p w14:paraId="453B3CF6" w14:textId="77777777" w:rsidR="00EE5B36" w:rsidRDefault="00EE5B36" w:rsidP="003F3FDB"/>
        </w:tc>
        <w:tc>
          <w:tcPr>
            <w:tcW w:w="1288" w:type="dxa"/>
          </w:tcPr>
          <w:p w14:paraId="0C9E8036"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1765</w:t>
            </w:r>
          </w:p>
          <w:p w14:paraId="37A95F1A" w14:textId="77777777" w:rsidR="00EE5B36" w:rsidRDefault="00EE5B36" w:rsidP="003F3FDB"/>
        </w:tc>
        <w:tc>
          <w:tcPr>
            <w:tcW w:w="1288" w:type="dxa"/>
          </w:tcPr>
          <w:p w14:paraId="77B226DC"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1.06224</w:t>
            </w:r>
          </w:p>
          <w:p w14:paraId="0889AB87" w14:textId="77777777" w:rsidR="00EE5B36" w:rsidRDefault="00EE5B36" w:rsidP="003F3FDB"/>
        </w:tc>
        <w:tc>
          <w:tcPr>
            <w:tcW w:w="1288" w:type="dxa"/>
          </w:tcPr>
          <w:p w14:paraId="24861936"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13258</w:t>
            </w:r>
          </w:p>
          <w:p w14:paraId="4781E4D0" w14:textId="77777777" w:rsidR="00EE5B36" w:rsidRDefault="00EE5B36" w:rsidP="003F3FDB"/>
        </w:tc>
        <w:tc>
          <w:tcPr>
            <w:tcW w:w="1288" w:type="dxa"/>
          </w:tcPr>
          <w:p w14:paraId="5D33E23E"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2438</w:t>
            </w:r>
          </w:p>
          <w:p w14:paraId="2A7B46D5" w14:textId="77777777" w:rsidR="00EE5B36" w:rsidRDefault="00EE5B36" w:rsidP="003F3FDB"/>
        </w:tc>
        <w:tc>
          <w:tcPr>
            <w:tcW w:w="1288" w:type="dxa"/>
          </w:tcPr>
          <w:p w14:paraId="565918D8"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72441</w:t>
            </w:r>
          </w:p>
          <w:p w14:paraId="331AEA8A" w14:textId="77777777" w:rsidR="00EE5B36" w:rsidRDefault="00EE5B36" w:rsidP="003F3FDB"/>
        </w:tc>
      </w:tr>
      <w:tr w:rsidR="00EE5B36" w14:paraId="78BAFBE9" w14:textId="77777777" w:rsidTr="003F3FDB">
        <w:tc>
          <w:tcPr>
            <w:tcW w:w="1288" w:type="dxa"/>
          </w:tcPr>
          <w:p w14:paraId="0428B453" w14:textId="77777777" w:rsidR="00EE5B36" w:rsidRDefault="00EE5B36" w:rsidP="003F3FDB">
            <w:r>
              <w:t>Article ---&gt; Paragraph</w:t>
            </w:r>
          </w:p>
        </w:tc>
        <w:tc>
          <w:tcPr>
            <w:tcW w:w="1288" w:type="dxa"/>
          </w:tcPr>
          <w:p w14:paraId="289A8588"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69915</w:t>
            </w:r>
          </w:p>
          <w:p w14:paraId="4B0180C8" w14:textId="77777777" w:rsidR="00EE5B36" w:rsidRDefault="00EE5B36" w:rsidP="003F3FDB"/>
        </w:tc>
        <w:tc>
          <w:tcPr>
            <w:tcW w:w="1288" w:type="dxa"/>
          </w:tcPr>
          <w:p w14:paraId="13B65259"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01805</w:t>
            </w:r>
          </w:p>
          <w:p w14:paraId="5481E411" w14:textId="77777777" w:rsidR="00EE5B36" w:rsidRDefault="00EE5B36" w:rsidP="003F3FDB"/>
        </w:tc>
        <w:tc>
          <w:tcPr>
            <w:tcW w:w="1288" w:type="dxa"/>
          </w:tcPr>
          <w:p w14:paraId="161741CF"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1.78310</w:t>
            </w:r>
          </w:p>
          <w:p w14:paraId="15446FAE" w14:textId="77777777" w:rsidR="00EE5B36" w:rsidRDefault="00EE5B36" w:rsidP="003F3FDB"/>
        </w:tc>
        <w:tc>
          <w:tcPr>
            <w:tcW w:w="1288" w:type="dxa"/>
          </w:tcPr>
          <w:p w14:paraId="7D7D12A4"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49915</w:t>
            </w:r>
          </w:p>
          <w:p w14:paraId="424112C4" w14:textId="77777777" w:rsidR="00EE5B36" w:rsidRDefault="00EE5B36" w:rsidP="003F3FDB"/>
        </w:tc>
        <w:tc>
          <w:tcPr>
            <w:tcW w:w="1288" w:type="dxa"/>
          </w:tcPr>
          <w:p w14:paraId="5579C657"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0257</w:t>
            </w:r>
          </w:p>
          <w:p w14:paraId="3BBAC8FA" w14:textId="77777777" w:rsidR="00EE5B36" w:rsidRDefault="00EE5B36" w:rsidP="003F3FDB"/>
        </w:tc>
        <w:tc>
          <w:tcPr>
            <w:tcW w:w="1288" w:type="dxa"/>
          </w:tcPr>
          <w:p w14:paraId="07BD02B4"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1.66534</w:t>
            </w:r>
          </w:p>
          <w:p w14:paraId="791D6BBC" w14:textId="77777777" w:rsidR="00EE5B36" w:rsidRDefault="00EE5B36" w:rsidP="003F3FDB"/>
        </w:tc>
      </w:tr>
      <w:tr w:rsidR="00EE5B36" w14:paraId="54DCAA50" w14:textId="77777777" w:rsidTr="003F3FDB">
        <w:tc>
          <w:tcPr>
            <w:tcW w:w="1288" w:type="dxa"/>
          </w:tcPr>
          <w:p w14:paraId="385F1A26" w14:textId="77777777" w:rsidR="00EE5B36" w:rsidRDefault="00EE5B36" w:rsidP="003F3FDB">
            <w:r>
              <w:t>2-3 P ---&gt; Paragraph</w:t>
            </w:r>
          </w:p>
        </w:tc>
        <w:tc>
          <w:tcPr>
            <w:tcW w:w="1288" w:type="dxa"/>
          </w:tcPr>
          <w:p w14:paraId="337AEB10"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22988</w:t>
            </w:r>
          </w:p>
          <w:p w14:paraId="0D9894B1" w14:textId="77777777" w:rsidR="00EE5B36" w:rsidRDefault="00EE5B36" w:rsidP="003F3FDB"/>
        </w:tc>
        <w:tc>
          <w:tcPr>
            <w:tcW w:w="1288" w:type="dxa"/>
          </w:tcPr>
          <w:p w14:paraId="318CEF8B"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1795</w:t>
            </w:r>
          </w:p>
          <w:p w14:paraId="06CE658A" w14:textId="77777777" w:rsidR="00EE5B36" w:rsidRDefault="00EE5B36" w:rsidP="003F3FDB"/>
        </w:tc>
        <w:tc>
          <w:tcPr>
            <w:tcW w:w="1288" w:type="dxa"/>
          </w:tcPr>
          <w:p w14:paraId="371A21E5"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1.02993</w:t>
            </w:r>
          </w:p>
          <w:p w14:paraId="009321F7" w14:textId="77777777" w:rsidR="00EE5B36" w:rsidRDefault="00EE5B36" w:rsidP="003F3FDB"/>
        </w:tc>
        <w:tc>
          <w:tcPr>
            <w:tcW w:w="1288" w:type="dxa"/>
          </w:tcPr>
          <w:p w14:paraId="278AB70E"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0.02976</w:t>
            </w:r>
          </w:p>
          <w:p w14:paraId="0F9D6204" w14:textId="77777777" w:rsidR="00EE5B36" w:rsidRDefault="00EE5B36" w:rsidP="003F3FDB"/>
        </w:tc>
        <w:tc>
          <w:tcPr>
            <w:tcW w:w="1288" w:type="dxa"/>
          </w:tcPr>
          <w:p w14:paraId="23C5EED6"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0.4411</w:t>
            </w:r>
          </w:p>
          <w:p w14:paraId="7B684C7C" w14:textId="77777777" w:rsidR="00EE5B36" w:rsidRDefault="00EE5B36" w:rsidP="003F3FDB"/>
        </w:tc>
        <w:tc>
          <w:tcPr>
            <w:tcW w:w="1288" w:type="dxa"/>
          </w:tcPr>
          <w:p w14:paraId="6B4B3734"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0.18913</w:t>
            </w:r>
          </w:p>
          <w:p w14:paraId="3F91BBC1" w14:textId="77777777" w:rsidR="00EE5B36" w:rsidRDefault="00EE5B36" w:rsidP="003F3FDB"/>
        </w:tc>
      </w:tr>
    </w:tbl>
    <w:p w14:paraId="307E98AE" w14:textId="77777777" w:rsidR="00EE5B36" w:rsidRDefault="00EE5B36" w:rsidP="00EE5B36"/>
    <w:p w14:paraId="03B407FB" w14:textId="77777777" w:rsidR="00EE5B36" w:rsidRDefault="00EE5B36" w:rsidP="00EE5B36">
      <w:r>
        <w:t>Covid psychology dataset (30 articles)</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75A85E24" w14:textId="77777777" w:rsidTr="003F3FDB">
        <w:tc>
          <w:tcPr>
            <w:tcW w:w="1288" w:type="dxa"/>
            <w:vMerge w:val="restart"/>
          </w:tcPr>
          <w:p w14:paraId="2CA2E793" w14:textId="77777777" w:rsidR="00EE5B36" w:rsidRDefault="00EE5B36" w:rsidP="003F3FDB">
            <w:r>
              <w:t>Mantel Test</w:t>
            </w:r>
          </w:p>
        </w:tc>
        <w:tc>
          <w:tcPr>
            <w:tcW w:w="3864" w:type="dxa"/>
            <w:gridSpan w:val="3"/>
          </w:tcPr>
          <w:p w14:paraId="009ABF82" w14:textId="77777777" w:rsidR="00EE5B36" w:rsidRDefault="00EE5B36" w:rsidP="003F3FDB">
            <w:pPr>
              <w:jc w:val="center"/>
            </w:pPr>
            <w:r>
              <w:t>10-word network</w:t>
            </w:r>
          </w:p>
        </w:tc>
        <w:tc>
          <w:tcPr>
            <w:tcW w:w="3864" w:type="dxa"/>
            <w:gridSpan w:val="3"/>
          </w:tcPr>
          <w:p w14:paraId="4BB18E2E" w14:textId="77777777" w:rsidR="00EE5B36" w:rsidRDefault="00EE5B36" w:rsidP="003F3FDB">
            <w:pPr>
              <w:jc w:val="center"/>
            </w:pPr>
            <w:r>
              <w:t>20-word network</w:t>
            </w:r>
          </w:p>
        </w:tc>
      </w:tr>
      <w:tr w:rsidR="00EE5B36" w14:paraId="02B7E78E" w14:textId="77777777" w:rsidTr="003F3FDB">
        <w:tc>
          <w:tcPr>
            <w:tcW w:w="1288" w:type="dxa"/>
            <w:vMerge/>
          </w:tcPr>
          <w:p w14:paraId="573071CE" w14:textId="77777777" w:rsidR="00EE5B36" w:rsidRDefault="00EE5B36" w:rsidP="003F3FDB"/>
        </w:tc>
        <w:tc>
          <w:tcPr>
            <w:tcW w:w="1288" w:type="dxa"/>
          </w:tcPr>
          <w:p w14:paraId="788AC6DF" w14:textId="77777777" w:rsidR="00EE5B36" w:rsidRDefault="00EE5B36" w:rsidP="003F3FDB">
            <w:r>
              <w:t>r</w:t>
            </w:r>
          </w:p>
        </w:tc>
        <w:tc>
          <w:tcPr>
            <w:tcW w:w="1288" w:type="dxa"/>
          </w:tcPr>
          <w:p w14:paraId="7EFC4D72" w14:textId="77777777" w:rsidR="00EE5B36" w:rsidRDefault="00EE5B36" w:rsidP="003F3FDB">
            <w:r>
              <w:t>p-value</w:t>
            </w:r>
          </w:p>
        </w:tc>
        <w:tc>
          <w:tcPr>
            <w:tcW w:w="1288" w:type="dxa"/>
          </w:tcPr>
          <w:p w14:paraId="3034191C" w14:textId="77777777" w:rsidR="00EE5B36" w:rsidRDefault="00EE5B36" w:rsidP="003F3FDB">
            <w:r>
              <w:t>Z-score</w:t>
            </w:r>
          </w:p>
        </w:tc>
        <w:tc>
          <w:tcPr>
            <w:tcW w:w="1288" w:type="dxa"/>
          </w:tcPr>
          <w:p w14:paraId="59B4030A" w14:textId="77777777" w:rsidR="00EE5B36" w:rsidRDefault="00EE5B36" w:rsidP="003F3FDB">
            <w:r>
              <w:t>r</w:t>
            </w:r>
          </w:p>
        </w:tc>
        <w:tc>
          <w:tcPr>
            <w:tcW w:w="1288" w:type="dxa"/>
          </w:tcPr>
          <w:p w14:paraId="69E5757D" w14:textId="77777777" w:rsidR="00EE5B36" w:rsidRDefault="00EE5B36" w:rsidP="003F3FDB">
            <w:r>
              <w:t>p-value</w:t>
            </w:r>
          </w:p>
        </w:tc>
        <w:tc>
          <w:tcPr>
            <w:tcW w:w="1288" w:type="dxa"/>
          </w:tcPr>
          <w:p w14:paraId="22D93AF7" w14:textId="77777777" w:rsidR="00EE5B36" w:rsidRDefault="00EE5B36" w:rsidP="003F3FDB">
            <w:r>
              <w:t>z-score</w:t>
            </w:r>
          </w:p>
        </w:tc>
      </w:tr>
      <w:tr w:rsidR="00EE5B36" w14:paraId="4663AC7C" w14:textId="77777777" w:rsidTr="003F3FDB">
        <w:tc>
          <w:tcPr>
            <w:tcW w:w="1288" w:type="dxa"/>
          </w:tcPr>
          <w:p w14:paraId="643AF38C" w14:textId="77777777" w:rsidR="00EE5B36" w:rsidRDefault="00EE5B36" w:rsidP="003F3FDB">
            <w:r>
              <w:t>Article ---&gt; 2-3 P</w:t>
            </w:r>
          </w:p>
        </w:tc>
        <w:tc>
          <w:tcPr>
            <w:tcW w:w="1288" w:type="dxa"/>
          </w:tcPr>
          <w:p w14:paraId="449E2E35"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63556</w:t>
            </w:r>
          </w:p>
          <w:p w14:paraId="035F8AC3" w14:textId="77777777" w:rsidR="00EE5B36" w:rsidRDefault="00EE5B36" w:rsidP="003F3FDB"/>
        </w:tc>
        <w:tc>
          <w:tcPr>
            <w:tcW w:w="1288" w:type="dxa"/>
          </w:tcPr>
          <w:p w14:paraId="035B16B6"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9678</w:t>
            </w:r>
          </w:p>
          <w:p w14:paraId="5882FC9D" w14:textId="77777777" w:rsidR="00EE5B36" w:rsidRDefault="00EE5B36" w:rsidP="003F3FDB"/>
        </w:tc>
        <w:tc>
          <w:tcPr>
            <w:tcW w:w="1288" w:type="dxa"/>
          </w:tcPr>
          <w:p w14:paraId="3421EB3A" w14:textId="77777777" w:rsidR="00EE5B36" w:rsidRPr="00A029B2"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029B2">
              <w:rPr>
                <w:rFonts w:ascii="Courier New" w:eastAsia="Times New Roman" w:hAnsi="Courier New" w:cs="Courier New"/>
                <w:color w:val="000000"/>
                <w:sz w:val="21"/>
                <w:szCs w:val="21"/>
                <w:lang w:eastAsia="en-GB"/>
              </w:rPr>
              <w:t>-0.38989</w:t>
            </w:r>
          </w:p>
          <w:p w14:paraId="1449E1E5" w14:textId="77777777" w:rsidR="00EE5B36" w:rsidRDefault="00EE5B36" w:rsidP="003F3FDB"/>
        </w:tc>
        <w:tc>
          <w:tcPr>
            <w:tcW w:w="1288" w:type="dxa"/>
          </w:tcPr>
          <w:p w14:paraId="716BCF27"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0.28840</w:t>
            </w:r>
          </w:p>
          <w:p w14:paraId="4FF6F783" w14:textId="77777777" w:rsidR="00EE5B36" w:rsidRDefault="00EE5B36" w:rsidP="003F3FDB"/>
        </w:tc>
        <w:tc>
          <w:tcPr>
            <w:tcW w:w="1288" w:type="dxa"/>
          </w:tcPr>
          <w:p w14:paraId="50824F9B"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0.9284</w:t>
            </w:r>
          </w:p>
          <w:p w14:paraId="3234C02E" w14:textId="77777777" w:rsidR="00EE5B36" w:rsidRDefault="00EE5B36" w:rsidP="003F3FDB"/>
        </w:tc>
        <w:tc>
          <w:tcPr>
            <w:tcW w:w="1288" w:type="dxa"/>
          </w:tcPr>
          <w:p w14:paraId="2CBD7A81"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1.47024</w:t>
            </w:r>
          </w:p>
          <w:p w14:paraId="7C117FE0" w14:textId="77777777" w:rsidR="00EE5B36" w:rsidRDefault="00EE5B36" w:rsidP="003F3FDB"/>
        </w:tc>
      </w:tr>
      <w:tr w:rsidR="00EE5B36" w14:paraId="06309C23" w14:textId="77777777" w:rsidTr="003F3FDB">
        <w:tc>
          <w:tcPr>
            <w:tcW w:w="1288" w:type="dxa"/>
          </w:tcPr>
          <w:p w14:paraId="78DCF17A" w14:textId="77777777" w:rsidR="00EE5B36" w:rsidRDefault="00EE5B36" w:rsidP="003F3FDB">
            <w:r>
              <w:t>Article ---&gt; Paragraph</w:t>
            </w:r>
          </w:p>
        </w:tc>
        <w:tc>
          <w:tcPr>
            <w:tcW w:w="1288" w:type="dxa"/>
          </w:tcPr>
          <w:p w14:paraId="4F28CCC1"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37749</w:t>
            </w:r>
          </w:p>
          <w:p w14:paraId="6B43F6A1" w14:textId="77777777" w:rsidR="00EE5B36" w:rsidRDefault="00EE5B36" w:rsidP="003F3FDB"/>
        </w:tc>
        <w:tc>
          <w:tcPr>
            <w:tcW w:w="1288" w:type="dxa"/>
          </w:tcPr>
          <w:p w14:paraId="29597B9F"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17301</w:t>
            </w:r>
          </w:p>
          <w:p w14:paraId="68E8436C" w14:textId="77777777" w:rsidR="00EE5B36" w:rsidRDefault="00EE5B36" w:rsidP="003F3FDB"/>
        </w:tc>
        <w:tc>
          <w:tcPr>
            <w:tcW w:w="1288" w:type="dxa"/>
          </w:tcPr>
          <w:p w14:paraId="316F7D12"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94661</w:t>
            </w:r>
          </w:p>
          <w:p w14:paraId="1D1DF887" w14:textId="77777777" w:rsidR="00EE5B36" w:rsidRDefault="00EE5B36" w:rsidP="003F3FDB"/>
        </w:tc>
        <w:tc>
          <w:tcPr>
            <w:tcW w:w="1288" w:type="dxa"/>
          </w:tcPr>
          <w:p w14:paraId="21D4167B"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0.43386</w:t>
            </w:r>
          </w:p>
          <w:p w14:paraId="606F3271" w14:textId="77777777" w:rsidR="00EE5B36" w:rsidRDefault="00EE5B36" w:rsidP="003F3FDB"/>
        </w:tc>
        <w:tc>
          <w:tcPr>
            <w:tcW w:w="1288" w:type="dxa"/>
          </w:tcPr>
          <w:p w14:paraId="24EEF703"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0.0024</w:t>
            </w:r>
          </w:p>
          <w:p w14:paraId="7E86FF62" w14:textId="77777777" w:rsidR="00EE5B36" w:rsidRDefault="00EE5B36" w:rsidP="003F3FDB"/>
        </w:tc>
        <w:tc>
          <w:tcPr>
            <w:tcW w:w="1288" w:type="dxa"/>
          </w:tcPr>
          <w:p w14:paraId="1C0055E1"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1.85060</w:t>
            </w:r>
          </w:p>
          <w:p w14:paraId="53EB5534" w14:textId="77777777" w:rsidR="00EE5B36" w:rsidRDefault="00EE5B36" w:rsidP="003F3FDB"/>
        </w:tc>
      </w:tr>
      <w:tr w:rsidR="00EE5B36" w14:paraId="2BA8B03A" w14:textId="77777777" w:rsidTr="003F3FDB">
        <w:tc>
          <w:tcPr>
            <w:tcW w:w="1288" w:type="dxa"/>
          </w:tcPr>
          <w:p w14:paraId="11E2A1F1" w14:textId="77777777" w:rsidR="00EE5B36" w:rsidRDefault="00EE5B36" w:rsidP="003F3FDB">
            <w:r>
              <w:t>2-3 P ---&gt; Paragraph</w:t>
            </w:r>
          </w:p>
        </w:tc>
        <w:tc>
          <w:tcPr>
            <w:tcW w:w="1288" w:type="dxa"/>
          </w:tcPr>
          <w:p w14:paraId="3E6B4902"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02156</w:t>
            </w:r>
          </w:p>
          <w:p w14:paraId="34DC9CE1" w14:textId="77777777" w:rsidR="00EE5B36" w:rsidRDefault="00EE5B36" w:rsidP="003F3FDB"/>
        </w:tc>
        <w:tc>
          <w:tcPr>
            <w:tcW w:w="1288" w:type="dxa"/>
          </w:tcPr>
          <w:p w14:paraId="0E7B44B3"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4867</w:t>
            </w:r>
          </w:p>
          <w:p w14:paraId="2A073C27" w14:textId="77777777" w:rsidR="00EE5B36" w:rsidRDefault="00EE5B36" w:rsidP="003F3FDB"/>
        </w:tc>
        <w:tc>
          <w:tcPr>
            <w:tcW w:w="1288" w:type="dxa"/>
          </w:tcPr>
          <w:p w14:paraId="729B75B0"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06129</w:t>
            </w:r>
          </w:p>
          <w:p w14:paraId="50FED2C1" w14:textId="77777777" w:rsidR="00EE5B36" w:rsidRDefault="00EE5B36" w:rsidP="003F3FDB"/>
        </w:tc>
        <w:tc>
          <w:tcPr>
            <w:tcW w:w="1288" w:type="dxa"/>
          </w:tcPr>
          <w:p w14:paraId="5AE80CA7"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0.22712</w:t>
            </w:r>
          </w:p>
          <w:p w14:paraId="133A5B02" w14:textId="77777777" w:rsidR="00EE5B36" w:rsidRDefault="00EE5B36" w:rsidP="003F3FDB"/>
        </w:tc>
        <w:tc>
          <w:tcPr>
            <w:tcW w:w="1288" w:type="dxa"/>
          </w:tcPr>
          <w:p w14:paraId="40C20443"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0.8713</w:t>
            </w:r>
          </w:p>
          <w:p w14:paraId="6E2A6271" w14:textId="77777777" w:rsidR="00EE5B36" w:rsidRDefault="00EE5B36" w:rsidP="003F3FDB"/>
        </w:tc>
        <w:tc>
          <w:tcPr>
            <w:tcW w:w="1288" w:type="dxa"/>
          </w:tcPr>
          <w:p w14:paraId="6B0F7CAA"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1.17128</w:t>
            </w:r>
          </w:p>
          <w:p w14:paraId="4C2E6A16" w14:textId="77777777" w:rsidR="00EE5B36" w:rsidRDefault="00EE5B36" w:rsidP="003F3FDB"/>
        </w:tc>
      </w:tr>
    </w:tbl>
    <w:p w14:paraId="017D5992" w14:textId="77777777" w:rsidR="00EE5B36" w:rsidRDefault="00EE5B36" w:rsidP="00EE5B36"/>
    <w:p w14:paraId="40E1E7DE" w14:textId="77777777" w:rsidR="00EE5B36" w:rsidRDefault="00EE5B36" w:rsidP="00EE5B36"/>
    <w:p w14:paraId="35890179" w14:textId="77777777" w:rsidR="00EE5B36" w:rsidRDefault="00EE5B36" w:rsidP="00EE5B36"/>
    <w:p w14:paraId="640A4B62" w14:textId="77777777" w:rsidR="00EE5B36" w:rsidRDefault="00EE5B36" w:rsidP="00EE5B36"/>
    <w:p w14:paraId="79FAD2ED" w14:textId="77777777" w:rsidR="00EE5B36" w:rsidRDefault="00EE5B36" w:rsidP="00EE5B36">
      <w:r>
        <w:t>Covid science dataset (40 articles)</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77DA0564" w14:textId="77777777" w:rsidTr="003F3FDB">
        <w:tc>
          <w:tcPr>
            <w:tcW w:w="1288" w:type="dxa"/>
            <w:vMerge w:val="restart"/>
          </w:tcPr>
          <w:p w14:paraId="267AD69E" w14:textId="77777777" w:rsidR="00EE5B36" w:rsidRDefault="00EE5B36" w:rsidP="003F3FDB">
            <w:r>
              <w:t>Mantel Test</w:t>
            </w:r>
          </w:p>
        </w:tc>
        <w:tc>
          <w:tcPr>
            <w:tcW w:w="3864" w:type="dxa"/>
            <w:gridSpan w:val="3"/>
          </w:tcPr>
          <w:p w14:paraId="51884370" w14:textId="77777777" w:rsidR="00EE5B36" w:rsidRDefault="00EE5B36" w:rsidP="003F3FDB">
            <w:pPr>
              <w:jc w:val="center"/>
            </w:pPr>
            <w:r>
              <w:t>10-word network</w:t>
            </w:r>
          </w:p>
        </w:tc>
        <w:tc>
          <w:tcPr>
            <w:tcW w:w="3864" w:type="dxa"/>
            <w:gridSpan w:val="3"/>
          </w:tcPr>
          <w:p w14:paraId="739009EF" w14:textId="77777777" w:rsidR="00EE5B36" w:rsidRDefault="00EE5B36" w:rsidP="003F3FDB">
            <w:pPr>
              <w:jc w:val="center"/>
            </w:pPr>
            <w:r>
              <w:t>20-word network</w:t>
            </w:r>
          </w:p>
        </w:tc>
      </w:tr>
      <w:tr w:rsidR="00EE5B36" w14:paraId="6AAEF311" w14:textId="77777777" w:rsidTr="003F3FDB">
        <w:tc>
          <w:tcPr>
            <w:tcW w:w="1288" w:type="dxa"/>
            <w:vMerge/>
          </w:tcPr>
          <w:p w14:paraId="020DB901" w14:textId="77777777" w:rsidR="00EE5B36" w:rsidRDefault="00EE5B36" w:rsidP="003F3FDB"/>
        </w:tc>
        <w:tc>
          <w:tcPr>
            <w:tcW w:w="1288" w:type="dxa"/>
          </w:tcPr>
          <w:p w14:paraId="637F0F96" w14:textId="77777777" w:rsidR="00EE5B36" w:rsidRDefault="00EE5B36" w:rsidP="003F3FDB">
            <w:r>
              <w:t>r</w:t>
            </w:r>
          </w:p>
        </w:tc>
        <w:tc>
          <w:tcPr>
            <w:tcW w:w="1288" w:type="dxa"/>
          </w:tcPr>
          <w:p w14:paraId="1C85DE7D" w14:textId="77777777" w:rsidR="00EE5B36" w:rsidRDefault="00EE5B36" w:rsidP="003F3FDB">
            <w:r>
              <w:t>p-value</w:t>
            </w:r>
          </w:p>
        </w:tc>
        <w:tc>
          <w:tcPr>
            <w:tcW w:w="1288" w:type="dxa"/>
          </w:tcPr>
          <w:p w14:paraId="56B52897" w14:textId="77777777" w:rsidR="00EE5B36" w:rsidRDefault="00EE5B36" w:rsidP="003F3FDB">
            <w:r>
              <w:t>Z-score</w:t>
            </w:r>
          </w:p>
        </w:tc>
        <w:tc>
          <w:tcPr>
            <w:tcW w:w="1288" w:type="dxa"/>
          </w:tcPr>
          <w:p w14:paraId="7EE3181F" w14:textId="77777777" w:rsidR="00EE5B36" w:rsidRDefault="00EE5B36" w:rsidP="003F3FDB">
            <w:r>
              <w:t>r</w:t>
            </w:r>
          </w:p>
        </w:tc>
        <w:tc>
          <w:tcPr>
            <w:tcW w:w="1288" w:type="dxa"/>
          </w:tcPr>
          <w:p w14:paraId="69215359" w14:textId="77777777" w:rsidR="00EE5B36" w:rsidRDefault="00EE5B36" w:rsidP="003F3FDB">
            <w:r>
              <w:t>p-value</w:t>
            </w:r>
          </w:p>
        </w:tc>
        <w:tc>
          <w:tcPr>
            <w:tcW w:w="1288" w:type="dxa"/>
          </w:tcPr>
          <w:p w14:paraId="3E87615D" w14:textId="77777777" w:rsidR="00EE5B36" w:rsidRDefault="00EE5B36" w:rsidP="003F3FDB">
            <w:r>
              <w:t>z-score</w:t>
            </w:r>
          </w:p>
        </w:tc>
      </w:tr>
      <w:tr w:rsidR="00EE5B36" w14:paraId="4DDB6F83" w14:textId="77777777" w:rsidTr="003F3FDB">
        <w:tc>
          <w:tcPr>
            <w:tcW w:w="1288" w:type="dxa"/>
          </w:tcPr>
          <w:p w14:paraId="54AFBB8D" w14:textId="77777777" w:rsidR="00EE5B36" w:rsidRDefault="00EE5B36" w:rsidP="003F3FDB">
            <w:r>
              <w:t>Article ---&gt; 2-3 P</w:t>
            </w:r>
          </w:p>
        </w:tc>
        <w:tc>
          <w:tcPr>
            <w:tcW w:w="1288" w:type="dxa"/>
          </w:tcPr>
          <w:p w14:paraId="74BAEB08"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150793</w:t>
            </w:r>
          </w:p>
          <w:p w14:paraId="41D797CE" w14:textId="77777777" w:rsidR="00EE5B36" w:rsidRDefault="00EE5B36" w:rsidP="003F3FDB"/>
        </w:tc>
        <w:tc>
          <w:tcPr>
            <w:tcW w:w="1288" w:type="dxa"/>
          </w:tcPr>
          <w:p w14:paraId="06E78418"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3091</w:t>
            </w:r>
          </w:p>
          <w:p w14:paraId="7AC3406A" w14:textId="77777777" w:rsidR="00EE5B36" w:rsidRDefault="00EE5B36" w:rsidP="003F3FDB"/>
        </w:tc>
        <w:tc>
          <w:tcPr>
            <w:tcW w:w="1288" w:type="dxa"/>
          </w:tcPr>
          <w:p w14:paraId="2F8B2F73"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57597</w:t>
            </w:r>
          </w:p>
          <w:p w14:paraId="09A81BE2" w14:textId="77777777" w:rsidR="00EE5B36" w:rsidRDefault="00EE5B36" w:rsidP="003F3FDB"/>
        </w:tc>
        <w:tc>
          <w:tcPr>
            <w:tcW w:w="1288" w:type="dxa"/>
          </w:tcPr>
          <w:p w14:paraId="11425D0F"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10640</w:t>
            </w:r>
          </w:p>
          <w:p w14:paraId="39F8C584" w14:textId="77777777" w:rsidR="00EE5B36" w:rsidRDefault="00EE5B36" w:rsidP="003F3FDB"/>
        </w:tc>
        <w:tc>
          <w:tcPr>
            <w:tcW w:w="1288" w:type="dxa"/>
          </w:tcPr>
          <w:p w14:paraId="17BE3438"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284</w:t>
            </w:r>
          </w:p>
          <w:p w14:paraId="76E604F5" w14:textId="77777777" w:rsidR="00EE5B36" w:rsidRDefault="00EE5B36" w:rsidP="003F3FDB"/>
        </w:tc>
        <w:tc>
          <w:tcPr>
            <w:tcW w:w="1288" w:type="dxa"/>
          </w:tcPr>
          <w:p w14:paraId="7159292E"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59211</w:t>
            </w:r>
          </w:p>
          <w:p w14:paraId="048DC56C" w14:textId="77777777" w:rsidR="00EE5B36" w:rsidRDefault="00EE5B36" w:rsidP="003F3FDB"/>
        </w:tc>
      </w:tr>
      <w:tr w:rsidR="00EE5B36" w14:paraId="24696442" w14:textId="77777777" w:rsidTr="003F3FDB">
        <w:tc>
          <w:tcPr>
            <w:tcW w:w="1288" w:type="dxa"/>
          </w:tcPr>
          <w:p w14:paraId="7651E607" w14:textId="77777777" w:rsidR="00EE5B36" w:rsidRDefault="00EE5B36" w:rsidP="003F3FDB">
            <w:r>
              <w:t>Article ---&gt; Paragraph</w:t>
            </w:r>
          </w:p>
        </w:tc>
        <w:tc>
          <w:tcPr>
            <w:tcW w:w="1288" w:type="dxa"/>
          </w:tcPr>
          <w:p w14:paraId="3EF29AE5"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76665</w:t>
            </w:r>
          </w:p>
          <w:p w14:paraId="7C2D22DF" w14:textId="77777777" w:rsidR="00EE5B36" w:rsidRDefault="00EE5B36" w:rsidP="003F3FDB"/>
        </w:tc>
        <w:tc>
          <w:tcPr>
            <w:tcW w:w="1288" w:type="dxa"/>
          </w:tcPr>
          <w:p w14:paraId="6A9FC37D"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0047</w:t>
            </w:r>
          </w:p>
          <w:p w14:paraId="0E1B83A1" w14:textId="77777777" w:rsidR="00EE5B36" w:rsidRDefault="00EE5B36" w:rsidP="003F3FDB"/>
        </w:tc>
        <w:tc>
          <w:tcPr>
            <w:tcW w:w="1288" w:type="dxa"/>
          </w:tcPr>
          <w:p w14:paraId="50957C92"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1.93097</w:t>
            </w:r>
          </w:p>
          <w:p w14:paraId="11D8D904" w14:textId="77777777" w:rsidR="00EE5B36" w:rsidRDefault="00EE5B36" w:rsidP="003F3FDB"/>
        </w:tc>
        <w:tc>
          <w:tcPr>
            <w:tcW w:w="1288" w:type="dxa"/>
          </w:tcPr>
          <w:p w14:paraId="470A181D"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53417</w:t>
            </w:r>
          </w:p>
          <w:p w14:paraId="694BEA13" w14:textId="77777777" w:rsidR="00EE5B36" w:rsidRDefault="00EE5B36" w:rsidP="003F3FDB"/>
        </w:tc>
        <w:tc>
          <w:tcPr>
            <w:tcW w:w="1288" w:type="dxa"/>
          </w:tcPr>
          <w:p w14:paraId="205FB711"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0091</w:t>
            </w:r>
          </w:p>
          <w:p w14:paraId="12FECAB0" w14:textId="77777777" w:rsidR="00EE5B36" w:rsidRDefault="00EE5B36" w:rsidP="003F3FDB"/>
        </w:tc>
        <w:tc>
          <w:tcPr>
            <w:tcW w:w="1288" w:type="dxa"/>
          </w:tcPr>
          <w:p w14:paraId="53B28EAA"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1.80730</w:t>
            </w:r>
          </w:p>
          <w:p w14:paraId="0417E99A" w14:textId="77777777" w:rsidR="00EE5B36" w:rsidRDefault="00EE5B36" w:rsidP="003F3FDB"/>
        </w:tc>
      </w:tr>
      <w:tr w:rsidR="00EE5B36" w14:paraId="55E763B0" w14:textId="77777777" w:rsidTr="003F3FDB">
        <w:tc>
          <w:tcPr>
            <w:tcW w:w="1288" w:type="dxa"/>
          </w:tcPr>
          <w:p w14:paraId="7A37EB00" w14:textId="77777777" w:rsidR="00EE5B36" w:rsidRDefault="00EE5B36" w:rsidP="003F3FDB">
            <w:r>
              <w:t>2-3 P ---&gt; Paragraph</w:t>
            </w:r>
          </w:p>
        </w:tc>
        <w:tc>
          <w:tcPr>
            <w:tcW w:w="1288" w:type="dxa"/>
          </w:tcPr>
          <w:p w14:paraId="4E3F5396" w14:textId="77777777" w:rsidR="00EE5B36" w:rsidRPr="00F12F07" w:rsidRDefault="00EE5B36" w:rsidP="003F3FDB">
            <w:pPr>
              <w:pStyle w:val="HTMLPreformatted"/>
              <w:shd w:val="clear" w:color="auto" w:fill="FFFFFF"/>
              <w:wordWrap w:val="0"/>
              <w:textAlignment w:val="baseline"/>
              <w:rPr>
                <w:color w:val="000000"/>
                <w:sz w:val="21"/>
                <w:szCs w:val="21"/>
              </w:rPr>
            </w:pPr>
            <w:r>
              <w:rPr>
                <w:color w:val="000000"/>
                <w:sz w:val="21"/>
                <w:szCs w:val="21"/>
              </w:rPr>
              <w:t>0.18428</w:t>
            </w:r>
          </w:p>
        </w:tc>
        <w:tc>
          <w:tcPr>
            <w:tcW w:w="1288" w:type="dxa"/>
          </w:tcPr>
          <w:p w14:paraId="6E76939B" w14:textId="77777777" w:rsidR="00EE5B36" w:rsidRPr="00F12F07" w:rsidRDefault="00EE5B36" w:rsidP="003F3FDB">
            <w:pPr>
              <w:pStyle w:val="HTMLPreformatted"/>
              <w:shd w:val="clear" w:color="auto" w:fill="FFFFFF"/>
              <w:wordWrap w:val="0"/>
              <w:textAlignment w:val="baseline"/>
              <w:rPr>
                <w:color w:val="000000"/>
                <w:sz w:val="21"/>
                <w:szCs w:val="21"/>
              </w:rPr>
            </w:pPr>
            <w:r>
              <w:rPr>
                <w:color w:val="000000"/>
                <w:sz w:val="21"/>
                <w:szCs w:val="21"/>
              </w:rPr>
              <w:t>0.2865</w:t>
            </w:r>
          </w:p>
        </w:tc>
        <w:tc>
          <w:tcPr>
            <w:tcW w:w="1288" w:type="dxa"/>
          </w:tcPr>
          <w:p w14:paraId="560993A6" w14:textId="77777777" w:rsidR="00EE5B36" w:rsidRPr="00F12F07" w:rsidRDefault="00EE5B36" w:rsidP="003F3FDB">
            <w:pPr>
              <w:pStyle w:val="HTMLPreformatted"/>
              <w:shd w:val="clear" w:color="auto" w:fill="FFFFFF"/>
              <w:wordWrap w:val="0"/>
              <w:textAlignment w:val="baseline"/>
              <w:rPr>
                <w:color w:val="000000"/>
                <w:sz w:val="21"/>
                <w:szCs w:val="21"/>
              </w:rPr>
            </w:pPr>
            <w:r>
              <w:rPr>
                <w:color w:val="000000"/>
                <w:sz w:val="21"/>
                <w:szCs w:val="21"/>
              </w:rPr>
              <w:t>0.67298</w:t>
            </w:r>
          </w:p>
        </w:tc>
        <w:tc>
          <w:tcPr>
            <w:tcW w:w="1288" w:type="dxa"/>
          </w:tcPr>
          <w:p w14:paraId="48722856"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00396</w:t>
            </w:r>
          </w:p>
          <w:p w14:paraId="5E824DB2" w14:textId="77777777" w:rsidR="00EE5B36" w:rsidRPr="00F12F07"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p>
        </w:tc>
        <w:tc>
          <w:tcPr>
            <w:tcW w:w="1288" w:type="dxa"/>
          </w:tcPr>
          <w:p w14:paraId="47EB996E" w14:textId="77777777" w:rsidR="00EE5B36" w:rsidRPr="00F12F07"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5062</w:t>
            </w:r>
          </w:p>
          <w:p w14:paraId="3469DCCA" w14:textId="77777777" w:rsidR="00EE5B36" w:rsidRPr="00F12F07"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p>
        </w:tc>
        <w:tc>
          <w:tcPr>
            <w:tcW w:w="1288" w:type="dxa"/>
          </w:tcPr>
          <w:p w14:paraId="5C480454"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01858</w:t>
            </w:r>
          </w:p>
          <w:p w14:paraId="51DAE747" w14:textId="77777777" w:rsidR="00EE5B36" w:rsidRPr="00F12F07"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p>
        </w:tc>
      </w:tr>
    </w:tbl>
    <w:p w14:paraId="28E82910" w14:textId="77777777" w:rsidR="00EE5B36" w:rsidRDefault="00EE5B36" w:rsidP="00EE5B36"/>
    <w:p w14:paraId="6D7C0148" w14:textId="77777777" w:rsidR="00EE5B36" w:rsidRDefault="00EE5B36" w:rsidP="00EE5B36"/>
    <w:p w14:paraId="494A2962" w14:textId="77777777" w:rsidR="00EE5B36" w:rsidRDefault="00EE5B36" w:rsidP="00EE5B36">
      <w:r>
        <w:t>Covid science dataset (40 articles)</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3EC3CC40" w14:textId="77777777" w:rsidTr="003F3FDB">
        <w:tc>
          <w:tcPr>
            <w:tcW w:w="1288" w:type="dxa"/>
            <w:vMerge w:val="restart"/>
          </w:tcPr>
          <w:p w14:paraId="3D2262C1" w14:textId="77777777" w:rsidR="00EE5B36" w:rsidRDefault="00EE5B36" w:rsidP="003F3FDB">
            <w:r>
              <w:t>Mantel Test</w:t>
            </w:r>
          </w:p>
        </w:tc>
        <w:tc>
          <w:tcPr>
            <w:tcW w:w="3864" w:type="dxa"/>
            <w:gridSpan w:val="3"/>
          </w:tcPr>
          <w:p w14:paraId="6B334AE5" w14:textId="77777777" w:rsidR="00EE5B36" w:rsidRDefault="00EE5B36" w:rsidP="003F3FDB">
            <w:pPr>
              <w:jc w:val="center"/>
            </w:pPr>
            <w:r>
              <w:t>10-word network</w:t>
            </w:r>
          </w:p>
        </w:tc>
        <w:tc>
          <w:tcPr>
            <w:tcW w:w="3864" w:type="dxa"/>
            <w:gridSpan w:val="3"/>
          </w:tcPr>
          <w:p w14:paraId="29CD29A8" w14:textId="77777777" w:rsidR="00EE5B36" w:rsidRDefault="00EE5B36" w:rsidP="003F3FDB">
            <w:pPr>
              <w:jc w:val="center"/>
            </w:pPr>
            <w:r>
              <w:t>20-word network</w:t>
            </w:r>
          </w:p>
        </w:tc>
      </w:tr>
      <w:tr w:rsidR="00EE5B36" w14:paraId="5710B7E4" w14:textId="77777777" w:rsidTr="003F3FDB">
        <w:tc>
          <w:tcPr>
            <w:tcW w:w="1288" w:type="dxa"/>
            <w:vMerge/>
          </w:tcPr>
          <w:p w14:paraId="787F9242" w14:textId="77777777" w:rsidR="00EE5B36" w:rsidRDefault="00EE5B36" w:rsidP="003F3FDB"/>
        </w:tc>
        <w:tc>
          <w:tcPr>
            <w:tcW w:w="1288" w:type="dxa"/>
          </w:tcPr>
          <w:p w14:paraId="511AD41A" w14:textId="77777777" w:rsidR="00EE5B36" w:rsidRDefault="00EE5B36" w:rsidP="003F3FDB">
            <w:r>
              <w:t>r</w:t>
            </w:r>
          </w:p>
        </w:tc>
        <w:tc>
          <w:tcPr>
            <w:tcW w:w="1288" w:type="dxa"/>
          </w:tcPr>
          <w:p w14:paraId="0D47D977" w14:textId="77777777" w:rsidR="00EE5B36" w:rsidRDefault="00EE5B36" w:rsidP="003F3FDB">
            <w:r>
              <w:t>p-value</w:t>
            </w:r>
          </w:p>
        </w:tc>
        <w:tc>
          <w:tcPr>
            <w:tcW w:w="1288" w:type="dxa"/>
          </w:tcPr>
          <w:p w14:paraId="186E72EA" w14:textId="77777777" w:rsidR="00EE5B36" w:rsidRDefault="00EE5B36" w:rsidP="003F3FDB">
            <w:r>
              <w:t>Z-score</w:t>
            </w:r>
          </w:p>
        </w:tc>
        <w:tc>
          <w:tcPr>
            <w:tcW w:w="1288" w:type="dxa"/>
          </w:tcPr>
          <w:p w14:paraId="603B35D3" w14:textId="77777777" w:rsidR="00EE5B36" w:rsidRDefault="00EE5B36" w:rsidP="003F3FDB">
            <w:r>
              <w:t>r</w:t>
            </w:r>
          </w:p>
        </w:tc>
        <w:tc>
          <w:tcPr>
            <w:tcW w:w="1288" w:type="dxa"/>
          </w:tcPr>
          <w:p w14:paraId="5A8CD00B" w14:textId="77777777" w:rsidR="00EE5B36" w:rsidRDefault="00EE5B36" w:rsidP="003F3FDB">
            <w:r>
              <w:t>p-value</w:t>
            </w:r>
          </w:p>
        </w:tc>
        <w:tc>
          <w:tcPr>
            <w:tcW w:w="1288" w:type="dxa"/>
          </w:tcPr>
          <w:p w14:paraId="67162184" w14:textId="77777777" w:rsidR="00EE5B36" w:rsidRDefault="00EE5B36" w:rsidP="003F3FDB">
            <w:r>
              <w:t>z-score</w:t>
            </w:r>
          </w:p>
        </w:tc>
      </w:tr>
      <w:tr w:rsidR="00EE5B36" w14:paraId="74C97169" w14:textId="77777777" w:rsidTr="003F3FDB">
        <w:tc>
          <w:tcPr>
            <w:tcW w:w="1288" w:type="dxa"/>
          </w:tcPr>
          <w:p w14:paraId="376B9818" w14:textId="77777777" w:rsidR="00EE5B36" w:rsidRDefault="00EE5B36" w:rsidP="003F3FDB">
            <w:r>
              <w:t>Article ---&gt; 2-3 P</w:t>
            </w:r>
          </w:p>
        </w:tc>
        <w:tc>
          <w:tcPr>
            <w:tcW w:w="1288" w:type="dxa"/>
          </w:tcPr>
          <w:p w14:paraId="35B6AAA2"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150793</w:t>
            </w:r>
          </w:p>
          <w:p w14:paraId="3BBCE17E" w14:textId="77777777" w:rsidR="00EE5B36" w:rsidRDefault="00EE5B36" w:rsidP="003F3FDB"/>
        </w:tc>
        <w:tc>
          <w:tcPr>
            <w:tcW w:w="1288" w:type="dxa"/>
          </w:tcPr>
          <w:p w14:paraId="5823740A"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3091</w:t>
            </w:r>
          </w:p>
          <w:p w14:paraId="63279898" w14:textId="77777777" w:rsidR="00EE5B36" w:rsidRDefault="00EE5B36" w:rsidP="003F3FDB"/>
        </w:tc>
        <w:tc>
          <w:tcPr>
            <w:tcW w:w="1288" w:type="dxa"/>
          </w:tcPr>
          <w:p w14:paraId="0115EDD1"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57597</w:t>
            </w:r>
          </w:p>
          <w:p w14:paraId="4151224C" w14:textId="77777777" w:rsidR="00EE5B36" w:rsidRDefault="00EE5B36" w:rsidP="003F3FDB"/>
        </w:tc>
        <w:tc>
          <w:tcPr>
            <w:tcW w:w="1288" w:type="dxa"/>
          </w:tcPr>
          <w:p w14:paraId="609DA05D"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10640</w:t>
            </w:r>
          </w:p>
          <w:p w14:paraId="1A1E0487" w14:textId="77777777" w:rsidR="00EE5B36" w:rsidRDefault="00EE5B36" w:rsidP="003F3FDB"/>
        </w:tc>
        <w:tc>
          <w:tcPr>
            <w:tcW w:w="1288" w:type="dxa"/>
          </w:tcPr>
          <w:p w14:paraId="0CA0625F"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284</w:t>
            </w:r>
          </w:p>
          <w:p w14:paraId="7FEA9A3E" w14:textId="77777777" w:rsidR="00EE5B36" w:rsidRDefault="00EE5B36" w:rsidP="003F3FDB"/>
        </w:tc>
        <w:tc>
          <w:tcPr>
            <w:tcW w:w="1288" w:type="dxa"/>
          </w:tcPr>
          <w:p w14:paraId="662C4484"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59211</w:t>
            </w:r>
          </w:p>
          <w:p w14:paraId="4B4D6FDE" w14:textId="77777777" w:rsidR="00EE5B36" w:rsidRDefault="00EE5B36" w:rsidP="003F3FDB"/>
        </w:tc>
      </w:tr>
      <w:tr w:rsidR="00EE5B36" w14:paraId="44026342" w14:textId="77777777" w:rsidTr="003F3FDB">
        <w:tc>
          <w:tcPr>
            <w:tcW w:w="1288" w:type="dxa"/>
          </w:tcPr>
          <w:p w14:paraId="6F10BA35" w14:textId="77777777" w:rsidR="00EE5B36" w:rsidRDefault="00EE5B36" w:rsidP="003F3FDB">
            <w:r>
              <w:t>Article ---&gt; Paragraph</w:t>
            </w:r>
          </w:p>
        </w:tc>
        <w:tc>
          <w:tcPr>
            <w:tcW w:w="1288" w:type="dxa"/>
          </w:tcPr>
          <w:p w14:paraId="6FC48733"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76665</w:t>
            </w:r>
          </w:p>
          <w:p w14:paraId="6183AAC8" w14:textId="77777777" w:rsidR="00EE5B36" w:rsidRDefault="00EE5B36" w:rsidP="003F3FDB"/>
        </w:tc>
        <w:tc>
          <w:tcPr>
            <w:tcW w:w="1288" w:type="dxa"/>
          </w:tcPr>
          <w:p w14:paraId="133BB338"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0047</w:t>
            </w:r>
          </w:p>
          <w:p w14:paraId="745728C8" w14:textId="77777777" w:rsidR="00EE5B36" w:rsidRDefault="00EE5B36" w:rsidP="003F3FDB"/>
        </w:tc>
        <w:tc>
          <w:tcPr>
            <w:tcW w:w="1288" w:type="dxa"/>
          </w:tcPr>
          <w:p w14:paraId="4EC47EC3"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1.93097</w:t>
            </w:r>
          </w:p>
          <w:p w14:paraId="633FCD4A" w14:textId="77777777" w:rsidR="00EE5B36" w:rsidRDefault="00EE5B36" w:rsidP="003F3FDB"/>
        </w:tc>
        <w:tc>
          <w:tcPr>
            <w:tcW w:w="1288" w:type="dxa"/>
          </w:tcPr>
          <w:p w14:paraId="21B3708B"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53417</w:t>
            </w:r>
          </w:p>
          <w:p w14:paraId="7BF1441B" w14:textId="77777777" w:rsidR="00EE5B36" w:rsidRDefault="00EE5B36" w:rsidP="003F3FDB"/>
        </w:tc>
        <w:tc>
          <w:tcPr>
            <w:tcW w:w="1288" w:type="dxa"/>
          </w:tcPr>
          <w:p w14:paraId="71CEC82D"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0091</w:t>
            </w:r>
          </w:p>
          <w:p w14:paraId="24E256AB" w14:textId="77777777" w:rsidR="00EE5B36" w:rsidRDefault="00EE5B36" w:rsidP="003F3FDB"/>
        </w:tc>
        <w:tc>
          <w:tcPr>
            <w:tcW w:w="1288" w:type="dxa"/>
          </w:tcPr>
          <w:p w14:paraId="1A239C64"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1.80730</w:t>
            </w:r>
          </w:p>
          <w:p w14:paraId="633359A1" w14:textId="77777777" w:rsidR="00EE5B36" w:rsidRDefault="00EE5B36" w:rsidP="003F3FDB"/>
        </w:tc>
      </w:tr>
      <w:tr w:rsidR="00EE5B36" w14:paraId="00001C42" w14:textId="77777777" w:rsidTr="003F3FDB">
        <w:tc>
          <w:tcPr>
            <w:tcW w:w="1288" w:type="dxa"/>
          </w:tcPr>
          <w:p w14:paraId="2AA6B8CA" w14:textId="77777777" w:rsidR="00EE5B36" w:rsidRDefault="00EE5B36" w:rsidP="003F3FDB">
            <w:r>
              <w:t>2-3 P ---&gt; Paragraph</w:t>
            </w:r>
          </w:p>
        </w:tc>
        <w:tc>
          <w:tcPr>
            <w:tcW w:w="1288" w:type="dxa"/>
          </w:tcPr>
          <w:p w14:paraId="590BE0BE" w14:textId="77777777" w:rsidR="00EE5B36" w:rsidRPr="00F12F07" w:rsidRDefault="00EE5B36" w:rsidP="003F3FDB">
            <w:pPr>
              <w:pStyle w:val="HTMLPreformatted"/>
              <w:shd w:val="clear" w:color="auto" w:fill="FFFFFF"/>
              <w:wordWrap w:val="0"/>
              <w:textAlignment w:val="baseline"/>
              <w:rPr>
                <w:color w:val="000000"/>
                <w:sz w:val="21"/>
                <w:szCs w:val="21"/>
              </w:rPr>
            </w:pPr>
            <w:r>
              <w:rPr>
                <w:color w:val="000000"/>
                <w:sz w:val="21"/>
                <w:szCs w:val="21"/>
              </w:rPr>
              <w:t>0.18428</w:t>
            </w:r>
          </w:p>
        </w:tc>
        <w:tc>
          <w:tcPr>
            <w:tcW w:w="1288" w:type="dxa"/>
          </w:tcPr>
          <w:p w14:paraId="37B9BE2D" w14:textId="77777777" w:rsidR="00EE5B36" w:rsidRPr="00F12F07" w:rsidRDefault="00EE5B36" w:rsidP="003F3FDB">
            <w:pPr>
              <w:pStyle w:val="HTMLPreformatted"/>
              <w:shd w:val="clear" w:color="auto" w:fill="FFFFFF"/>
              <w:wordWrap w:val="0"/>
              <w:textAlignment w:val="baseline"/>
              <w:rPr>
                <w:color w:val="000000"/>
                <w:sz w:val="21"/>
                <w:szCs w:val="21"/>
              </w:rPr>
            </w:pPr>
            <w:r>
              <w:rPr>
                <w:color w:val="000000"/>
                <w:sz w:val="21"/>
                <w:szCs w:val="21"/>
              </w:rPr>
              <w:t>0.2865</w:t>
            </w:r>
          </w:p>
        </w:tc>
        <w:tc>
          <w:tcPr>
            <w:tcW w:w="1288" w:type="dxa"/>
          </w:tcPr>
          <w:p w14:paraId="6BC1A66D" w14:textId="77777777" w:rsidR="00EE5B36" w:rsidRPr="00F12F07" w:rsidRDefault="00EE5B36" w:rsidP="003F3FDB">
            <w:pPr>
              <w:pStyle w:val="HTMLPreformatted"/>
              <w:shd w:val="clear" w:color="auto" w:fill="FFFFFF"/>
              <w:wordWrap w:val="0"/>
              <w:textAlignment w:val="baseline"/>
              <w:rPr>
                <w:color w:val="000000"/>
                <w:sz w:val="21"/>
                <w:szCs w:val="21"/>
              </w:rPr>
            </w:pPr>
            <w:r>
              <w:rPr>
                <w:color w:val="000000"/>
                <w:sz w:val="21"/>
                <w:szCs w:val="21"/>
              </w:rPr>
              <w:t>0.67298</w:t>
            </w:r>
          </w:p>
        </w:tc>
        <w:tc>
          <w:tcPr>
            <w:tcW w:w="1288" w:type="dxa"/>
          </w:tcPr>
          <w:p w14:paraId="7F1A9AE1"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00396</w:t>
            </w:r>
          </w:p>
          <w:p w14:paraId="3AB4B089" w14:textId="77777777" w:rsidR="00EE5B36" w:rsidRPr="00F12F07"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p>
        </w:tc>
        <w:tc>
          <w:tcPr>
            <w:tcW w:w="1288" w:type="dxa"/>
          </w:tcPr>
          <w:p w14:paraId="40E548EB" w14:textId="77777777" w:rsidR="00EE5B36" w:rsidRPr="00F12F07"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5062</w:t>
            </w:r>
          </w:p>
          <w:p w14:paraId="372B2E59" w14:textId="77777777" w:rsidR="00EE5B36" w:rsidRPr="00F12F07"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p>
        </w:tc>
        <w:tc>
          <w:tcPr>
            <w:tcW w:w="1288" w:type="dxa"/>
          </w:tcPr>
          <w:p w14:paraId="0E9DD10B"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01858</w:t>
            </w:r>
          </w:p>
          <w:p w14:paraId="57695C20" w14:textId="77777777" w:rsidR="00EE5B36" w:rsidRPr="00F12F07"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p>
        </w:tc>
      </w:tr>
    </w:tbl>
    <w:p w14:paraId="1F48C148" w14:textId="77777777" w:rsidR="00EE5B36" w:rsidRDefault="00EE5B36" w:rsidP="00EE5B36"/>
    <w:p w14:paraId="452BAE90" w14:textId="77777777" w:rsidR="00EE5B36" w:rsidRDefault="00EE5B36" w:rsidP="00EE5B36">
      <w:r>
        <w:t>Covid psychology dataset (40 articles)</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3B5E2891" w14:textId="77777777" w:rsidTr="003F3FDB">
        <w:tc>
          <w:tcPr>
            <w:tcW w:w="1288" w:type="dxa"/>
            <w:vMerge w:val="restart"/>
          </w:tcPr>
          <w:p w14:paraId="37D4B5E9" w14:textId="77777777" w:rsidR="00EE5B36" w:rsidRDefault="00EE5B36" w:rsidP="003F3FDB">
            <w:r>
              <w:t>Mantel Test</w:t>
            </w:r>
          </w:p>
        </w:tc>
        <w:tc>
          <w:tcPr>
            <w:tcW w:w="3864" w:type="dxa"/>
            <w:gridSpan w:val="3"/>
          </w:tcPr>
          <w:p w14:paraId="76537F30" w14:textId="77777777" w:rsidR="00EE5B36" w:rsidRDefault="00EE5B36" w:rsidP="003F3FDB">
            <w:pPr>
              <w:jc w:val="center"/>
            </w:pPr>
            <w:r>
              <w:t>10-word network</w:t>
            </w:r>
          </w:p>
        </w:tc>
        <w:tc>
          <w:tcPr>
            <w:tcW w:w="3864" w:type="dxa"/>
            <w:gridSpan w:val="3"/>
          </w:tcPr>
          <w:p w14:paraId="7C434294" w14:textId="77777777" w:rsidR="00EE5B36" w:rsidRDefault="00EE5B36" w:rsidP="003F3FDB">
            <w:pPr>
              <w:jc w:val="center"/>
            </w:pPr>
            <w:r>
              <w:t>20-word network</w:t>
            </w:r>
          </w:p>
        </w:tc>
      </w:tr>
      <w:tr w:rsidR="00EE5B36" w14:paraId="1F706CBE" w14:textId="77777777" w:rsidTr="003F3FDB">
        <w:tc>
          <w:tcPr>
            <w:tcW w:w="1288" w:type="dxa"/>
            <w:vMerge/>
          </w:tcPr>
          <w:p w14:paraId="264725CF" w14:textId="77777777" w:rsidR="00EE5B36" w:rsidRDefault="00EE5B36" w:rsidP="003F3FDB"/>
        </w:tc>
        <w:tc>
          <w:tcPr>
            <w:tcW w:w="1288" w:type="dxa"/>
          </w:tcPr>
          <w:p w14:paraId="12823597" w14:textId="77777777" w:rsidR="00EE5B36" w:rsidRDefault="00EE5B36" w:rsidP="003F3FDB">
            <w:r>
              <w:t>r</w:t>
            </w:r>
          </w:p>
        </w:tc>
        <w:tc>
          <w:tcPr>
            <w:tcW w:w="1288" w:type="dxa"/>
          </w:tcPr>
          <w:p w14:paraId="284EAEF5" w14:textId="77777777" w:rsidR="00EE5B36" w:rsidRDefault="00EE5B36" w:rsidP="003F3FDB">
            <w:r>
              <w:t>p-value</w:t>
            </w:r>
          </w:p>
        </w:tc>
        <w:tc>
          <w:tcPr>
            <w:tcW w:w="1288" w:type="dxa"/>
          </w:tcPr>
          <w:p w14:paraId="6D9AC352" w14:textId="77777777" w:rsidR="00EE5B36" w:rsidRDefault="00EE5B36" w:rsidP="003F3FDB">
            <w:r>
              <w:t>Z-score</w:t>
            </w:r>
          </w:p>
        </w:tc>
        <w:tc>
          <w:tcPr>
            <w:tcW w:w="1288" w:type="dxa"/>
          </w:tcPr>
          <w:p w14:paraId="65440438" w14:textId="77777777" w:rsidR="00EE5B36" w:rsidRDefault="00EE5B36" w:rsidP="003F3FDB">
            <w:r>
              <w:t>r</w:t>
            </w:r>
          </w:p>
        </w:tc>
        <w:tc>
          <w:tcPr>
            <w:tcW w:w="1288" w:type="dxa"/>
          </w:tcPr>
          <w:p w14:paraId="7D62B3AE" w14:textId="77777777" w:rsidR="00EE5B36" w:rsidRDefault="00EE5B36" w:rsidP="003F3FDB">
            <w:r>
              <w:t>p-value</w:t>
            </w:r>
          </w:p>
        </w:tc>
        <w:tc>
          <w:tcPr>
            <w:tcW w:w="1288" w:type="dxa"/>
          </w:tcPr>
          <w:p w14:paraId="4E940429" w14:textId="77777777" w:rsidR="00EE5B36" w:rsidRDefault="00EE5B36" w:rsidP="003F3FDB">
            <w:r>
              <w:t>z-score</w:t>
            </w:r>
          </w:p>
        </w:tc>
      </w:tr>
      <w:tr w:rsidR="00EE5B36" w14:paraId="6A8154DF" w14:textId="77777777" w:rsidTr="003F3FDB">
        <w:tc>
          <w:tcPr>
            <w:tcW w:w="1288" w:type="dxa"/>
          </w:tcPr>
          <w:p w14:paraId="37087251" w14:textId="77777777" w:rsidR="00EE5B36" w:rsidRDefault="00EE5B36" w:rsidP="003F3FDB">
            <w:r>
              <w:t>Article ---&gt; 2-3 P</w:t>
            </w:r>
          </w:p>
        </w:tc>
        <w:tc>
          <w:tcPr>
            <w:tcW w:w="1288" w:type="dxa"/>
          </w:tcPr>
          <w:p w14:paraId="5A16573B"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48586</w:t>
            </w:r>
          </w:p>
          <w:p w14:paraId="261D490D" w14:textId="77777777" w:rsidR="00EE5B36" w:rsidRDefault="00EE5B36" w:rsidP="003F3FDB"/>
        </w:tc>
        <w:tc>
          <w:tcPr>
            <w:tcW w:w="1288" w:type="dxa"/>
          </w:tcPr>
          <w:p w14:paraId="4C8850A9"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9388</w:t>
            </w:r>
          </w:p>
          <w:p w14:paraId="248B548A" w14:textId="77777777" w:rsidR="00EE5B36" w:rsidRDefault="00EE5B36" w:rsidP="003F3FDB"/>
        </w:tc>
        <w:tc>
          <w:tcPr>
            <w:tcW w:w="1288" w:type="dxa"/>
          </w:tcPr>
          <w:p w14:paraId="1036F040"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1.62018</w:t>
            </w:r>
          </w:p>
          <w:p w14:paraId="26AB90FB" w14:textId="77777777" w:rsidR="00EE5B36" w:rsidRDefault="00EE5B36" w:rsidP="003F3FDB"/>
        </w:tc>
        <w:tc>
          <w:tcPr>
            <w:tcW w:w="1288" w:type="dxa"/>
          </w:tcPr>
          <w:p w14:paraId="1EE5BCD6" w14:textId="77777777" w:rsidR="00EE5B36" w:rsidRPr="00BB5D2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B5D26">
              <w:rPr>
                <w:rFonts w:ascii="Courier New" w:eastAsia="Times New Roman" w:hAnsi="Courier New" w:cs="Courier New"/>
                <w:color w:val="000000"/>
                <w:sz w:val="21"/>
                <w:szCs w:val="21"/>
                <w:lang w:eastAsia="en-GB"/>
              </w:rPr>
              <w:t>-0.35639</w:t>
            </w:r>
          </w:p>
          <w:p w14:paraId="6E8A1470" w14:textId="77777777" w:rsidR="00EE5B36" w:rsidRDefault="00EE5B36" w:rsidP="003F3FDB"/>
        </w:tc>
        <w:tc>
          <w:tcPr>
            <w:tcW w:w="1288" w:type="dxa"/>
          </w:tcPr>
          <w:p w14:paraId="423EFD74" w14:textId="77777777" w:rsidR="00EE5B36" w:rsidRPr="00BB5D2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B5D26">
              <w:rPr>
                <w:rFonts w:ascii="Courier New" w:eastAsia="Times New Roman" w:hAnsi="Courier New" w:cs="Courier New"/>
                <w:color w:val="000000"/>
                <w:sz w:val="21"/>
                <w:szCs w:val="21"/>
                <w:lang w:eastAsia="en-GB"/>
              </w:rPr>
              <w:t>0.9624</w:t>
            </w:r>
          </w:p>
          <w:p w14:paraId="058E3338" w14:textId="77777777" w:rsidR="00EE5B36" w:rsidRDefault="00EE5B36" w:rsidP="003F3FDB"/>
          <w:p w14:paraId="3B4FAA49" w14:textId="77777777" w:rsidR="00EE5B36" w:rsidRDefault="00EE5B36" w:rsidP="003F3FDB"/>
        </w:tc>
        <w:tc>
          <w:tcPr>
            <w:tcW w:w="1288" w:type="dxa"/>
          </w:tcPr>
          <w:p w14:paraId="7A447C2C" w14:textId="77777777" w:rsidR="00EE5B36" w:rsidRPr="00BB5D2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B5D26">
              <w:rPr>
                <w:rFonts w:ascii="Courier New" w:eastAsia="Times New Roman" w:hAnsi="Courier New" w:cs="Courier New"/>
                <w:color w:val="000000"/>
                <w:sz w:val="21"/>
                <w:szCs w:val="21"/>
                <w:lang w:eastAsia="en-GB"/>
              </w:rPr>
              <w:t>-1.80561</w:t>
            </w:r>
          </w:p>
          <w:p w14:paraId="305C9308" w14:textId="77777777" w:rsidR="00EE5B36" w:rsidRDefault="00EE5B36" w:rsidP="003F3FDB"/>
        </w:tc>
      </w:tr>
      <w:tr w:rsidR="00EE5B36" w14:paraId="0C82D8F7" w14:textId="77777777" w:rsidTr="003F3FDB">
        <w:tc>
          <w:tcPr>
            <w:tcW w:w="1288" w:type="dxa"/>
          </w:tcPr>
          <w:p w14:paraId="7EA1ED56" w14:textId="77777777" w:rsidR="00EE5B36" w:rsidRDefault="00EE5B36" w:rsidP="003F3FDB">
            <w:r>
              <w:t>Article ---&gt; Paragraph</w:t>
            </w:r>
          </w:p>
        </w:tc>
        <w:tc>
          <w:tcPr>
            <w:tcW w:w="1288" w:type="dxa"/>
          </w:tcPr>
          <w:p w14:paraId="251B05E3"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23856</w:t>
            </w:r>
          </w:p>
          <w:p w14:paraId="18BDA2DE" w14:textId="77777777" w:rsidR="00EE5B36" w:rsidRDefault="00EE5B36" w:rsidP="003F3FDB"/>
        </w:tc>
        <w:tc>
          <w:tcPr>
            <w:tcW w:w="1288" w:type="dxa"/>
          </w:tcPr>
          <w:p w14:paraId="3E1DEA7A"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30337</w:t>
            </w:r>
          </w:p>
          <w:p w14:paraId="1CB91D45" w14:textId="77777777" w:rsidR="00EE5B36" w:rsidRDefault="00EE5B36" w:rsidP="003F3FDB"/>
        </w:tc>
        <w:tc>
          <w:tcPr>
            <w:tcW w:w="1288" w:type="dxa"/>
          </w:tcPr>
          <w:p w14:paraId="04A49678"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60114</w:t>
            </w:r>
          </w:p>
          <w:p w14:paraId="392D2820" w14:textId="77777777" w:rsidR="00EE5B36" w:rsidRDefault="00EE5B36" w:rsidP="003F3FDB"/>
        </w:tc>
        <w:tc>
          <w:tcPr>
            <w:tcW w:w="1288" w:type="dxa"/>
          </w:tcPr>
          <w:p w14:paraId="146925C0" w14:textId="77777777" w:rsidR="00EE5B36" w:rsidRPr="00BB5D2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B5D26">
              <w:rPr>
                <w:rFonts w:ascii="Courier New" w:eastAsia="Times New Roman" w:hAnsi="Courier New" w:cs="Courier New"/>
                <w:color w:val="000000"/>
                <w:sz w:val="21"/>
                <w:szCs w:val="21"/>
                <w:lang w:eastAsia="en-GB"/>
              </w:rPr>
              <w:t>0.51077</w:t>
            </w:r>
          </w:p>
          <w:p w14:paraId="20D9ED3A" w14:textId="77777777" w:rsidR="00EE5B36" w:rsidRDefault="00EE5B36" w:rsidP="003F3FDB"/>
        </w:tc>
        <w:tc>
          <w:tcPr>
            <w:tcW w:w="1288" w:type="dxa"/>
          </w:tcPr>
          <w:p w14:paraId="636E7F91" w14:textId="77777777" w:rsidR="00EE5B36" w:rsidRPr="00BB5D2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B5D26">
              <w:rPr>
                <w:rFonts w:ascii="Courier New" w:eastAsia="Times New Roman" w:hAnsi="Courier New" w:cs="Courier New"/>
                <w:color w:val="000000"/>
                <w:sz w:val="21"/>
                <w:szCs w:val="21"/>
                <w:lang w:eastAsia="en-GB"/>
              </w:rPr>
              <w:t>0.0013</w:t>
            </w:r>
          </w:p>
          <w:p w14:paraId="2120D20B" w14:textId="77777777" w:rsidR="00EE5B36" w:rsidRDefault="00EE5B36" w:rsidP="003F3FDB"/>
        </w:tc>
        <w:tc>
          <w:tcPr>
            <w:tcW w:w="1288" w:type="dxa"/>
          </w:tcPr>
          <w:p w14:paraId="0326A6D9" w14:textId="77777777" w:rsidR="00EE5B36" w:rsidRPr="00BB5D2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B5D26">
              <w:rPr>
                <w:rFonts w:ascii="Courier New" w:eastAsia="Times New Roman" w:hAnsi="Courier New" w:cs="Courier New"/>
                <w:color w:val="000000"/>
                <w:sz w:val="21"/>
                <w:szCs w:val="21"/>
                <w:lang w:eastAsia="en-GB"/>
              </w:rPr>
              <w:t>1.96954</w:t>
            </w:r>
          </w:p>
          <w:p w14:paraId="7CDB84CE" w14:textId="77777777" w:rsidR="00EE5B36" w:rsidRDefault="00EE5B36" w:rsidP="003F3FDB"/>
        </w:tc>
      </w:tr>
      <w:tr w:rsidR="00EE5B36" w14:paraId="7CFB654E" w14:textId="77777777" w:rsidTr="003F3FDB">
        <w:tc>
          <w:tcPr>
            <w:tcW w:w="1288" w:type="dxa"/>
          </w:tcPr>
          <w:p w14:paraId="12CA252B" w14:textId="77777777" w:rsidR="00EE5B36" w:rsidRDefault="00EE5B36" w:rsidP="003F3FDB">
            <w:r>
              <w:t>2-3 P ---&gt; Paragraph</w:t>
            </w:r>
          </w:p>
        </w:tc>
        <w:tc>
          <w:tcPr>
            <w:tcW w:w="1288" w:type="dxa"/>
          </w:tcPr>
          <w:p w14:paraId="7000A741"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25881</w:t>
            </w:r>
          </w:p>
          <w:p w14:paraId="641D5123" w14:textId="77777777" w:rsidR="00EE5B36" w:rsidRDefault="00EE5B36" w:rsidP="003F3FDB"/>
        </w:tc>
        <w:tc>
          <w:tcPr>
            <w:tcW w:w="1288" w:type="dxa"/>
          </w:tcPr>
          <w:p w14:paraId="53BE948A"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762</w:t>
            </w:r>
          </w:p>
          <w:p w14:paraId="51555064" w14:textId="77777777" w:rsidR="00EE5B36" w:rsidRDefault="00EE5B36" w:rsidP="003F3FDB"/>
        </w:tc>
        <w:tc>
          <w:tcPr>
            <w:tcW w:w="1288" w:type="dxa"/>
          </w:tcPr>
          <w:p w14:paraId="50F9F97F"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87218</w:t>
            </w:r>
          </w:p>
          <w:p w14:paraId="20E56FEE" w14:textId="77777777" w:rsidR="00EE5B36" w:rsidRDefault="00EE5B36" w:rsidP="003F3FDB"/>
        </w:tc>
        <w:tc>
          <w:tcPr>
            <w:tcW w:w="1288" w:type="dxa"/>
          </w:tcPr>
          <w:p w14:paraId="1D03BB6E" w14:textId="77777777" w:rsidR="00EE5B36" w:rsidRPr="00BB5D2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B5D26">
              <w:rPr>
                <w:rFonts w:ascii="Courier New" w:eastAsia="Times New Roman" w:hAnsi="Courier New" w:cs="Courier New"/>
                <w:color w:val="000000"/>
                <w:sz w:val="21"/>
                <w:szCs w:val="21"/>
                <w:lang w:eastAsia="en-GB"/>
              </w:rPr>
              <w:t>-0.22467</w:t>
            </w:r>
          </w:p>
          <w:p w14:paraId="333A26C1" w14:textId="77777777" w:rsidR="00EE5B36" w:rsidRDefault="00EE5B36" w:rsidP="003F3FDB"/>
        </w:tc>
        <w:tc>
          <w:tcPr>
            <w:tcW w:w="1288" w:type="dxa"/>
          </w:tcPr>
          <w:p w14:paraId="58ED9201" w14:textId="77777777" w:rsidR="00EE5B36" w:rsidRPr="00BB5D2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B5D26">
              <w:rPr>
                <w:rFonts w:ascii="Courier New" w:eastAsia="Times New Roman" w:hAnsi="Courier New" w:cs="Courier New"/>
                <w:color w:val="000000"/>
                <w:sz w:val="21"/>
                <w:szCs w:val="21"/>
                <w:lang w:eastAsia="en-GB"/>
              </w:rPr>
              <w:t>0.8612</w:t>
            </w:r>
          </w:p>
          <w:p w14:paraId="2D070CAD" w14:textId="77777777" w:rsidR="00EE5B36" w:rsidRDefault="00EE5B36" w:rsidP="003F3FDB"/>
        </w:tc>
        <w:tc>
          <w:tcPr>
            <w:tcW w:w="1288" w:type="dxa"/>
          </w:tcPr>
          <w:p w14:paraId="027E1A4C" w14:textId="77777777" w:rsidR="00EE5B36" w:rsidRPr="00BB5D2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B5D26">
              <w:rPr>
                <w:rFonts w:ascii="Courier New" w:eastAsia="Times New Roman" w:hAnsi="Courier New" w:cs="Courier New"/>
                <w:color w:val="000000"/>
                <w:sz w:val="21"/>
                <w:szCs w:val="21"/>
                <w:lang w:eastAsia="en-GB"/>
              </w:rPr>
              <w:t>-1.11457</w:t>
            </w:r>
          </w:p>
          <w:p w14:paraId="3AC39A18" w14:textId="77777777" w:rsidR="00EE5B36" w:rsidRDefault="00EE5B36" w:rsidP="003F3FDB"/>
        </w:tc>
      </w:tr>
    </w:tbl>
    <w:p w14:paraId="5AFD8695" w14:textId="6328F343" w:rsidR="001E447B" w:rsidRDefault="001E447B" w:rsidP="001E447B"/>
    <w:p w14:paraId="35093598" w14:textId="146534EB" w:rsidR="00A93163" w:rsidRDefault="00A93163" w:rsidP="00A93163">
      <w:pPr>
        <w:pStyle w:val="Heading1"/>
      </w:pPr>
      <w:bookmarkStart w:id="82" w:name="_Toc86205687"/>
      <w:r>
        <w:t xml:space="preserve">Chapter 6 </w:t>
      </w:r>
      <w:r w:rsidR="00FB7DAD">
        <w:t>Conclusion</w:t>
      </w:r>
      <w:bookmarkEnd w:id="82"/>
    </w:p>
    <w:p w14:paraId="2C779ED5" w14:textId="77777777" w:rsidR="00BC3A21" w:rsidRPr="003C73CA" w:rsidRDefault="00BC3A21" w:rsidP="003C73CA"/>
    <w:p w14:paraId="79402F7B" w14:textId="26B77972" w:rsidR="00EF713C" w:rsidRPr="00EF713C" w:rsidRDefault="00064E1F" w:rsidP="001E447B">
      <w:pPr>
        <w:pStyle w:val="Heading1"/>
      </w:pPr>
      <w:bookmarkStart w:id="83" w:name="_Toc86205688"/>
      <w:r>
        <w:t>Chapter 7 References</w:t>
      </w:r>
      <w:bookmarkEnd w:id="83"/>
    </w:p>
    <w:p w14:paraId="4A37E412" w14:textId="77777777" w:rsidR="00950B37" w:rsidRPr="00950B37" w:rsidRDefault="00950B37" w:rsidP="00950B37"/>
    <w:p w14:paraId="421FA255" w14:textId="77777777" w:rsidR="00880E1A" w:rsidRPr="002E2BEA" w:rsidRDefault="00880E1A" w:rsidP="002E2BEA">
      <w:pPr>
        <w:pStyle w:val="Bibliography"/>
        <w:rPr>
          <w:rFonts w:ascii="Calibri" w:hAnsi="Calibri" w:cs="Calibri"/>
        </w:rPr>
      </w:pPr>
      <w:r>
        <w:rPr>
          <w:rFonts w:ascii="Calibri" w:hAnsi="Calibri" w:cs="Calibri"/>
        </w:rPr>
        <w:fldChar w:fldCharType="begin"/>
      </w:r>
      <w:r>
        <w:rPr>
          <w:rFonts w:ascii="Calibri" w:hAnsi="Calibri" w:cs="Calibri"/>
        </w:rPr>
        <w:instrText xml:space="preserve"> HYPERLINK "</w:instrText>
      </w:r>
      <w:r w:rsidRPr="002E2BEA">
        <w:rPr>
          <w:rFonts w:ascii="Calibri" w:hAnsi="Calibri" w:cs="Calibri"/>
        </w:rPr>
        <w:instrText>Altszyler, E., Sigman, M., Ribeiro, S., Slezak, D.F., 2017. Comparative study of LSA vs Word2vec embeddings in small corpora: a case study in dreams database. Consciousness and Cognition 56, 178–187. https://doi.org/10.1016/j.concog.2017.09.004</w:instrText>
      </w:r>
    </w:p>
    <w:p w14:paraId="52A37A9C" w14:textId="77777777" w:rsidR="00880E1A" w:rsidRPr="002E2BEA" w:rsidRDefault="00880E1A" w:rsidP="002E2BEA">
      <w:pPr>
        <w:pStyle w:val="Bibliography"/>
        <w:rPr>
          <w:rFonts w:ascii="Calibri" w:hAnsi="Calibri" w:cs="Calibri"/>
        </w:rPr>
      </w:pPr>
      <w:r w:rsidRPr="002E2BEA">
        <w:rPr>
          <w:rFonts w:ascii="Calibri" w:hAnsi="Calibri" w:cs="Calibri"/>
        </w:rPr>
        <w:instrText>Anwar, A., 2006. Experiments with latent semantic analysis for word tagging, in: Proceedings of the 5th WSEAS International Conference on Circuits, Systems, Electronics, Control &amp; Signal Processing, CSECS’06. World Scientific and Engineering Academy and Society (WSEAS), Stevens Point, Wisconsin, USA, pp. 275–278.</w:instrText>
      </w:r>
    </w:p>
    <w:p w14:paraId="64A38371" w14:textId="77777777" w:rsidR="00880E1A" w:rsidRPr="002E2BEA" w:rsidRDefault="00880E1A" w:rsidP="002E2BEA">
      <w:pPr>
        <w:pStyle w:val="Bibliography"/>
        <w:rPr>
          <w:rFonts w:ascii="Calibri" w:hAnsi="Calibri" w:cs="Calibri"/>
        </w:rPr>
      </w:pPr>
      <w:r w:rsidRPr="002E2BEA">
        <w:rPr>
          <w:rFonts w:ascii="Calibri" w:hAnsi="Calibri" w:cs="Calibri"/>
        </w:rPr>
        <w:instrText>Ashby, W.R., 1961. An introduction to cybernetics. Chapman &amp; Hall Ltd.</w:instrText>
      </w:r>
    </w:p>
    <w:p w14:paraId="6FF67EE8" w14:textId="77777777" w:rsidR="00880E1A" w:rsidRPr="002E2BEA" w:rsidRDefault="00880E1A" w:rsidP="002E2BEA">
      <w:pPr>
        <w:pStyle w:val="Bibliography"/>
        <w:rPr>
          <w:rFonts w:ascii="Calibri" w:hAnsi="Calibri" w:cs="Calibri"/>
        </w:rPr>
      </w:pPr>
      <w:r w:rsidRPr="002E2BEA">
        <w:rPr>
          <w:rFonts w:ascii="Calibri" w:hAnsi="Calibri" w:cs="Calibri"/>
        </w:rPr>
        <w:instrText>Bates, M.J., 2019. Understanding information retrieval systems: management, types, and standards. Auerbach Publications.</w:instrText>
      </w:r>
    </w:p>
    <w:p w14:paraId="5E6F89F5" w14:textId="77777777" w:rsidR="00880E1A" w:rsidRPr="002E2BEA" w:rsidRDefault="00880E1A" w:rsidP="002E2BEA">
      <w:pPr>
        <w:pStyle w:val="Bibliography"/>
        <w:rPr>
          <w:rFonts w:ascii="Calibri" w:hAnsi="Calibri" w:cs="Calibri"/>
        </w:rPr>
      </w:pPr>
      <w:r w:rsidRPr="002E2BEA">
        <w:rPr>
          <w:rFonts w:ascii="Calibri" w:hAnsi="Calibri" w:cs="Calibri"/>
        </w:rPr>
        <w:instrText>Besançon, R., Rajman, M., 2002. Evaluation of a Vector Space Similarity Measure in a Multilingual Framework.</w:instrText>
      </w:r>
    </w:p>
    <w:p w14:paraId="780C699F" w14:textId="77777777" w:rsidR="00880E1A" w:rsidRPr="002E2BEA" w:rsidRDefault="00880E1A" w:rsidP="002E2BEA">
      <w:pPr>
        <w:pStyle w:val="Bibliography"/>
        <w:rPr>
          <w:rFonts w:ascii="Calibri" w:hAnsi="Calibri" w:cs="Calibri"/>
        </w:rPr>
      </w:pPr>
      <w:r w:rsidRPr="002E2BEA">
        <w:rPr>
          <w:rFonts w:ascii="Calibri" w:hAnsi="Calibri" w:cs="Calibri"/>
        </w:rPr>
        <w:instrText>Blei, D.M., Ng, A.Y., Jordan, M.I., 2003. Latent Dirichlet Allocation. Journal of Machine Learning Research 3, 993–1022.</w:instrText>
      </w:r>
    </w:p>
    <w:p w14:paraId="0F3CEF00" w14:textId="77777777" w:rsidR="00880E1A" w:rsidRPr="002E2BEA" w:rsidRDefault="00880E1A" w:rsidP="002E2BEA">
      <w:pPr>
        <w:pStyle w:val="Bibliography"/>
        <w:rPr>
          <w:rFonts w:ascii="Calibri" w:hAnsi="Calibri" w:cs="Calibri"/>
        </w:rPr>
      </w:pPr>
      <w:r w:rsidRPr="002E2BEA">
        <w:rPr>
          <w:rFonts w:ascii="Calibri" w:hAnsi="Calibri" w:cs="Calibri"/>
        </w:rPr>
        <w:instrText>Broeck, J.V. den, Cunningham, S.A., Eeckels, R., Herbst, K., 2005. Data Cleaning: Detecting, Diagnosing, and Editing Data Abnormalities. PLOS Medicine 2, e267. https://doi.org/10.1371/journal.pmed.0020267</w:instrText>
      </w:r>
    </w:p>
    <w:p w14:paraId="2FA99EC1" w14:textId="77777777" w:rsidR="00880E1A" w:rsidRPr="002E2BEA" w:rsidRDefault="00880E1A" w:rsidP="002E2BEA">
      <w:pPr>
        <w:pStyle w:val="Bibliography"/>
        <w:rPr>
          <w:rFonts w:ascii="Calibri" w:hAnsi="Calibri" w:cs="Calibri"/>
        </w:rPr>
      </w:pPr>
      <w:r w:rsidRPr="002E2BEA">
        <w:rPr>
          <w:rFonts w:ascii="Calibri" w:hAnsi="Calibri" w:cs="Calibri"/>
        </w:rPr>
        <w:instrText>Brooks-Gordon, B., Freeman, M., 2006. Law and Psychology: Current Legal Issues. Oxford University Press UK.</w:instrText>
      </w:r>
    </w:p>
    <w:p w14:paraId="193C1E18" w14:textId="77777777" w:rsidR="00880E1A" w:rsidRPr="002E2BEA" w:rsidRDefault="00880E1A" w:rsidP="002E2BEA">
      <w:pPr>
        <w:pStyle w:val="Bibliography"/>
        <w:rPr>
          <w:rFonts w:ascii="Calibri" w:hAnsi="Calibri" w:cs="Calibri"/>
        </w:rPr>
      </w:pPr>
      <w:r w:rsidRPr="002E2BEA">
        <w:rPr>
          <w:rFonts w:ascii="Calibri" w:hAnsi="Calibri" w:cs="Calibri"/>
        </w:rPr>
        <w:instrText>Campbell, M.J., 2021. Statistics at Square One. John Wiley &amp; Sons.</w:instrText>
      </w:r>
    </w:p>
    <w:p w14:paraId="325B393D" w14:textId="77777777" w:rsidR="00880E1A" w:rsidRPr="002E2BEA" w:rsidRDefault="00880E1A" w:rsidP="002E2BEA">
      <w:pPr>
        <w:pStyle w:val="Bibliography"/>
        <w:rPr>
          <w:rFonts w:ascii="Calibri" w:hAnsi="Calibri" w:cs="Calibri"/>
        </w:rPr>
      </w:pPr>
      <w:r w:rsidRPr="002E2BEA">
        <w:rPr>
          <w:rFonts w:ascii="Calibri" w:hAnsi="Calibri" w:cs="Calibri"/>
        </w:rPr>
        <w:instrText>Cui, W., Wu, Y., Liu, S., Wei, F., Zhou, M.X., Qu, H., 2010. Context preserving dynamic word cloud visualization, in: 2010 IEEE Pacific Visualization Symposium (PacificVis). Presented at the 2010 IEEE Pacific Visualization Symposium (PacificVis), pp. 121–128. https://doi.org/10.1109/PACIFICVIS.2010.5429600</w:instrText>
      </w:r>
    </w:p>
    <w:p w14:paraId="70AFADAD" w14:textId="77777777" w:rsidR="00880E1A" w:rsidRPr="002E2BEA" w:rsidRDefault="00880E1A" w:rsidP="002E2BEA">
      <w:pPr>
        <w:pStyle w:val="Bibliography"/>
        <w:rPr>
          <w:rFonts w:ascii="Calibri" w:hAnsi="Calibri" w:cs="Calibri"/>
        </w:rPr>
      </w:pPr>
      <w:r w:rsidRPr="002E2BEA">
        <w:rPr>
          <w:rFonts w:ascii="Calibri" w:hAnsi="Calibri" w:cs="Calibri"/>
        </w:rPr>
        <w:instrText>Dascalu, M., McNamara, D., 2017. How Important Is Size? An Investigation of Corpus Size and Meaning in both Latent Semantic Analysis and Latent Dirichlet Allocation.</w:instrText>
      </w:r>
    </w:p>
    <w:p w14:paraId="1EA6C1DB" w14:textId="77777777" w:rsidR="00880E1A" w:rsidRPr="002E2BEA" w:rsidRDefault="00880E1A" w:rsidP="002E2BEA">
      <w:pPr>
        <w:pStyle w:val="Bibliography"/>
        <w:rPr>
          <w:rFonts w:ascii="Calibri" w:hAnsi="Calibri" w:cs="Calibri"/>
        </w:rPr>
      </w:pPr>
      <w:r w:rsidRPr="002E2BEA">
        <w:rPr>
          <w:rFonts w:ascii="Calibri" w:hAnsi="Calibri" w:cs="Calibri"/>
        </w:rPr>
        <w:instrText>Databricks Academy, 2019. Introduction to Latent Semantic Analysis (1/5).</w:instrText>
      </w:r>
    </w:p>
    <w:p w14:paraId="7E67B9B5" w14:textId="77777777" w:rsidR="00880E1A" w:rsidRPr="002E2BEA" w:rsidRDefault="00880E1A" w:rsidP="002E2BEA">
      <w:pPr>
        <w:pStyle w:val="Bibliography"/>
        <w:rPr>
          <w:rFonts w:ascii="Calibri" w:hAnsi="Calibri" w:cs="Calibri"/>
        </w:rPr>
      </w:pPr>
      <w:r w:rsidRPr="002E2BEA">
        <w:rPr>
          <w:rFonts w:ascii="Calibri" w:hAnsi="Calibri" w:cs="Calibri"/>
        </w:rPr>
        <w:instrText>Dennis, S., Dennis@colorado, S., Edu, 2003. A comparison of statistical models for the extraction of lexical information from text corpora.</w:instrText>
      </w:r>
    </w:p>
    <w:p w14:paraId="6C4C5C12" w14:textId="77777777" w:rsidR="00880E1A" w:rsidRPr="002E2BEA" w:rsidRDefault="00880E1A" w:rsidP="002E2BEA">
      <w:pPr>
        <w:pStyle w:val="Bibliography"/>
        <w:rPr>
          <w:rFonts w:ascii="Calibri" w:hAnsi="Calibri" w:cs="Calibri"/>
        </w:rPr>
      </w:pPr>
      <w:r w:rsidRPr="002E2BEA">
        <w:rPr>
          <w:rFonts w:ascii="Calibri" w:hAnsi="Calibri" w:cs="Calibri"/>
        </w:rPr>
        <w:instrText>Diniz-Filho, J.A.F., Soares, T.N., Lima, J.S., Dobrovolski, R., Landeiro, V.L., de Campos Telles, M.P., Rangel, T.F., Bini, L.M., 2013. Mantel test in population genetics. Genet Mol Biol 36, 475–485. https://doi.org/10.1590/S1415-47572013000400002</w:instrText>
      </w:r>
    </w:p>
    <w:p w14:paraId="4875208A" w14:textId="77777777" w:rsidR="00880E1A" w:rsidRPr="002E2BEA" w:rsidRDefault="00880E1A" w:rsidP="002E2BEA">
      <w:pPr>
        <w:pStyle w:val="Bibliography"/>
        <w:rPr>
          <w:rFonts w:ascii="Calibri" w:hAnsi="Calibri" w:cs="Calibri"/>
        </w:rPr>
      </w:pPr>
      <w:r w:rsidRPr="002E2BEA">
        <w:rPr>
          <w:rFonts w:ascii="Calibri" w:hAnsi="Calibri" w:cs="Calibri"/>
        </w:rPr>
        <w:instrText>Dumais, S.T., Furnas, G.W., Landauer, T.K., Deerwester, S., Harshman, R., 1988. Using latent semantic analysis to improve access to textual information, in: Proceedings of the SIGCHI Conference on Human Factors in Computing Systems, CHI ’88. Association for Computing Machinery, New York, NY, USA, pp. 281–285. https://doi.org/10.1145/57167.57214</w:instrText>
      </w:r>
    </w:p>
    <w:p w14:paraId="506E2DAA" w14:textId="77777777" w:rsidR="00880E1A" w:rsidRPr="002E2BEA" w:rsidRDefault="00880E1A" w:rsidP="002E2BEA">
      <w:pPr>
        <w:pStyle w:val="Bibliography"/>
        <w:rPr>
          <w:rFonts w:ascii="Calibri" w:hAnsi="Calibri" w:cs="Calibri"/>
        </w:rPr>
      </w:pPr>
      <w:r w:rsidRPr="002E2BEA">
        <w:rPr>
          <w:rFonts w:ascii="Calibri" w:hAnsi="Calibri" w:cs="Calibri"/>
        </w:rPr>
        <w:instrText>Foltz, P.W., 1996. Latent semantic analysis for text-based research. Behavior Research Methods, Instruments, &amp; Computers 28, 197–202. https://doi.org/10.3758/BF03204765</w:instrText>
      </w:r>
    </w:p>
    <w:p w14:paraId="2DDAC34D" w14:textId="77777777" w:rsidR="00880E1A" w:rsidRPr="002E2BEA" w:rsidRDefault="00880E1A" w:rsidP="002E2BEA">
      <w:pPr>
        <w:pStyle w:val="Bibliography"/>
        <w:rPr>
          <w:rFonts w:ascii="Calibri" w:hAnsi="Calibri" w:cs="Calibri"/>
        </w:rPr>
      </w:pPr>
      <w:r w:rsidRPr="002E2BEA">
        <w:rPr>
          <w:rFonts w:ascii="Calibri" w:hAnsi="Calibri" w:cs="Calibri"/>
        </w:rPr>
        <w:instrText>Gensim: topic modelling for humans [WWW Document], n.d. URL https://radimrehurek.com/gensim/models/lsimodel.html (accessed 10.26.21).</w:instrText>
      </w:r>
    </w:p>
    <w:p w14:paraId="3C833412" w14:textId="77777777" w:rsidR="00880E1A" w:rsidRPr="002E2BEA" w:rsidRDefault="00880E1A" w:rsidP="002E2BEA">
      <w:pPr>
        <w:pStyle w:val="Bibliography"/>
        <w:rPr>
          <w:rFonts w:ascii="Calibri" w:hAnsi="Calibri" w:cs="Calibri"/>
        </w:rPr>
      </w:pPr>
      <w:r w:rsidRPr="002E2BEA">
        <w:rPr>
          <w:rFonts w:ascii="Calibri" w:hAnsi="Calibri" w:cs="Calibri"/>
        </w:rPr>
        <w:instrText>Gupta, A., Johnson, B., Nagar, D., 2013. Testing Equality of Several Correlation Matrices. Revista Colombiana de Estadística 36.</w:instrText>
      </w:r>
    </w:p>
    <w:p w14:paraId="10715AE0" w14:textId="77777777" w:rsidR="00880E1A" w:rsidRPr="002E2BEA" w:rsidRDefault="00880E1A" w:rsidP="002E2BEA">
      <w:pPr>
        <w:pStyle w:val="Bibliography"/>
        <w:rPr>
          <w:rFonts w:ascii="Calibri" w:hAnsi="Calibri" w:cs="Calibri"/>
        </w:rPr>
      </w:pPr>
      <w:r w:rsidRPr="002E2BEA">
        <w:rPr>
          <w:rFonts w:ascii="Calibri" w:hAnsi="Calibri" w:cs="Calibri"/>
        </w:rPr>
        <w:instrText>Hagberg, A., Swart, P., S Chult, D., 2008. Exploring network structure, dynamics, and function using networkx (No. LA-UR-08-05495; LA-UR-08-5495). Los Alamos National Lab. (LANL), Los Alamos, NM (United States).</w:instrText>
      </w:r>
    </w:p>
    <w:p w14:paraId="67B81006" w14:textId="77777777" w:rsidR="00880E1A" w:rsidRPr="002E2BEA" w:rsidRDefault="00880E1A" w:rsidP="002E2BEA">
      <w:pPr>
        <w:pStyle w:val="Bibliography"/>
        <w:rPr>
          <w:rFonts w:ascii="Calibri" w:hAnsi="Calibri" w:cs="Calibri"/>
        </w:rPr>
      </w:pPr>
      <w:r w:rsidRPr="002E2BEA">
        <w:rPr>
          <w:rFonts w:ascii="Calibri" w:hAnsi="Calibri" w:cs="Calibri"/>
        </w:rPr>
        <w:instrText>Ibrahimov, O., Sethi, I., Dimitrova, N., 2002. The performance analysis of a Chi-square similarity measure for topic related clustering of noisy transcripts, in: Object Recognition Supported by User Interaction for Service Robots. Presented at the 16th International Conference on Pattern Recognition, IEEE Comput. Soc, Quebec City, Que., Canada, pp. 285–288. https://doi.org/10.1109/ICPR.2002.1047452</w:instrText>
      </w:r>
    </w:p>
    <w:p w14:paraId="1B4BAF6B" w14:textId="77777777" w:rsidR="00880E1A" w:rsidRPr="002E2BEA" w:rsidRDefault="00880E1A" w:rsidP="002E2BEA">
      <w:pPr>
        <w:pStyle w:val="Bibliography"/>
        <w:rPr>
          <w:rFonts w:ascii="Calibri" w:hAnsi="Calibri" w:cs="Calibri"/>
        </w:rPr>
      </w:pPr>
      <w:r w:rsidRPr="002E2BEA">
        <w:rPr>
          <w:rFonts w:ascii="Calibri" w:hAnsi="Calibri" w:cs="Calibri"/>
        </w:rPr>
        <w:instrText>Kabir, S.M., 2016. METHODS OF DATA COLLECTION. pp. 201–275.</w:instrText>
      </w:r>
    </w:p>
    <w:p w14:paraId="41954B4D" w14:textId="77777777" w:rsidR="00880E1A" w:rsidRPr="002E2BEA" w:rsidRDefault="00880E1A" w:rsidP="002E2BEA">
      <w:pPr>
        <w:pStyle w:val="Bibliography"/>
        <w:rPr>
          <w:rFonts w:ascii="Calibri" w:hAnsi="Calibri" w:cs="Calibri"/>
        </w:rPr>
      </w:pPr>
      <w:r w:rsidRPr="002E2BEA">
        <w:rPr>
          <w:rFonts w:ascii="Calibri" w:hAnsi="Calibri" w:cs="Calibri"/>
        </w:rPr>
        <w:instrText>Khademi, A., Hosseinzadeh, D., Venetsanopoulos, A., Moody, A., 2009. Nonparametric statistical tests for exploration of correlation and nonstationarity in images, in: 2009 16th International Conference on Digital Signal Processing. Presented at the 2009 16th International Conference on Digital Signal Processing, pp. 1–6. https://doi.org/10.1109/ICDSP.2009.5201186</w:instrText>
      </w:r>
    </w:p>
    <w:p w14:paraId="1776A1FE" w14:textId="77777777" w:rsidR="00880E1A" w:rsidRPr="002E2BEA" w:rsidRDefault="00880E1A" w:rsidP="002E2BEA">
      <w:pPr>
        <w:pStyle w:val="Bibliography"/>
        <w:rPr>
          <w:rFonts w:ascii="Calibri" w:hAnsi="Calibri" w:cs="Calibri"/>
        </w:rPr>
      </w:pPr>
      <w:r w:rsidRPr="002E2BEA">
        <w:rPr>
          <w:rFonts w:ascii="Calibri" w:hAnsi="Calibri" w:cs="Calibri"/>
        </w:rPr>
        <w:instrText>Kintsch, W., 2001. Predication. Cognitive Science 25, 173–202. https://doi.org/10.1207/s15516709cog2502_1</w:instrText>
      </w:r>
    </w:p>
    <w:p w14:paraId="3D3138A8" w14:textId="77777777" w:rsidR="00880E1A" w:rsidRPr="002E2BEA" w:rsidRDefault="00880E1A" w:rsidP="002E2BEA">
      <w:pPr>
        <w:pStyle w:val="Bibliography"/>
        <w:rPr>
          <w:rFonts w:ascii="Calibri" w:hAnsi="Calibri" w:cs="Calibri"/>
        </w:rPr>
      </w:pPr>
      <w:r w:rsidRPr="002E2BEA">
        <w:rPr>
          <w:rFonts w:ascii="Calibri" w:hAnsi="Calibri" w:cs="Calibri"/>
        </w:rPr>
        <w:instrText>Kontostathis, A., Pottenger, W., 2002. Detecting Patterns in the LSI Term-Term Matrix. undefined.</w:instrText>
      </w:r>
    </w:p>
    <w:p w14:paraId="24576564" w14:textId="77777777" w:rsidR="00880E1A" w:rsidRPr="002E2BEA" w:rsidRDefault="00880E1A" w:rsidP="002E2BEA">
      <w:pPr>
        <w:pStyle w:val="Bibliography"/>
        <w:rPr>
          <w:rFonts w:ascii="Calibri" w:hAnsi="Calibri" w:cs="Calibri"/>
        </w:rPr>
      </w:pPr>
      <w:r w:rsidRPr="002E2BEA">
        <w:rPr>
          <w:rFonts w:ascii="Calibri" w:hAnsi="Calibri" w:cs="Calibri"/>
        </w:rPr>
        <w:instrText>Kwon, H., Park, Y., 2018. Proactive development of emerging technology in a socially responsible manner: Data-driven problem solving process using latent semantic analysis. Journal of Engineering and Technology Management 50, 45–60. https://doi.org/10.1016/j.jengtecman.2018.10.001</w:instrText>
      </w:r>
    </w:p>
    <w:p w14:paraId="47D9776F" w14:textId="77777777" w:rsidR="00880E1A" w:rsidRPr="002E2BEA" w:rsidRDefault="00880E1A" w:rsidP="002E2BEA">
      <w:pPr>
        <w:pStyle w:val="Bibliography"/>
        <w:rPr>
          <w:rFonts w:ascii="Calibri" w:hAnsi="Calibri" w:cs="Calibri"/>
        </w:rPr>
      </w:pPr>
      <w:r w:rsidRPr="002E2BEA">
        <w:rPr>
          <w:rFonts w:ascii="Calibri" w:hAnsi="Calibri" w:cs="Calibri"/>
        </w:rPr>
        <w:instrText>Landauer, T., Foltz, P., Laham, D., 1998. An Introduction to Latent Semantic Analysis. Discourse Processes 25, 259–284. https://doi.org/10.1080/01638539809545028</w:instrText>
      </w:r>
    </w:p>
    <w:p w14:paraId="7CC7A973" w14:textId="77777777" w:rsidR="00880E1A" w:rsidRPr="002E2BEA" w:rsidRDefault="00880E1A" w:rsidP="002E2BEA">
      <w:pPr>
        <w:pStyle w:val="Bibliography"/>
        <w:rPr>
          <w:rFonts w:ascii="Calibri" w:hAnsi="Calibri" w:cs="Calibri"/>
        </w:rPr>
      </w:pPr>
      <w:r w:rsidRPr="002E2BEA">
        <w:rPr>
          <w:rFonts w:ascii="Calibri" w:hAnsi="Calibri" w:cs="Calibri"/>
        </w:rPr>
        <w:instrText>Landauer, T.K. (Ed.), 2014. Handbook of latent semantic analysis, 1. iss. in paperback. ed. Routledge, New York.</w:instrText>
      </w:r>
    </w:p>
    <w:p w14:paraId="12BC8F99" w14:textId="77777777" w:rsidR="00880E1A" w:rsidRPr="002E2BEA" w:rsidRDefault="00880E1A" w:rsidP="002E2BEA">
      <w:pPr>
        <w:pStyle w:val="Bibliography"/>
        <w:rPr>
          <w:rFonts w:ascii="Calibri" w:hAnsi="Calibri" w:cs="Calibri"/>
        </w:rPr>
      </w:pPr>
      <w:r w:rsidRPr="002E2BEA">
        <w:rPr>
          <w:rFonts w:ascii="Calibri" w:hAnsi="Calibri" w:cs="Calibri"/>
        </w:rPr>
        <w:instrText>Meena, K., Raj, L., 2014. Evaluation of the descriptive type answers using hyperspace analog to language and self-organizing map, in: 2014 IEEE International Conference on Computational Intelligence and Computing Research. Presented at the 2014 IEEE International Conference on Computational Intelligence and Computing Research, pp. 1–5. https://doi.org/10.1109/ICCIC.2014.7238415</w:instrText>
      </w:r>
    </w:p>
    <w:p w14:paraId="66DDACEF" w14:textId="77777777" w:rsidR="00880E1A" w:rsidRPr="002E2BEA" w:rsidRDefault="00880E1A" w:rsidP="002E2BEA">
      <w:pPr>
        <w:pStyle w:val="Bibliography"/>
        <w:rPr>
          <w:rFonts w:ascii="Calibri" w:hAnsi="Calibri" w:cs="Calibri"/>
        </w:rPr>
      </w:pPr>
      <w:r w:rsidRPr="002E2BEA">
        <w:rPr>
          <w:rFonts w:ascii="Calibri" w:hAnsi="Calibri" w:cs="Calibri"/>
        </w:rPr>
        <w:instrText>Mohamed, R., Watada, J., 2010. An evidential reasoning based LSA approach to document classification for knowledge acquisition, in: 2010 IEEE International Conference on Industrial Engineering and Engineering Management. Presented at the 2010 IEEE International Conference on Industrial Engineering and Engineering Management, pp. 1092–1096. https://doi.org/10.1109/IEEM.2010.5674188</w:instrText>
      </w:r>
    </w:p>
    <w:p w14:paraId="61402A2F" w14:textId="77777777" w:rsidR="00880E1A" w:rsidRPr="002E2BEA" w:rsidRDefault="00880E1A" w:rsidP="002E2BEA">
      <w:pPr>
        <w:pStyle w:val="Bibliography"/>
        <w:rPr>
          <w:rFonts w:ascii="Calibri" w:hAnsi="Calibri" w:cs="Calibri"/>
        </w:rPr>
      </w:pPr>
      <w:r w:rsidRPr="002E2BEA">
        <w:rPr>
          <w:rFonts w:ascii="Calibri" w:hAnsi="Calibri" w:cs="Calibri"/>
        </w:rPr>
        <w:instrText>Morgan, G., Harmon, R., 2001. Data Collection Techniques. Journal of the American Academy of Child and Adolescent Psychiatry 40, 973–6. https://doi.org/10.1097/00004583-200108000-00020</w:instrText>
      </w:r>
    </w:p>
    <w:p w14:paraId="759F3359" w14:textId="77777777" w:rsidR="00880E1A" w:rsidRPr="002E2BEA" w:rsidRDefault="00880E1A" w:rsidP="002E2BEA">
      <w:pPr>
        <w:pStyle w:val="Bibliography"/>
        <w:rPr>
          <w:rFonts w:ascii="Calibri" w:hAnsi="Calibri" w:cs="Calibri"/>
        </w:rPr>
      </w:pPr>
      <w:r w:rsidRPr="002E2BEA">
        <w:rPr>
          <w:rFonts w:ascii="Calibri" w:hAnsi="Calibri" w:cs="Calibri"/>
        </w:rPr>
        <w:instrText>Pilato, G., Vassallo, G., 2015. TSVD as a Statistical Estimator in the Latent Semantic Analysis Paradigm. IEEE Transactions on Emerging Topics in Computing 3, 185–192. https://doi.org/10.1109/TETC.2014.2385594</w:instrText>
      </w:r>
    </w:p>
    <w:p w14:paraId="7781DB35" w14:textId="77777777" w:rsidR="00880E1A" w:rsidRPr="002E2BEA" w:rsidRDefault="00880E1A" w:rsidP="002E2BEA">
      <w:pPr>
        <w:pStyle w:val="Bibliography"/>
        <w:rPr>
          <w:rFonts w:ascii="Calibri" w:hAnsi="Calibri" w:cs="Calibri"/>
        </w:rPr>
      </w:pPr>
      <w:r w:rsidRPr="002E2BEA">
        <w:rPr>
          <w:rFonts w:ascii="Calibri" w:hAnsi="Calibri" w:cs="Calibri"/>
        </w:rPr>
        <w:instrText>Rosenbusch, H., Wanders, F., Pit, I.L., 2020. The Semantic Scale Network: An online tool to detect semantic overlap of psychological scales and prevent scale redundancies. Psychological Methods 25, 380–392. https://doi.org/10.1037/met0000244</w:instrText>
      </w:r>
    </w:p>
    <w:p w14:paraId="4BC38673" w14:textId="77777777" w:rsidR="00880E1A" w:rsidRPr="002E2BEA" w:rsidRDefault="00880E1A" w:rsidP="002E2BEA">
      <w:pPr>
        <w:pStyle w:val="Bibliography"/>
        <w:rPr>
          <w:rFonts w:ascii="Calibri" w:hAnsi="Calibri" w:cs="Calibri"/>
        </w:rPr>
      </w:pPr>
      <w:r w:rsidRPr="002E2BEA">
        <w:rPr>
          <w:rFonts w:ascii="Calibri" w:hAnsi="Calibri" w:cs="Calibri"/>
        </w:rPr>
        <w:instrText>Slomovitz, G., 2017. Latent Semantic Analysis (LSA) for syslog correlation, in: 2017 International Conference on Electronics, Communications and Computers (CONIELECOMP). Presented at the 2017 International Conference on Electronics, Communications and Computers (CONIELECOMP), pp. 1–4. https://doi.org/10.1109/CONIELECOMP.2017.7891819</w:instrText>
      </w:r>
    </w:p>
    <w:p w14:paraId="2709CFE8" w14:textId="77777777" w:rsidR="00880E1A" w:rsidRPr="002E2BEA" w:rsidRDefault="00880E1A" w:rsidP="002E2BEA">
      <w:pPr>
        <w:pStyle w:val="Bibliography"/>
        <w:rPr>
          <w:rFonts w:ascii="Calibri" w:hAnsi="Calibri" w:cs="Calibri"/>
        </w:rPr>
      </w:pPr>
      <w:r w:rsidRPr="002E2BEA">
        <w:rPr>
          <w:rFonts w:ascii="Calibri" w:hAnsi="Calibri" w:cs="Calibri"/>
        </w:rPr>
        <w:instrText>Soundarajan, S., Eliassi-Rad, T., Gallagher, B., 2014. A Guide to Selecting a Network Similarity Method, in: Proceedings of the 2014 SIAM International Conference on Data Mining. Presented at the Proceedings of the 2014 SIAM International Conference on Data Mining, Society for Industrial and Applied Mathematics, pp. 1037–1045. https://doi.org/10.1137/1.9781611973440.118</w:instrText>
      </w:r>
    </w:p>
    <w:p w14:paraId="3E79C0DC" w14:textId="77777777" w:rsidR="00880E1A" w:rsidRPr="002E2BEA" w:rsidRDefault="00880E1A" w:rsidP="002E2BEA">
      <w:pPr>
        <w:pStyle w:val="Bibliography"/>
        <w:rPr>
          <w:rFonts w:ascii="Calibri" w:hAnsi="Calibri" w:cs="Calibri"/>
        </w:rPr>
      </w:pPr>
      <w:r w:rsidRPr="002E2BEA">
        <w:rPr>
          <w:rFonts w:ascii="Calibri" w:hAnsi="Calibri" w:cs="Calibri"/>
        </w:rPr>
        <w:instrText>Steiger, J.H., 1980. Tests for Comparing Elements of a Correlation Matrix 7.</w:instrText>
      </w:r>
    </w:p>
    <w:p w14:paraId="5FE89FFF" w14:textId="77777777" w:rsidR="00880E1A" w:rsidRPr="002E2BEA" w:rsidRDefault="00880E1A" w:rsidP="002E2BEA">
      <w:pPr>
        <w:pStyle w:val="Bibliography"/>
        <w:rPr>
          <w:rFonts w:ascii="Calibri" w:hAnsi="Calibri" w:cs="Calibri"/>
        </w:rPr>
      </w:pPr>
      <w:r w:rsidRPr="002E2BEA">
        <w:rPr>
          <w:rFonts w:ascii="Calibri" w:hAnsi="Calibri" w:cs="Calibri"/>
        </w:rPr>
        <w:instrText>Von Bertalanffy, L., 1967. General theory of systems : Application to psychology. Social Science Information 6, 125–136. https://doi.org/10.1177/053901846700600610</w:instrText>
      </w:r>
    </w:p>
    <w:p w14:paraId="7A4EDEF0" w14:textId="77777777" w:rsidR="00880E1A" w:rsidRPr="002E2BEA" w:rsidRDefault="00880E1A" w:rsidP="002E2BEA">
      <w:pPr>
        <w:pStyle w:val="Bibliography"/>
        <w:rPr>
          <w:rFonts w:ascii="Calibri" w:hAnsi="Calibri" w:cs="Calibri"/>
        </w:rPr>
      </w:pPr>
      <w:r w:rsidRPr="002E2BEA">
        <w:rPr>
          <w:rFonts w:ascii="Calibri" w:hAnsi="Calibri" w:cs="Calibri"/>
        </w:rPr>
        <w:instrText>Wenli, C., 2016. Application Research on Latent Semantic Analysis for Information Retrieval, in: 2016 Eighth International Conference on Measuring Technology and Mechatronics Automation (ICMTMA). Presented at the 2016 Eighth International Conference on Measuring Technology and Mechatronics Automation (ICMTMA), pp. 118–121. https://doi.org/10.1109/ICMTMA.2016.37</w:instrText>
      </w:r>
    </w:p>
    <w:p w14:paraId="3ECB8D35" w14:textId="77777777" w:rsidR="00880E1A" w:rsidRPr="005F459A" w:rsidRDefault="00880E1A" w:rsidP="002E2BEA">
      <w:pPr>
        <w:pStyle w:val="Bibliography"/>
        <w:rPr>
          <w:rStyle w:val="Hyperlink"/>
          <w:rFonts w:ascii="Calibri" w:hAnsi="Calibri" w:cs="Calibri"/>
        </w:rPr>
      </w:pPr>
      <w:r>
        <w:rPr>
          <w:rFonts w:ascii="Calibri" w:hAnsi="Calibri" w:cs="Calibri"/>
        </w:rPr>
        <w:instrText xml:space="preserve">" </w:instrText>
      </w:r>
      <w:r>
        <w:rPr>
          <w:rFonts w:ascii="Calibri" w:hAnsi="Calibri" w:cs="Calibri"/>
        </w:rPr>
        <w:fldChar w:fldCharType="separate"/>
      </w:r>
      <w:r w:rsidRPr="005F459A">
        <w:rPr>
          <w:rStyle w:val="Hyperlink"/>
          <w:rFonts w:ascii="Calibri" w:hAnsi="Calibri" w:cs="Calibri"/>
        </w:rPr>
        <w:t>Altszyler, E., Sigman, M., Ribeiro, S., Slezak, D.F., 2017. Comparative study of LSA vs Word2vec embeddings in small corpora: a case study in dreams database. Consciousness and Cognition 56, 178–187. https://doi.org/10.1016/j.concog.2017.09.004</w:t>
      </w:r>
    </w:p>
    <w:p w14:paraId="21F4F303"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Anwar, A., 2006. Experiments with latent semantic analysis for word tagging, in: Proceedings of the 5th WSEAS International Conference on Circuits, Systems, Electronics, Control &amp; Signal Processing, CSECS’06. World Scientific and Engineering Academy and Society (WSEAS), Stevens Point, Wisconsin, USA, pp. 275–278.</w:t>
      </w:r>
    </w:p>
    <w:p w14:paraId="4D1B7BE0"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Ashby, W.R., 1961. An introduction to cybernetics. Chapman &amp; Hall Ltd.</w:t>
      </w:r>
    </w:p>
    <w:p w14:paraId="326C2CA6"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Bates, M.J., 2019. Understanding information retrieval systems: management, types, and standards. Auerbach Publications.</w:t>
      </w:r>
    </w:p>
    <w:p w14:paraId="7AF9A1D6" w14:textId="77777777" w:rsidR="00880E1A" w:rsidRPr="005F459A" w:rsidRDefault="00880E1A" w:rsidP="002E2BEA">
      <w:pPr>
        <w:pStyle w:val="Bibliography"/>
        <w:rPr>
          <w:rStyle w:val="Hyperlink"/>
          <w:rFonts w:ascii="Calibri" w:hAnsi="Calibri" w:cs="Calibri"/>
        </w:rPr>
      </w:pPr>
      <w:proofErr w:type="spellStart"/>
      <w:r w:rsidRPr="005F459A">
        <w:rPr>
          <w:rStyle w:val="Hyperlink"/>
          <w:rFonts w:ascii="Calibri" w:hAnsi="Calibri" w:cs="Calibri"/>
        </w:rPr>
        <w:t>Besançon</w:t>
      </w:r>
      <w:proofErr w:type="spellEnd"/>
      <w:r w:rsidRPr="005F459A">
        <w:rPr>
          <w:rStyle w:val="Hyperlink"/>
          <w:rFonts w:ascii="Calibri" w:hAnsi="Calibri" w:cs="Calibri"/>
        </w:rPr>
        <w:t xml:space="preserve">, R., </w:t>
      </w:r>
      <w:proofErr w:type="spellStart"/>
      <w:r w:rsidRPr="005F459A">
        <w:rPr>
          <w:rStyle w:val="Hyperlink"/>
          <w:rFonts w:ascii="Calibri" w:hAnsi="Calibri" w:cs="Calibri"/>
        </w:rPr>
        <w:t>Rajman</w:t>
      </w:r>
      <w:proofErr w:type="spellEnd"/>
      <w:r w:rsidRPr="005F459A">
        <w:rPr>
          <w:rStyle w:val="Hyperlink"/>
          <w:rFonts w:ascii="Calibri" w:hAnsi="Calibri" w:cs="Calibri"/>
        </w:rPr>
        <w:t>, M., 2002. Evaluation of a Vector Space Similarity Measure in a Multilingual Framework.</w:t>
      </w:r>
    </w:p>
    <w:p w14:paraId="55C27E29" w14:textId="77777777" w:rsidR="00880E1A" w:rsidRPr="005F459A" w:rsidRDefault="00880E1A" w:rsidP="002E2BEA">
      <w:pPr>
        <w:pStyle w:val="Bibliography"/>
        <w:rPr>
          <w:rStyle w:val="Hyperlink"/>
          <w:rFonts w:ascii="Calibri" w:hAnsi="Calibri" w:cs="Calibri"/>
        </w:rPr>
      </w:pPr>
      <w:proofErr w:type="spellStart"/>
      <w:r w:rsidRPr="005F459A">
        <w:rPr>
          <w:rStyle w:val="Hyperlink"/>
          <w:rFonts w:ascii="Calibri" w:hAnsi="Calibri" w:cs="Calibri"/>
        </w:rPr>
        <w:t>Blei</w:t>
      </w:r>
      <w:proofErr w:type="spellEnd"/>
      <w:r w:rsidRPr="005F459A">
        <w:rPr>
          <w:rStyle w:val="Hyperlink"/>
          <w:rFonts w:ascii="Calibri" w:hAnsi="Calibri" w:cs="Calibri"/>
        </w:rPr>
        <w:t>, D.M., Ng, A.Y., Jordan, M.I., 2003. Latent Dirichlet Allocation. Journal of Machine Learning Research 3, 993–1022.</w:t>
      </w:r>
    </w:p>
    <w:p w14:paraId="216EC8A2"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Broeck, J.V. den, Cunningham, S.A., Eeckels, R., Herbst, K., 2005. Data Cleaning: Detecting, Diagnosing, and Editing Data Abnormalities. PLOS Medicine 2, e267. https://doi.org/10.1371/journal.pmed.0020267</w:t>
      </w:r>
    </w:p>
    <w:p w14:paraId="3213AB3F"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Brooks-Gordon, B., Freeman, M., 2006. Law and Psychology: Current Legal Issues. Oxford University Press UK.</w:t>
      </w:r>
    </w:p>
    <w:p w14:paraId="379D52CC"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Campbell, M.J., 2021. Statistics at Square One. John Wiley &amp; Sons.</w:t>
      </w:r>
    </w:p>
    <w:p w14:paraId="297E3DD1"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 xml:space="preserve">Cui, W., Wu, Y., Liu, S., Wei, F., Zhou, M.X., Qu, H., 2010. Context preserving dynamic word cloud visualization, </w:t>
      </w:r>
      <w:proofErr w:type="gramStart"/>
      <w:r w:rsidRPr="005F459A">
        <w:rPr>
          <w:rStyle w:val="Hyperlink"/>
          <w:rFonts w:ascii="Calibri" w:hAnsi="Calibri" w:cs="Calibri"/>
        </w:rPr>
        <w:t>in:</w:t>
      </w:r>
      <w:proofErr w:type="gramEnd"/>
      <w:r w:rsidRPr="005F459A">
        <w:rPr>
          <w:rStyle w:val="Hyperlink"/>
          <w:rFonts w:ascii="Calibri" w:hAnsi="Calibri" w:cs="Calibri"/>
        </w:rPr>
        <w:t xml:space="preserve"> 2010 IEEE Pacific Visualization Symposium (PacificVis). Presented at the 2010 IEEE Pacific Visualization Symposium (PacificVis), pp. 121–128. https://doi.org/10.1109/PACIFICVIS.2010.5429600</w:t>
      </w:r>
    </w:p>
    <w:p w14:paraId="6B164F5E" w14:textId="77777777" w:rsidR="00880E1A" w:rsidRPr="005F459A" w:rsidRDefault="00880E1A" w:rsidP="002E2BEA">
      <w:pPr>
        <w:pStyle w:val="Bibliography"/>
        <w:rPr>
          <w:rStyle w:val="Hyperlink"/>
          <w:rFonts w:ascii="Calibri" w:hAnsi="Calibri" w:cs="Calibri"/>
        </w:rPr>
      </w:pPr>
      <w:proofErr w:type="spellStart"/>
      <w:r w:rsidRPr="005F459A">
        <w:rPr>
          <w:rStyle w:val="Hyperlink"/>
          <w:rFonts w:ascii="Calibri" w:hAnsi="Calibri" w:cs="Calibri"/>
        </w:rPr>
        <w:t>Dascalu</w:t>
      </w:r>
      <w:proofErr w:type="spellEnd"/>
      <w:r w:rsidRPr="005F459A">
        <w:rPr>
          <w:rStyle w:val="Hyperlink"/>
          <w:rFonts w:ascii="Calibri" w:hAnsi="Calibri" w:cs="Calibri"/>
        </w:rPr>
        <w:t>, M., McNamara, D., 2017. How Important Is Size? An Investigation of Corpus Size and Meaning in both Latent Semantic Analysis and Latent Dirichlet Allocation.</w:t>
      </w:r>
    </w:p>
    <w:p w14:paraId="51EFBE30"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Databricks Academy, 2019. Introduction to Latent Semantic Analysis (1/5).</w:t>
      </w:r>
    </w:p>
    <w:p w14:paraId="756006C9"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 xml:space="preserve">Dennis, S., </w:t>
      </w:r>
      <w:proofErr w:type="spellStart"/>
      <w:r w:rsidRPr="005F459A">
        <w:rPr>
          <w:rStyle w:val="Hyperlink"/>
          <w:rFonts w:ascii="Calibri" w:hAnsi="Calibri" w:cs="Calibri"/>
        </w:rPr>
        <w:t>Dennis@colorado</w:t>
      </w:r>
      <w:proofErr w:type="spellEnd"/>
      <w:r w:rsidRPr="005F459A">
        <w:rPr>
          <w:rStyle w:val="Hyperlink"/>
          <w:rFonts w:ascii="Calibri" w:hAnsi="Calibri" w:cs="Calibri"/>
        </w:rPr>
        <w:t>, S., Edu, 2003. A comparison of statistical models for the extraction of lexical information from text corpora.</w:t>
      </w:r>
    </w:p>
    <w:p w14:paraId="7FF13491"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lastRenderedPageBreak/>
        <w:t>Diniz-Filho, J.A.F., Soares, T.N., Lima, J.S., Dobrovolski, R., Landeiro, V.L., de Campos Telles, M.P., Rangel, T.F., Bini, L.M., 2013. Mantel test in population genetics. Genet Mol Biol 36, 475–485. https://doi.org/10.1590/S1415-47572013000400002</w:t>
      </w:r>
    </w:p>
    <w:p w14:paraId="637AA013"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Dumais, S.T., Furnas, G.W., Landauer, T.K., Deerwester, S., Harshman, R., 1988. Using latent semantic analysis to improve access to textual information, in: Proceedings of the SIGCHI Conference on Human Factors in Computing Systems, CHI ’88. Association for Computing Machinery, New York, NY, USA, pp. 281–285. https://doi.org/10.1145/57167.57214</w:t>
      </w:r>
    </w:p>
    <w:p w14:paraId="725BED6A"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Foltz, P.W., 1996. Latent semantic analysis for text-based research. Behavior Research Methods, Instruments, &amp; Computers 28, 197–202. https://doi.org/10.3758/BF03204765</w:t>
      </w:r>
    </w:p>
    <w:p w14:paraId="4BAFE6A8"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Gensim: topic modelling for humans [WWW Document], n.d. URL https://radimrehurek.com/gensim/models/lsimodel.html (accessed 10.26.21).</w:t>
      </w:r>
    </w:p>
    <w:p w14:paraId="36308B48"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 xml:space="preserve">Gupta, A., Johnson, B., Nagar, D., 2013. Testing Equality of Several Correlation Matrices. </w:t>
      </w:r>
      <w:proofErr w:type="spellStart"/>
      <w:r w:rsidRPr="005F459A">
        <w:rPr>
          <w:rStyle w:val="Hyperlink"/>
          <w:rFonts w:ascii="Calibri" w:hAnsi="Calibri" w:cs="Calibri"/>
        </w:rPr>
        <w:t>Revista</w:t>
      </w:r>
      <w:proofErr w:type="spellEnd"/>
      <w:r w:rsidRPr="005F459A">
        <w:rPr>
          <w:rStyle w:val="Hyperlink"/>
          <w:rFonts w:ascii="Calibri" w:hAnsi="Calibri" w:cs="Calibri"/>
        </w:rPr>
        <w:t xml:space="preserve"> </w:t>
      </w:r>
      <w:proofErr w:type="spellStart"/>
      <w:r w:rsidRPr="005F459A">
        <w:rPr>
          <w:rStyle w:val="Hyperlink"/>
          <w:rFonts w:ascii="Calibri" w:hAnsi="Calibri" w:cs="Calibri"/>
        </w:rPr>
        <w:t>Colombiana</w:t>
      </w:r>
      <w:proofErr w:type="spellEnd"/>
      <w:r w:rsidRPr="005F459A">
        <w:rPr>
          <w:rStyle w:val="Hyperlink"/>
          <w:rFonts w:ascii="Calibri" w:hAnsi="Calibri" w:cs="Calibri"/>
        </w:rPr>
        <w:t xml:space="preserve"> de </w:t>
      </w:r>
      <w:proofErr w:type="spellStart"/>
      <w:r w:rsidRPr="005F459A">
        <w:rPr>
          <w:rStyle w:val="Hyperlink"/>
          <w:rFonts w:ascii="Calibri" w:hAnsi="Calibri" w:cs="Calibri"/>
        </w:rPr>
        <w:t>Estadística</w:t>
      </w:r>
      <w:proofErr w:type="spellEnd"/>
      <w:r w:rsidRPr="005F459A">
        <w:rPr>
          <w:rStyle w:val="Hyperlink"/>
          <w:rFonts w:ascii="Calibri" w:hAnsi="Calibri" w:cs="Calibri"/>
        </w:rPr>
        <w:t xml:space="preserve"> 36.</w:t>
      </w:r>
    </w:p>
    <w:p w14:paraId="7F5C113C"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 xml:space="preserve">Hagberg, A., Swart, P., S </w:t>
      </w:r>
      <w:proofErr w:type="spellStart"/>
      <w:r w:rsidRPr="005F459A">
        <w:rPr>
          <w:rStyle w:val="Hyperlink"/>
          <w:rFonts w:ascii="Calibri" w:hAnsi="Calibri" w:cs="Calibri"/>
        </w:rPr>
        <w:t>Chult</w:t>
      </w:r>
      <w:proofErr w:type="spellEnd"/>
      <w:r w:rsidRPr="005F459A">
        <w:rPr>
          <w:rStyle w:val="Hyperlink"/>
          <w:rFonts w:ascii="Calibri" w:hAnsi="Calibri" w:cs="Calibri"/>
        </w:rPr>
        <w:t xml:space="preserve">, D., 2008. Exploring network structure, dynamics, and function using </w:t>
      </w:r>
      <w:proofErr w:type="spellStart"/>
      <w:r w:rsidRPr="005F459A">
        <w:rPr>
          <w:rStyle w:val="Hyperlink"/>
          <w:rFonts w:ascii="Calibri" w:hAnsi="Calibri" w:cs="Calibri"/>
        </w:rPr>
        <w:t>networkx</w:t>
      </w:r>
      <w:proofErr w:type="spellEnd"/>
      <w:r w:rsidRPr="005F459A">
        <w:rPr>
          <w:rStyle w:val="Hyperlink"/>
          <w:rFonts w:ascii="Calibri" w:hAnsi="Calibri" w:cs="Calibri"/>
        </w:rPr>
        <w:t xml:space="preserve"> (No. LA-UR-08-05495; LA-UR-08-5495). Los Alamos National Lab. (LANL), Los Alamos, NM (United States).</w:t>
      </w:r>
    </w:p>
    <w:p w14:paraId="0A0E20F6"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Ibrahimov, O., Sethi, I., Dimitrova, N., 2002. The performance analysis of a Chi-square similarity measure for topic related clustering of noisy transcripts, in: Object Recognition Supported by User Interaction for Service Robots. Presented at the 16th International Conference on Pattern Recognition, IEEE Comput. Soc, Quebec City, Que., Canada, pp. 285–288. https://doi.org/10.1109/ICPR.2002.1047452</w:t>
      </w:r>
    </w:p>
    <w:p w14:paraId="5B134213"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Kabir, S.M., 2016. METHODS OF DATA COLLECTION. pp. 201–275.</w:t>
      </w:r>
    </w:p>
    <w:p w14:paraId="0CDAC266"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 xml:space="preserve">Khademi, A., Hosseinzadeh, D., Venetsanopoulos, A., Moody, A., 2009. Nonparametric statistical tests for exploration of correlation and nonstationarity in images, </w:t>
      </w:r>
      <w:proofErr w:type="gramStart"/>
      <w:r w:rsidRPr="005F459A">
        <w:rPr>
          <w:rStyle w:val="Hyperlink"/>
          <w:rFonts w:ascii="Calibri" w:hAnsi="Calibri" w:cs="Calibri"/>
        </w:rPr>
        <w:t>in:</w:t>
      </w:r>
      <w:proofErr w:type="gramEnd"/>
      <w:r w:rsidRPr="005F459A">
        <w:rPr>
          <w:rStyle w:val="Hyperlink"/>
          <w:rFonts w:ascii="Calibri" w:hAnsi="Calibri" w:cs="Calibri"/>
        </w:rPr>
        <w:t xml:space="preserve"> 2009 16th International Conference on Digital Signal Processing. Presented at the 2009 16th International Conference on Digital Signal Processing, pp. 1–6. https://doi.org/10.1109/ICDSP.2009.5201186</w:t>
      </w:r>
    </w:p>
    <w:p w14:paraId="3F608152"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Kintsch, W., 2001. Predication. Cognitive Science 25, 173–202. https://doi.org/10.1207/s15516709cog2502_1</w:t>
      </w:r>
    </w:p>
    <w:p w14:paraId="744DFE74" w14:textId="77777777" w:rsidR="00880E1A" w:rsidRPr="005F459A" w:rsidRDefault="00880E1A" w:rsidP="002E2BEA">
      <w:pPr>
        <w:pStyle w:val="Bibliography"/>
        <w:rPr>
          <w:rStyle w:val="Hyperlink"/>
          <w:rFonts w:ascii="Calibri" w:hAnsi="Calibri" w:cs="Calibri"/>
        </w:rPr>
      </w:pPr>
      <w:proofErr w:type="spellStart"/>
      <w:r w:rsidRPr="005F459A">
        <w:rPr>
          <w:rStyle w:val="Hyperlink"/>
          <w:rFonts w:ascii="Calibri" w:hAnsi="Calibri" w:cs="Calibri"/>
        </w:rPr>
        <w:t>Kontostathis</w:t>
      </w:r>
      <w:proofErr w:type="spellEnd"/>
      <w:r w:rsidRPr="005F459A">
        <w:rPr>
          <w:rStyle w:val="Hyperlink"/>
          <w:rFonts w:ascii="Calibri" w:hAnsi="Calibri" w:cs="Calibri"/>
        </w:rPr>
        <w:t xml:space="preserve">, A., </w:t>
      </w:r>
      <w:proofErr w:type="spellStart"/>
      <w:r w:rsidRPr="005F459A">
        <w:rPr>
          <w:rStyle w:val="Hyperlink"/>
          <w:rFonts w:ascii="Calibri" w:hAnsi="Calibri" w:cs="Calibri"/>
        </w:rPr>
        <w:t>Pottenger</w:t>
      </w:r>
      <w:proofErr w:type="spellEnd"/>
      <w:r w:rsidRPr="005F459A">
        <w:rPr>
          <w:rStyle w:val="Hyperlink"/>
          <w:rFonts w:ascii="Calibri" w:hAnsi="Calibri" w:cs="Calibri"/>
        </w:rPr>
        <w:t>, W., 2002. Detecting Patterns in the LSI Term-Term Matrix. undefined.</w:t>
      </w:r>
    </w:p>
    <w:p w14:paraId="6F2795E8"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 xml:space="preserve">Kwon, H., Park, Y., 2018. Proactive development of emerging technology in a socially responsible manner: Data-driven </w:t>
      </w:r>
      <w:proofErr w:type="gramStart"/>
      <w:r w:rsidRPr="005F459A">
        <w:rPr>
          <w:rStyle w:val="Hyperlink"/>
          <w:rFonts w:ascii="Calibri" w:hAnsi="Calibri" w:cs="Calibri"/>
        </w:rPr>
        <w:t>problem solving</w:t>
      </w:r>
      <w:proofErr w:type="gramEnd"/>
      <w:r w:rsidRPr="005F459A">
        <w:rPr>
          <w:rStyle w:val="Hyperlink"/>
          <w:rFonts w:ascii="Calibri" w:hAnsi="Calibri" w:cs="Calibri"/>
        </w:rPr>
        <w:t xml:space="preserve"> process using latent semantic analysis. Journal of Engineering and Technology Management 50, 45–60. https://doi.org/10.1016/j.jengtecman.2018.10.001</w:t>
      </w:r>
    </w:p>
    <w:p w14:paraId="5CAEE987"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Landauer, T., Foltz, P., Laham, D., 1998. An Introduction to Latent Semantic Analysis. Discourse Processes 25, 259–284. https://doi.org/10.1080/01638539809545028</w:t>
      </w:r>
    </w:p>
    <w:p w14:paraId="3D41D0CF" w14:textId="77777777" w:rsidR="00880E1A" w:rsidRPr="005F459A" w:rsidRDefault="00880E1A" w:rsidP="002E2BEA">
      <w:pPr>
        <w:pStyle w:val="Bibliography"/>
        <w:rPr>
          <w:rStyle w:val="Hyperlink"/>
          <w:rFonts w:ascii="Calibri" w:hAnsi="Calibri" w:cs="Calibri"/>
        </w:rPr>
      </w:pPr>
      <w:proofErr w:type="spellStart"/>
      <w:r w:rsidRPr="005F459A">
        <w:rPr>
          <w:rStyle w:val="Hyperlink"/>
          <w:rFonts w:ascii="Calibri" w:hAnsi="Calibri" w:cs="Calibri"/>
        </w:rPr>
        <w:t>Landauer</w:t>
      </w:r>
      <w:proofErr w:type="spellEnd"/>
      <w:r w:rsidRPr="005F459A">
        <w:rPr>
          <w:rStyle w:val="Hyperlink"/>
          <w:rFonts w:ascii="Calibri" w:hAnsi="Calibri" w:cs="Calibri"/>
        </w:rPr>
        <w:t xml:space="preserve">, T.K. (Ed.), 2014. Handbook of latent semantic analysis, 1. </w:t>
      </w:r>
      <w:proofErr w:type="spellStart"/>
      <w:r w:rsidRPr="005F459A">
        <w:rPr>
          <w:rStyle w:val="Hyperlink"/>
          <w:rFonts w:ascii="Calibri" w:hAnsi="Calibri" w:cs="Calibri"/>
        </w:rPr>
        <w:t>iss</w:t>
      </w:r>
      <w:proofErr w:type="spellEnd"/>
      <w:r w:rsidRPr="005F459A">
        <w:rPr>
          <w:rStyle w:val="Hyperlink"/>
          <w:rFonts w:ascii="Calibri" w:hAnsi="Calibri" w:cs="Calibri"/>
        </w:rPr>
        <w:t>. in paperback. ed. Routledge, New York.</w:t>
      </w:r>
    </w:p>
    <w:p w14:paraId="20F47D34"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 xml:space="preserve">Meena, K., Raj, L., 2014. Evaluation of the descriptive type answers using hyperspace analog to language and self-organizing map, </w:t>
      </w:r>
      <w:proofErr w:type="gramStart"/>
      <w:r w:rsidRPr="005F459A">
        <w:rPr>
          <w:rStyle w:val="Hyperlink"/>
          <w:rFonts w:ascii="Calibri" w:hAnsi="Calibri" w:cs="Calibri"/>
        </w:rPr>
        <w:t>in:</w:t>
      </w:r>
      <w:proofErr w:type="gramEnd"/>
      <w:r w:rsidRPr="005F459A">
        <w:rPr>
          <w:rStyle w:val="Hyperlink"/>
          <w:rFonts w:ascii="Calibri" w:hAnsi="Calibri" w:cs="Calibri"/>
        </w:rPr>
        <w:t xml:space="preserve"> 2014 IEEE International Conference on Computational Intelligence and Computing Research. Presented at the 2014 IEEE International Conference on Computational Intelligence and Computing Research, pp. 1–5. https://doi.org/10.1109/ICCIC.2014.7238415</w:t>
      </w:r>
    </w:p>
    <w:p w14:paraId="5E73EBDC"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 xml:space="preserve">Mohamed, R., Watada, J., 2010. An evidential reasoning based LSA approach to document classification for knowledge acquisition, </w:t>
      </w:r>
      <w:proofErr w:type="gramStart"/>
      <w:r w:rsidRPr="005F459A">
        <w:rPr>
          <w:rStyle w:val="Hyperlink"/>
          <w:rFonts w:ascii="Calibri" w:hAnsi="Calibri" w:cs="Calibri"/>
        </w:rPr>
        <w:t>in:</w:t>
      </w:r>
      <w:proofErr w:type="gramEnd"/>
      <w:r w:rsidRPr="005F459A">
        <w:rPr>
          <w:rStyle w:val="Hyperlink"/>
          <w:rFonts w:ascii="Calibri" w:hAnsi="Calibri" w:cs="Calibri"/>
        </w:rPr>
        <w:t xml:space="preserve"> 2010 IEEE International Conference on Industrial Engineering and Engineering Management. Presented at the 2010 IEEE International Conference on Industrial Engineering and Engineering Management, pp. 1092–1096. https://doi.org/10.1109/IEEM.2010.5674188</w:t>
      </w:r>
    </w:p>
    <w:p w14:paraId="202C4B10"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Morgan, G., Harmon, R., 2001. Data Collection Techniques. Journal of the American Academy of Child and Adolescent Psychiatry 40, 973–6. https://doi.org/10.1097/00004583-200108000-00020</w:t>
      </w:r>
    </w:p>
    <w:p w14:paraId="5E486D1E"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lastRenderedPageBreak/>
        <w:t>Pilato, G., Vassallo, G., 2015. TSVD as a Statistical Estimator in the Latent Semantic Analysis Paradigm. IEEE Transactions on Emerging Topics in Computing 3, 185–192. https://doi.org/10.1109/TETC.2014.2385594</w:t>
      </w:r>
    </w:p>
    <w:p w14:paraId="1B8EFC9B"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Rosenbusch, H., Wanders, F., Pit, I.L., 2020. The Semantic Scale Network: An online tool to detect semantic overlap of psychological scales and prevent scale redundancies. Psychological Methods 25, 380–392. https://doi.org/10.1037/met0000244</w:t>
      </w:r>
    </w:p>
    <w:p w14:paraId="577D7E94"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 xml:space="preserve">Slomovitz, G., 2017. Latent Semantic Analysis (LSA) for syslog correlation, </w:t>
      </w:r>
      <w:proofErr w:type="gramStart"/>
      <w:r w:rsidRPr="005F459A">
        <w:rPr>
          <w:rStyle w:val="Hyperlink"/>
          <w:rFonts w:ascii="Calibri" w:hAnsi="Calibri" w:cs="Calibri"/>
        </w:rPr>
        <w:t>in:</w:t>
      </w:r>
      <w:proofErr w:type="gramEnd"/>
      <w:r w:rsidRPr="005F459A">
        <w:rPr>
          <w:rStyle w:val="Hyperlink"/>
          <w:rFonts w:ascii="Calibri" w:hAnsi="Calibri" w:cs="Calibri"/>
        </w:rPr>
        <w:t xml:space="preserve"> 2017 International Conference on Electronics, Communications and Computers (CONIELECOMP). Presented at the 2017 International Conference on Electronics, Communications and Computers (CONIELECOMP), pp. 1–4. https://doi.org/10.1109/CONIELECOMP.2017.7891819</w:t>
      </w:r>
    </w:p>
    <w:p w14:paraId="046DDD6B"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Soundarajan, S., Eliassi-Rad, T., Gallagher, B., 2014. A Guide to Selecting a Network Similarity Method, in: Proceedings of the 2014 SIAM International Conference on Data Mining. Presented at the Proceedings of the 2014 SIAM International Conference on Data Mining, Society for Industrial and Applied Mathematics, pp. 1037–1045. https://doi.org/10.1137/1.9781611973440.118</w:t>
      </w:r>
    </w:p>
    <w:p w14:paraId="05D409B2" w14:textId="77777777" w:rsidR="00880E1A" w:rsidRPr="005F459A" w:rsidRDefault="00880E1A" w:rsidP="002E2BEA">
      <w:pPr>
        <w:pStyle w:val="Bibliography"/>
        <w:rPr>
          <w:rStyle w:val="Hyperlink"/>
          <w:rFonts w:ascii="Calibri" w:hAnsi="Calibri" w:cs="Calibri"/>
        </w:rPr>
      </w:pPr>
      <w:proofErr w:type="spellStart"/>
      <w:r w:rsidRPr="005F459A">
        <w:rPr>
          <w:rStyle w:val="Hyperlink"/>
          <w:rFonts w:ascii="Calibri" w:hAnsi="Calibri" w:cs="Calibri"/>
        </w:rPr>
        <w:t>Steiger</w:t>
      </w:r>
      <w:proofErr w:type="spellEnd"/>
      <w:r w:rsidRPr="005F459A">
        <w:rPr>
          <w:rStyle w:val="Hyperlink"/>
          <w:rFonts w:ascii="Calibri" w:hAnsi="Calibri" w:cs="Calibri"/>
        </w:rPr>
        <w:t>, J.H., 1980. Tests for Comparing Elements of a Correlation Matrix 7.</w:t>
      </w:r>
    </w:p>
    <w:p w14:paraId="3284B181"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Von Bertalanffy, L., 1967. General theory of systems : Application to psychology. Social Science Information 6, 125–136. https://doi.org/10.1177/053901846700600610</w:t>
      </w:r>
    </w:p>
    <w:p w14:paraId="279A726A" w14:textId="77777777" w:rsidR="00880E1A" w:rsidRPr="005F459A" w:rsidRDefault="00880E1A" w:rsidP="002E2BEA">
      <w:pPr>
        <w:pStyle w:val="Bibliography"/>
        <w:rPr>
          <w:rStyle w:val="Hyperlink"/>
          <w:rFonts w:ascii="Calibri" w:hAnsi="Calibri" w:cs="Calibri"/>
        </w:rPr>
      </w:pPr>
      <w:r w:rsidRPr="005F459A">
        <w:rPr>
          <w:rStyle w:val="Hyperlink"/>
          <w:rFonts w:ascii="Calibri" w:hAnsi="Calibri" w:cs="Calibri"/>
        </w:rPr>
        <w:t xml:space="preserve">Wenli, C., 2016. Application Research on Latent Semantic Analysis for Information Retrieval, </w:t>
      </w:r>
      <w:proofErr w:type="gramStart"/>
      <w:r w:rsidRPr="005F459A">
        <w:rPr>
          <w:rStyle w:val="Hyperlink"/>
          <w:rFonts w:ascii="Calibri" w:hAnsi="Calibri" w:cs="Calibri"/>
        </w:rPr>
        <w:t>in:</w:t>
      </w:r>
      <w:proofErr w:type="gramEnd"/>
      <w:r w:rsidRPr="005F459A">
        <w:rPr>
          <w:rStyle w:val="Hyperlink"/>
          <w:rFonts w:ascii="Calibri" w:hAnsi="Calibri" w:cs="Calibri"/>
        </w:rPr>
        <w:t xml:space="preserve"> 2016 Eighth International Conference on Measuring Technology and Mechatronics Automation (ICMTMA). Presented at the 2016 Eighth International Conference on Measuring Technology and Mechatronics Automation (ICMTMA), pp. 118–121. https://doi.org/10.1109/ICMTMA.2016.37</w:t>
      </w:r>
    </w:p>
    <w:p w14:paraId="1A5699A3" w14:textId="3B979F9D" w:rsidR="00892470" w:rsidRPr="00FB7DAD" w:rsidRDefault="00880E1A" w:rsidP="00892470">
      <w:pPr>
        <w:pStyle w:val="Heading1"/>
      </w:pPr>
      <w:r>
        <w:rPr>
          <w:rFonts w:ascii="Calibri" w:hAnsi="Calibri" w:cs="Calibri"/>
        </w:rPr>
        <w:fldChar w:fldCharType="end"/>
      </w:r>
      <w:r w:rsidR="00892470" w:rsidRPr="00892470">
        <w:t xml:space="preserve"> </w:t>
      </w:r>
      <w:bookmarkStart w:id="84" w:name="_Toc86205689"/>
      <w:r w:rsidR="00892470">
        <w:t>Chapter 7 Appendix</w:t>
      </w:r>
      <w:bookmarkEnd w:id="84"/>
    </w:p>
    <w:p w14:paraId="0750CFC5" w14:textId="77777777" w:rsidR="00892470" w:rsidRDefault="00892470" w:rsidP="00892470"/>
    <w:p w14:paraId="423F6BF8" w14:textId="678D198B" w:rsidR="00892470" w:rsidRDefault="00892470" w:rsidP="00892470">
      <w:pPr>
        <w:pStyle w:val="Heading2"/>
      </w:pPr>
      <w:bookmarkStart w:id="85" w:name="_Toc86205690"/>
      <w:r>
        <w:t xml:space="preserve">7.1 Experiment 1 </w:t>
      </w:r>
      <w:r>
        <w:t>C</w:t>
      </w:r>
      <w:r>
        <w:t>ode</w:t>
      </w:r>
      <w:bookmarkEnd w:id="85"/>
    </w:p>
    <w:p w14:paraId="161DD3CD" w14:textId="52A4257A" w:rsidR="00892470" w:rsidRDefault="00892470" w:rsidP="00892470">
      <w:r>
        <w:t>Law and Non-Law dataset</w:t>
      </w:r>
    </w:p>
    <w:p w14:paraId="7E3E8FDC" w14:textId="77777777" w:rsidR="000D6DD5" w:rsidRDefault="000D6DD5" w:rsidP="00892470"/>
    <w:p w14:paraId="45FE7319" w14:textId="115316A0" w:rsidR="0017356C" w:rsidRDefault="0017356C" w:rsidP="0017356C"/>
    <w:p w14:paraId="00D610AC" w14:textId="16E6EF71" w:rsidR="0017356C" w:rsidRDefault="0017356C" w:rsidP="0017356C">
      <w:r>
        <w:t>-----------------------------------------------------Not Included---------------------------------------------------------------</w:t>
      </w:r>
    </w:p>
    <w:p w14:paraId="31ED7FD6" w14:textId="2F4A4EC2" w:rsidR="0017356C" w:rsidRDefault="0017356C" w:rsidP="0017356C">
      <w:r>
        <w:t>Ethical, Legal and Social issues</w:t>
      </w:r>
    </w:p>
    <w:p w14:paraId="7F4DF494" w14:textId="77777777" w:rsidR="0017356C" w:rsidRPr="001044FA" w:rsidRDefault="0017356C" w:rsidP="0017356C"/>
    <w:p w14:paraId="6CACC8AD" w14:textId="77777777" w:rsidR="0017356C" w:rsidRDefault="0017356C" w:rsidP="0017356C">
      <w:pPr>
        <w:pStyle w:val="Heading5"/>
      </w:pPr>
      <w:r>
        <w:t>5.1 Ethical Issues</w:t>
      </w:r>
    </w:p>
    <w:p w14:paraId="3B9B78E1" w14:textId="77777777" w:rsidR="0017356C" w:rsidRPr="00F254B5" w:rsidRDefault="0017356C" w:rsidP="0017356C"/>
    <w:p w14:paraId="56791618" w14:textId="77777777" w:rsidR="0017356C" w:rsidRDefault="0017356C" w:rsidP="0017356C">
      <w:pPr>
        <w:jc w:val="both"/>
      </w:pPr>
      <w:r>
        <w:t>No matter what technology has served humanity with endless possibilities in life. Most of the times Technology is mostly considered unbiased and ethically untroubled. However, Machine Learning or Natural Language Processing algorithms became part of human daily life. These algorithms are developed and implemented by human beings, raising questions with ethical implications</w:t>
      </w:r>
      <w:r>
        <w:fldChar w:fldCharType="begin"/>
      </w:r>
      <w:r>
        <w:instrText xml:space="preserve"> ADDIN ZOTERO_ITEM CSL_CITATION {"citationID":"mrflvLRW","properties":{"formattedCitation":"(Bates, 2019)","plainCitation":"(Bates, 2019)","noteIndex":0},"citationItems":[{"id":155,"uris":["http://zotero.org/users/local/JDH5x0lp/items/ZZ9N82SN"],"uri":["http://zotero.org/users/local/JDH5x0lp/items/ZZ9N82SN"],"itemData":{"id":155,"type":"book","ISBN":"1-4398-9199-0","publisher":"Auerbach Publications","title":"Understanding information retrieval systems: management, types, and standards","author":[{"family":"Bates","given":"Marcia J"}],"issued":{"date-parts":[["2019"]]}}}],"schema":"https://github.com/citation-style-language/schema/raw/master/csl-citation.json"} </w:instrText>
      </w:r>
      <w:r>
        <w:fldChar w:fldCharType="separate"/>
      </w:r>
      <w:r w:rsidRPr="00140F69">
        <w:rPr>
          <w:rFonts w:ascii="Calibri" w:hAnsi="Calibri" w:cs="Calibri"/>
        </w:rPr>
        <w:t>(Bates, 2019)</w:t>
      </w:r>
      <w:r>
        <w:fldChar w:fldCharType="end"/>
      </w:r>
      <w:r>
        <w:t>.</w:t>
      </w:r>
    </w:p>
    <w:p w14:paraId="7E51860F" w14:textId="77777777" w:rsidR="0017356C" w:rsidRDefault="0017356C" w:rsidP="0017356C">
      <w:pPr>
        <w:jc w:val="both"/>
      </w:pPr>
      <w:r>
        <w:t xml:space="preserve">Latent Semantic Analysis(LSA) is applied to collect key terms based on their contextual similarity. This algorithm often overlooks </w:t>
      </w:r>
      <w:proofErr w:type="spellStart"/>
      <w:r>
        <w:t>peoples</w:t>
      </w:r>
      <w:proofErr w:type="spellEnd"/>
      <w:r>
        <w:t xml:space="preserve"> minds over social disruptions of upcoming technologies and later provides technical directions of how relevant human values could be translated into the design to </w:t>
      </w:r>
      <w:r>
        <w:lastRenderedPageBreak/>
        <w:t>avoid the occurrence of ramifications</w:t>
      </w:r>
      <w:r>
        <w:fldChar w:fldCharType="begin"/>
      </w:r>
      <w:r>
        <w:instrText xml:space="preserve"> ADDIN ZOTERO_ITEM CSL_CITATION {"citationID":"Z7HChZ2B","properties":{"formattedCitation":"(Kwon and Park, 2018)","plainCitation":"(Kwon and Park, 2018)","noteIndex":0},"citationItems":[{"id":158,"uris":["http://zotero.org/users/local/JDH5x0lp/items/WLC98ISL"],"uri":["http://zotero.org/users/local/JDH5x0lp/items/WLC98ISL"],"itemData":{"id":158,"type":"article-journal","abstract":"This article offers a quantitative method of realizing the responsible development of emerging technologies via text analysis of future-oriented web data and scientific publication data. Latent Semantic Analysis (LSA) is applied to group key terms based on their contextual similarity. It overlooks what people have in mind regarding social disruptions of new technologies and further provides technical directions of how pertinent human values could be translated into their design in order to prevent the ramifications from occurring. Such a clear-cut methodology may allow the developers of emerging technologies to consider social concerns and human norms alongside more typical engineering ideals.","container-title":"Journal of Engineering and Technology Management","DOI":"10.1016/j.jengtecman.2018.10.001","ISSN":"0923-4748","journalAbbreviation":"Journal of Engineering and Technology Management","page":"45-60","title":"Proactive development of emerging technology in a socially responsible manner: Data-driven problem solving process using latent semantic analysis","volume":"50","author":[{"family":"Kwon","given":"Heeyeul"},{"family":"Park","given":"Yongtae"}],"issued":{"date-parts":[["2018",10,1]]}}}],"schema":"https://github.com/citation-style-language/schema/raw/master/csl-citation.json"} </w:instrText>
      </w:r>
      <w:r>
        <w:fldChar w:fldCharType="separate"/>
      </w:r>
      <w:r w:rsidRPr="006B0045">
        <w:rPr>
          <w:rFonts w:ascii="Calibri" w:hAnsi="Calibri" w:cs="Calibri"/>
        </w:rPr>
        <w:t>(Kwon and Park, 2018)</w:t>
      </w:r>
      <w:r>
        <w:fldChar w:fldCharType="end"/>
      </w:r>
      <w:r>
        <w:t xml:space="preserve">. The data collected from newspapers, research papers </w:t>
      </w:r>
      <w:proofErr w:type="gramStart"/>
      <w:r>
        <w:t>concerns</w:t>
      </w:r>
      <w:proofErr w:type="gramEnd"/>
      <w:r>
        <w:t xml:space="preserve"> personal data exploitation.</w:t>
      </w:r>
    </w:p>
    <w:p w14:paraId="1890EA82" w14:textId="77777777" w:rsidR="0017356C" w:rsidRDefault="0017356C" w:rsidP="0017356C">
      <w:pPr>
        <w:jc w:val="both"/>
      </w:pPr>
      <w:r>
        <w:t>While words extraction from the huge corpus of real-time data might sometimes lead to extraction of personal information.</w:t>
      </w:r>
    </w:p>
    <w:p w14:paraId="0A8136DA" w14:textId="77777777" w:rsidR="0017356C" w:rsidRDefault="0017356C" w:rsidP="0017356C">
      <w:pPr>
        <w:jc w:val="both"/>
      </w:pPr>
      <w:r>
        <w:t>Considering these ethical issues, to specify ethical zones from the ethical tool kit</w:t>
      </w:r>
    </w:p>
    <w:p w14:paraId="1A21F076" w14:textId="77777777" w:rsidR="0017356C" w:rsidRDefault="0017356C" w:rsidP="0017356C">
      <w:pPr>
        <w:jc w:val="both"/>
      </w:pPr>
      <w:r>
        <w:t>Ethical OS – Risk Zone 6: Data Control and monetization</w:t>
      </w:r>
    </w:p>
    <w:p w14:paraId="2312993D" w14:textId="77777777" w:rsidR="0017356C" w:rsidRDefault="0017356C" w:rsidP="0017356C">
      <w:pPr>
        <w:jc w:val="both"/>
      </w:pPr>
      <w:r>
        <w:t>Ethical OS – Machine Ethics and  Algorithmic Biases</w:t>
      </w:r>
    </w:p>
    <w:p w14:paraId="1B8D7FBF" w14:textId="77777777" w:rsidR="0017356C" w:rsidRDefault="0017356C" w:rsidP="0017356C">
      <w:pPr>
        <w:pStyle w:val="Heading5"/>
      </w:pPr>
      <w:r>
        <w:t>5.2 Legal Issues</w:t>
      </w:r>
    </w:p>
    <w:p w14:paraId="1E6A79E9" w14:textId="77777777" w:rsidR="0017356C" w:rsidRDefault="0017356C" w:rsidP="0017356C">
      <w:r>
        <w:t>Often the data collected for this experiment are collected from research papers, newspapers to semantically analyse that corpus of text. The data collected need to be authentic and look for any copyrights.</w:t>
      </w:r>
    </w:p>
    <w:p w14:paraId="75D3A9F8" w14:textId="77777777" w:rsidR="0017356C" w:rsidRDefault="0017356C" w:rsidP="0017356C">
      <w:pPr>
        <w:pStyle w:val="ListParagraph"/>
        <w:numPr>
          <w:ilvl w:val="0"/>
          <w:numId w:val="7"/>
        </w:numPr>
      </w:pPr>
      <w:r>
        <w:t>Copyright Infringement and Receipt of Work – data collected need to be copyright free.</w:t>
      </w:r>
    </w:p>
    <w:p w14:paraId="542C967D" w14:textId="77777777" w:rsidR="0017356C" w:rsidRDefault="0017356C" w:rsidP="0017356C">
      <w:pPr>
        <w:pStyle w:val="ListParagraph"/>
        <w:numPr>
          <w:ilvl w:val="0"/>
          <w:numId w:val="7"/>
        </w:numPr>
      </w:pPr>
      <w:r>
        <w:t>The Data Protection Act(2018) – Following data protection principles, considering processing and use of data and safe holding of accurate data for no longer than absolutely necessary.</w:t>
      </w:r>
    </w:p>
    <w:p w14:paraId="4D961BF1" w14:textId="77777777" w:rsidR="0017356C" w:rsidRDefault="0017356C" w:rsidP="0017356C">
      <w:pPr>
        <w:pStyle w:val="ListParagraph"/>
        <w:numPr>
          <w:ilvl w:val="0"/>
          <w:numId w:val="7"/>
        </w:numPr>
      </w:pPr>
      <w:r>
        <w:t>GDPR Regulations – Consideration of personal data from the newspapers or specific experimenting details from research papers.</w:t>
      </w:r>
    </w:p>
    <w:p w14:paraId="12BAC0EC" w14:textId="77777777" w:rsidR="0017356C" w:rsidRDefault="0017356C" w:rsidP="0017356C">
      <w:pPr>
        <w:pStyle w:val="ListParagraph"/>
        <w:ind w:left="1080"/>
      </w:pPr>
    </w:p>
    <w:p w14:paraId="2187E571" w14:textId="77777777" w:rsidR="0017356C" w:rsidRDefault="0017356C" w:rsidP="0017356C">
      <w:pPr>
        <w:pStyle w:val="Heading5"/>
      </w:pPr>
      <w:r>
        <w:t xml:space="preserve">5.3 Social Issues </w:t>
      </w:r>
    </w:p>
    <w:p w14:paraId="7579F35E" w14:textId="77777777" w:rsidR="0017356C" w:rsidRPr="00C53C1D" w:rsidRDefault="0017356C" w:rsidP="0017356C"/>
    <w:p w14:paraId="627A5CC0" w14:textId="77777777" w:rsidR="0017356C" w:rsidRDefault="0017356C" w:rsidP="0017356C">
      <w:r>
        <w:t xml:space="preserve">Machine learning algorithms in information retrieval systems are associated with several social and ethical issues to their use, </w:t>
      </w:r>
      <w:proofErr w:type="gramStart"/>
      <w:r>
        <w:t>nature</w:t>
      </w:r>
      <w:proofErr w:type="gramEnd"/>
      <w:r>
        <w:t xml:space="preserve"> and design. LSA like a clearly defined methodology with the developers would lead to social concerns. </w:t>
      </w:r>
    </w:p>
    <w:p w14:paraId="0B45187B" w14:textId="77777777" w:rsidR="0017356C" w:rsidRDefault="0017356C" w:rsidP="0017356C">
      <w:r>
        <w:t xml:space="preserve"> </w:t>
      </w:r>
    </w:p>
    <w:p w14:paraId="74C8DB48" w14:textId="77777777" w:rsidR="0017356C" w:rsidRDefault="0017356C" w:rsidP="0017356C"/>
    <w:p w14:paraId="589146A0" w14:textId="77777777" w:rsidR="0017356C" w:rsidRPr="00235683" w:rsidRDefault="0017356C" w:rsidP="0017356C"/>
    <w:p w14:paraId="584F5080" w14:textId="77777777" w:rsidR="0017356C" w:rsidRDefault="0017356C" w:rsidP="0017356C">
      <w:pPr>
        <w:pStyle w:val="Heading5"/>
      </w:pPr>
      <w:r>
        <w:t>Project Plan</w:t>
      </w:r>
    </w:p>
    <w:p w14:paraId="75D0194F" w14:textId="77777777" w:rsidR="0017356C" w:rsidRPr="00475DC3" w:rsidRDefault="0017356C" w:rsidP="0017356C"/>
    <w:p w14:paraId="4B67F199" w14:textId="77777777" w:rsidR="0017356C" w:rsidRDefault="0017356C" w:rsidP="0017356C">
      <w:r>
        <w:t>Week 1 – 25/05/21 -Start</w:t>
      </w:r>
    </w:p>
    <w:p w14:paraId="6DAC44D5" w14:textId="77777777" w:rsidR="0017356C" w:rsidRDefault="0017356C" w:rsidP="0017356C">
      <w:r>
        <w:t>Week 24 – 3/12/21 – end(Last day of submission)</w:t>
      </w:r>
    </w:p>
    <w:p w14:paraId="04D99FCF" w14:textId="77777777" w:rsidR="0017356C" w:rsidRDefault="0017356C" w:rsidP="0017356C"/>
    <w:tbl>
      <w:tblPr>
        <w:tblStyle w:val="TableGrid"/>
        <w:tblpPr w:leftFromText="180" w:rightFromText="180" w:vertAnchor="page" w:horzAnchor="margin" w:tblpXSpec="center" w:tblpY="3289"/>
        <w:tblW w:w="11551" w:type="dxa"/>
        <w:tblLook w:val="04A0" w:firstRow="1" w:lastRow="0" w:firstColumn="1" w:lastColumn="0" w:noHBand="0" w:noVBand="1"/>
      </w:tblPr>
      <w:tblGrid>
        <w:gridCol w:w="1826"/>
        <w:gridCol w:w="328"/>
        <w:gridCol w:w="328"/>
        <w:gridCol w:w="328"/>
        <w:gridCol w:w="328"/>
        <w:gridCol w:w="328"/>
        <w:gridCol w:w="328"/>
        <w:gridCol w:w="328"/>
        <w:gridCol w:w="328"/>
        <w:gridCol w:w="328"/>
        <w:gridCol w:w="440"/>
        <w:gridCol w:w="613"/>
        <w:gridCol w:w="440"/>
        <w:gridCol w:w="440"/>
        <w:gridCol w:w="440"/>
        <w:gridCol w:w="440"/>
        <w:gridCol w:w="440"/>
        <w:gridCol w:w="440"/>
        <w:gridCol w:w="440"/>
        <w:gridCol w:w="440"/>
        <w:gridCol w:w="440"/>
        <w:gridCol w:w="440"/>
        <w:gridCol w:w="440"/>
        <w:gridCol w:w="440"/>
        <w:gridCol w:w="440"/>
      </w:tblGrid>
      <w:tr w:rsidR="0017356C" w14:paraId="7C222FB9" w14:textId="77777777" w:rsidTr="003F3FDB">
        <w:trPr>
          <w:trHeight w:val="245"/>
        </w:trPr>
        <w:tc>
          <w:tcPr>
            <w:tcW w:w="1826" w:type="dxa"/>
            <w:tcBorders>
              <w:bottom w:val="nil"/>
            </w:tcBorders>
          </w:tcPr>
          <w:p w14:paraId="2BD48890" w14:textId="77777777" w:rsidR="0017356C" w:rsidRDefault="0017356C" w:rsidP="003F3FDB">
            <w:r>
              <w:lastRenderedPageBreak/>
              <w:t>week</w:t>
            </w:r>
          </w:p>
        </w:tc>
        <w:tc>
          <w:tcPr>
            <w:tcW w:w="328" w:type="dxa"/>
          </w:tcPr>
          <w:p w14:paraId="1387D747" w14:textId="77777777" w:rsidR="0017356C" w:rsidRDefault="0017356C" w:rsidP="003F3FDB">
            <w:r>
              <w:t>1</w:t>
            </w:r>
          </w:p>
        </w:tc>
        <w:tc>
          <w:tcPr>
            <w:tcW w:w="328" w:type="dxa"/>
          </w:tcPr>
          <w:p w14:paraId="5D5A85E6" w14:textId="77777777" w:rsidR="0017356C" w:rsidRDefault="0017356C" w:rsidP="003F3FDB">
            <w:r>
              <w:t>2</w:t>
            </w:r>
          </w:p>
        </w:tc>
        <w:tc>
          <w:tcPr>
            <w:tcW w:w="328" w:type="dxa"/>
          </w:tcPr>
          <w:p w14:paraId="74CFB0DA" w14:textId="77777777" w:rsidR="0017356C" w:rsidRDefault="0017356C" w:rsidP="003F3FDB">
            <w:r>
              <w:t>3</w:t>
            </w:r>
          </w:p>
        </w:tc>
        <w:tc>
          <w:tcPr>
            <w:tcW w:w="328" w:type="dxa"/>
          </w:tcPr>
          <w:p w14:paraId="5EC09567" w14:textId="77777777" w:rsidR="0017356C" w:rsidRDefault="0017356C" w:rsidP="003F3FDB">
            <w:r>
              <w:t>4</w:t>
            </w:r>
          </w:p>
        </w:tc>
        <w:tc>
          <w:tcPr>
            <w:tcW w:w="328" w:type="dxa"/>
          </w:tcPr>
          <w:p w14:paraId="1D307426" w14:textId="77777777" w:rsidR="0017356C" w:rsidRDefault="0017356C" w:rsidP="003F3FDB">
            <w:r>
              <w:t>5</w:t>
            </w:r>
          </w:p>
        </w:tc>
        <w:tc>
          <w:tcPr>
            <w:tcW w:w="328" w:type="dxa"/>
          </w:tcPr>
          <w:p w14:paraId="66E4A693" w14:textId="77777777" w:rsidR="0017356C" w:rsidRDefault="0017356C" w:rsidP="003F3FDB">
            <w:r>
              <w:t>6</w:t>
            </w:r>
          </w:p>
        </w:tc>
        <w:tc>
          <w:tcPr>
            <w:tcW w:w="328" w:type="dxa"/>
          </w:tcPr>
          <w:p w14:paraId="6CD74E42" w14:textId="77777777" w:rsidR="0017356C" w:rsidRDefault="0017356C" w:rsidP="003F3FDB">
            <w:r>
              <w:t>7</w:t>
            </w:r>
          </w:p>
        </w:tc>
        <w:tc>
          <w:tcPr>
            <w:tcW w:w="328" w:type="dxa"/>
          </w:tcPr>
          <w:p w14:paraId="1AE239A8" w14:textId="77777777" w:rsidR="0017356C" w:rsidRDefault="0017356C" w:rsidP="003F3FDB">
            <w:r>
              <w:t>8</w:t>
            </w:r>
          </w:p>
        </w:tc>
        <w:tc>
          <w:tcPr>
            <w:tcW w:w="328" w:type="dxa"/>
          </w:tcPr>
          <w:p w14:paraId="73CAA949" w14:textId="77777777" w:rsidR="0017356C" w:rsidRDefault="0017356C" w:rsidP="003F3FDB">
            <w:r>
              <w:t>9</w:t>
            </w:r>
          </w:p>
        </w:tc>
        <w:tc>
          <w:tcPr>
            <w:tcW w:w="440" w:type="dxa"/>
          </w:tcPr>
          <w:p w14:paraId="40CD4BC2" w14:textId="77777777" w:rsidR="0017356C" w:rsidRDefault="0017356C" w:rsidP="003F3FDB">
            <w:r>
              <w:t>10</w:t>
            </w:r>
          </w:p>
        </w:tc>
        <w:tc>
          <w:tcPr>
            <w:tcW w:w="613" w:type="dxa"/>
          </w:tcPr>
          <w:p w14:paraId="1EE01D3B" w14:textId="77777777" w:rsidR="0017356C" w:rsidRDefault="0017356C" w:rsidP="003F3FDB">
            <w:r>
              <w:t>11</w:t>
            </w:r>
          </w:p>
        </w:tc>
        <w:tc>
          <w:tcPr>
            <w:tcW w:w="440" w:type="dxa"/>
          </w:tcPr>
          <w:p w14:paraId="16CE2C6A" w14:textId="77777777" w:rsidR="0017356C" w:rsidRDefault="0017356C" w:rsidP="003F3FDB">
            <w:r>
              <w:t>12</w:t>
            </w:r>
          </w:p>
        </w:tc>
        <w:tc>
          <w:tcPr>
            <w:tcW w:w="440" w:type="dxa"/>
          </w:tcPr>
          <w:p w14:paraId="7E8A9906" w14:textId="77777777" w:rsidR="0017356C" w:rsidRDefault="0017356C" w:rsidP="003F3FDB">
            <w:r>
              <w:t>13</w:t>
            </w:r>
          </w:p>
        </w:tc>
        <w:tc>
          <w:tcPr>
            <w:tcW w:w="440" w:type="dxa"/>
          </w:tcPr>
          <w:p w14:paraId="261D7610" w14:textId="77777777" w:rsidR="0017356C" w:rsidRDefault="0017356C" w:rsidP="003F3FDB">
            <w:r>
              <w:t>14</w:t>
            </w:r>
          </w:p>
        </w:tc>
        <w:tc>
          <w:tcPr>
            <w:tcW w:w="440" w:type="dxa"/>
          </w:tcPr>
          <w:p w14:paraId="53471974" w14:textId="77777777" w:rsidR="0017356C" w:rsidRDefault="0017356C" w:rsidP="003F3FDB">
            <w:r>
              <w:t>15</w:t>
            </w:r>
          </w:p>
        </w:tc>
        <w:tc>
          <w:tcPr>
            <w:tcW w:w="440" w:type="dxa"/>
          </w:tcPr>
          <w:p w14:paraId="69A86894" w14:textId="77777777" w:rsidR="0017356C" w:rsidRDefault="0017356C" w:rsidP="003F3FDB">
            <w:r>
              <w:t>16</w:t>
            </w:r>
          </w:p>
        </w:tc>
        <w:tc>
          <w:tcPr>
            <w:tcW w:w="440" w:type="dxa"/>
          </w:tcPr>
          <w:p w14:paraId="7CC0F61D" w14:textId="77777777" w:rsidR="0017356C" w:rsidRDefault="0017356C" w:rsidP="003F3FDB">
            <w:r>
              <w:t>17</w:t>
            </w:r>
          </w:p>
        </w:tc>
        <w:tc>
          <w:tcPr>
            <w:tcW w:w="440" w:type="dxa"/>
          </w:tcPr>
          <w:p w14:paraId="11AEBC83" w14:textId="77777777" w:rsidR="0017356C" w:rsidRDefault="0017356C" w:rsidP="003F3FDB">
            <w:r>
              <w:t>18</w:t>
            </w:r>
          </w:p>
        </w:tc>
        <w:tc>
          <w:tcPr>
            <w:tcW w:w="440" w:type="dxa"/>
          </w:tcPr>
          <w:p w14:paraId="7782985F" w14:textId="77777777" w:rsidR="0017356C" w:rsidRDefault="0017356C" w:rsidP="003F3FDB">
            <w:r>
              <w:t>19</w:t>
            </w:r>
          </w:p>
        </w:tc>
        <w:tc>
          <w:tcPr>
            <w:tcW w:w="440" w:type="dxa"/>
          </w:tcPr>
          <w:p w14:paraId="681C69D9" w14:textId="77777777" w:rsidR="0017356C" w:rsidRDefault="0017356C" w:rsidP="003F3FDB">
            <w:r>
              <w:t>20</w:t>
            </w:r>
          </w:p>
        </w:tc>
        <w:tc>
          <w:tcPr>
            <w:tcW w:w="440" w:type="dxa"/>
          </w:tcPr>
          <w:p w14:paraId="2515950E" w14:textId="77777777" w:rsidR="0017356C" w:rsidRDefault="0017356C" w:rsidP="003F3FDB">
            <w:r>
              <w:t>21</w:t>
            </w:r>
          </w:p>
        </w:tc>
        <w:tc>
          <w:tcPr>
            <w:tcW w:w="440" w:type="dxa"/>
          </w:tcPr>
          <w:p w14:paraId="48041127" w14:textId="77777777" w:rsidR="0017356C" w:rsidRDefault="0017356C" w:rsidP="003F3FDB">
            <w:r>
              <w:t>22</w:t>
            </w:r>
          </w:p>
        </w:tc>
        <w:tc>
          <w:tcPr>
            <w:tcW w:w="440" w:type="dxa"/>
          </w:tcPr>
          <w:p w14:paraId="5F12E18E" w14:textId="77777777" w:rsidR="0017356C" w:rsidRDefault="0017356C" w:rsidP="003F3FDB">
            <w:r>
              <w:t>23</w:t>
            </w:r>
          </w:p>
        </w:tc>
        <w:tc>
          <w:tcPr>
            <w:tcW w:w="440" w:type="dxa"/>
          </w:tcPr>
          <w:p w14:paraId="7263DD00" w14:textId="77777777" w:rsidR="0017356C" w:rsidRDefault="0017356C" w:rsidP="003F3FDB">
            <w:r>
              <w:t>24</w:t>
            </w:r>
          </w:p>
        </w:tc>
      </w:tr>
      <w:tr w:rsidR="0017356C" w14:paraId="475E0400" w14:textId="77777777" w:rsidTr="003F3FDB">
        <w:trPr>
          <w:trHeight w:val="230"/>
        </w:trPr>
        <w:tc>
          <w:tcPr>
            <w:tcW w:w="1826" w:type="dxa"/>
            <w:tcBorders>
              <w:top w:val="nil"/>
            </w:tcBorders>
          </w:tcPr>
          <w:p w14:paraId="468DCD9C" w14:textId="77777777" w:rsidR="0017356C" w:rsidRDefault="0017356C" w:rsidP="003F3FDB">
            <w:r>
              <w:t>Activity</w:t>
            </w:r>
          </w:p>
        </w:tc>
        <w:tc>
          <w:tcPr>
            <w:tcW w:w="328" w:type="dxa"/>
          </w:tcPr>
          <w:p w14:paraId="4915A7D2" w14:textId="77777777" w:rsidR="0017356C" w:rsidRDefault="0017356C" w:rsidP="003F3FDB"/>
        </w:tc>
        <w:tc>
          <w:tcPr>
            <w:tcW w:w="328" w:type="dxa"/>
          </w:tcPr>
          <w:p w14:paraId="5ED40E6F" w14:textId="77777777" w:rsidR="0017356C" w:rsidRDefault="0017356C" w:rsidP="003F3FDB"/>
        </w:tc>
        <w:tc>
          <w:tcPr>
            <w:tcW w:w="328" w:type="dxa"/>
          </w:tcPr>
          <w:p w14:paraId="083AAECA" w14:textId="77777777" w:rsidR="0017356C" w:rsidRDefault="0017356C" w:rsidP="003F3FDB"/>
        </w:tc>
        <w:tc>
          <w:tcPr>
            <w:tcW w:w="328" w:type="dxa"/>
          </w:tcPr>
          <w:p w14:paraId="4E503587" w14:textId="77777777" w:rsidR="0017356C" w:rsidRDefault="0017356C" w:rsidP="003F3FDB"/>
        </w:tc>
        <w:tc>
          <w:tcPr>
            <w:tcW w:w="328" w:type="dxa"/>
          </w:tcPr>
          <w:p w14:paraId="76225415" w14:textId="77777777" w:rsidR="0017356C" w:rsidRDefault="0017356C" w:rsidP="003F3FDB"/>
        </w:tc>
        <w:tc>
          <w:tcPr>
            <w:tcW w:w="328" w:type="dxa"/>
          </w:tcPr>
          <w:p w14:paraId="1E0093E1" w14:textId="77777777" w:rsidR="0017356C" w:rsidRDefault="0017356C" w:rsidP="003F3FDB"/>
        </w:tc>
        <w:tc>
          <w:tcPr>
            <w:tcW w:w="328" w:type="dxa"/>
          </w:tcPr>
          <w:p w14:paraId="1735E819" w14:textId="77777777" w:rsidR="0017356C" w:rsidRDefault="0017356C" w:rsidP="003F3FDB"/>
        </w:tc>
        <w:tc>
          <w:tcPr>
            <w:tcW w:w="328" w:type="dxa"/>
          </w:tcPr>
          <w:p w14:paraId="0A15B3E5" w14:textId="77777777" w:rsidR="0017356C" w:rsidRDefault="0017356C" w:rsidP="003F3FDB"/>
        </w:tc>
        <w:tc>
          <w:tcPr>
            <w:tcW w:w="328" w:type="dxa"/>
          </w:tcPr>
          <w:p w14:paraId="7DA2FD21" w14:textId="77777777" w:rsidR="0017356C" w:rsidRDefault="0017356C" w:rsidP="003F3FDB"/>
        </w:tc>
        <w:tc>
          <w:tcPr>
            <w:tcW w:w="440" w:type="dxa"/>
          </w:tcPr>
          <w:p w14:paraId="70D5C9E1" w14:textId="77777777" w:rsidR="0017356C" w:rsidRDefault="0017356C" w:rsidP="003F3FDB"/>
        </w:tc>
        <w:tc>
          <w:tcPr>
            <w:tcW w:w="613" w:type="dxa"/>
          </w:tcPr>
          <w:p w14:paraId="54AEB659" w14:textId="77777777" w:rsidR="0017356C" w:rsidRDefault="0017356C" w:rsidP="003F3FDB"/>
        </w:tc>
        <w:tc>
          <w:tcPr>
            <w:tcW w:w="440" w:type="dxa"/>
          </w:tcPr>
          <w:p w14:paraId="4D9646AD" w14:textId="77777777" w:rsidR="0017356C" w:rsidRDefault="0017356C" w:rsidP="003F3FDB"/>
        </w:tc>
        <w:tc>
          <w:tcPr>
            <w:tcW w:w="440" w:type="dxa"/>
          </w:tcPr>
          <w:p w14:paraId="19224C97" w14:textId="77777777" w:rsidR="0017356C" w:rsidRDefault="0017356C" w:rsidP="003F3FDB"/>
        </w:tc>
        <w:tc>
          <w:tcPr>
            <w:tcW w:w="440" w:type="dxa"/>
          </w:tcPr>
          <w:p w14:paraId="53E10C5A" w14:textId="77777777" w:rsidR="0017356C" w:rsidRDefault="0017356C" w:rsidP="003F3FDB"/>
        </w:tc>
        <w:tc>
          <w:tcPr>
            <w:tcW w:w="440" w:type="dxa"/>
          </w:tcPr>
          <w:p w14:paraId="7BA3CE2E" w14:textId="77777777" w:rsidR="0017356C" w:rsidRDefault="0017356C" w:rsidP="003F3FDB"/>
        </w:tc>
        <w:tc>
          <w:tcPr>
            <w:tcW w:w="440" w:type="dxa"/>
          </w:tcPr>
          <w:p w14:paraId="5629B3B8" w14:textId="77777777" w:rsidR="0017356C" w:rsidRDefault="0017356C" w:rsidP="003F3FDB"/>
        </w:tc>
        <w:tc>
          <w:tcPr>
            <w:tcW w:w="440" w:type="dxa"/>
          </w:tcPr>
          <w:p w14:paraId="18E0812C" w14:textId="77777777" w:rsidR="0017356C" w:rsidRDefault="0017356C" w:rsidP="003F3FDB"/>
        </w:tc>
        <w:tc>
          <w:tcPr>
            <w:tcW w:w="440" w:type="dxa"/>
          </w:tcPr>
          <w:p w14:paraId="77C83AF7" w14:textId="77777777" w:rsidR="0017356C" w:rsidRDefault="0017356C" w:rsidP="003F3FDB"/>
        </w:tc>
        <w:tc>
          <w:tcPr>
            <w:tcW w:w="440" w:type="dxa"/>
          </w:tcPr>
          <w:p w14:paraId="578B0898" w14:textId="77777777" w:rsidR="0017356C" w:rsidRDefault="0017356C" w:rsidP="003F3FDB"/>
        </w:tc>
        <w:tc>
          <w:tcPr>
            <w:tcW w:w="440" w:type="dxa"/>
          </w:tcPr>
          <w:p w14:paraId="0BD59A98" w14:textId="77777777" w:rsidR="0017356C" w:rsidRDefault="0017356C" w:rsidP="003F3FDB"/>
        </w:tc>
        <w:tc>
          <w:tcPr>
            <w:tcW w:w="440" w:type="dxa"/>
          </w:tcPr>
          <w:p w14:paraId="1C9877DC" w14:textId="77777777" w:rsidR="0017356C" w:rsidRDefault="0017356C" w:rsidP="003F3FDB"/>
        </w:tc>
        <w:tc>
          <w:tcPr>
            <w:tcW w:w="440" w:type="dxa"/>
          </w:tcPr>
          <w:p w14:paraId="203B0712" w14:textId="77777777" w:rsidR="0017356C" w:rsidRDefault="0017356C" w:rsidP="003F3FDB"/>
        </w:tc>
        <w:tc>
          <w:tcPr>
            <w:tcW w:w="440" w:type="dxa"/>
          </w:tcPr>
          <w:p w14:paraId="138AF058" w14:textId="77777777" w:rsidR="0017356C" w:rsidRDefault="0017356C" w:rsidP="003F3FDB"/>
        </w:tc>
        <w:tc>
          <w:tcPr>
            <w:tcW w:w="440" w:type="dxa"/>
          </w:tcPr>
          <w:p w14:paraId="5433194A" w14:textId="77777777" w:rsidR="0017356C" w:rsidRDefault="0017356C" w:rsidP="003F3FDB"/>
        </w:tc>
      </w:tr>
      <w:tr w:rsidR="0017356C" w14:paraId="3B6A22F6" w14:textId="77777777" w:rsidTr="003F3FDB">
        <w:trPr>
          <w:trHeight w:val="281"/>
        </w:trPr>
        <w:tc>
          <w:tcPr>
            <w:tcW w:w="1826" w:type="dxa"/>
          </w:tcPr>
          <w:p w14:paraId="7CCC3EDA" w14:textId="77777777" w:rsidR="0017356C" w:rsidRDefault="0017356C" w:rsidP="003F3FDB">
            <w:r>
              <w:t>Proposal finished</w:t>
            </w:r>
          </w:p>
        </w:tc>
        <w:tc>
          <w:tcPr>
            <w:tcW w:w="328" w:type="dxa"/>
            <w:shd w:val="clear" w:color="auto" w:fill="000000" w:themeFill="text1"/>
          </w:tcPr>
          <w:p w14:paraId="42941CA5" w14:textId="77777777" w:rsidR="0017356C" w:rsidRDefault="0017356C" w:rsidP="003F3FDB"/>
        </w:tc>
        <w:tc>
          <w:tcPr>
            <w:tcW w:w="328" w:type="dxa"/>
            <w:tcBorders>
              <w:bottom w:val="single" w:sz="4" w:space="0" w:color="auto"/>
            </w:tcBorders>
          </w:tcPr>
          <w:p w14:paraId="471BABB3" w14:textId="77777777" w:rsidR="0017356C" w:rsidRDefault="0017356C" w:rsidP="003F3FDB"/>
        </w:tc>
        <w:tc>
          <w:tcPr>
            <w:tcW w:w="328" w:type="dxa"/>
            <w:tcBorders>
              <w:bottom w:val="single" w:sz="4" w:space="0" w:color="auto"/>
            </w:tcBorders>
          </w:tcPr>
          <w:p w14:paraId="0B96CFFE" w14:textId="77777777" w:rsidR="0017356C" w:rsidRDefault="0017356C" w:rsidP="003F3FDB"/>
        </w:tc>
        <w:tc>
          <w:tcPr>
            <w:tcW w:w="328" w:type="dxa"/>
            <w:tcBorders>
              <w:bottom w:val="single" w:sz="4" w:space="0" w:color="auto"/>
            </w:tcBorders>
          </w:tcPr>
          <w:p w14:paraId="33B5EE35" w14:textId="77777777" w:rsidR="0017356C" w:rsidRDefault="0017356C" w:rsidP="003F3FDB"/>
        </w:tc>
        <w:tc>
          <w:tcPr>
            <w:tcW w:w="328" w:type="dxa"/>
          </w:tcPr>
          <w:p w14:paraId="6580442A" w14:textId="77777777" w:rsidR="0017356C" w:rsidRDefault="0017356C" w:rsidP="003F3FDB"/>
        </w:tc>
        <w:tc>
          <w:tcPr>
            <w:tcW w:w="328" w:type="dxa"/>
          </w:tcPr>
          <w:p w14:paraId="04C3E218" w14:textId="77777777" w:rsidR="0017356C" w:rsidRDefault="0017356C" w:rsidP="003F3FDB"/>
        </w:tc>
        <w:tc>
          <w:tcPr>
            <w:tcW w:w="328" w:type="dxa"/>
          </w:tcPr>
          <w:p w14:paraId="69C5563C" w14:textId="77777777" w:rsidR="0017356C" w:rsidRDefault="0017356C" w:rsidP="003F3FDB"/>
        </w:tc>
        <w:tc>
          <w:tcPr>
            <w:tcW w:w="328" w:type="dxa"/>
          </w:tcPr>
          <w:p w14:paraId="528A1962" w14:textId="77777777" w:rsidR="0017356C" w:rsidRDefault="0017356C" w:rsidP="003F3FDB"/>
        </w:tc>
        <w:tc>
          <w:tcPr>
            <w:tcW w:w="328" w:type="dxa"/>
            <w:tcBorders>
              <w:bottom w:val="single" w:sz="4" w:space="0" w:color="auto"/>
            </w:tcBorders>
          </w:tcPr>
          <w:p w14:paraId="16FC996C" w14:textId="77777777" w:rsidR="0017356C" w:rsidRDefault="0017356C" w:rsidP="003F3FDB"/>
        </w:tc>
        <w:tc>
          <w:tcPr>
            <w:tcW w:w="440" w:type="dxa"/>
            <w:tcBorders>
              <w:bottom w:val="single" w:sz="4" w:space="0" w:color="auto"/>
            </w:tcBorders>
          </w:tcPr>
          <w:p w14:paraId="73968F62" w14:textId="77777777" w:rsidR="0017356C" w:rsidRDefault="0017356C" w:rsidP="003F3FDB"/>
        </w:tc>
        <w:tc>
          <w:tcPr>
            <w:tcW w:w="613" w:type="dxa"/>
            <w:tcBorders>
              <w:bottom w:val="single" w:sz="4" w:space="0" w:color="auto"/>
            </w:tcBorders>
          </w:tcPr>
          <w:p w14:paraId="7207A9EB" w14:textId="77777777" w:rsidR="0017356C" w:rsidRDefault="0017356C" w:rsidP="003F3FDB"/>
        </w:tc>
        <w:tc>
          <w:tcPr>
            <w:tcW w:w="440" w:type="dxa"/>
          </w:tcPr>
          <w:p w14:paraId="2B0E9E60" w14:textId="77777777" w:rsidR="0017356C" w:rsidRDefault="0017356C" w:rsidP="003F3FDB"/>
        </w:tc>
        <w:tc>
          <w:tcPr>
            <w:tcW w:w="440" w:type="dxa"/>
          </w:tcPr>
          <w:p w14:paraId="6ADE820B" w14:textId="77777777" w:rsidR="0017356C" w:rsidRDefault="0017356C" w:rsidP="003F3FDB"/>
        </w:tc>
        <w:tc>
          <w:tcPr>
            <w:tcW w:w="440" w:type="dxa"/>
          </w:tcPr>
          <w:p w14:paraId="752FD089" w14:textId="77777777" w:rsidR="0017356C" w:rsidRDefault="0017356C" w:rsidP="003F3FDB"/>
        </w:tc>
        <w:tc>
          <w:tcPr>
            <w:tcW w:w="440" w:type="dxa"/>
            <w:tcBorders>
              <w:bottom w:val="nil"/>
            </w:tcBorders>
          </w:tcPr>
          <w:p w14:paraId="46601161" w14:textId="77777777" w:rsidR="0017356C" w:rsidRDefault="0017356C" w:rsidP="003F3FDB"/>
        </w:tc>
        <w:tc>
          <w:tcPr>
            <w:tcW w:w="440" w:type="dxa"/>
            <w:tcBorders>
              <w:bottom w:val="nil"/>
            </w:tcBorders>
          </w:tcPr>
          <w:p w14:paraId="6E878895" w14:textId="77777777" w:rsidR="0017356C" w:rsidRDefault="0017356C" w:rsidP="003F3FDB"/>
        </w:tc>
        <w:tc>
          <w:tcPr>
            <w:tcW w:w="440" w:type="dxa"/>
            <w:tcBorders>
              <w:bottom w:val="single" w:sz="4" w:space="0" w:color="auto"/>
            </w:tcBorders>
          </w:tcPr>
          <w:p w14:paraId="608FADDE" w14:textId="77777777" w:rsidR="0017356C" w:rsidRDefault="0017356C" w:rsidP="003F3FDB"/>
        </w:tc>
        <w:tc>
          <w:tcPr>
            <w:tcW w:w="440" w:type="dxa"/>
          </w:tcPr>
          <w:p w14:paraId="030E13AA" w14:textId="77777777" w:rsidR="0017356C" w:rsidRDefault="0017356C" w:rsidP="003F3FDB"/>
        </w:tc>
        <w:tc>
          <w:tcPr>
            <w:tcW w:w="440" w:type="dxa"/>
          </w:tcPr>
          <w:p w14:paraId="4E151774" w14:textId="77777777" w:rsidR="0017356C" w:rsidRDefault="0017356C" w:rsidP="003F3FDB"/>
        </w:tc>
        <w:tc>
          <w:tcPr>
            <w:tcW w:w="440" w:type="dxa"/>
          </w:tcPr>
          <w:p w14:paraId="1A31ADEA" w14:textId="77777777" w:rsidR="0017356C" w:rsidRDefault="0017356C" w:rsidP="003F3FDB"/>
        </w:tc>
        <w:tc>
          <w:tcPr>
            <w:tcW w:w="440" w:type="dxa"/>
          </w:tcPr>
          <w:p w14:paraId="7EE99C48" w14:textId="77777777" w:rsidR="0017356C" w:rsidRDefault="0017356C" w:rsidP="003F3FDB"/>
        </w:tc>
        <w:tc>
          <w:tcPr>
            <w:tcW w:w="440" w:type="dxa"/>
          </w:tcPr>
          <w:p w14:paraId="631D71C9" w14:textId="77777777" w:rsidR="0017356C" w:rsidRDefault="0017356C" w:rsidP="003F3FDB"/>
        </w:tc>
        <w:tc>
          <w:tcPr>
            <w:tcW w:w="440" w:type="dxa"/>
          </w:tcPr>
          <w:p w14:paraId="7BA32121" w14:textId="77777777" w:rsidR="0017356C" w:rsidRDefault="0017356C" w:rsidP="003F3FDB"/>
        </w:tc>
        <w:tc>
          <w:tcPr>
            <w:tcW w:w="440" w:type="dxa"/>
          </w:tcPr>
          <w:p w14:paraId="3C3AEB85" w14:textId="77777777" w:rsidR="0017356C" w:rsidRDefault="0017356C" w:rsidP="003F3FDB"/>
        </w:tc>
      </w:tr>
      <w:tr w:rsidR="0017356C" w14:paraId="49F230A4" w14:textId="77777777" w:rsidTr="003F3FDB">
        <w:trPr>
          <w:trHeight w:val="413"/>
        </w:trPr>
        <w:tc>
          <w:tcPr>
            <w:tcW w:w="1826" w:type="dxa"/>
          </w:tcPr>
          <w:p w14:paraId="71CC0271" w14:textId="77777777" w:rsidR="0017356C" w:rsidRDefault="0017356C" w:rsidP="003F3FDB">
            <w:r>
              <w:t>Literature review</w:t>
            </w:r>
          </w:p>
        </w:tc>
        <w:tc>
          <w:tcPr>
            <w:tcW w:w="328" w:type="dxa"/>
          </w:tcPr>
          <w:p w14:paraId="3A86A967" w14:textId="77777777" w:rsidR="0017356C" w:rsidRDefault="0017356C" w:rsidP="003F3FDB"/>
        </w:tc>
        <w:tc>
          <w:tcPr>
            <w:tcW w:w="328" w:type="dxa"/>
            <w:tcBorders>
              <w:right w:val="nil"/>
            </w:tcBorders>
            <w:shd w:val="clear" w:color="auto" w:fill="000000" w:themeFill="text1"/>
          </w:tcPr>
          <w:p w14:paraId="5B1DB41A" w14:textId="77777777" w:rsidR="0017356C" w:rsidRDefault="0017356C" w:rsidP="003F3FDB"/>
        </w:tc>
        <w:tc>
          <w:tcPr>
            <w:tcW w:w="328" w:type="dxa"/>
            <w:tcBorders>
              <w:left w:val="nil"/>
              <w:right w:val="nil"/>
            </w:tcBorders>
            <w:shd w:val="clear" w:color="auto" w:fill="000000" w:themeFill="text1"/>
          </w:tcPr>
          <w:p w14:paraId="1D932190" w14:textId="77777777" w:rsidR="0017356C" w:rsidRDefault="0017356C" w:rsidP="003F3FDB"/>
        </w:tc>
        <w:tc>
          <w:tcPr>
            <w:tcW w:w="328" w:type="dxa"/>
            <w:tcBorders>
              <w:left w:val="nil"/>
            </w:tcBorders>
            <w:shd w:val="clear" w:color="auto" w:fill="000000" w:themeFill="text1"/>
          </w:tcPr>
          <w:p w14:paraId="307B5C2B" w14:textId="77777777" w:rsidR="0017356C" w:rsidRDefault="0017356C" w:rsidP="003F3FDB"/>
        </w:tc>
        <w:tc>
          <w:tcPr>
            <w:tcW w:w="328" w:type="dxa"/>
            <w:tcBorders>
              <w:bottom w:val="single" w:sz="4" w:space="0" w:color="auto"/>
            </w:tcBorders>
          </w:tcPr>
          <w:p w14:paraId="078BA2B5" w14:textId="77777777" w:rsidR="0017356C" w:rsidRDefault="0017356C" w:rsidP="003F3FDB"/>
        </w:tc>
        <w:tc>
          <w:tcPr>
            <w:tcW w:w="328" w:type="dxa"/>
            <w:tcBorders>
              <w:bottom w:val="single" w:sz="4" w:space="0" w:color="auto"/>
            </w:tcBorders>
          </w:tcPr>
          <w:p w14:paraId="12EDBF5E" w14:textId="77777777" w:rsidR="0017356C" w:rsidRDefault="0017356C" w:rsidP="003F3FDB"/>
        </w:tc>
        <w:tc>
          <w:tcPr>
            <w:tcW w:w="328" w:type="dxa"/>
            <w:tcBorders>
              <w:bottom w:val="single" w:sz="4" w:space="0" w:color="auto"/>
            </w:tcBorders>
          </w:tcPr>
          <w:p w14:paraId="45D322CF" w14:textId="77777777" w:rsidR="0017356C" w:rsidRDefault="0017356C" w:rsidP="003F3FDB"/>
        </w:tc>
        <w:tc>
          <w:tcPr>
            <w:tcW w:w="328" w:type="dxa"/>
            <w:tcBorders>
              <w:bottom w:val="single" w:sz="4" w:space="0" w:color="auto"/>
            </w:tcBorders>
          </w:tcPr>
          <w:p w14:paraId="4FEB38BD" w14:textId="77777777" w:rsidR="0017356C" w:rsidRDefault="0017356C" w:rsidP="003F3FDB"/>
        </w:tc>
        <w:tc>
          <w:tcPr>
            <w:tcW w:w="328" w:type="dxa"/>
            <w:tcBorders>
              <w:bottom w:val="single" w:sz="4" w:space="0" w:color="auto"/>
              <w:right w:val="nil"/>
            </w:tcBorders>
            <w:shd w:val="clear" w:color="auto" w:fill="4472C4" w:themeFill="accent1"/>
          </w:tcPr>
          <w:p w14:paraId="0DEC86D3" w14:textId="77777777" w:rsidR="0017356C" w:rsidRPr="00826851" w:rsidRDefault="0017356C" w:rsidP="003F3FDB">
            <w:pPr>
              <w:rPr>
                <w:color w:val="4472C4" w:themeColor="accent1"/>
              </w:rPr>
            </w:pPr>
          </w:p>
        </w:tc>
        <w:tc>
          <w:tcPr>
            <w:tcW w:w="440" w:type="dxa"/>
            <w:tcBorders>
              <w:left w:val="nil"/>
              <w:bottom w:val="single" w:sz="4" w:space="0" w:color="auto"/>
              <w:right w:val="nil"/>
            </w:tcBorders>
            <w:shd w:val="clear" w:color="auto" w:fill="4472C4" w:themeFill="accent1"/>
          </w:tcPr>
          <w:p w14:paraId="45FD102A" w14:textId="77777777" w:rsidR="0017356C" w:rsidRPr="00826851" w:rsidRDefault="0017356C" w:rsidP="003F3FDB">
            <w:pPr>
              <w:rPr>
                <w:color w:val="4472C4" w:themeColor="accent1"/>
              </w:rPr>
            </w:pPr>
          </w:p>
        </w:tc>
        <w:tc>
          <w:tcPr>
            <w:tcW w:w="613" w:type="dxa"/>
            <w:tcBorders>
              <w:left w:val="nil"/>
              <w:bottom w:val="single" w:sz="4" w:space="0" w:color="auto"/>
            </w:tcBorders>
            <w:shd w:val="clear" w:color="auto" w:fill="4472C4" w:themeFill="accent1"/>
          </w:tcPr>
          <w:p w14:paraId="1861E7FD" w14:textId="77777777" w:rsidR="0017356C" w:rsidRPr="00826851" w:rsidRDefault="0017356C" w:rsidP="003F3FDB">
            <w:pPr>
              <w:rPr>
                <w:color w:val="4472C4" w:themeColor="accent1"/>
              </w:rPr>
            </w:pPr>
          </w:p>
        </w:tc>
        <w:tc>
          <w:tcPr>
            <w:tcW w:w="440" w:type="dxa"/>
            <w:tcBorders>
              <w:bottom w:val="single" w:sz="4" w:space="0" w:color="auto"/>
            </w:tcBorders>
          </w:tcPr>
          <w:p w14:paraId="7F0D8862" w14:textId="77777777" w:rsidR="0017356C" w:rsidRDefault="0017356C" w:rsidP="003F3FDB"/>
        </w:tc>
        <w:tc>
          <w:tcPr>
            <w:tcW w:w="440" w:type="dxa"/>
            <w:tcBorders>
              <w:bottom w:val="single" w:sz="4" w:space="0" w:color="auto"/>
            </w:tcBorders>
          </w:tcPr>
          <w:p w14:paraId="45360FA3" w14:textId="77777777" w:rsidR="0017356C" w:rsidRDefault="0017356C" w:rsidP="003F3FDB"/>
        </w:tc>
        <w:tc>
          <w:tcPr>
            <w:tcW w:w="440" w:type="dxa"/>
            <w:tcBorders>
              <w:bottom w:val="single" w:sz="4" w:space="0" w:color="auto"/>
              <w:right w:val="nil"/>
            </w:tcBorders>
          </w:tcPr>
          <w:p w14:paraId="4602B9C1" w14:textId="77777777" w:rsidR="0017356C" w:rsidRDefault="0017356C" w:rsidP="003F3FDB"/>
        </w:tc>
        <w:tc>
          <w:tcPr>
            <w:tcW w:w="440" w:type="dxa"/>
            <w:tcBorders>
              <w:top w:val="nil"/>
              <w:left w:val="nil"/>
              <w:bottom w:val="nil"/>
              <w:right w:val="nil"/>
            </w:tcBorders>
            <w:shd w:val="clear" w:color="auto" w:fill="4472C4" w:themeFill="accent1"/>
          </w:tcPr>
          <w:p w14:paraId="719CFD46" w14:textId="77777777" w:rsidR="0017356C" w:rsidRDefault="0017356C" w:rsidP="003F3FDB"/>
        </w:tc>
        <w:tc>
          <w:tcPr>
            <w:tcW w:w="440" w:type="dxa"/>
            <w:tcBorders>
              <w:top w:val="nil"/>
              <w:left w:val="nil"/>
              <w:bottom w:val="nil"/>
              <w:right w:val="nil"/>
            </w:tcBorders>
            <w:shd w:val="clear" w:color="auto" w:fill="4472C4" w:themeFill="accent1"/>
          </w:tcPr>
          <w:p w14:paraId="2EAD504E" w14:textId="77777777" w:rsidR="0017356C" w:rsidRDefault="0017356C" w:rsidP="003F3FDB"/>
        </w:tc>
        <w:tc>
          <w:tcPr>
            <w:tcW w:w="440" w:type="dxa"/>
            <w:tcBorders>
              <w:left w:val="nil"/>
            </w:tcBorders>
            <w:shd w:val="clear" w:color="auto" w:fill="4472C4" w:themeFill="accent1"/>
          </w:tcPr>
          <w:p w14:paraId="49EE8D23" w14:textId="77777777" w:rsidR="0017356C" w:rsidRDefault="0017356C" w:rsidP="003F3FDB"/>
        </w:tc>
        <w:tc>
          <w:tcPr>
            <w:tcW w:w="440" w:type="dxa"/>
          </w:tcPr>
          <w:p w14:paraId="5FA95885" w14:textId="77777777" w:rsidR="0017356C" w:rsidRDefault="0017356C" w:rsidP="003F3FDB"/>
        </w:tc>
        <w:tc>
          <w:tcPr>
            <w:tcW w:w="440" w:type="dxa"/>
          </w:tcPr>
          <w:p w14:paraId="7EB5DA3A" w14:textId="77777777" w:rsidR="0017356C" w:rsidRDefault="0017356C" w:rsidP="003F3FDB"/>
        </w:tc>
        <w:tc>
          <w:tcPr>
            <w:tcW w:w="440" w:type="dxa"/>
          </w:tcPr>
          <w:p w14:paraId="2181E333" w14:textId="77777777" w:rsidR="0017356C" w:rsidRDefault="0017356C" w:rsidP="003F3FDB"/>
        </w:tc>
        <w:tc>
          <w:tcPr>
            <w:tcW w:w="440" w:type="dxa"/>
          </w:tcPr>
          <w:p w14:paraId="0EF5E662" w14:textId="77777777" w:rsidR="0017356C" w:rsidRDefault="0017356C" w:rsidP="003F3FDB"/>
        </w:tc>
        <w:tc>
          <w:tcPr>
            <w:tcW w:w="440" w:type="dxa"/>
          </w:tcPr>
          <w:p w14:paraId="0A9402B0" w14:textId="77777777" w:rsidR="0017356C" w:rsidRDefault="0017356C" w:rsidP="003F3FDB"/>
        </w:tc>
        <w:tc>
          <w:tcPr>
            <w:tcW w:w="440" w:type="dxa"/>
          </w:tcPr>
          <w:p w14:paraId="6B37DF8B" w14:textId="77777777" w:rsidR="0017356C" w:rsidRDefault="0017356C" w:rsidP="003F3FDB"/>
        </w:tc>
        <w:tc>
          <w:tcPr>
            <w:tcW w:w="440" w:type="dxa"/>
          </w:tcPr>
          <w:p w14:paraId="5987CDE2" w14:textId="77777777" w:rsidR="0017356C" w:rsidRDefault="0017356C" w:rsidP="003F3FDB"/>
        </w:tc>
      </w:tr>
      <w:tr w:rsidR="0017356C" w14:paraId="179DC535" w14:textId="77777777" w:rsidTr="003F3FDB">
        <w:trPr>
          <w:trHeight w:val="245"/>
        </w:trPr>
        <w:tc>
          <w:tcPr>
            <w:tcW w:w="1826" w:type="dxa"/>
          </w:tcPr>
          <w:p w14:paraId="6B40DFBD" w14:textId="77777777" w:rsidR="0017356C" w:rsidRDefault="0017356C" w:rsidP="003F3FDB">
            <w:r>
              <w:t>Data collection</w:t>
            </w:r>
          </w:p>
        </w:tc>
        <w:tc>
          <w:tcPr>
            <w:tcW w:w="328" w:type="dxa"/>
            <w:tcBorders>
              <w:bottom w:val="single" w:sz="4" w:space="0" w:color="auto"/>
            </w:tcBorders>
          </w:tcPr>
          <w:p w14:paraId="32D43F89" w14:textId="77777777" w:rsidR="0017356C" w:rsidRDefault="0017356C" w:rsidP="003F3FDB"/>
        </w:tc>
        <w:tc>
          <w:tcPr>
            <w:tcW w:w="328" w:type="dxa"/>
            <w:tcBorders>
              <w:bottom w:val="single" w:sz="4" w:space="0" w:color="auto"/>
            </w:tcBorders>
          </w:tcPr>
          <w:p w14:paraId="13963793" w14:textId="77777777" w:rsidR="0017356C" w:rsidRDefault="0017356C" w:rsidP="003F3FDB"/>
        </w:tc>
        <w:tc>
          <w:tcPr>
            <w:tcW w:w="328" w:type="dxa"/>
            <w:tcBorders>
              <w:bottom w:val="single" w:sz="4" w:space="0" w:color="auto"/>
            </w:tcBorders>
          </w:tcPr>
          <w:p w14:paraId="04DEBCDA" w14:textId="77777777" w:rsidR="0017356C" w:rsidRDefault="0017356C" w:rsidP="003F3FDB"/>
        </w:tc>
        <w:tc>
          <w:tcPr>
            <w:tcW w:w="328" w:type="dxa"/>
            <w:tcBorders>
              <w:bottom w:val="single" w:sz="4" w:space="0" w:color="auto"/>
            </w:tcBorders>
          </w:tcPr>
          <w:p w14:paraId="6FFF9E61" w14:textId="77777777" w:rsidR="0017356C" w:rsidRDefault="0017356C" w:rsidP="003F3FDB"/>
        </w:tc>
        <w:tc>
          <w:tcPr>
            <w:tcW w:w="328" w:type="dxa"/>
            <w:tcBorders>
              <w:right w:val="nil"/>
            </w:tcBorders>
            <w:shd w:val="clear" w:color="auto" w:fill="000000" w:themeFill="text1"/>
          </w:tcPr>
          <w:p w14:paraId="3C6BEF5E" w14:textId="77777777" w:rsidR="0017356C" w:rsidRDefault="0017356C" w:rsidP="003F3FDB"/>
        </w:tc>
        <w:tc>
          <w:tcPr>
            <w:tcW w:w="328" w:type="dxa"/>
            <w:tcBorders>
              <w:left w:val="nil"/>
              <w:right w:val="nil"/>
            </w:tcBorders>
            <w:shd w:val="clear" w:color="auto" w:fill="000000" w:themeFill="text1"/>
          </w:tcPr>
          <w:p w14:paraId="13CAB401" w14:textId="77777777" w:rsidR="0017356C" w:rsidRDefault="0017356C" w:rsidP="003F3FDB"/>
        </w:tc>
        <w:tc>
          <w:tcPr>
            <w:tcW w:w="328" w:type="dxa"/>
            <w:tcBorders>
              <w:left w:val="nil"/>
              <w:bottom w:val="single" w:sz="4" w:space="0" w:color="auto"/>
              <w:right w:val="single" w:sz="4" w:space="0" w:color="auto"/>
            </w:tcBorders>
            <w:shd w:val="clear" w:color="auto" w:fill="000000" w:themeFill="text1"/>
          </w:tcPr>
          <w:p w14:paraId="62684F72" w14:textId="77777777" w:rsidR="0017356C" w:rsidRDefault="0017356C" w:rsidP="003F3FDB"/>
        </w:tc>
        <w:tc>
          <w:tcPr>
            <w:tcW w:w="328" w:type="dxa"/>
            <w:tcBorders>
              <w:left w:val="single" w:sz="4" w:space="0" w:color="auto"/>
              <w:bottom w:val="single" w:sz="4" w:space="0" w:color="auto"/>
              <w:right w:val="single" w:sz="4" w:space="0" w:color="auto"/>
            </w:tcBorders>
            <w:shd w:val="clear" w:color="auto" w:fill="FFFFFF" w:themeFill="background1"/>
          </w:tcPr>
          <w:p w14:paraId="56BCB462" w14:textId="77777777" w:rsidR="0017356C" w:rsidRDefault="0017356C" w:rsidP="003F3FDB"/>
        </w:tc>
        <w:tc>
          <w:tcPr>
            <w:tcW w:w="328" w:type="dxa"/>
            <w:tcBorders>
              <w:left w:val="single" w:sz="4" w:space="0" w:color="auto"/>
              <w:right w:val="single" w:sz="4" w:space="0" w:color="auto"/>
            </w:tcBorders>
            <w:shd w:val="clear" w:color="auto" w:fill="FFFFFF" w:themeFill="background1"/>
          </w:tcPr>
          <w:p w14:paraId="206109FE" w14:textId="77777777" w:rsidR="0017356C" w:rsidRDefault="0017356C" w:rsidP="003F3FDB"/>
        </w:tc>
        <w:tc>
          <w:tcPr>
            <w:tcW w:w="440" w:type="dxa"/>
            <w:tcBorders>
              <w:left w:val="single" w:sz="4" w:space="0" w:color="auto"/>
              <w:right w:val="single" w:sz="4" w:space="0" w:color="auto"/>
            </w:tcBorders>
            <w:shd w:val="clear" w:color="auto" w:fill="FFFFFF" w:themeFill="background1"/>
          </w:tcPr>
          <w:p w14:paraId="45C90873" w14:textId="77777777" w:rsidR="0017356C" w:rsidRDefault="0017356C" w:rsidP="003F3FDB"/>
        </w:tc>
        <w:tc>
          <w:tcPr>
            <w:tcW w:w="613" w:type="dxa"/>
            <w:tcBorders>
              <w:left w:val="single" w:sz="4" w:space="0" w:color="auto"/>
              <w:right w:val="single" w:sz="4" w:space="0" w:color="auto"/>
            </w:tcBorders>
            <w:shd w:val="clear" w:color="auto" w:fill="FFFFFF" w:themeFill="background1"/>
          </w:tcPr>
          <w:p w14:paraId="4C55FFF0" w14:textId="77777777" w:rsidR="0017356C" w:rsidRDefault="0017356C" w:rsidP="003F3FDB"/>
        </w:tc>
        <w:tc>
          <w:tcPr>
            <w:tcW w:w="440" w:type="dxa"/>
            <w:tcBorders>
              <w:left w:val="single" w:sz="4" w:space="0" w:color="auto"/>
              <w:right w:val="single" w:sz="4" w:space="0" w:color="auto"/>
            </w:tcBorders>
            <w:shd w:val="clear" w:color="auto" w:fill="auto"/>
          </w:tcPr>
          <w:p w14:paraId="1A488410" w14:textId="77777777" w:rsidR="0017356C" w:rsidRDefault="0017356C" w:rsidP="003F3FDB"/>
        </w:tc>
        <w:tc>
          <w:tcPr>
            <w:tcW w:w="440" w:type="dxa"/>
            <w:tcBorders>
              <w:left w:val="single" w:sz="4" w:space="0" w:color="auto"/>
              <w:right w:val="single" w:sz="4" w:space="0" w:color="auto"/>
            </w:tcBorders>
            <w:shd w:val="clear" w:color="auto" w:fill="auto"/>
          </w:tcPr>
          <w:p w14:paraId="6AFF2689" w14:textId="77777777" w:rsidR="0017356C" w:rsidRDefault="0017356C" w:rsidP="003F3FDB"/>
        </w:tc>
        <w:tc>
          <w:tcPr>
            <w:tcW w:w="440" w:type="dxa"/>
            <w:tcBorders>
              <w:left w:val="single" w:sz="4" w:space="0" w:color="auto"/>
            </w:tcBorders>
            <w:shd w:val="clear" w:color="auto" w:fill="auto"/>
          </w:tcPr>
          <w:p w14:paraId="597655F8" w14:textId="77777777" w:rsidR="0017356C" w:rsidRDefault="0017356C" w:rsidP="003F3FDB"/>
        </w:tc>
        <w:tc>
          <w:tcPr>
            <w:tcW w:w="440" w:type="dxa"/>
            <w:tcBorders>
              <w:top w:val="nil"/>
              <w:bottom w:val="single" w:sz="4" w:space="0" w:color="auto"/>
            </w:tcBorders>
          </w:tcPr>
          <w:p w14:paraId="2BCD0335" w14:textId="77777777" w:rsidR="0017356C" w:rsidRDefault="0017356C" w:rsidP="003F3FDB"/>
        </w:tc>
        <w:tc>
          <w:tcPr>
            <w:tcW w:w="440" w:type="dxa"/>
            <w:tcBorders>
              <w:top w:val="nil"/>
              <w:bottom w:val="single" w:sz="4" w:space="0" w:color="auto"/>
            </w:tcBorders>
          </w:tcPr>
          <w:p w14:paraId="7300C23F" w14:textId="77777777" w:rsidR="0017356C" w:rsidRDefault="0017356C" w:rsidP="003F3FDB"/>
        </w:tc>
        <w:tc>
          <w:tcPr>
            <w:tcW w:w="440" w:type="dxa"/>
            <w:tcBorders>
              <w:bottom w:val="single" w:sz="4" w:space="0" w:color="auto"/>
            </w:tcBorders>
          </w:tcPr>
          <w:p w14:paraId="7F28DB5A" w14:textId="77777777" w:rsidR="0017356C" w:rsidRDefault="0017356C" w:rsidP="003F3FDB"/>
        </w:tc>
        <w:tc>
          <w:tcPr>
            <w:tcW w:w="440" w:type="dxa"/>
          </w:tcPr>
          <w:p w14:paraId="5D73FE42" w14:textId="77777777" w:rsidR="0017356C" w:rsidRDefault="0017356C" w:rsidP="003F3FDB"/>
        </w:tc>
        <w:tc>
          <w:tcPr>
            <w:tcW w:w="440" w:type="dxa"/>
          </w:tcPr>
          <w:p w14:paraId="45EE1FD7" w14:textId="77777777" w:rsidR="0017356C" w:rsidRDefault="0017356C" w:rsidP="003F3FDB"/>
        </w:tc>
        <w:tc>
          <w:tcPr>
            <w:tcW w:w="440" w:type="dxa"/>
          </w:tcPr>
          <w:p w14:paraId="5B484A3A" w14:textId="77777777" w:rsidR="0017356C" w:rsidRDefault="0017356C" w:rsidP="003F3FDB"/>
        </w:tc>
        <w:tc>
          <w:tcPr>
            <w:tcW w:w="440" w:type="dxa"/>
          </w:tcPr>
          <w:p w14:paraId="7F548C13" w14:textId="77777777" w:rsidR="0017356C" w:rsidRDefault="0017356C" w:rsidP="003F3FDB"/>
        </w:tc>
        <w:tc>
          <w:tcPr>
            <w:tcW w:w="440" w:type="dxa"/>
          </w:tcPr>
          <w:p w14:paraId="698EC284" w14:textId="77777777" w:rsidR="0017356C" w:rsidRDefault="0017356C" w:rsidP="003F3FDB"/>
        </w:tc>
        <w:tc>
          <w:tcPr>
            <w:tcW w:w="440" w:type="dxa"/>
          </w:tcPr>
          <w:p w14:paraId="24C9277C" w14:textId="77777777" w:rsidR="0017356C" w:rsidRDefault="0017356C" w:rsidP="003F3FDB"/>
        </w:tc>
        <w:tc>
          <w:tcPr>
            <w:tcW w:w="440" w:type="dxa"/>
          </w:tcPr>
          <w:p w14:paraId="53FC783E" w14:textId="77777777" w:rsidR="0017356C" w:rsidRDefault="0017356C" w:rsidP="003F3FDB"/>
        </w:tc>
      </w:tr>
      <w:tr w:rsidR="0017356C" w14:paraId="7AEBCD5A" w14:textId="77777777" w:rsidTr="003F3FDB">
        <w:trPr>
          <w:trHeight w:val="245"/>
        </w:trPr>
        <w:tc>
          <w:tcPr>
            <w:tcW w:w="1826" w:type="dxa"/>
          </w:tcPr>
          <w:p w14:paraId="1AA33E33" w14:textId="77777777" w:rsidR="0017356C" w:rsidRDefault="0017356C" w:rsidP="003F3FDB">
            <w:r>
              <w:t>Develop App(experiments)</w:t>
            </w:r>
          </w:p>
        </w:tc>
        <w:tc>
          <w:tcPr>
            <w:tcW w:w="328" w:type="dxa"/>
            <w:tcBorders>
              <w:bottom w:val="single" w:sz="4" w:space="0" w:color="auto"/>
            </w:tcBorders>
          </w:tcPr>
          <w:p w14:paraId="0395E9FF" w14:textId="77777777" w:rsidR="0017356C" w:rsidRDefault="0017356C" w:rsidP="003F3FDB"/>
        </w:tc>
        <w:tc>
          <w:tcPr>
            <w:tcW w:w="328" w:type="dxa"/>
            <w:tcBorders>
              <w:bottom w:val="single" w:sz="4" w:space="0" w:color="auto"/>
            </w:tcBorders>
          </w:tcPr>
          <w:p w14:paraId="293E8958" w14:textId="77777777" w:rsidR="0017356C" w:rsidRDefault="0017356C" w:rsidP="003F3FDB"/>
        </w:tc>
        <w:tc>
          <w:tcPr>
            <w:tcW w:w="328" w:type="dxa"/>
            <w:tcBorders>
              <w:bottom w:val="single" w:sz="4" w:space="0" w:color="auto"/>
            </w:tcBorders>
          </w:tcPr>
          <w:p w14:paraId="5F27C72A" w14:textId="77777777" w:rsidR="0017356C" w:rsidRDefault="0017356C" w:rsidP="003F3FDB"/>
        </w:tc>
        <w:tc>
          <w:tcPr>
            <w:tcW w:w="328" w:type="dxa"/>
            <w:tcBorders>
              <w:bottom w:val="single" w:sz="4" w:space="0" w:color="auto"/>
            </w:tcBorders>
          </w:tcPr>
          <w:p w14:paraId="14107A11" w14:textId="77777777" w:rsidR="0017356C" w:rsidRDefault="0017356C" w:rsidP="003F3FDB"/>
        </w:tc>
        <w:tc>
          <w:tcPr>
            <w:tcW w:w="328" w:type="dxa"/>
            <w:tcBorders>
              <w:right w:val="nil"/>
            </w:tcBorders>
            <w:shd w:val="clear" w:color="auto" w:fill="4472C4" w:themeFill="accent1"/>
          </w:tcPr>
          <w:p w14:paraId="57278F8D" w14:textId="77777777" w:rsidR="0017356C" w:rsidRDefault="0017356C" w:rsidP="003F3FDB"/>
        </w:tc>
        <w:tc>
          <w:tcPr>
            <w:tcW w:w="328" w:type="dxa"/>
            <w:tcBorders>
              <w:left w:val="nil"/>
              <w:right w:val="nil"/>
            </w:tcBorders>
            <w:shd w:val="clear" w:color="auto" w:fill="4472C4" w:themeFill="accent1"/>
          </w:tcPr>
          <w:p w14:paraId="23BB08F7" w14:textId="77777777" w:rsidR="0017356C" w:rsidRDefault="0017356C" w:rsidP="003F3FDB"/>
        </w:tc>
        <w:tc>
          <w:tcPr>
            <w:tcW w:w="328" w:type="dxa"/>
            <w:tcBorders>
              <w:left w:val="nil"/>
              <w:bottom w:val="single" w:sz="4" w:space="0" w:color="auto"/>
              <w:right w:val="nil"/>
            </w:tcBorders>
            <w:shd w:val="clear" w:color="auto" w:fill="4472C4" w:themeFill="accent1"/>
          </w:tcPr>
          <w:p w14:paraId="59539F0E" w14:textId="77777777" w:rsidR="0017356C" w:rsidRDefault="0017356C" w:rsidP="003F3FDB"/>
        </w:tc>
        <w:tc>
          <w:tcPr>
            <w:tcW w:w="328" w:type="dxa"/>
            <w:tcBorders>
              <w:left w:val="nil"/>
              <w:bottom w:val="single" w:sz="4" w:space="0" w:color="auto"/>
              <w:right w:val="nil"/>
            </w:tcBorders>
            <w:shd w:val="clear" w:color="auto" w:fill="4472C4" w:themeFill="accent1"/>
          </w:tcPr>
          <w:p w14:paraId="7809C62E" w14:textId="77777777" w:rsidR="0017356C" w:rsidRDefault="0017356C" w:rsidP="003F3FDB"/>
        </w:tc>
        <w:tc>
          <w:tcPr>
            <w:tcW w:w="328" w:type="dxa"/>
            <w:tcBorders>
              <w:left w:val="nil"/>
              <w:right w:val="nil"/>
            </w:tcBorders>
            <w:shd w:val="clear" w:color="auto" w:fill="4472C4" w:themeFill="accent1"/>
          </w:tcPr>
          <w:p w14:paraId="2A04DAB5" w14:textId="77777777" w:rsidR="0017356C" w:rsidRDefault="0017356C" w:rsidP="003F3FDB"/>
        </w:tc>
        <w:tc>
          <w:tcPr>
            <w:tcW w:w="440" w:type="dxa"/>
            <w:tcBorders>
              <w:left w:val="nil"/>
              <w:right w:val="nil"/>
            </w:tcBorders>
            <w:shd w:val="clear" w:color="auto" w:fill="4472C4" w:themeFill="accent1"/>
          </w:tcPr>
          <w:p w14:paraId="17471F4F" w14:textId="77777777" w:rsidR="0017356C" w:rsidRDefault="0017356C" w:rsidP="003F3FDB"/>
        </w:tc>
        <w:tc>
          <w:tcPr>
            <w:tcW w:w="613" w:type="dxa"/>
            <w:tcBorders>
              <w:left w:val="nil"/>
              <w:right w:val="nil"/>
            </w:tcBorders>
            <w:shd w:val="clear" w:color="auto" w:fill="4472C4" w:themeFill="accent1"/>
          </w:tcPr>
          <w:p w14:paraId="1E88CD1A" w14:textId="77777777" w:rsidR="0017356C" w:rsidRDefault="0017356C" w:rsidP="003F3FDB"/>
        </w:tc>
        <w:tc>
          <w:tcPr>
            <w:tcW w:w="440" w:type="dxa"/>
            <w:tcBorders>
              <w:left w:val="nil"/>
              <w:right w:val="nil"/>
            </w:tcBorders>
            <w:shd w:val="clear" w:color="auto" w:fill="4472C4" w:themeFill="accent1"/>
          </w:tcPr>
          <w:p w14:paraId="01312927" w14:textId="77777777" w:rsidR="0017356C" w:rsidRDefault="0017356C" w:rsidP="003F3FDB"/>
        </w:tc>
        <w:tc>
          <w:tcPr>
            <w:tcW w:w="440" w:type="dxa"/>
            <w:tcBorders>
              <w:left w:val="nil"/>
              <w:right w:val="nil"/>
            </w:tcBorders>
            <w:shd w:val="clear" w:color="auto" w:fill="4472C4" w:themeFill="accent1"/>
          </w:tcPr>
          <w:p w14:paraId="56047450" w14:textId="77777777" w:rsidR="0017356C" w:rsidRDefault="0017356C" w:rsidP="003F3FDB"/>
        </w:tc>
        <w:tc>
          <w:tcPr>
            <w:tcW w:w="440" w:type="dxa"/>
            <w:tcBorders>
              <w:left w:val="nil"/>
            </w:tcBorders>
            <w:shd w:val="clear" w:color="auto" w:fill="4472C4" w:themeFill="accent1"/>
          </w:tcPr>
          <w:p w14:paraId="03EF1548" w14:textId="77777777" w:rsidR="0017356C" w:rsidRDefault="0017356C" w:rsidP="003F3FDB"/>
        </w:tc>
        <w:tc>
          <w:tcPr>
            <w:tcW w:w="440" w:type="dxa"/>
            <w:tcBorders>
              <w:bottom w:val="single" w:sz="4" w:space="0" w:color="auto"/>
            </w:tcBorders>
          </w:tcPr>
          <w:p w14:paraId="06101F89" w14:textId="77777777" w:rsidR="0017356C" w:rsidRDefault="0017356C" w:rsidP="003F3FDB"/>
        </w:tc>
        <w:tc>
          <w:tcPr>
            <w:tcW w:w="440" w:type="dxa"/>
            <w:tcBorders>
              <w:bottom w:val="single" w:sz="4" w:space="0" w:color="auto"/>
            </w:tcBorders>
          </w:tcPr>
          <w:p w14:paraId="33967CF9" w14:textId="77777777" w:rsidR="0017356C" w:rsidRDefault="0017356C" w:rsidP="003F3FDB"/>
        </w:tc>
        <w:tc>
          <w:tcPr>
            <w:tcW w:w="440" w:type="dxa"/>
            <w:tcBorders>
              <w:bottom w:val="single" w:sz="4" w:space="0" w:color="auto"/>
            </w:tcBorders>
          </w:tcPr>
          <w:p w14:paraId="2F452AC2" w14:textId="77777777" w:rsidR="0017356C" w:rsidRDefault="0017356C" w:rsidP="003F3FDB"/>
        </w:tc>
        <w:tc>
          <w:tcPr>
            <w:tcW w:w="440" w:type="dxa"/>
          </w:tcPr>
          <w:p w14:paraId="0B862733" w14:textId="77777777" w:rsidR="0017356C" w:rsidRDefault="0017356C" w:rsidP="003F3FDB"/>
        </w:tc>
        <w:tc>
          <w:tcPr>
            <w:tcW w:w="440" w:type="dxa"/>
          </w:tcPr>
          <w:p w14:paraId="349A9762" w14:textId="77777777" w:rsidR="0017356C" w:rsidRDefault="0017356C" w:rsidP="003F3FDB"/>
        </w:tc>
        <w:tc>
          <w:tcPr>
            <w:tcW w:w="440" w:type="dxa"/>
          </w:tcPr>
          <w:p w14:paraId="29AE6BDC" w14:textId="77777777" w:rsidR="0017356C" w:rsidRDefault="0017356C" w:rsidP="003F3FDB"/>
        </w:tc>
        <w:tc>
          <w:tcPr>
            <w:tcW w:w="440" w:type="dxa"/>
          </w:tcPr>
          <w:p w14:paraId="236CA7EC" w14:textId="77777777" w:rsidR="0017356C" w:rsidRDefault="0017356C" w:rsidP="003F3FDB"/>
        </w:tc>
        <w:tc>
          <w:tcPr>
            <w:tcW w:w="440" w:type="dxa"/>
          </w:tcPr>
          <w:p w14:paraId="1A72C9C6" w14:textId="77777777" w:rsidR="0017356C" w:rsidRDefault="0017356C" w:rsidP="003F3FDB"/>
        </w:tc>
        <w:tc>
          <w:tcPr>
            <w:tcW w:w="440" w:type="dxa"/>
          </w:tcPr>
          <w:p w14:paraId="40B37DE2" w14:textId="77777777" w:rsidR="0017356C" w:rsidRDefault="0017356C" w:rsidP="003F3FDB"/>
        </w:tc>
        <w:tc>
          <w:tcPr>
            <w:tcW w:w="440" w:type="dxa"/>
          </w:tcPr>
          <w:p w14:paraId="40F10F7C" w14:textId="77777777" w:rsidR="0017356C" w:rsidRDefault="0017356C" w:rsidP="003F3FDB"/>
        </w:tc>
      </w:tr>
      <w:tr w:rsidR="0017356C" w14:paraId="60BF03F1" w14:textId="77777777" w:rsidTr="003F3FDB">
        <w:trPr>
          <w:trHeight w:val="230"/>
        </w:trPr>
        <w:tc>
          <w:tcPr>
            <w:tcW w:w="1826" w:type="dxa"/>
          </w:tcPr>
          <w:p w14:paraId="4331F692" w14:textId="77777777" w:rsidR="0017356C" w:rsidRDefault="0017356C" w:rsidP="003F3FDB">
            <w:r>
              <w:t>Data Analysis/ Statistical Test</w:t>
            </w:r>
          </w:p>
        </w:tc>
        <w:tc>
          <w:tcPr>
            <w:tcW w:w="328" w:type="dxa"/>
            <w:tcBorders>
              <w:bottom w:val="single" w:sz="4" w:space="0" w:color="auto"/>
              <w:right w:val="nil"/>
            </w:tcBorders>
            <w:shd w:val="clear" w:color="auto" w:fill="000000" w:themeFill="text1"/>
          </w:tcPr>
          <w:p w14:paraId="6ECD290F" w14:textId="77777777" w:rsidR="0017356C" w:rsidRDefault="0017356C" w:rsidP="003F3FDB"/>
        </w:tc>
        <w:tc>
          <w:tcPr>
            <w:tcW w:w="328" w:type="dxa"/>
            <w:tcBorders>
              <w:left w:val="nil"/>
              <w:bottom w:val="single" w:sz="4" w:space="0" w:color="auto"/>
              <w:right w:val="nil"/>
            </w:tcBorders>
            <w:shd w:val="clear" w:color="auto" w:fill="000000" w:themeFill="text1"/>
          </w:tcPr>
          <w:p w14:paraId="4FAD257A" w14:textId="77777777" w:rsidR="0017356C" w:rsidRDefault="0017356C" w:rsidP="003F3FDB"/>
        </w:tc>
        <w:tc>
          <w:tcPr>
            <w:tcW w:w="328" w:type="dxa"/>
            <w:tcBorders>
              <w:left w:val="nil"/>
              <w:bottom w:val="single" w:sz="4" w:space="0" w:color="auto"/>
              <w:right w:val="nil"/>
            </w:tcBorders>
            <w:shd w:val="clear" w:color="auto" w:fill="000000" w:themeFill="text1"/>
          </w:tcPr>
          <w:p w14:paraId="40838B11" w14:textId="77777777" w:rsidR="0017356C" w:rsidRDefault="0017356C" w:rsidP="003F3FDB"/>
        </w:tc>
        <w:tc>
          <w:tcPr>
            <w:tcW w:w="328" w:type="dxa"/>
            <w:tcBorders>
              <w:left w:val="nil"/>
              <w:bottom w:val="single" w:sz="4" w:space="0" w:color="auto"/>
            </w:tcBorders>
            <w:shd w:val="clear" w:color="auto" w:fill="000000" w:themeFill="text1"/>
          </w:tcPr>
          <w:p w14:paraId="117AEB89" w14:textId="77777777" w:rsidR="0017356C" w:rsidRDefault="0017356C" w:rsidP="003F3FDB"/>
        </w:tc>
        <w:tc>
          <w:tcPr>
            <w:tcW w:w="328" w:type="dxa"/>
            <w:tcBorders>
              <w:bottom w:val="single" w:sz="4" w:space="0" w:color="auto"/>
            </w:tcBorders>
          </w:tcPr>
          <w:p w14:paraId="33AAB0E0" w14:textId="77777777" w:rsidR="0017356C" w:rsidRDefault="0017356C" w:rsidP="003F3FDB"/>
        </w:tc>
        <w:tc>
          <w:tcPr>
            <w:tcW w:w="328" w:type="dxa"/>
            <w:tcBorders>
              <w:bottom w:val="single" w:sz="4" w:space="0" w:color="auto"/>
            </w:tcBorders>
          </w:tcPr>
          <w:p w14:paraId="36504D81" w14:textId="77777777" w:rsidR="0017356C" w:rsidRDefault="0017356C" w:rsidP="003F3FDB"/>
        </w:tc>
        <w:tc>
          <w:tcPr>
            <w:tcW w:w="328" w:type="dxa"/>
            <w:tcBorders>
              <w:bottom w:val="single" w:sz="4" w:space="0" w:color="auto"/>
              <w:right w:val="nil"/>
            </w:tcBorders>
            <w:shd w:val="clear" w:color="auto" w:fill="4472C4" w:themeFill="accent1"/>
          </w:tcPr>
          <w:p w14:paraId="41BA1652" w14:textId="77777777" w:rsidR="0017356C" w:rsidRDefault="0017356C" w:rsidP="003F3FDB"/>
        </w:tc>
        <w:tc>
          <w:tcPr>
            <w:tcW w:w="328" w:type="dxa"/>
            <w:tcBorders>
              <w:left w:val="nil"/>
            </w:tcBorders>
            <w:shd w:val="clear" w:color="auto" w:fill="4472C4" w:themeFill="accent1"/>
          </w:tcPr>
          <w:p w14:paraId="1AF71412" w14:textId="77777777" w:rsidR="0017356C" w:rsidRDefault="0017356C" w:rsidP="003F3FDB"/>
        </w:tc>
        <w:tc>
          <w:tcPr>
            <w:tcW w:w="328" w:type="dxa"/>
          </w:tcPr>
          <w:p w14:paraId="13C9A692" w14:textId="77777777" w:rsidR="0017356C" w:rsidRDefault="0017356C" w:rsidP="003F3FDB"/>
        </w:tc>
        <w:tc>
          <w:tcPr>
            <w:tcW w:w="440" w:type="dxa"/>
          </w:tcPr>
          <w:p w14:paraId="3A07F313" w14:textId="77777777" w:rsidR="0017356C" w:rsidRDefault="0017356C" w:rsidP="003F3FDB"/>
        </w:tc>
        <w:tc>
          <w:tcPr>
            <w:tcW w:w="613" w:type="dxa"/>
            <w:tcBorders>
              <w:bottom w:val="single" w:sz="4" w:space="0" w:color="auto"/>
            </w:tcBorders>
          </w:tcPr>
          <w:p w14:paraId="5E04F70B" w14:textId="77777777" w:rsidR="0017356C" w:rsidRDefault="0017356C" w:rsidP="003F3FDB"/>
        </w:tc>
        <w:tc>
          <w:tcPr>
            <w:tcW w:w="440" w:type="dxa"/>
            <w:tcBorders>
              <w:bottom w:val="single" w:sz="4" w:space="0" w:color="auto"/>
            </w:tcBorders>
          </w:tcPr>
          <w:p w14:paraId="7F864459" w14:textId="77777777" w:rsidR="0017356C" w:rsidRDefault="0017356C" w:rsidP="003F3FDB"/>
        </w:tc>
        <w:tc>
          <w:tcPr>
            <w:tcW w:w="440" w:type="dxa"/>
            <w:tcBorders>
              <w:bottom w:val="single" w:sz="4" w:space="0" w:color="auto"/>
            </w:tcBorders>
          </w:tcPr>
          <w:p w14:paraId="5CF904FD" w14:textId="77777777" w:rsidR="0017356C" w:rsidRDefault="0017356C" w:rsidP="003F3FDB"/>
        </w:tc>
        <w:tc>
          <w:tcPr>
            <w:tcW w:w="440" w:type="dxa"/>
          </w:tcPr>
          <w:p w14:paraId="58414516" w14:textId="77777777" w:rsidR="0017356C" w:rsidRDefault="0017356C" w:rsidP="003F3FDB"/>
        </w:tc>
        <w:tc>
          <w:tcPr>
            <w:tcW w:w="440" w:type="dxa"/>
            <w:tcBorders>
              <w:right w:val="nil"/>
            </w:tcBorders>
            <w:shd w:val="clear" w:color="auto" w:fill="4472C4" w:themeFill="accent1"/>
          </w:tcPr>
          <w:p w14:paraId="5B043B67" w14:textId="77777777" w:rsidR="0017356C" w:rsidRDefault="0017356C" w:rsidP="003F3FDB"/>
        </w:tc>
        <w:tc>
          <w:tcPr>
            <w:tcW w:w="440" w:type="dxa"/>
            <w:tcBorders>
              <w:left w:val="nil"/>
              <w:right w:val="nil"/>
            </w:tcBorders>
            <w:shd w:val="clear" w:color="auto" w:fill="4472C4" w:themeFill="accent1"/>
          </w:tcPr>
          <w:p w14:paraId="4C67B329" w14:textId="77777777" w:rsidR="0017356C" w:rsidRDefault="0017356C" w:rsidP="003F3FDB"/>
        </w:tc>
        <w:tc>
          <w:tcPr>
            <w:tcW w:w="440" w:type="dxa"/>
            <w:tcBorders>
              <w:left w:val="nil"/>
            </w:tcBorders>
            <w:shd w:val="clear" w:color="auto" w:fill="4472C4" w:themeFill="accent1"/>
          </w:tcPr>
          <w:p w14:paraId="41511671" w14:textId="77777777" w:rsidR="0017356C" w:rsidRDefault="0017356C" w:rsidP="003F3FDB"/>
        </w:tc>
        <w:tc>
          <w:tcPr>
            <w:tcW w:w="440" w:type="dxa"/>
            <w:tcBorders>
              <w:bottom w:val="single" w:sz="4" w:space="0" w:color="auto"/>
            </w:tcBorders>
          </w:tcPr>
          <w:p w14:paraId="5ED6D221" w14:textId="77777777" w:rsidR="0017356C" w:rsidRDefault="0017356C" w:rsidP="003F3FDB"/>
        </w:tc>
        <w:tc>
          <w:tcPr>
            <w:tcW w:w="440" w:type="dxa"/>
            <w:tcBorders>
              <w:bottom w:val="single" w:sz="4" w:space="0" w:color="auto"/>
            </w:tcBorders>
          </w:tcPr>
          <w:p w14:paraId="72481719" w14:textId="77777777" w:rsidR="0017356C" w:rsidRDefault="0017356C" w:rsidP="003F3FDB"/>
        </w:tc>
        <w:tc>
          <w:tcPr>
            <w:tcW w:w="440" w:type="dxa"/>
            <w:tcBorders>
              <w:bottom w:val="single" w:sz="4" w:space="0" w:color="auto"/>
            </w:tcBorders>
          </w:tcPr>
          <w:p w14:paraId="52AB157D" w14:textId="77777777" w:rsidR="0017356C" w:rsidRDefault="0017356C" w:rsidP="003F3FDB"/>
        </w:tc>
        <w:tc>
          <w:tcPr>
            <w:tcW w:w="440" w:type="dxa"/>
            <w:tcBorders>
              <w:bottom w:val="single" w:sz="4" w:space="0" w:color="auto"/>
            </w:tcBorders>
          </w:tcPr>
          <w:p w14:paraId="08643C8C" w14:textId="77777777" w:rsidR="0017356C" w:rsidRDefault="0017356C" w:rsidP="003F3FDB"/>
        </w:tc>
        <w:tc>
          <w:tcPr>
            <w:tcW w:w="440" w:type="dxa"/>
          </w:tcPr>
          <w:p w14:paraId="08737C10" w14:textId="77777777" w:rsidR="0017356C" w:rsidRDefault="0017356C" w:rsidP="003F3FDB"/>
        </w:tc>
        <w:tc>
          <w:tcPr>
            <w:tcW w:w="440" w:type="dxa"/>
          </w:tcPr>
          <w:p w14:paraId="516B23F0" w14:textId="77777777" w:rsidR="0017356C" w:rsidRDefault="0017356C" w:rsidP="003F3FDB"/>
        </w:tc>
        <w:tc>
          <w:tcPr>
            <w:tcW w:w="440" w:type="dxa"/>
          </w:tcPr>
          <w:p w14:paraId="164E9BE3" w14:textId="77777777" w:rsidR="0017356C" w:rsidRDefault="0017356C" w:rsidP="003F3FDB"/>
        </w:tc>
      </w:tr>
      <w:tr w:rsidR="0017356C" w14:paraId="5FD8C2C0" w14:textId="77777777" w:rsidTr="003F3FDB">
        <w:trPr>
          <w:trHeight w:val="245"/>
        </w:trPr>
        <w:tc>
          <w:tcPr>
            <w:tcW w:w="1826" w:type="dxa"/>
          </w:tcPr>
          <w:p w14:paraId="1B072266" w14:textId="77777777" w:rsidR="0017356C" w:rsidRDefault="0017356C" w:rsidP="003F3FDB">
            <w:r>
              <w:t>Write up</w:t>
            </w:r>
          </w:p>
        </w:tc>
        <w:tc>
          <w:tcPr>
            <w:tcW w:w="328" w:type="dxa"/>
            <w:tcBorders>
              <w:top w:val="single" w:sz="4" w:space="0" w:color="auto"/>
            </w:tcBorders>
          </w:tcPr>
          <w:p w14:paraId="7BBF6177" w14:textId="77777777" w:rsidR="0017356C" w:rsidRDefault="0017356C" w:rsidP="003F3FDB"/>
        </w:tc>
        <w:tc>
          <w:tcPr>
            <w:tcW w:w="328" w:type="dxa"/>
            <w:tcBorders>
              <w:top w:val="single" w:sz="4" w:space="0" w:color="auto"/>
            </w:tcBorders>
          </w:tcPr>
          <w:p w14:paraId="780B1E32" w14:textId="77777777" w:rsidR="0017356C" w:rsidRDefault="0017356C" w:rsidP="003F3FDB"/>
        </w:tc>
        <w:tc>
          <w:tcPr>
            <w:tcW w:w="328" w:type="dxa"/>
            <w:tcBorders>
              <w:top w:val="single" w:sz="4" w:space="0" w:color="auto"/>
            </w:tcBorders>
          </w:tcPr>
          <w:p w14:paraId="5D9249B1" w14:textId="77777777" w:rsidR="0017356C" w:rsidRDefault="0017356C" w:rsidP="003F3FDB"/>
        </w:tc>
        <w:tc>
          <w:tcPr>
            <w:tcW w:w="328" w:type="dxa"/>
            <w:tcBorders>
              <w:top w:val="single" w:sz="4" w:space="0" w:color="auto"/>
              <w:right w:val="nil"/>
            </w:tcBorders>
            <w:shd w:val="clear" w:color="auto" w:fill="4472C4" w:themeFill="accent1"/>
          </w:tcPr>
          <w:p w14:paraId="5021E9EF" w14:textId="77777777" w:rsidR="0017356C" w:rsidRDefault="0017356C" w:rsidP="003F3FDB"/>
        </w:tc>
        <w:tc>
          <w:tcPr>
            <w:tcW w:w="328" w:type="dxa"/>
            <w:tcBorders>
              <w:left w:val="nil"/>
              <w:right w:val="nil"/>
            </w:tcBorders>
            <w:shd w:val="clear" w:color="auto" w:fill="4472C4" w:themeFill="accent1"/>
          </w:tcPr>
          <w:p w14:paraId="40185F79" w14:textId="77777777" w:rsidR="0017356C" w:rsidRDefault="0017356C" w:rsidP="003F3FDB"/>
        </w:tc>
        <w:tc>
          <w:tcPr>
            <w:tcW w:w="328" w:type="dxa"/>
            <w:tcBorders>
              <w:left w:val="nil"/>
              <w:right w:val="nil"/>
            </w:tcBorders>
            <w:shd w:val="clear" w:color="auto" w:fill="4472C4" w:themeFill="accent1"/>
          </w:tcPr>
          <w:p w14:paraId="02138325" w14:textId="77777777" w:rsidR="0017356C" w:rsidRDefault="0017356C" w:rsidP="003F3FDB"/>
        </w:tc>
        <w:tc>
          <w:tcPr>
            <w:tcW w:w="328" w:type="dxa"/>
            <w:tcBorders>
              <w:left w:val="nil"/>
            </w:tcBorders>
            <w:shd w:val="clear" w:color="auto" w:fill="4472C4" w:themeFill="accent1"/>
          </w:tcPr>
          <w:p w14:paraId="419AE248" w14:textId="77777777" w:rsidR="0017356C" w:rsidRDefault="0017356C" w:rsidP="003F3FDB"/>
        </w:tc>
        <w:tc>
          <w:tcPr>
            <w:tcW w:w="328" w:type="dxa"/>
          </w:tcPr>
          <w:p w14:paraId="6DE7B4B4" w14:textId="77777777" w:rsidR="0017356C" w:rsidRDefault="0017356C" w:rsidP="003F3FDB"/>
        </w:tc>
        <w:tc>
          <w:tcPr>
            <w:tcW w:w="328" w:type="dxa"/>
          </w:tcPr>
          <w:p w14:paraId="6D0C5858" w14:textId="77777777" w:rsidR="0017356C" w:rsidRDefault="0017356C" w:rsidP="003F3FDB"/>
        </w:tc>
        <w:tc>
          <w:tcPr>
            <w:tcW w:w="440" w:type="dxa"/>
          </w:tcPr>
          <w:p w14:paraId="0DA62B06" w14:textId="77777777" w:rsidR="0017356C" w:rsidRDefault="0017356C" w:rsidP="003F3FDB"/>
        </w:tc>
        <w:tc>
          <w:tcPr>
            <w:tcW w:w="613" w:type="dxa"/>
            <w:tcBorders>
              <w:right w:val="nil"/>
            </w:tcBorders>
            <w:shd w:val="clear" w:color="auto" w:fill="4472C4" w:themeFill="accent1"/>
          </w:tcPr>
          <w:p w14:paraId="3ACD2CD1" w14:textId="77777777" w:rsidR="0017356C" w:rsidRDefault="0017356C" w:rsidP="003F3FDB"/>
        </w:tc>
        <w:tc>
          <w:tcPr>
            <w:tcW w:w="440" w:type="dxa"/>
            <w:tcBorders>
              <w:left w:val="nil"/>
              <w:right w:val="nil"/>
            </w:tcBorders>
            <w:shd w:val="clear" w:color="auto" w:fill="4472C4" w:themeFill="accent1"/>
          </w:tcPr>
          <w:p w14:paraId="6C3D2B22" w14:textId="77777777" w:rsidR="0017356C" w:rsidRDefault="0017356C" w:rsidP="003F3FDB"/>
        </w:tc>
        <w:tc>
          <w:tcPr>
            <w:tcW w:w="440" w:type="dxa"/>
            <w:tcBorders>
              <w:left w:val="nil"/>
            </w:tcBorders>
            <w:shd w:val="clear" w:color="auto" w:fill="4472C4" w:themeFill="accent1"/>
          </w:tcPr>
          <w:p w14:paraId="01ACB60F" w14:textId="77777777" w:rsidR="0017356C" w:rsidRDefault="0017356C" w:rsidP="003F3FDB"/>
        </w:tc>
        <w:tc>
          <w:tcPr>
            <w:tcW w:w="440" w:type="dxa"/>
          </w:tcPr>
          <w:p w14:paraId="59D116EB" w14:textId="77777777" w:rsidR="0017356C" w:rsidRDefault="0017356C" w:rsidP="003F3FDB"/>
        </w:tc>
        <w:tc>
          <w:tcPr>
            <w:tcW w:w="440" w:type="dxa"/>
          </w:tcPr>
          <w:p w14:paraId="45691B6D" w14:textId="77777777" w:rsidR="0017356C" w:rsidRDefault="0017356C" w:rsidP="003F3FDB"/>
        </w:tc>
        <w:tc>
          <w:tcPr>
            <w:tcW w:w="440" w:type="dxa"/>
          </w:tcPr>
          <w:p w14:paraId="6C4DFE36" w14:textId="77777777" w:rsidR="0017356C" w:rsidRDefault="0017356C" w:rsidP="003F3FDB"/>
        </w:tc>
        <w:tc>
          <w:tcPr>
            <w:tcW w:w="440" w:type="dxa"/>
          </w:tcPr>
          <w:p w14:paraId="071E40C0" w14:textId="77777777" w:rsidR="0017356C" w:rsidRDefault="0017356C" w:rsidP="003F3FDB"/>
        </w:tc>
        <w:tc>
          <w:tcPr>
            <w:tcW w:w="440" w:type="dxa"/>
            <w:tcBorders>
              <w:right w:val="nil"/>
            </w:tcBorders>
            <w:shd w:val="clear" w:color="auto" w:fill="4472C4" w:themeFill="accent1"/>
          </w:tcPr>
          <w:p w14:paraId="2EA6C537" w14:textId="77777777" w:rsidR="0017356C" w:rsidRDefault="0017356C" w:rsidP="003F3FDB"/>
        </w:tc>
        <w:tc>
          <w:tcPr>
            <w:tcW w:w="440" w:type="dxa"/>
            <w:tcBorders>
              <w:left w:val="nil"/>
              <w:right w:val="nil"/>
            </w:tcBorders>
            <w:shd w:val="clear" w:color="auto" w:fill="4472C4" w:themeFill="accent1"/>
          </w:tcPr>
          <w:p w14:paraId="4EE8A30D" w14:textId="77777777" w:rsidR="0017356C" w:rsidRDefault="0017356C" w:rsidP="003F3FDB"/>
        </w:tc>
        <w:tc>
          <w:tcPr>
            <w:tcW w:w="440" w:type="dxa"/>
            <w:tcBorders>
              <w:left w:val="nil"/>
              <w:right w:val="nil"/>
            </w:tcBorders>
            <w:shd w:val="clear" w:color="auto" w:fill="4472C4" w:themeFill="accent1"/>
          </w:tcPr>
          <w:p w14:paraId="4DC3FBEB" w14:textId="77777777" w:rsidR="0017356C" w:rsidRDefault="0017356C" w:rsidP="003F3FDB"/>
        </w:tc>
        <w:tc>
          <w:tcPr>
            <w:tcW w:w="440" w:type="dxa"/>
            <w:tcBorders>
              <w:left w:val="nil"/>
            </w:tcBorders>
            <w:shd w:val="clear" w:color="auto" w:fill="4472C4" w:themeFill="accent1"/>
          </w:tcPr>
          <w:p w14:paraId="72A44A2C" w14:textId="77777777" w:rsidR="0017356C" w:rsidRDefault="0017356C" w:rsidP="003F3FDB"/>
        </w:tc>
        <w:tc>
          <w:tcPr>
            <w:tcW w:w="440" w:type="dxa"/>
          </w:tcPr>
          <w:p w14:paraId="23BE7817" w14:textId="77777777" w:rsidR="0017356C" w:rsidRDefault="0017356C" w:rsidP="003F3FDB"/>
        </w:tc>
        <w:tc>
          <w:tcPr>
            <w:tcW w:w="440" w:type="dxa"/>
          </w:tcPr>
          <w:p w14:paraId="5D11D8CE" w14:textId="77777777" w:rsidR="0017356C" w:rsidRDefault="0017356C" w:rsidP="003F3FDB"/>
        </w:tc>
        <w:tc>
          <w:tcPr>
            <w:tcW w:w="440" w:type="dxa"/>
          </w:tcPr>
          <w:p w14:paraId="10B7377F" w14:textId="77777777" w:rsidR="0017356C" w:rsidRDefault="0017356C" w:rsidP="003F3FDB"/>
        </w:tc>
      </w:tr>
      <w:tr w:rsidR="0017356C" w14:paraId="3146DD9A" w14:textId="77777777" w:rsidTr="003F3FDB">
        <w:trPr>
          <w:trHeight w:val="245"/>
        </w:trPr>
        <w:tc>
          <w:tcPr>
            <w:tcW w:w="1826" w:type="dxa"/>
          </w:tcPr>
          <w:p w14:paraId="19B421C2" w14:textId="77777777" w:rsidR="0017356C" w:rsidRDefault="0017356C" w:rsidP="003F3FDB">
            <w:r>
              <w:t>Submit final draft</w:t>
            </w:r>
          </w:p>
        </w:tc>
        <w:tc>
          <w:tcPr>
            <w:tcW w:w="328" w:type="dxa"/>
          </w:tcPr>
          <w:p w14:paraId="2E7FD96F" w14:textId="77777777" w:rsidR="0017356C" w:rsidRDefault="0017356C" w:rsidP="003F3FDB"/>
        </w:tc>
        <w:tc>
          <w:tcPr>
            <w:tcW w:w="328" w:type="dxa"/>
          </w:tcPr>
          <w:p w14:paraId="79C53583" w14:textId="77777777" w:rsidR="0017356C" w:rsidRDefault="0017356C" w:rsidP="003F3FDB"/>
        </w:tc>
        <w:tc>
          <w:tcPr>
            <w:tcW w:w="328" w:type="dxa"/>
          </w:tcPr>
          <w:p w14:paraId="1DA2D9A7" w14:textId="77777777" w:rsidR="0017356C" w:rsidRDefault="0017356C" w:rsidP="003F3FDB"/>
        </w:tc>
        <w:tc>
          <w:tcPr>
            <w:tcW w:w="328" w:type="dxa"/>
          </w:tcPr>
          <w:p w14:paraId="0B84A746" w14:textId="77777777" w:rsidR="0017356C" w:rsidRDefault="0017356C" w:rsidP="003F3FDB"/>
        </w:tc>
        <w:tc>
          <w:tcPr>
            <w:tcW w:w="328" w:type="dxa"/>
          </w:tcPr>
          <w:p w14:paraId="7B11E678" w14:textId="77777777" w:rsidR="0017356C" w:rsidRDefault="0017356C" w:rsidP="003F3FDB"/>
        </w:tc>
        <w:tc>
          <w:tcPr>
            <w:tcW w:w="328" w:type="dxa"/>
          </w:tcPr>
          <w:p w14:paraId="78C372B7" w14:textId="77777777" w:rsidR="0017356C" w:rsidRDefault="0017356C" w:rsidP="003F3FDB"/>
        </w:tc>
        <w:tc>
          <w:tcPr>
            <w:tcW w:w="328" w:type="dxa"/>
          </w:tcPr>
          <w:p w14:paraId="7D14D0AF" w14:textId="77777777" w:rsidR="0017356C" w:rsidRDefault="0017356C" w:rsidP="003F3FDB"/>
        </w:tc>
        <w:tc>
          <w:tcPr>
            <w:tcW w:w="328" w:type="dxa"/>
          </w:tcPr>
          <w:p w14:paraId="2296D3AB" w14:textId="77777777" w:rsidR="0017356C" w:rsidRDefault="0017356C" w:rsidP="003F3FDB"/>
        </w:tc>
        <w:tc>
          <w:tcPr>
            <w:tcW w:w="328" w:type="dxa"/>
          </w:tcPr>
          <w:p w14:paraId="0F4317F9" w14:textId="77777777" w:rsidR="0017356C" w:rsidRDefault="0017356C" w:rsidP="003F3FDB"/>
        </w:tc>
        <w:tc>
          <w:tcPr>
            <w:tcW w:w="440" w:type="dxa"/>
          </w:tcPr>
          <w:p w14:paraId="1BFB5E90" w14:textId="77777777" w:rsidR="0017356C" w:rsidRDefault="0017356C" w:rsidP="003F3FDB"/>
        </w:tc>
        <w:tc>
          <w:tcPr>
            <w:tcW w:w="613" w:type="dxa"/>
          </w:tcPr>
          <w:p w14:paraId="15676925" w14:textId="77777777" w:rsidR="0017356C" w:rsidRDefault="0017356C" w:rsidP="003F3FDB"/>
        </w:tc>
        <w:tc>
          <w:tcPr>
            <w:tcW w:w="440" w:type="dxa"/>
          </w:tcPr>
          <w:p w14:paraId="3B397813" w14:textId="77777777" w:rsidR="0017356C" w:rsidRDefault="0017356C" w:rsidP="003F3FDB"/>
        </w:tc>
        <w:tc>
          <w:tcPr>
            <w:tcW w:w="440" w:type="dxa"/>
          </w:tcPr>
          <w:p w14:paraId="26C03D42" w14:textId="77777777" w:rsidR="0017356C" w:rsidRDefault="0017356C" w:rsidP="003F3FDB"/>
        </w:tc>
        <w:tc>
          <w:tcPr>
            <w:tcW w:w="440" w:type="dxa"/>
          </w:tcPr>
          <w:p w14:paraId="37FAC3FA" w14:textId="77777777" w:rsidR="0017356C" w:rsidRDefault="0017356C" w:rsidP="003F3FDB"/>
        </w:tc>
        <w:tc>
          <w:tcPr>
            <w:tcW w:w="440" w:type="dxa"/>
          </w:tcPr>
          <w:p w14:paraId="2A3D0DBC" w14:textId="77777777" w:rsidR="0017356C" w:rsidRDefault="0017356C" w:rsidP="003F3FDB"/>
        </w:tc>
        <w:tc>
          <w:tcPr>
            <w:tcW w:w="440" w:type="dxa"/>
          </w:tcPr>
          <w:p w14:paraId="0344BCD1" w14:textId="77777777" w:rsidR="0017356C" w:rsidRDefault="0017356C" w:rsidP="003F3FDB"/>
        </w:tc>
        <w:tc>
          <w:tcPr>
            <w:tcW w:w="440" w:type="dxa"/>
          </w:tcPr>
          <w:p w14:paraId="7F0C5764" w14:textId="77777777" w:rsidR="0017356C" w:rsidRDefault="0017356C" w:rsidP="003F3FDB"/>
        </w:tc>
        <w:tc>
          <w:tcPr>
            <w:tcW w:w="440" w:type="dxa"/>
          </w:tcPr>
          <w:p w14:paraId="1781A3C0" w14:textId="77777777" w:rsidR="0017356C" w:rsidRDefault="0017356C" w:rsidP="003F3FDB"/>
        </w:tc>
        <w:tc>
          <w:tcPr>
            <w:tcW w:w="440" w:type="dxa"/>
          </w:tcPr>
          <w:p w14:paraId="6373B013" w14:textId="77777777" w:rsidR="0017356C" w:rsidRDefault="0017356C" w:rsidP="003F3FDB"/>
        </w:tc>
        <w:tc>
          <w:tcPr>
            <w:tcW w:w="440" w:type="dxa"/>
          </w:tcPr>
          <w:p w14:paraId="6836B300" w14:textId="77777777" w:rsidR="0017356C" w:rsidRDefault="0017356C" w:rsidP="003F3FDB"/>
        </w:tc>
        <w:tc>
          <w:tcPr>
            <w:tcW w:w="440" w:type="dxa"/>
            <w:shd w:val="clear" w:color="auto" w:fill="auto"/>
          </w:tcPr>
          <w:p w14:paraId="157DE8A2" w14:textId="77777777" w:rsidR="0017356C" w:rsidRDefault="0017356C" w:rsidP="003F3FDB"/>
        </w:tc>
        <w:tc>
          <w:tcPr>
            <w:tcW w:w="440" w:type="dxa"/>
            <w:shd w:val="clear" w:color="auto" w:fill="000000" w:themeFill="text1"/>
          </w:tcPr>
          <w:p w14:paraId="1A525C54" w14:textId="77777777" w:rsidR="0017356C" w:rsidRDefault="0017356C" w:rsidP="003F3FDB"/>
        </w:tc>
        <w:tc>
          <w:tcPr>
            <w:tcW w:w="440" w:type="dxa"/>
            <w:tcBorders>
              <w:bottom w:val="single" w:sz="4" w:space="0" w:color="auto"/>
            </w:tcBorders>
          </w:tcPr>
          <w:p w14:paraId="64ACD54F" w14:textId="77777777" w:rsidR="0017356C" w:rsidRDefault="0017356C" w:rsidP="003F3FDB"/>
        </w:tc>
        <w:tc>
          <w:tcPr>
            <w:tcW w:w="440" w:type="dxa"/>
            <w:tcBorders>
              <w:bottom w:val="single" w:sz="4" w:space="0" w:color="auto"/>
            </w:tcBorders>
          </w:tcPr>
          <w:p w14:paraId="55802CE3" w14:textId="77777777" w:rsidR="0017356C" w:rsidRDefault="0017356C" w:rsidP="003F3FDB"/>
        </w:tc>
      </w:tr>
      <w:tr w:rsidR="0017356C" w14:paraId="391EE0F7" w14:textId="77777777" w:rsidTr="003F3FDB">
        <w:trPr>
          <w:trHeight w:val="230"/>
        </w:trPr>
        <w:tc>
          <w:tcPr>
            <w:tcW w:w="1826" w:type="dxa"/>
          </w:tcPr>
          <w:p w14:paraId="06B02E52" w14:textId="77777777" w:rsidR="0017356C" w:rsidRDefault="0017356C" w:rsidP="003F3FDB">
            <w:r>
              <w:t>Make final changes</w:t>
            </w:r>
          </w:p>
        </w:tc>
        <w:tc>
          <w:tcPr>
            <w:tcW w:w="328" w:type="dxa"/>
          </w:tcPr>
          <w:p w14:paraId="2FEDBD4E" w14:textId="77777777" w:rsidR="0017356C" w:rsidRDefault="0017356C" w:rsidP="003F3FDB"/>
        </w:tc>
        <w:tc>
          <w:tcPr>
            <w:tcW w:w="328" w:type="dxa"/>
          </w:tcPr>
          <w:p w14:paraId="4E84380B" w14:textId="77777777" w:rsidR="0017356C" w:rsidRDefault="0017356C" w:rsidP="003F3FDB"/>
        </w:tc>
        <w:tc>
          <w:tcPr>
            <w:tcW w:w="328" w:type="dxa"/>
          </w:tcPr>
          <w:p w14:paraId="4166EE9D" w14:textId="77777777" w:rsidR="0017356C" w:rsidRDefault="0017356C" w:rsidP="003F3FDB"/>
        </w:tc>
        <w:tc>
          <w:tcPr>
            <w:tcW w:w="328" w:type="dxa"/>
          </w:tcPr>
          <w:p w14:paraId="24DCD71A" w14:textId="77777777" w:rsidR="0017356C" w:rsidRDefault="0017356C" w:rsidP="003F3FDB"/>
        </w:tc>
        <w:tc>
          <w:tcPr>
            <w:tcW w:w="328" w:type="dxa"/>
          </w:tcPr>
          <w:p w14:paraId="4734C0A9" w14:textId="77777777" w:rsidR="0017356C" w:rsidRDefault="0017356C" w:rsidP="003F3FDB"/>
        </w:tc>
        <w:tc>
          <w:tcPr>
            <w:tcW w:w="328" w:type="dxa"/>
          </w:tcPr>
          <w:p w14:paraId="4DCFE06C" w14:textId="77777777" w:rsidR="0017356C" w:rsidRDefault="0017356C" w:rsidP="003F3FDB"/>
        </w:tc>
        <w:tc>
          <w:tcPr>
            <w:tcW w:w="328" w:type="dxa"/>
          </w:tcPr>
          <w:p w14:paraId="3AE15E96" w14:textId="77777777" w:rsidR="0017356C" w:rsidRDefault="0017356C" w:rsidP="003F3FDB"/>
        </w:tc>
        <w:tc>
          <w:tcPr>
            <w:tcW w:w="328" w:type="dxa"/>
          </w:tcPr>
          <w:p w14:paraId="72F661AD" w14:textId="77777777" w:rsidR="0017356C" w:rsidRDefault="0017356C" w:rsidP="003F3FDB"/>
        </w:tc>
        <w:tc>
          <w:tcPr>
            <w:tcW w:w="328" w:type="dxa"/>
          </w:tcPr>
          <w:p w14:paraId="710E2B19" w14:textId="77777777" w:rsidR="0017356C" w:rsidRDefault="0017356C" w:rsidP="003F3FDB"/>
        </w:tc>
        <w:tc>
          <w:tcPr>
            <w:tcW w:w="440" w:type="dxa"/>
          </w:tcPr>
          <w:p w14:paraId="479844A9" w14:textId="77777777" w:rsidR="0017356C" w:rsidRDefault="0017356C" w:rsidP="003F3FDB"/>
        </w:tc>
        <w:tc>
          <w:tcPr>
            <w:tcW w:w="613" w:type="dxa"/>
          </w:tcPr>
          <w:p w14:paraId="378ED47F" w14:textId="77777777" w:rsidR="0017356C" w:rsidRDefault="0017356C" w:rsidP="003F3FDB"/>
        </w:tc>
        <w:tc>
          <w:tcPr>
            <w:tcW w:w="440" w:type="dxa"/>
          </w:tcPr>
          <w:p w14:paraId="7D7AE273" w14:textId="77777777" w:rsidR="0017356C" w:rsidRDefault="0017356C" w:rsidP="003F3FDB"/>
        </w:tc>
        <w:tc>
          <w:tcPr>
            <w:tcW w:w="440" w:type="dxa"/>
          </w:tcPr>
          <w:p w14:paraId="6E4E5F91" w14:textId="77777777" w:rsidR="0017356C" w:rsidRDefault="0017356C" w:rsidP="003F3FDB"/>
        </w:tc>
        <w:tc>
          <w:tcPr>
            <w:tcW w:w="440" w:type="dxa"/>
          </w:tcPr>
          <w:p w14:paraId="4FB53F60" w14:textId="77777777" w:rsidR="0017356C" w:rsidRDefault="0017356C" w:rsidP="003F3FDB"/>
        </w:tc>
        <w:tc>
          <w:tcPr>
            <w:tcW w:w="440" w:type="dxa"/>
          </w:tcPr>
          <w:p w14:paraId="774D2FE5" w14:textId="77777777" w:rsidR="0017356C" w:rsidRDefault="0017356C" w:rsidP="003F3FDB"/>
        </w:tc>
        <w:tc>
          <w:tcPr>
            <w:tcW w:w="440" w:type="dxa"/>
          </w:tcPr>
          <w:p w14:paraId="67336537" w14:textId="77777777" w:rsidR="0017356C" w:rsidRDefault="0017356C" w:rsidP="003F3FDB"/>
        </w:tc>
        <w:tc>
          <w:tcPr>
            <w:tcW w:w="440" w:type="dxa"/>
          </w:tcPr>
          <w:p w14:paraId="39BEE717" w14:textId="77777777" w:rsidR="0017356C" w:rsidRDefault="0017356C" w:rsidP="003F3FDB"/>
        </w:tc>
        <w:tc>
          <w:tcPr>
            <w:tcW w:w="440" w:type="dxa"/>
          </w:tcPr>
          <w:p w14:paraId="6BB43DB6" w14:textId="77777777" w:rsidR="0017356C" w:rsidRDefault="0017356C" w:rsidP="003F3FDB"/>
        </w:tc>
        <w:tc>
          <w:tcPr>
            <w:tcW w:w="440" w:type="dxa"/>
          </w:tcPr>
          <w:p w14:paraId="7CB05F95" w14:textId="77777777" w:rsidR="0017356C" w:rsidRDefault="0017356C" w:rsidP="003F3FDB"/>
        </w:tc>
        <w:tc>
          <w:tcPr>
            <w:tcW w:w="440" w:type="dxa"/>
          </w:tcPr>
          <w:p w14:paraId="154FC9B2" w14:textId="77777777" w:rsidR="0017356C" w:rsidRDefault="0017356C" w:rsidP="003F3FDB"/>
        </w:tc>
        <w:tc>
          <w:tcPr>
            <w:tcW w:w="440" w:type="dxa"/>
          </w:tcPr>
          <w:p w14:paraId="30F9812A" w14:textId="77777777" w:rsidR="0017356C" w:rsidRDefault="0017356C" w:rsidP="003F3FDB"/>
        </w:tc>
        <w:tc>
          <w:tcPr>
            <w:tcW w:w="440" w:type="dxa"/>
          </w:tcPr>
          <w:p w14:paraId="6EDCF761" w14:textId="77777777" w:rsidR="0017356C" w:rsidRDefault="0017356C" w:rsidP="003F3FDB"/>
        </w:tc>
        <w:tc>
          <w:tcPr>
            <w:tcW w:w="440" w:type="dxa"/>
            <w:tcBorders>
              <w:right w:val="nil"/>
            </w:tcBorders>
            <w:shd w:val="clear" w:color="auto" w:fill="000000" w:themeFill="text1"/>
          </w:tcPr>
          <w:p w14:paraId="2E0B3D40" w14:textId="77777777" w:rsidR="0017356C" w:rsidRDefault="0017356C" w:rsidP="003F3FDB"/>
        </w:tc>
        <w:tc>
          <w:tcPr>
            <w:tcW w:w="440" w:type="dxa"/>
            <w:tcBorders>
              <w:left w:val="nil"/>
            </w:tcBorders>
            <w:shd w:val="clear" w:color="auto" w:fill="000000" w:themeFill="text1"/>
          </w:tcPr>
          <w:p w14:paraId="00398138" w14:textId="77777777" w:rsidR="0017356C" w:rsidRDefault="0017356C" w:rsidP="003F3FDB"/>
        </w:tc>
      </w:tr>
      <w:tr w:rsidR="0017356C" w14:paraId="59E798DE" w14:textId="77777777" w:rsidTr="003F3FDB">
        <w:trPr>
          <w:trHeight w:val="230"/>
        </w:trPr>
        <w:tc>
          <w:tcPr>
            <w:tcW w:w="1826" w:type="dxa"/>
          </w:tcPr>
          <w:p w14:paraId="70A9303B" w14:textId="77777777" w:rsidR="0017356C" w:rsidRDefault="0017356C" w:rsidP="003F3FDB">
            <w:r>
              <w:t>Submission</w:t>
            </w:r>
          </w:p>
        </w:tc>
        <w:tc>
          <w:tcPr>
            <w:tcW w:w="328" w:type="dxa"/>
          </w:tcPr>
          <w:p w14:paraId="25AC411E" w14:textId="77777777" w:rsidR="0017356C" w:rsidRDefault="0017356C" w:rsidP="003F3FDB"/>
        </w:tc>
        <w:tc>
          <w:tcPr>
            <w:tcW w:w="328" w:type="dxa"/>
          </w:tcPr>
          <w:p w14:paraId="5C4AF523" w14:textId="77777777" w:rsidR="0017356C" w:rsidRDefault="0017356C" w:rsidP="003F3FDB"/>
        </w:tc>
        <w:tc>
          <w:tcPr>
            <w:tcW w:w="328" w:type="dxa"/>
          </w:tcPr>
          <w:p w14:paraId="42AB265E" w14:textId="77777777" w:rsidR="0017356C" w:rsidRDefault="0017356C" w:rsidP="003F3FDB"/>
        </w:tc>
        <w:tc>
          <w:tcPr>
            <w:tcW w:w="328" w:type="dxa"/>
          </w:tcPr>
          <w:p w14:paraId="3AEBB825" w14:textId="77777777" w:rsidR="0017356C" w:rsidRDefault="0017356C" w:rsidP="003F3FDB"/>
        </w:tc>
        <w:tc>
          <w:tcPr>
            <w:tcW w:w="328" w:type="dxa"/>
          </w:tcPr>
          <w:p w14:paraId="00042EAC" w14:textId="77777777" w:rsidR="0017356C" w:rsidRDefault="0017356C" w:rsidP="003F3FDB"/>
        </w:tc>
        <w:tc>
          <w:tcPr>
            <w:tcW w:w="328" w:type="dxa"/>
          </w:tcPr>
          <w:p w14:paraId="3B7F3E0C" w14:textId="77777777" w:rsidR="0017356C" w:rsidRDefault="0017356C" w:rsidP="003F3FDB"/>
        </w:tc>
        <w:tc>
          <w:tcPr>
            <w:tcW w:w="328" w:type="dxa"/>
          </w:tcPr>
          <w:p w14:paraId="1B7C29BB" w14:textId="77777777" w:rsidR="0017356C" w:rsidRDefault="0017356C" w:rsidP="003F3FDB"/>
        </w:tc>
        <w:tc>
          <w:tcPr>
            <w:tcW w:w="328" w:type="dxa"/>
          </w:tcPr>
          <w:p w14:paraId="0559A455" w14:textId="77777777" w:rsidR="0017356C" w:rsidRDefault="0017356C" w:rsidP="003F3FDB"/>
        </w:tc>
        <w:tc>
          <w:tcPr>
            <w:tcW w:w="328" w:type="dxa"/>
          </w:tcPr>
          <w:p w14:paraId="5B020999" w14:textId="77777777" w:rsidR="0017356C" w:rsidRDefault="0017356C" w:rsidP="003F3FDB"/>
        </w:tc>
        <w:tc>
          <w:tcPr>
            <w:tcW w:w="440" w:type="dxa"/>
          </w:tcPr>
          <w:p w14:paraId="78371FAD" w14:textId="77777777" w:rsidR="0017356C" w:rsidRDefault="0017356C" w:rsidP="003F3FDB"/>
        </w:tc>
        <w:tc>
          <w:tcPr>
            <w:tcW w:w="613" w:type="dxa"/>
          </w:tcPr>
          <w:p w14:paraId="75C71BAB" w14:textId="77777777" w:rsidR="0017356C" w:rsidRDefault="0017356C" w:rsidP="003F3FDB"/>
        </w:tc>
        <w:tc>
          <w:tcPr>
            <w:tcW w:w="440" w:type="dxa"/>
          </w:tcPr>
          <w:p w14:paraId="727D57A5" w14:textId="77777777" w:rsidR="0017356C" w:rsidRDefault="0017356C" w:rsidP="003F3FDB"/>
        </w:tc>
        <w:tc>
          <w:tcPr>
            <w:tcW w:w="440" w:type="dxa"/>
          </w:tcPr>
          <w:p w14:paraId="4D983DC4" w14:textId="77777777" w:rsidR="0017356C" w:rsidRDefault="0017356C" w:rsidP="003F3FDB"/>
        </w:tc>
        <w:tc>
          <w:tcPr>
            <w:tcW w:w="440" w:type="dxa"/>
          </w:tcPr>
          <w:p w14:paraId="64866689" w14:textId="77777777" w:rsidR="0017356C" w:rsidRDefault="0017356C" w:rsidP="003F3FDB"/>
        </w:tc>
        <w:tc>
          <w:tcPr>
            <w:tcW w:w="440" w:type="dxa"/>
          </w:tcPr>
          <w:p w14:paraId="131889E9" w14:textId="77777777" w:rsidR="0017356C" w:rsidRDefault="0017356C" w:rsidP="003F3FDB"/>
        </w:tc>
        <w:tc>
          <w:tcPr>
            <w:tcW w:w="440" w:type="dxa"/>
          </w:tcPr>
          <w:p w14:paraId="2F6F77F4" w14:textId="77777777" w:rsidR="0017356C" w:rsidRDefault="0017356C" w:rsidP="003F3FDB"/>
        </w:tc>
        <w:tc>
          <w:tcPr>
            <w:tcW w:w="440" w:type="dxa"/>
          </w:tcPr>
          <w:p w14:paraId="625989FB" w14:textId="77777777" w:rsidR="0017356C" w:rsidRDefault="0017356C" w:rsidP="003F3FDB"/>
        </w:tc>
        <w:tc>
          <w:tcPr>
            <w:tcW w:w="440" w:type="dxa"/>
          </w:tcPr>
          <w:p w14:paraId="200F40D2" w14:textId="77777777" w:rsidR="0017356C" w:rsidRDefault="0017356C" w:rsidP="003F3FDB"/>
        </w:tc>
        <w:tc>
          <w:tcPr>
            <w:tcW w:w="440" w:type="dxa"/>
          </w:tcPr>
          <w:p w14:paraId="04367B94" w14:textId="77777777" w:rsidR="0017356C" w:rsidRDefault="0017356C" w:rsidP="003F3FDB"/>
        </w:tc>
        <w:tc>
          <w:tcPr>
            <w:tcW w:w="440" w:type="dxa"/>
          </w:tcPr>
          <w:p w14:paraId="392F9497" w14:textId="77777777" w:rsidR="0017356C" w:rsidRDefault="0017356C" w:rsidP="003F3FDB"/>
        </w:tc>
        <w:tc>
          <w:tcPr>
            <w:tcW w:w="440" w:type="dxa"/>
          </w:tcPr>
          <w:p w14:paraId="716424B1" w14:textId="77777777" w:rsidR="0017356C" w:rsidRDefault="0017356C" w:rsidP="003F3FDB"/>
        </w:tc>
        <w:tc>
          <w:tcPr>
            <w:tcW w:w="440" w:type="dxa"/>
          </w:tcPr>
          <w:p w14:paraId="29E09137" w14:textId="77777777" w:rsidR="0017356C" w:rsidRDefault="0017356C" w:rsidP="003F3FDB"/>
        </w:tc>
        <w:tc>
          <w:tcPr>
            <w:tcW w:w="440" w:type="dxa"/>
          </w:tcPr>
          <w:p w14:paraId="272FA8A6" w14:textId="77777777" w:rsidR="0017356C" w:rsidRDefault="0017356C" w:rsidP="003F3FDB"/>
        </w:tc>
        <w:tc>
          <w:tcPr>
            <w:tcW w:w="440" w:type="dxa"/>
            <w:shd w:val="clear" w:color="auto" w:fill="000000" w:themeFill="text1"/>
          </w:tcPr>
          <w:p w14:paraId="6A65AE96" w14:textId="77777777" w:rsidR="0017356C" w:rsidRDefault="0017356C" w:rsidP="003F3FDB"/>
        </w:tc>
      </w:tr>
    </w:tbl>
    <w:p w14:paraId="24E05777" w14:textId="77777777" w:rsidR="0017356C" w:rsidRDefault="0017356C" w:rsidP="0017356C"/>
    <w:p w14:paraId="4D882966" w14:textId="77777777" w:rsidR="0017356C" w:rsidRDefault="0017356C" w:rsidP="0017356C"/>
    <w:p w14:paraId="7BA91E98" w14:textId="77777777" w:rsidR="0017356C" w:rsidRDefault="0017356C" w:rsidP="0017356C"/>
    <w:p w14:paraId="2207A6AE" w14:textId="77777777" w:rsidR="0017356C" w:rsidRDefault="0017356C" w:rsidP="0017356C"/>
    <w:p w14:paraId="1A9225A0" w14:textId="77777777" w:rsidR="0017356C" w:rsidRDefault="0017356C" w:rsidP="0017356C"/>
    <w:p w14:paraId="73BA1861" w14:textId="77777777" w:rsidR="0017356C" w:rsidRDefault="0017356C" w:rsidP="0017356C"/>
    <w:p w14:paraId="4546365A" w14:textId="77777777" w:rsidR="0017356C" w:rsidRDefault="0017356C" w:rsidP="0017356C"/>
    <w:p w14:paraId="319FF0F0" w14:textId="77777777" w:rsidR="0017356C" w:rsidRDefault="0017356C" w:rsidP="0017356C"/>
    <w:p w14:paraId="5FEB03A6" w14:textId="77777777" w:rsidR="0017356C" w:rsidRDefault="0017356C" w:rsidP="0017356C"/>
    <w:p w14:paraId="55F7D6B0" w14:textId="77777777" w:rsidR="0017356C" w:rsidRDefault="0017356C" w:rsidP="0017356C"/>
    <w:p w14:paraId="1FF4008C" w14:textId="77777777" w:rsidR="0017356C" w:rsidRDefault="0017356C" w:rsidP="0017356C"/>
    <w:p w14:paraId="6EC5AFD5" w14:textId="77777777" w:rsidR="0017356C" w:rsidRDefault="0017356C" w:rsidP="0017356C"/>
    <w:p w14:paraId="30F76854" w14:textId="77777777" w:rsidR="0017356C" w:rsidRDefault="0017356C" w:rsidP="0017356C"/>
    <w:p w14:paraId="1E6A325D" w14:textId="77777777" w:rsidR="0017356C" w:rsidRDefault="0017356C" w:rsidP="0017356C"/>
    <w:p w14:paraId="6B1AD713" w14:textId="77777777" w:rsidR="0017356C" w:rsidRDefault="0017356C" w:rsidP="0017356C"/>
    <w:p w14:paraId="7FB9E411" w14:textId="77777777" w:rsidR="0017356C" w:rsidRDefault="0017356C" w:rsidP="0017356C"/>
    <w:p w14:paraId="196F5D3C" w14:textId="77777777" w:rsidR="0017356C" w:rsidRDefault="0017356C" w:rsidP="0017356C"/>
    <w:p w14:paraId="0D5574E8" w14:textId="227293F7" w:rsidR="002F1BD8" w:rsidRDefault="002F1BD8" w:rsidP="00AD166D"/>
    <w:p w14:paraId="20A3409A" w14:textId="31F20D91" w:rsidR="002F1BD8" w:rsidRDefault="002F1BD8" w:rsidP="00AD166D"/>
    <w:p w14:paraId="2DFF414E" w14:textId="347907B5" w:rsidR="002F1BD8" w:rsidRDefault="002F1BD8" w:rsidP="00AD166D"/>
    <w:p w14:paraId="22297157" w14:textId="2AEDCE21" w:rsidR="002F1BD8" w:rsidRDefault="002F1BD8" w:rsidP="00AD166D"/>
    <w:p w14:paraId="00099252" w14:textId="0A3F0E76" w:rsidR="002F1BD8" w:rsidRDefault="002F1BD8" w:rsidP="00AD166D"/>
    <w:p w14:paraId="301A80F6" w14:textId="03D2386E" w:rsidR="002F1BD8" w:rsidRDefault="002F1BD8" w:rsidP="00AD166D"/>
    <w:p w14:paraId="32CB73CE" w14:textId="4226873E" w:rsidR="002F1BD8" w:rsidRDefault="002F1BD8" w:rsidP="00AD166D"/>
    <w:p w14:paraId="5B1F3475" w14:textId="572C4BA9" w:rsidR="002F1BD8" w:rsidRDefault="002F1BD8" w:rsidP="00AD166D"/>
    <w:p w14:paraId="595F8675" w14:textId="40B61E34" w:rsidR="002F1BD8" w:rsidRDefault="002F1BD8" w:rsidP="00AD166D"/>
    <w:p w14:paraId="25B199B8" w14:textId="77777777" w:rsidR="002F1BD8" w:rsidRPr="00AD166D" w:rsidRDefault="002F1BD8" w:rsidP="00AD166D"/>
    <w:p w14:paraId="580FA72E" w14:textId="1E4EC4D6" w:rsidR="00C24F46" w:rsidRDefault="00C24F46" w:rsidP="00C24F46"/>
    <w:p w14:paraId="7DCFD94A" w14:textId="54F2ED16" w:rsidR="00D32AFC" w:rsidRDefault="00D32AFC" w:rsidP="003567B9"/>
    <w:p w14:paraId="067E4462" w14:textId="77777777" w:rsidR="00BA164D" w:rsidRPr="00C24F46" w:rsidRDefault="00BA164D" w:rsidP="003567B9"/>
    <w:sectPr w:rsidR="00BA164D" w:rsidRPr="00C24F4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266619" w14:textId="77777777" w:rsidR="00676F25" w:rsidRDefault="00676F25" w:rsidP="006B448D">
      <w:pPr>
        <w:spacing w:after="0" w:line="240" w:lineRule="auto"/>
      </w:pPr>
      <w:r>
        <w:separator/>
      </w:r>
    </w:p>
  </w:endnote>
  <w:endnote w:type="continuationSeparator" w:id="0">
    <w:p w14:paraId="5C5587C0" w14:textId="77777777" w:rsidR="00676F25" w:rsidRDefault="00676F25" w:rsidP="006B44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Segoe UI Symbol">
    <w:panose1 w:val="020B0502040204020203"/>
    <w:charset w:val="00"/>
    <w:family w:val="swiss"/>
    <w:pitch w:val="variable"/>
    <w:sig w:usb0="800001E3" w:usb1="1200FFEF" w:usb2="00040000" w:usb3="00000000" w:csb0="00000001" w:csb1="00000000"/>
  </w:font>
  <w:font w:name="Georgia">
    <w:panose1 w:val="02040502050405020303"/>
    <w:charset w:val="00"/>
    <w:family w:val="roman"/>
    <w:pitch w:val="variable"/>
    <w:sig w:usb0="00000287" w:usb1="00000000" w:usb2="00000000" w:usb3="00000000" w:csb0="0000009F" w:csb1="00000000"/>
  </w:font>
  <w:font w:name="MathJax_Main">
    <w:altName w:val="Cambria"/>
    <w:panose1 w:val="00000000000000000000"/>
    <w:charset w:val="00"/>
    <w:family w:val="roman"/>
    <w:notTrueType/>
    <w:pitch w:val="default"/>
  </w:font>
  <w:font w:name="MathJax_Math-italic">
    <w:altName w:val="Cambria"/>
    <w:panose1 w:val="00000000000000000000"/>
    <w:charset w:val="00"/>
    <w:family w:val="roman"/>
    <w:notTrueType/>
    <w:pitch w:val="default"/>
  </w:font>
  <w:font w:name="MathJax_Main-bold">
    <w:altName w:val="Cambria"/>
    <w:panose1 w:val="00000000000000000000"/>
    <w:charset w:val="00"/>
    <w:family w:val="roman"/>
    <w:notTrueType/>
    <w:pitch w:val="default"/>
  </w:font>
  <w:font w:name="inherit">
    <w:altName w:val="Cambria"/>
    <w:panose1 w:val="00000000000000000000"/>
    <w:charset w:val="00"/>
    <w:family w:val="roman"/>
    <w:notTrueType/>
    <w:pitch w:val="default"/>
  </w:font>
  <w:font w:name="Lato">
    <w:charset w:val="00"/>
    <w:family w:val="swiss"/>
    <w:pitch w:val="variable"/>
    <w:sig w:usb0="E10002FF" w:usb1="5000ECFF" w:usb2="00000021" w:usb3="00000000" w:csb0="000001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84EEAD" w14:textId="77777777" w:rsidR="00676F25" w:rsidRDefault="00676F25" w:rsidP="006B448D">
      <w:pPr>
        <w:spacing w:after="0" w:line="240" w:lineRule="auto"/>
      </w:pPr>
      <w:r>
        <w:separator/>
      </w:r>
    </w:p>
  </w:footnote>
  <w:footnote w:type="continuationSeparator" w:id="0">
    <w:p w14:paraId="4DE4A994" w14:textId="77777777" w:rsidR="00676F25" w:rsidRDefault="00676F25" w:rsidP="006B448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2D04F0"/>
    <w:multiLevelType w:val="hybridMultilevel"/>
    <w:tmpl w:val="A08EFC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6986BA9"/>
    <w:multiLevelType w:val="hybridMultilevel"/>
    <w:tmpl w:val="A59006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D2A1D70"/>
    <w:multiLevelType w:val="multilevel"/>
    <w:tmpl w:val="ECA057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A343D35"/>
    <w:multiLevelType w:val="hybridMultilevel"/>
    <w:tmpl w:val="A08EFC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A4B1092"/>
    <w:multiLevelType w:val="hybridMultilevel"/>
    <w:tmpl w:val="A08EFC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04271B8"/>
    <w:multiLevelType w:val="hybridMultilevel"/>
    <w:tmpl w:val="E9527CE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48DA0936"/>
    <w:multiLevelType w:val="hybridMultilevel"/>
    <w:tmpl w:val="A08EFC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7F86BB2"/>
    <w:multiLevelType w:val="hybridMultilevel"/>
    <w:tmpl w:val="109E049E"/>
    <w:lvl w:ilvl="0" w:tplc="CD5E3DC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5CE3036"/>
    <w:multiLevelType w:val="hybridMultilevel"/>
    <w:tmpl w:val="A08EFC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FC04AD3"/>
    <w:multiLevelType w:val="hybridMultilevel"/>
    <w:tmpl w:val="01020E9A"/>
    <w:lvl w:ilvl="0" w:tplc="B45CB736">
      <w:start w:val="1"/>
      <w:numFmt w:val="decimal"/>
      <w:lvlText w:val="%1"/>
      <w:lvlJc w:val="left"/>
      <w:pPr>
        <w:ind w:left="930" w:hanging="735"/>
      </w:pPr>
      <w:rPr>
        <w:rFonts w:hint="default"/>
      </w:rPr>
    </w:lvl>
    <w:lvl w:ilvl="1" w:tplc="08090019" w:tentative="1">
      <w:start w:val="1"/>
      <w:numFmt w:val="lowerLetter"/>
      <w:lvlText w:val="%2."/>
      <w:lvlJc w:val="left"/>
      <w:pPr>
        <w:ind w:left="1275" w:hanging="360"/>
      </w:pPr>
    </w:lvl>
    <w:lvl w:ilvl="2" w:tplc="0809001B" w:tentative="1">
      <w:start w:val="1"/>
      <w:numFmt w:val="lowerRoman"/>
      <w:lvlText w:val="%3."/>
      <w:lvlJc w:val="right"/>
      <w:pPr>
        <w:ind w:left="1995" w:hanging="180"/>
      </w:pPr>
    </w:lvl>
    <w:lvl w:ilvl="3" w:tplc="0809000F" w:tentative="1">
      <w:start w:val="1"/>
      <w:numFmt w:val="decimal"/>
      <w:lvlText w:val="%4."/>
      <w:lvlJc w:val="left"/>
      <w:pPr>
        <w:ind w:left="2715" w:hanging="360"/>
      </w:pPr>
    </w:lvl>
    <w:lvl w:ilvl="4" w:tplc="08090019" w:tentative="1">
      <w:start w:val="1"/>
      <w:numFmt w:val="lowerLetter"/>
      <w:lvlText w:val="%5."/>
      <w:lvlJc w:val="left"/>
      <w:pPr>
        <w:ind w:left="3435" w:hanging="360"/>
      </w:pPr>
    </w:lvl>
    <w:lvl w:ilvl="5" w:tplc="0809001B" w:tentative="1">
      <w:start w:val="1"/>
      <w:numFmt w:val="lowerRoman"/>
      <w:lvlText w:val="%6."/>
      <w:lvlJc w:val="right"/>
      <w:pPr>
        <w:ind w:left="4155" w:hanging="180"/>
      </w:pPr>
    </w:lvl>
    <w:lvl w:ilvl="6" w:tplc="0809000F" w:tentative="1">
      <w:start w:val="1"/>
      <w:numFmt w:val="decimal"/>
      <w:lvlText w:val="%7."/>
      <w:lvlJc w:val="left"/>
      <w:pPr>
        <w:ind w:left="4875" w:hanging="360"/>
      </w:pPr>
    </w:lvl>
    <w:lvl w:ilvl="7" w:tplc="08090019" w:tentative="1">
      <w:start w:val="1"/>
      <w:numFmt w:val="lowerLetter"/>
      <w:lvlText w:val="%8."/>
      <w:lvlJc w:val="left"/>
      <w:pPr>
        <w:ind w:left="5595" w:hanging="360"/>
      </w:pPr>
    </w:lvl>
    <w:lvl w:ilvl="8" w:tplc="0809001B" w:tentative="1">
      <w:start w:val="1"/>
      <w:numFmt w:val="lowerRoman"/>
      <w:lvlText w:val="%9."/>
      <w:lvlJc w:val="right"/>
      <w:pPr>
        <w:ind w:left="6315" w:hanging="180"/>
      </w:pPr>
    </w:lvl>
  </w:abstractNum>
  <w:num w:numId="1">
    <w:abstractNumId w:val="4"/>
  </w:num>
  <w:num w:numId="2">
    <w:abstractNumId w:val="8"/>
  </w:num>
  <w:num w:numId="3">
    <w:abstractNumId w:val="0"/>
  </w:num>
  <w:num w:numId="4">
    <w:abstractNumId w:val="3"/>
  </w:num>
  <w:num w:numId="5">
    <w:abstractNumId w:val="6"/>
  </w:num>
  <w:num w:numId="6">
    <w:abstractNumId w:val="1"/>
  </w:num>
  <w:num w:numId="7">
    <w:abstractNumId w:val="5"/>
  </w:num>
  <w:num w:numId="8">
    <w:abstractNumId w:val="7"/>
  </w:num>
  <w:num w:numId="9">
    <w:abstractNumId w:val="2"/>
  </w:num>
  <w:num w:numId="1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IzMjU2MjYwNDczMDBT0lEKTi0uzszPAykwtKgFAEDJY74tAAAA"/>
  </w:docVars>
  <w:rsids>
    <w:rsidRoot w:val="00E3394D"/>
    <w:rsid w:val="00000973"/>
    <w:rsid w:val="00001CDE"/>
    <w:rsid w:val="00002496"/>
    <w:rsid w:val="000029AE"/>
    <w:rsid w:val="00004BE1"/>
    <w:rsid w:val="00004C70"/>
    <w:rsid w:val="00004DB4"/>
    <w:rsid w:val="0001001A"/>
    <w:rsid w:val="00010A4A"/>
    <w:rsid w:val="000130E7"/>
    <w:rsid w:val="00013373"/>
    <w:rsid w:val="00014E7D"/>
    <w:rsid w:val="000161D9"/>
    <w:rsid w:val="00016332"/>
    <w:rsid w:val="00016359"/>
    <w:rsid w:val="00021C5A"/>
    <w:rsid w:val="00023290"/>
    <w:rsid w:val="00030C82"/>
    <w:rsid w:val="00030E84"/>
    <w:rsid w:val="00031CEE"/>
    <w:rsid w:val="00033C9C"/>
    <w:rsid w:val="00033E74"/>
    <w:rsid w:val="0003439D"/>
    <w:rsid w:val="00034E24"/>
    <w:rsid w:val="00036502"/>
    <w:rsid w:val="00036B04"/>
    <w:rsid w:val="00041150"/>
    <w:rsid w:val="00042140"/>
    <w:rsid w:val="00042749"/>
    <w:rsid w:val="000429E5"/>
    <w:rsid w:val="00042DF4"/>
    <w:rsid w:val="0004410C"/>
    <w:rsid w:val="00044D2F"/>
    <w:rsid w:val="00044EEB"/>
    <w:rsid w:val="000450C9"/>
    <w:rsid w:val="00046344"/>
    <w:rsid w:val="0004644B"/>
    <w:rsid w:val="00046683"/>
    <w:rsid w:val="00046A45"/>
    <w:rsid w:val="00050238"/>
    <w:rsid w:val="00050FFD"/>
    <w:rsid w:val="000521F6"/>
    <w:rsid w:val="000529F3"/>
    <w:rsid w:val="000538FD"/>
    <w:rsid w:val="00053C3C"/>
    <w:rsid w:val="0005533A"/>
    <w:rsid w:val="000560FC"/>
    <w:rsid w:val="00056802"/>
    <w:rsid w:val="000569F7"/>
    <w:rsid w:val="00056A1E"/>
    <w:rsid w:val="00056D39"/>
    <w:rsid w:val="000578BD"/>
    <w:rsid w:val="00057B65"/>
    <w:rsid w:val="0006117E"/>
    <w:rsid w:val="00062FC0"/>
    <w:rsid w:val="00064E1F"/>
    <w:rsid w:val="00067E14"/>
    <w:rsid w:val="00070186"/>
    <w:rsid w:val="000704A3"/>
    <w:rsid w:val="000708CC"/>
    <w:rsid w:val="0007111E"/>
    <w:rsid w:val="000714F0"/>
    <w:rsid w:val="00072418"/>
    <w:rsid w:val="00073AD6"/>
    <w:rsid w:val="00074C10"/>
    <w:rsid w:val="00075095"/>
    <w:rsid w:val="00075E01"/>
    <w:rsid w:val="000761F2"/>
    <w:rsid w:val="000810D3"/>
    <w:rsid w:val="0008175C"/>
    <w:rsid w:val="00081E92"/>
    <w:rsid w:val="00082627"/>
    <w:rsid w:val="000829FF"/>
    <w:rsid w:val="00082B17"/>
    <w:rsid w:val="00082D7D"/>
    <w:rsid w:val="00083846"/>
    <w:rsid w:val="00084571"/>
    <w:rsid w:val="00084730"/>
    <w:rsid w:val="0008484D"/>
    <w:rsid w:val="00085A22"/>
    <w:rsid w:val="00086B43"/>
    <w:rsid w:val="000873D8"/>
    <w:rsid w:val="00091964"/>
    <w:rsid w:val="00093383"/>
    <w:rsid w:val="00093A3A"/>
    <w:rsid w:val="00093A59"/>
    <w:rsid w:val="00094785"/>
    <w:rsid w:val="00095815"/>
    <w:rsid w:val="00097EA1"/>
    <w:rsid w:val="000A0200"/>
    <w:rsid w:val="000A117C"/>
    <w:rsid w:val="000A2E17"/>
    <w:rsid w:val="000A391B"/>
    <w:rsid w:val="000A54D2"/>
    <w:rsid w:val="000A642D"/>
    <w:rsid w:val="000A663E"/>
    <w:rsid w:val="000A77FC"/>
    <w:rsid w:val="000A79F0"/>
    <w:rsid w:val="000B0295"/>
    <w:rsid w:val="000B0946"/>
    <w:rsid w:val="000B0BCC"/>
    <w:rsid w:val="000B4CBC"/>
    <w:rsid w:val="000B5352"/>
    <w:rsid w:val="000B5567"/>
    <w:rsid w:val="000C12B7"/>
    <w:rsid w:val="000C178E"/>
    <w:rsid w:val="000C1CB2"/>
    <w:rsid w:val="000C38E7"/>
    <w:rsid w:val="000C4146"/>
    <w:rsid w:val="000C54B9"/>
    <w:rsid w:val="000C7F19"/>
    <w:rsid w:val="000D25EE"/>
    <w:rsid w:val="000D2756"/>
    <w:rsid w:val="000D2C1C"/>
    <w:rsid w:val="000D6162"/>
    <w:rsid w:val="000D663B"/>
    <w:rsid w:val="000D6B93"/>
    <w:rsid w:val="000D6DD5"/>
    <w:rsid w:val="000E1967"/>
    <w:rsid w:val="000E2713"/>
    <w:rsid w:val="000E2F17"/>
    <w:rsid w:val="000E5744"/>
    <w:rsid w:val="000E61BD"/>
    <w:rsid w:val="000E7DBD"/>
    <w:rsid w:val="000F43BD"/>
    <w:rsid w:val="000F5928"/>
    <w:rsid w:val="000F5D7B"/>
    <w:rsid w:val="000F658B"/>
    <w:rsid w:val="000F6811"/>
    <w:rsid w:val="001011B0"/>
    <w:rsid w:val="00102CEF"/>
    <w:rsid w:val="001044B8"/>
    <w:rsid w:val="001044FA"/>
    <w:rsid w:val="001104A0"/>
    <w:rsid w:val="00110860"/>
    <w:rsid w:val="00110EA1"/>
    <w:rsid w:val="001112C3"/>
    <w:rsid w:val="00111D4B"/>
    <w:rsid w:val="001123AF"/>
    <w:rsid w:val="00112CEC"/>
    <w:rsid w:val="00112DBF"/>
    <w:rsid w:val="001142B5"/>
    <w:rsid w:val="00115172"/>
    <w:rsid w:val="00115BD5"/>
    <w:rsid w:val="0012267E"/>
    <w:rsid w:val="00123454"/>
    <w:rsid w:val="00127F32"/>
    <w:rsid w:val="00133577"/>
    <w:rsid w:val="00134FD2"/>
    <w:rsid w:val="00135444"/>
    <w:rsid w:val="00136869"/>
    <w:rsid w:val="00136BE0"/>
    <w:rsid w:val="00140532"/>
    <w:rsid w:val="001409B4"/>
    <w:rsid w:val="00140F69"/>
    <w:rsid w:val="00141DCE"/>
    <w:rsid w:val="00143D3C"/>
    <w:rsid w:val="00144A0D"/>
    <w:rsid w:val="00144EB3"/>
    <w:rsid w:val="001452A2"/>
    <w:rsid w:val="001478EE"/>
    <w:rsid w:val="0015164B"/>
    <w:rsid w:val="001529B4"/>
    <w:rsid w:val="00154509"/>
    <w:rsid w:val="001545E4"/>
    <w:rsid w:val="00156384"/>
    <w:rsid w:val="00156F11"/>
    <w:rsid w:val="00160340"/>
    <w:rsid w:val="001614D6"/>
    <w:rsid w:val="001620A0"/>
    <w:rsid w:val="00162857"/>
    <w:rsid w:val="00162CDA"/>
    <w:rsid w:val="00164261"/>
    <w:rsid w:val="0016488F"/>
    <w:rsid w:val="00164A56"/>
    <w:rsid w:val="001656E8"/>
    <w:rsid w:val="0016662D"/>
    <w:rsid w:val="00167F79"/>
    <w:rsid w:val="0017356C"/>
    <w:rsid w:val="0017438E"/>
    <w:rsid w:val="0017471F"/>
    <w:rsid w:val="00175CEF"/>
    <w:rsid w:val="00175F8C"/>
    <w:rsid w:val="0017756C"/>
    <w:rsid w:val="0018153F"/>
    <w:rsid w:val="00181B64"/>
    <w:rsid w:val="00182060"/>
    <w:rsid w:val="00182259"/>
    <w:rsid w:val="001822B2"/>
    <w:rsid w:val="00182AFA"/>
    <w:rsid w:val="001833F8"/>
    <w:rsid w:val="001843BA"/>
    <w:rsid w:val="001852C9"/>
    <w:rsid w:val="00186FC4"/>
    <w:rsid w:val="00187AF7"/>
    <w:rsid w:val="0019099E"/>
    <w:rsid w:val="00191DD9"/>
    <w:rsid w:val="001940A4"/>
    <w:rsid w:val="001A12D1"/>
    <w:rsid w:val="001A1564"/>
    <w:rsid w:val="001A22A8"/>
    <w:rsid w:val="001A2790"/>
    <w:rsid w:val="001A557D"/>
    <w:rsid w:val="001A6BFF"/>
    <w:rsid w:val="001A7700"/>
    <w:rsid w:val="001A7B64"/>
    <w:rsid w:val="001B276D"/>
    <w:rsid w:val="001B2D16"/>
    <w:rsid w:val="001B433B"/>
    <w:rsid w:val="001B528D"/>
    <w:rsid w:val="001B5554"/>
    <w:rsid w:val="001B62D4"/>
    <w:rsid w:val="001B66FC"/>
    <w:rsid w:val="001B688F"/>
    <w:rsid w:val="001B69AF"/>
    <w:rsid w:val="001B6FB8"/>
    <w:rsid w:val="001B74F9"/>
    <w:rsid w:val="001C0A0F"/>
    <w:rsid w:val="001C3300"/>
    <w:rsid w:val="001C3400"/>
    <w:rsid w:val="001C5004"/>
    <w:rsid w:val="001C68A4"/>
    <w:rsid w:val="001C72DA"/>
    <w:rsid w:val="001D09D6"/>
    <w:rsid w:val="001D323B"/>
    <w:rsid w:val="001D4604"/>
    <w:rsid w:val="001D4ABD"/>
    <w:rsid w:val="001D6190"/>
    <w:rsid w:val="001D75DB"/>
    <w:rsid w:val="001D7F86"/>
    <w:rsid w:val="001E16F1"/>
    <w:rsid w:val="001E3494"/>
    <w:rsid w:val="001E3F7C"/>
    <w:rsid w:val="001E4111"/>
    <w:rsid w:val="001E447B"/>
    <w:rsid w:val="001F0141"/>
    <w:rsid w:val="001F08D6"/>
    <w:rsid w:val="001F0E9A"/>
    <w:rsid w:val="001F1782"/>
    <w:rsid w:val="001F1C05"/>
    <w:rsid w:val="001F2519"/>
    <w:rsid w:val="001F566F"/>
    <w:rsid w:val="001F5F3A"/>
    <w:rsid w:val="001F70E1"/>
    <w:rsid w:val="00200497"/>
    <w:rsid w:val="00200F68"/>
    <w:rsid w:val="002024C6"/>
    <w:rsid w:val="00203D8D"/>
    <w:rsid w:val="00203DF2"/>
    <w:rsid w:val="00204192"/>
    <w:rsid w:val="00205C3E"/>
    <w:rsid w:val="0020687D"/>
    <w:rsid w:val="00206F59"/>
    <w:rsid w:val="00212C4A"/>
    <w:rsid w:val="00212E14"/>
    <w:rsid w:val="00213360"/>
    <w:rsid w:val="00213617"/>
    <w:rsid w:val="00214D93"/>
    <w:rsid w:val="00220BF6"/>
    <w:rsid w:val="00221667"/>
    <w:rsid w:val="0022176F"/>
    <w:rsid w:val="00221E99"/>
    <w:rsid w:val="00223DDD"/>
    <w:rsid w:val="00225719"/>
    <w:rsid w:val="00225EC0"/>
    <w:rsid w:val="00227B35"/>
    <w:rsid w:val="00231E4D"/>
    <w:rsid w:val="00234930"/>
    <w:rsid w:val="00234E50"/>
    <w:rsid w:val="00235683"/>
    <w:rsid w:val="00235A07"/>
    <w:rsid w:val="002360FE"/>
    <w:rsid w:val="00236EB0"/>
    <w:rsid w:val="002414DD"/>
    <w:rsid w:val="00242997"/>
    <w:rsid w:val="00243C5A"/>
    <w:rsid w:val="00244497"/>
    <w:rsid w:val="0024529A"/>
    <w:rsid w:val="00246BBF"/>
    <w:rsid w:val="00246D4B"/>
    <w:rsid w:val="0025219F"/>
    <w:rsid w:val="00252A32"/>
    <w:rsid w:val="002534A3"/>
    <w:rsid w:val="002534F3"/>
    <w:rsid w:val="00253DBA"/>
    <w:rsid w:val="00254228"/>
    <w:rsid w:val="0025456D"/>
    <w:rsid w:val="0025530F"/>
    <w:rsid w:val="00255C4A"/>
    <w:rsid w:val="00256C73"/>
    <w:rsid w:val="00260F39"/>
    <w:rsid w:val="00261F98"/>
    <w:rsid w:val="0026266B"/>
    <w:rsid w:val="00263373"/>
    <w:rsid w:val="002661A7"/>
    <w:rsid w:val="00266ABB"/>
    <w:rsid w:val="002673C6"/>
    <w:rsid w:val="00267DB2"/>
    <w:rsid w:val="002700C0"/>
    <w:rsid w:val="0027055D"/>
    <w:rsid w:val="002716B7"/>
    <w:rsid w:val="0027205E"/>
    <w:rsid w:val="00275280"/>
    <w:rsid w:val="00275595"/>
    <w:rsid w:val="00275A11"/>
    <w:rsid w:val="002769AD"/>
    <w:rsid w:val="00277870"/>
    <w:rsid w:val="00277894"/>
    <w:rsid w:val="00281D87"/>
    <w:rsid w:val="00282B2F"/>
    <w:rsid w:val="00284160"/>
    <w:rsid w:val="0028493A"/>
    <w:rsid w:val="002849E5"/>
    <w:rsid w:val="002859C0"/>
    <w:rsid w:val="002871DD"/>
    <w:rsid w:val="00287239"/>
    <w:rsid w:val="00290353"/>
    <w:rsid w:val="0029039C"/>
    <w:rsid w:val="002908CF"/>
    <w:rsid w:val="00291025"/>
    <w:rsid w:val="00291F83"/>
    <w:rsid w:val="00296928"/>
    <w:rsid w:val="00297827"/>
    <w:rsid w:val="0029791C"/>
    <w:rsid w:val="00297CAF"/>
    <w:rsid w:val="00297DA6"/>
    <w:rsid w:val="002A496E"/>
    <w:rsid w:val="002A5C83"/>
    <w:rsid w:val="002A626E"/>
    <w:rsid w:val="002B0AB4"/>
    <w:rsid w:val="002B34A0"/>
    <w:rsid w:val="002B7844"/>
    <w:rsid w:val="002B7953"/>
    <w:rsid w:val="002C303D"/>
    <w:rsid w:val="002C420E"/>
    <w:rsid w:val="002C78B6"/>
    <w:rsid w:val="002C7B8C"/>
    <w:rsid w:val="002D0C79"/>
    <w:rsid w:val="002D2B29"/>
    <w:rsid w:val="002D556D"/>
    <w:rsid w:val="002D5B89"/>
    <w:rsid w:val="002D7272"/>
    <w:rsid w:val="002D7781"/>
    <w:rsid w:val="002D7A47"/>
    <w:rsid w:val="002E2BEA"/>
    <w:rsid w:val="002E3B29"/>
    <w:rsid w:val="002E4475"/>
    <w:rsid w:val="002E5F8E"/>
    <w:rsid w:val="002F01A8"/>
    <w:rsid w:val="002F0DF4"/>
    <w:rsid w:val="002F1BD8"/>
    <w:rsid w:val="002F1C05"/>
    <w:rsid w:val="002F1CC3"/>
    <w:rsid w:val="00300690"/>
    <w:rsid w:val="0030296E"/>
    <w:rsid w:val="003040CB"/>
    <w:rsid w:val="00304990"/>
    <w:rsid w:val="00305BAD"/>
    <w:rsid w:val="00306A06"/>
    <w:rsid w:val="00306F33"/>
    <w:rsid w:val="0030750D"/>
    <w:rsid w:val="00307B48"/>
    <w:rsid w:val="003102F1"/>
    <w:rsid w:val="00311048"/>
    <w:rsid w:val="00313CA1"/>
    <w:rsid w:val="00314AA7"/>
    <w:rsid w:val="00316C0E"/>
    <w:rsid w:val="0031780A"/>
    <w:rsid w:val="00317FA7"/>
    <w:rsid w:val="003205EC"/>
    <w:rsid w:val="00321D75"/>
    <w:rsid w:val="00323563"/>
    <w:rsid w:val="003241B5"/>
    <w:rsid w:val="003254E4"/>
    <w:rsid w:val="0032743E"/>
    <w:rsid w:val="00331614"/>
    <w:rsid w:val="003342ED"/>
    <w:rsid w:val="00337DD0"/>
    <w:rsid w:val="00340A10"/>
    <w:rsid w:val="00340DDB"/>
    <w:rsid w:val="00341DC5"/>
    <w:rsid w:val="0034244E"/>
    <w:rsid w:val="00344F09"/>
    <w:rsid w:val="003462EC"/>
    <w:rsid w:val="00346540"/>
    <w:rsid w:val="00346C15"/>
    <w:rsid w:val="0034763F"/>
    <w:rsid w:val="0034792C"/>
    <w:rsid w:val="0035128E"/>
    <w:rsid w:val="00351D7A"/>
    <w:rsid w:val="0035322C"/>
    <w:rsid w:val="00353918"/>
    <w:rsid w:val="003549CD"/>
    <w:rsid w:val="003550ED"/>
    <w:rsid w:val="0035597A"/>
    <w:rsid w:val="003567B9"/>
    <w:rsid w:val="003567FD"/>
    <w:rsid w:val="00356C7A"/>
    <w:rsid w:val="003617DB"/>
    <w:rsid w:val="00361A95"/>
    <w:rsid w:val="00361BEC"/>
    <w:rsid w:val="00363F17"/>
    <w:rsid w:val="00364E24"/>
    <w:rsid w:val="00365027"/>
    <w:rsid w:val="00365209"/>
    <w:rsid w:val="0037195D"/>
    <w:rsid w:val="0037273F"/>
    <w:rsid w:val="00372A30"/>
    <w:rsid w:val="0037337C"/>
    <w:rsid w:val="00373F53"/>
    <w:rsid w:val="00374204"/>
    <w:rsid w:val="00377332"/>
    <w:rsid w:val="0038202C"/>
    <w:rsid w:val="00384A4A"/>
    <w:rsid w:val="003904D2"/>
    <w:rsid w:val="00393321"/>
    <w:rsid w:val="003935DE"/>
    <w:rsid w:val="003966A7"/>
    <w:rsid w:val="003A1FDC"/>
    <w:rsid w:val="003A29C2"/>
    <w:rsid w:val="003A34B7"/>
    <w:rsid w:val="003A3F72"/>
    <w:rsid w:val="003A40AD"/>
    <w:rsid w:val="003A49E5"/>
    <w:rsid w:val="003A7042"/>
    <w:rsid w:val="003A76D5"/>
    <w:rsid w:val="003A7A9F"/>
    <w:rsid w:val="003B003A"/>
    <w:rsid w:val="003B0BDF"/>
    <w:rsid w:val="003B1690"/>
    <w:rsid w:val="003B5031"/>
    <w:rsid w:val="003B51BE"/>
    <w:rsid w:val="003B6A72"/>
    <w:rsid w:val="003B7670"/>
    <w:rsid w:val="003C1024"/>
    <w:rsid w:val="003C24BA"/>
    <w:rsid w:val="003C4032"/>
    <w:rsid w:val="003C45B0"/>
    <w:rsid w:val="003C65EA"/>
    <w:rsid w:val="003C73CA"/>
    <w:rsid w:val="003D015E"/>
    <w:rsid w:val="003D0B1D"/>
    <w:rsid w:val="003D0F3F"/>
    <w:rsid w:val="003D331F"/>
    <w:rsid w:val="003D6C54"/>
    <w:rsid w:val="003D7131"/>
    <w:rsid w:val="003E0C54"/>
    <w:rsid w:val="003E1728"/>
    <w:rsid w:val="003E17AC"/>
    <w:rsid w:val="003E3F92"/>
    <w:rsid w:val="003E4DFE"/>
    <w:rsid w:val="003E4E24"/>
    <w:rsid w:val="003E74E2"/>
    <w:rsid w:val="003F0392"/>
    <w:rsid w:val="003F0406"/>
    <w:rsid w:val="003F16FC"/>
    <w:rsid w:val="003F1A16"/>
    <w:rsid w:val="003F2668"/>
    <w:rsid w:val="003F27E5"/>
    <w:rsid w:val="003F2B5C"/>
    <w:rsid w:val="00400F88"/>
    <w:rsid w:val="00402510"/>
    <w:rsid w:val="004041B4"/>
    <w:rsid w:val="004041FE"/>
    <w:rsid w:val="00406F92"/>
    <w:rsid w:val="004072A0"/>
    <w:rsid w:val="00407A61"/>
    <w:rsid w:val="00407FF2"/>
    <w:rsid w:val="004117D5"/>
    <w:rsid w:val="00411B45"/>
    <w:rsid w:val="00411EC0"/>
    <w:rsid w:val="004126F7"/>
    <w:rsid w:val="004129D3"/>
    <w:rsid w:val="00413589"/>
    <w:rsid w:val="00414B47"/>
    <w:rsid w:val="00415343"/>
    <w:rsid w:val="00415C39"/>
    <w:rsid w:val="00416735"/>
    <w:rsid w:val="00416E06"/>
    <w:rsid w:val="00417872"/>
    <w:rsid w:val="00422F73"/>
    <w:rsid w:val="00423D60"/>
    <w:rsid w:val="00426178"/>
    <w:rsid w:val="00430966"/>
    <w:rsid w:val="00432640"/>
    <w:rsid w:val="00433E6B"/>
    <w:rsid w:val="00434305"/>
    <w:rsid w:val="00434D9E"/>
    <w:rsid w:val="004353DD"/>
    <w:rsid w:val="004362D6"/>
    <w:rsid w:val="00440DBA"/>
    <w:rsid w:val="00443687"/>
    <w:rsid w:val="00443E9A"/>
    <w:rsid w:val="00446659"/>
    <w:rsid w:val="00450126"/>
    <w:rsid w:val="004506D8"/>
    <w:rsid w:val="00454130"/>
    <w:rsid w:val="004541BE"/>
    <w:rsid w:val="00454374"/>
    <w:rsid w:val="004543CC"/>
    <w:rsid w:val="00454B26"/>
    <w:rsid w:val="0045533B"/>
    <w:rsid w:val="0046023F"/>
    <w:rsid w:val="004622E4"/>
    <w:rsid w:val="00463702"/>
    <w:rsid w:val="00465275"/>
    <w:rsid w:val="00466586"/>
    <w:rsid w:val="00466BA5"/>
    <w:rsid w:val="004701A0"/>
    <w:rsid w:val="00470AA8"/>
    <w:rsid w:val="00471D25"/>
    <w:rsid w:val="00473537"/>
    <w:rsid w:val="0047451E"/>
    <w:rsid w:val="0047465A"/>
    <w:rsid w:val="00475DAE"/>
    <w:rsid w:val="00475DC3"/>
    <w:rsid w:val="004767DD"/>
    <w:rsid w:val="004772F2"/>
    <w:rsid w:val="0048107E"/>
    <w:rsid w:val="00481725"/>
    <w:rsid w:val="004833FB"/>
    <w:rsid w:val="00485EE3"/>
    <w:rsid w:val="004864EB"/>
    <w:rsid w:val="00487E64"/>
    <w:rsid w:val="00490CC1"/>
    <w:rsid w:val="00490DA1"/>
    <w:rsid w:val="00491C7A"/>
    <w:rsid w:val="00496CE7"/>
    <w:rsid w:val="00497A1E"/>
    <w:rsid w:val="00497AAF"/>
    <w:rsid w:val="004A2839"/>
    <w:rsid w:val="004A34FA"/>
    <w:rsid w:val="004A4220"/>
    <w:rsid w:val="004A48D7"/>
    <w:rsid w:val="004B04FF"/>
    <w:rsid w:val="004B0A40"/>
    <w:rsid w:val="004B34D6"/>
    <w:rsid w:val="004B459B"/>
    <w:rsid w:val="004B6B2B"/>
    <w:rsid w:val="004B7DD7"/>
    <w:rsid w:val="004C0D1B"/>
    <w:rsid w:val="004C27EE"/>
    <w:rsid w:val="004C2966"/>
    <w:rsid w:val="004C2B76"/>
    <w:rsid w:val="004C31D1"/>
    <w:rsid w:val="004C33BE"/>
    <w:rsid w:val="004C3C53"/>
    <w:rsid w:val="004C3FA4"/>
    <w:rsid w:val="004C3FC0"/>
    <w:rsid w:val="004C4628"/>
    <w:rsid w:val="004C4F34"/>
    <w:rsid w:val="004C5CEA"/>
    <w:rsid w:val="004C7270"/>
    <w:rsid w:val="004C7CEB"/>
    <w:rsid w:val="004D06E0"/>
    <w:rsid w:val="004D10F7"/>
    <w:rsid w:val="004D2C54"/>
    <w:rsid w:val="004D3A97"/>
    <w:rsid w:val="004D4A38"/>
    <w:rsid w:val="004E011C"/>
    <w:rsid w:val="004E05AB"/>
    <w:rsid w:val="004E0B71"/>
    <w:rsid w:val="004E0C8E"/>
    <w:rsid w:val="004E114A"/>
    <w:rsid w:val="004E1A26"/>
    <w:rsid w:val="004E1BB3"/>
    <w:rsid w:val="004E1F26"/>
    <w:rsid w:val="004E2A94"/>
    <w:rsid w:val="004E34FE"/>
    <w:rsid w:val="004E6A0E"/>
    <w:rsid w:val="004F0378"/>
    <w:rsid w:val="004F2340"/>
    <w:rsid w:val="004F48C0"/>
    <w:rsid w:val="004F65F7"/>
    <w:rsid w:val="004F7F95"/>
    <w:rsid w:val="00500FBB"/>
    <w:rsid w:val="005019F0"/>
    <w:rsid w:val="00502741"/>
    <w:rsid w:val="005032AE"/>
    <w:rsid w:val="00503D0C"/>
    <w:rsid w:val="00504476"/>
    <w:rsid w:val="00505143"/>
    <w:rsid w:val="005057D2"/>
    <w:rsid w:val="00506E8B"/>
    <w:rsid w:val="005076A2"/>
    <w:rsid w:val="00510E58"/>
    <w:rsid w:val="00511812"/>
    <w:rsid w:val="00511BA2"/>
    <w:rsid w:val="0051228B"/>
    <w:rsid w:val="00515943"/>
    <w:rsid w:val="00515BE8"/>
    <w:rsid w:val="00517317"/>
    <w:rsid w:val="00520687"/>
    <w:rsid w:val="0052493B"/>
    <w:rsid w:val="00524E40"/>
    <w:rsid w:val="0052529D"/>
    <w:rsid w:val="0052565A"/>
    <w:rsid w:val="0052694D"/>
    <w:rsid w:val="005305D3"/>
    <w:rsid w:val="00530D37"/>
    <w:rsid w:val="00532A5E"/>
    <w:rsid w:val="00532BF9"/>
    <w:rsid w:val="005351AA"/>
    <w:rsid w:val="005364ED"/>
    <w:rsid w:val="005403AC"/>
    <w:rsid w:val="005406C1"/>
    <w:rsid w:val="00542571"/>
    <w:rsid w:val="00542BFF"/>
    <w:rsid w:val="00543440"/>
    <w:rsid w:val="00550DF5"/>
    <w:rsid w:val="00554210"/>
    <w:rsid w:val="00557114"/>
    <w:rsid w:val="00560B07"/>
    <w:rsid w:val="00560C3B"/>
    <w:rsid w:val="00560C6A"/>
    <w:rsid w:val="00561DD7"/>
    <w:rsid w:val="00562580"/>
    <w:rsid w:val="00562682"/>
    <w:rsid w:val="00563438"/>
    <w:rsid w:val="0056516E"/>
    <w:rsid w:val="0056705A"/>
    <w:rsid w:val="005672DE"/>
    <w:rsid w:val="00567F2C"/>
    <w:rsid w:val="0057001E"/>
    <w:rsid w:val="00570943"/>
    <w:rsid w:val="0057635C"/>
    <w:rsid w:val="0057647F"/>
    <w:rsid w:val="00576DB3"/>
    <w:rsid w:val="0057765E"/>
    <w:rsid w:val="00580645"/>
    <w:rsid w:val="00581118"/>
    <w:rsid w:val="00582501"/>
    <w:rsid w:val="00583A04"/>
    <w:rsid w:val="00583B54"/>
    <w:rsid w:val="005841BF"/>
    <w:rsid w:val="00584565"/>
    <w:rsid w:val="00585488"/>
    <w:rsid w:val="00585523"/>
    <w:rsid w:val="00585792"/>
    <w:rsid w:val="00590251"/>
    <w:rsid w:val="005906C3"/>
    <w:rsid w:val="00590C72"/>
    <w:rsid w:val="00590EFB"/>
    <w:rsid w:val="00591E80"/>
    <w:rsid w:val="00592BDD"/>
    <w:rsid w:val="00593704"/>
    <w:rsid w:val="005A0481"/>
    <w:rsid w:val="005A0C2F"/>
    <w:rsid w:val="005A1FB1"/>
    <w:rsid w:val="005A2084"/>
    <w:rsid w:val="005A2163"/>
    <w:rsid w:val="005A3756"/>
    <w:rsid w:val="005A3AD8"/>
    <w:rsid w:val="005A48F1"/>
    <w:rsid w:val="005A638D"/>
    <w:rsid w:val="005A6ABC"/>
    <w:rsid w:val="005B111E"/>
    <w:rsid w:val="005B121B"/>
    <w:rsid w:val="005B13AE"/>
    <w:rsid w:val="005B1505"/>
    <w:rsid w:val="005B1EFD"/>
    <w:rsid w:val="005B23D9"/>
    <w:rsid w:val="005B261B"/>
    <w:rsid w:val="005B2BDA"/>
    <w:rsid w:val="005B3019"/>
    <w:rsid w:val="005B76DC"/>
    <w:rsid w:val="005C126E"/>
    <w:rsid w:val="005C2E71"/>
    <w:rsid w:val="005C382E"/>
    <w:rsid w:val="005C4E40"/>
    <w:rsid w:val="005C6A1D"/>
    <w:rsid w:val="005C712A"/>
    <w:rsid w:val="005C743C"/>
    <w:rsid w:val="005D2188"/>
    <w:rsid w:val="005D255E"/>
    <w:rsid w:val="005D27BE"/>
    <w:rsid w:val="005D72B8"/>
    <w:rsid w:val="005E483B"/>
    <w:rsid w:val="005E5E58"/>
    <w:rsid w:val="005E6048"/>
    <w:rsid w:val="005F06F7"/>
    <w:rsid w:val="005F2BD3"/>
    <w:rsid w:val="005F338C"/>
    <w:rsid w:val="005F394F"/>
    <w:rsid w:val="005F5D9D"/>
    <w:rsid w:val="005F755E"/>
    <w:rsid w:val="005F7904"/>
    <w:rsid w:val="006000E5"/>
    <w:rsid w:val="00600253"/>
    <w:rsid w:val="00601F13"/>
    <w:rsid w:val="0060276B"/>
    <w:rsid w:val="006037A1"/>
    <w:rsid w:val="0060418E"/>
    <w:rsid w:val="006041C3"/>
    <w:rsid w:val="00605589"/>
    <w:rsid w:val="00606122"/>
    <w:rsid w:val="00611510"/>
    <w:rsid w:val="00611709"/>
    <w:rsid w:val="00611B9B"/>
    <w:rsid w:val="00613C6D"/>
    <w:rsid w:val="00614681"/>
    <w:rsid w:val="00614EEC"/>
    <w:rsid w:val="00615590"/>
    <w:rsid w:val="00615CFF"/>
    <w:rsid w:val="00616B52"/>
    <w:rsid w:val="00616D9C"/>
    <w:rsid w:val="00617341"/>
    <w:rsid w:val="006177CC"/>
    <w:rsid w:val="00620031"/>
    <w:rsid w:val="006222F5"/>
    <w:rsid w:val="00622D56"/>
    <w:rsid w:val="006237A5"/>
    <w:rsid w:val="00624CAD"/>
    <w:rsid w:val="00627D06"/>
    <w:rsid w:val="00630237"/>
    <w:rsid w:val="00630A4E"/>
    <w:rsid w:val="006334CC"/>
    <w:rsid w:val="00633F09"/>
    <w:rsid w:val="00634E02"/>
    <w:rsid w:val="00637B83"/>
    <w:rsid w:val="0064076A"/>
    <w:rsid w:val="0064093F"/>
    <w:rsid w:val="00640AE2"/>
    <w:rsid w:val="006410DA"/>
    <w:rsid w:val="00644D60"/>
    <w:rsid w:val="00646CFD"/>
    <w:rsid w:val="0064759C"/>
    <w:rsid w:val="00647CB8"/>
    <w:rsid w:val="006506F7"/>
    <w:rsid w:val="00650BA2"/>
    <w:rsid w:val="00650CB6"/>
    <w:rsid w:val="00651BAB"/>
    <w:rsid w:val="006552E6"/>
    <w:rsid w:val="00655B23"/>
    <w:rsid w:val="00655C7B"/>
    <w:rsid w:val="00656596"/>
    <w:rsid w:val="00661599"/>
    <w:rsid w:val="00661FBD"/>
    <w:rsid w:val="00662D1D"/>
    <w:rsid w:val="00662F86"/>
    <w:rsid w:val="00663248"/>
    <w:rsid w:val="00664100"/>
    <w:rsid w:val="00664A10"/>
    <w:rsid w:val="006662E2"/>
    <w:rsid w:val="006701ED"/>
    <w:rsid w:val="00671981"/>
    <w:rsid w:val="00671B4A"/>
    <w:rsid w:val="00672531"/>
    <w:rsid w:val="00672EFA"/>
    <w:rsid w:val="00672F39"/>
    <w:rsid w:val="006734DD"/>
    <w:rsid w:val="00673D62"/>
    <w:rsid w:val="00674898"/>
    <w:rsid w:val="006759FE"/>
    <w:rsid w:val="00675A9D"/>
    <w:rsid w:val="00675AA1"/>
    <w:rsid w:val="00676726"/>
    <w:rsid w:val="00676F25"/>
    <w:rsid w:val="00680712"/>
    <w:rsid w:val="006817BE"/>
    <w:rsid w:val="00681E4B"/>
    <w:rsid w:val="00684A14"/>
    <w:rsid w:val="00684A38"/>
    <w:rsid w:val="00685DA8"/>
    <w:rsid w:val="00685EC9"/>
    <w:rsid w:val="00692018"/>
    <w:rsid w:val="006921EE"/>
    <w:rsid w:val="00692387"/>
    <w:rsid w:val="006935E8"/>
    <w:rsid w:val="006943FD"/>
    <w:rsid w:val="00696EC9"/>
    <w:rsid w:val="006A013C"/>
    <w:rsid w:val="006A4F71"/>
    <w:rsid w:val="006B0045"/>
    <w:rsid w:val="006B07E9"/>
    <w:rsid w:val="006B15F5"/>
    <w:rsid w:val="006B448D"/>
    <w:rsid w:val="006B5857"/>
    <w:rsid w:val="006B6A78"/>
    <w:rsid w:val="006C06F0"/>
    <w:rsid w:val="006C0CD1"/>
    <w:rsid w:val="006C27D8"/>
    <w:rsid w:val="006C292E"/>
    <w:rsid w:val="006C2947"/>
    <w:rsid w:val="006C3043"/>
    <w:rsid w:val="006C3A88"/>
    <w:rsid w:val="006C3B60"/>
    <w:rsid w:val="006C4BDD"/>
    <w:rsid w:val="006D1793"/>
    <w:rsid w:val="006D1A3E"/>
    <w:rsid w:val="006D2CE1"/>
    <w:rsid w:val="006D2FD3"/>
    <w:rsid w:val="006D4CBF"/>
    <w:rsid w:val="006D506B"/>
    <w:rsid w:val="006D62E4"/>
    <w:rsid w:val="006E0593"/>
    <w:rsid w:val="006E0647"/>
    <w:rsid w:val="006E2F33"/>
    <w:rsid w:val="006E31F7"/>
    <w:rsid w:val="006E34F5"/>
    <w:rsid w:val="006E38AA"/>
    <w:rsid w:val="006E3CC8"/>
    <w:rsid w:val="006E422C"/>
    <w:rsid w:val="006E4595"/>
    <w:rsid w:val="006E4697"/>
    <w:rsid w:val="006E5BFF"/>
    <w:rsid w:val="006E6C67"/>
    <w:rsid w:val="006E729E"/>
    <w:rsid w:val="006F0660"/>
    <w:rsid w:val="006F1B3D"/>
    <w:rsid w:val="006F3B47"/>
    <w:rsid w:val="006F4266"/>
    <w:rsid w:val="006F436E"/>
    <w:rsid w:val="006F559D"/>
    <w:rsid w:val="006F6A14"/>
    <w:rsid w:val="006F7BA1"/>
    <w:rsid w:val="007020B3"/>
    <w:rsid w:val="00702C8E"/>
    <w:rsid w:val="00703B6A"/>
    <w:rsid w:val="007048CF"/>
    <w:rsid w:val="00705C9F"/>
    <w:rsid w:val="00706180"/>
    <w:rsid w:val="00710210"/>
    <w:rsid w:val="00710CDB"/>
    <w:rsid w:val="00710CFF"/>
    <w:rsid w:val="00711526"/>
    <w:rsid w:val="00712A94"/>
    <w:rsid w:val="007133FD"/>
    <w:rsid w:val="0071364C"/>
    <w:rsid w:val="007136C4"/>
    <w:rsid w:val="00715893"/>
    <w:rsid w:val="00715901"/>
    <w:rsid w:val="00716E73"/>
    <w:rsid w:val="0072023A"/>
    <w:rsid w:val="00721B65"/>
    <w:rsid w:val="00721B67"/>
    <w:rsid w:val="007223F0"/>
    <w:rsid w:val="0072349B"/>
    <w:rsid w:val="007237F7"/>
    <w:rsid w:val="0072638E"/>
    <w:rsid w:val="007303ED"/>
    <w:rsid w:val="00730734"/>
    <w:rsid w:val="007313F8"/>
    <w:rsid w:val="00733127"/>
    <w:rsid w:val="00733272"/>
    <w:rsid w:val="00734243"/>
    <w:rsid w:val="00734DB0"/>
    <w:rsid w:val="00734E7A"/>
    <w:rsid w:val="00740087"/>
    <w:rsid w:val="00740928"/>
    <w:rsid w:val="00740930"/>
    <w:rsid w:val="007414A1"/>
    <w:rsid w:val="007418E6"/>
    <w:rsid w:val="00742F63"/>
    <w:rsid w:val="00742FC0"/>
    <w:rsid w:val="00742FFD"/>
    <w:rsid w:val="00744AA4"/>
    <w:rsid w:val="007459D9"/>
    <w:rsid w:val="00745AA2"/>
    <w:rsid w:val="007464F3"/>
    <w:rsid w:val="00746D0D"/>
    <w:rsid w:val="007503AC"/>
    <w:rsid w:val="007519F8"/>
    <w:rsid w:val="0075233E"/>
    <w:rsid w:val="0075618B"/>
    <w:rsid w:val="007563BA"/>
    <w:rsid w:val="00757497"/>
    <w:rsid w:val="00757B99"/>
    <w:rsid w:val="0076154F"/>
    <w:rsid w:val="00761A2D"/>
    <w:rsid w:val="00761F7B"/>
    <w:rsid w:val="007622EC"/>
    <w:rsid w:val="0076334C"/>
    <w:rsid w:val="00763CF9"/>
    <w:rsid w:val="00764247"/>
    <w:rsid w:val="00766054"/>
    <w:rsid w:val="00766D96"/>
    <w:rsid w:val="00770773"/>
    <w:rsid w:val="0077088A"/>
    <w:rsid w:val="007718B6"/>
    <w:rsid w:val="0077418F"/>
    <w:rsid w:val="007810C4"/>
    <w:rsid w:val="00781D6C"/>
    <w:rsid w:val="0078245D"/>
    <w:rsid w:val="007828FC"/>
    <w:rsid w:val="00783714"/>
    <w:rsid w:val="00784AAA"/>
    <w:rsid w:val="0078616D"/>
    <w:rsid w:val="007878AC"/>
    <w:rsid w:val="00787A82"/>
    <w:rsid w:val="00790A72"/>
    <w:rsid w:val="00790DBF"/>
    <w:rsid w:val="00790DF4"/>
    <w:rsid w:val="0079232D"/>
    <w:rsid w:val="00793125"/>
    <w:rsid w:val="00794CF0"/>
    <w:rsid w:val="00795040"/>
    <w:rsid w:val="00795AA0"/>
    <w:rsid w:val="00797D47"/>
    <w:rsid w:val="007A15A0"/>
    <w:rsid w:val="007A234D"/>
    <w:rsid w:val="007A280C"/>
    <w:rsid w:val="007A2DC8"/>
    <w:rsid w:val="007A3DC2"/>
    <w:rsid w:val="007A5D8F"/>
    <w:rsid w:val="007A6D7A"/>
    <w:rsid w:val="007A732B"/>
    <w:rsid w:val="007A7998"/>
    <w:rsid w:val="007B1524"/>
    <w:rsid w:val="007B2752"/>
    <w:rsid w:val="007B36FC"/>
    <w:rsid w:val="007B3732"/>
    <w:rsid w:val="007B474E"/>
    <w:rsid w:val="007B65F0"/>
    <w:rsid w:val="007C05AB"/>
    <w:rsid w:val="007C3A99"/>
    <w:rsid w:val="007C4321"/>
    <w:rsid w:val="007C54F6"/>
    <w:rsid w:val="007C5999"/>
    <w:rsid w:val="007C7778"/>
    <w:rsid w:val="007D11F9"/>
    <w:rsid w:val="007D301A"/>
    <w:rsid w:val="007D36FA"/>
    <w:rsid w:val="007D571E"/>
    <w:rsid w:val="007D63A4"/>
    <w:rsid w:val="007D7C0A"/>
    <w:rsid w:val="007E01A7"/>
    <w:rsid w:val="007E0A46"/>
    <w:rsid w:val="007E0D38"/>
    <w:rsid w:val="007E19C7"/>
    <w:rsid w:val="007E265B"/>
    <w:rsid w:val="007E6838"/>
    <w:rsid w:val="007F13E3"/>
    <w:rsid w:val="007F2BF4"/>
    <w:rsid w:val="007F34DE"/>
    <w:rsid w:val="007F3EE1"/>
    <w:rsid w:val="007F4BCA"/>
    <w:rsid w:val="007F500A"/>
    <w:rsid w:val="007F562D"/>
    <w:rsid w:val="007F69C1"/>
    <w:rsid w:val="007F6EC0"/>
    <w:rsid w:val="00800689"/>
    <w:rsid w:val="00801245"/>
    <w:rsid w:val="00801321"/>
    <w:rsid w:val="00802D4F"/>
    <w:rsid w:val="0080569E"/>
    <w:rsid w:val="00806451"/>
    <w:rsid w:val="00807510"/>
    <w:rsid w:val="00810D84"/>
    <w:rsid w:val="008118F8"/>
    <w:rsid w:val="00811CCD"/>
    <w:rsid w:val="008121B9"/>
    <w:rsid w:val="00812C57"/>
    <w:rsid w:val="00814326"/>
    <w:rsid w:val="00815173"/>
    <w:rsid w:val="008155BE"/>
    <w:rsid w:val="008155F1"/>
    <w:rsid w:val="0081798A"/>
    <w:rsid w:val="008210C4"/>
    <w:rsid w:val="008218E9"/>
    <w:rsid w:val="00821C33"/>
    <w:rsid w:val="0082206F"/>
    <w:rsid w:val="00822A37"/>
    <w:rsid w:val="00824384"/>
    <w:rsid w:val="00826C4B"/>
    <w:rsid w:val="00827BFD"/>
    <w:rsid w:val="00830F99"/>
    <w:rsid w:val="008319D1"/>
    <w:rsid w:val="00831B0A"/>
    <w:rsid w:val="00832987"/>
    <w:rsid w:val="0083763F"/>
    <w:rsid w:val="008405D3"/>
    <w:rsid w:val="00840A74"/>
    <w:rsid w:val="00840B95"/>
    <w:rsid w:val="00840FED"/>
    <w:rsid w:val="00841F23"/>
    <w:rsid w:val="00842CC5"/>
    <w:rsid w:val="00843E21"/>
    <w:rsid w:val="00846F56"/>
    <w:rsid w:val="00846FDC"/>
    <w:rsid w:val="00847D89"/>
    <w:rsid w:val="0085156F"/>
    <w:rsid w:val="008544D5"/>
    <w:rsid w:val="008553CB"/>
    <w:rsid w:val="008556FD"/>
    <w:rsid w:val="00857A20"/>
    <w:rsid w:val="008618D0"/>
    <w:rsid w:val="00861B17"/>
    <w:rsid w:val="00865213"/>
    <w:rsid w:val="00871225"/>
    <w:rsid w:val="00871A8E"/>
    <w:rsid w:val="008746D6"/>
    <w:rsid w:val="00876561"/>
    <w:rsid w:val="00876B0C"/>
    <w:rsid w:val="00880E1A"/>
    <w:rsid w:val="008813F3"/>
    <w:rsid w:val="00881B86"/>
    <w:rsid w:val="00882F73"/>
    <w:rsid w:val="008834AF"/>
    <w:rsid w:val="00887FA5"/>
    <w:rsid w:val="0089082D"/>
    <w:rsid w:val="00892470"/>
    <w:rsid w:val="008969C3"/>
    <w:rsid w:val="00897F21"/>
    <w:rsid w:val="008A0784"/>
    <w:rsid w:val="008A1A47"/>
    <w:rsid w:val="008A399B"/>
    <w:rsid w:val="008A6B27"/>
    <w:rsid w:val="008A7823"/>
    <w:rsid w:val="008A7C4D"/>
    <w:rsid w:val="008B126E"/>
    <w:rsid w:val="008B1957"/>
    <w:rsid w:val="008B2E60"/>
    <w:rsid w:val="008B4FD3"/>
    <w:rsid w:val="008B5025"/>
    <w:rsid w:val="008B537F"/>
    <w:rsid w:val="008B6A5E"/>
    <w:rsid w:val="008B7081"/>
    <w:rsid w:val="008C014A"/>
    <w:rsid w:val="008C0406"/>
    <w:rsid w:val="008C0872"/>
    <w:rsid w:val="008C0D0B"/>
    <w:rsid w:val="008C1045"/>
    <w:rsid w:val="008C477D"/>
    <w:rsid w:val="008C5046"/>
    <w:rsid w:val="008C646E"/>
    <w:rsid w:val="008D0336"/>
    <w:rsid w:val="008D0373"/>
    <w:rsid w:val="008D0C0A"/>
    <w:rsid w:val="008D1FDE"/>
    <w:rsid w:val="008D29BE"/>
    <w:rsid w:val="008D3452"/>
    <w:rsid w:val="008D446B"/>
    <w:rsid w:val="008D469F"/>
    <w:rsid w:val="008D6C1B"/>
    <w:rsid w:val="008E0A40"/>
    <w:rsid w:val="008E1355"/>
    <w:rsid w:val="008E169F"/>
    <w:rsid w:val="008E39A9"/>
    <w:rsid w:val="008F2AEC"/>
    <w:rsid w:val="008F37EF"/>
    <w:rsid w:val="008F3E35"/>
    <w:rsid w:val="008F633D"/>
    <w:rsid w:val="008F7F58"/>
    <w:rsid w:val="00901A59"/>
    <w:rsid w:val="009036EC"/>
    <w:rsid w:val="009041FC"/>
    <w:rsid w:val="009043E8"/>
    <w:rsid w:val="00910B86"/>
    <w:rsid w:val="0091226E"/>
    <w:rsid w:val="0091248F"/>
    <w:rsid w:val="0091264E"/>
    <w:rsid w:val="00913238"/>
    <w:rsid w:val="0091387E"/>
    <w:rsid w:val="00915315"/>
    <w:rsid w:val="00915EDE"/>
    <w:rsid w:val="00916A79"/>
    <w:rsid w:val="0091757D"/>
    <w:rsid w:val="00921374"/>
    <w:rsid w:val="0092209B"/>
    <w:rsid w:val="00922745"/>
    <w:rsid w:val="00923367"/>
    <w:rsid w:val="009254BA"/>
    <w:rsid w:val="00927387"/>
    <w:rsid w:val="00930BB0"/>
    <w:rsid w:val="0093184C"/>
    <w:rsid w:val="00932950"/>
    <w:rsid w:val="00932A6A"/>
    <w:rsid w:val="00934291"/>
    <w:rsid w:val="00935D6B"/>
    <w:rsid w:val="00936792"/>
    <w:rsid w:val="00941321"/>
    <w:rsid w:val="00941510"/>
    <w:rsid w:val="00942567"/>
    <w:rsid w:val="00942BBE"/>
    <w:rsid w:val="009437A9"/>
    <w:rsid w:val="00946460"/>
    <w:rsid w:val="009477F1"/>
    <w:rsid w:val="00950524"/>
    <w:rsid w:val="00950B37"/>
    <w:rsid w:val="00952269"/>
    <w:rsid w:val="00952639"/>
    <w:rsid w:val="0095423D"/>
    <w:rsid w:val="0095543F"/>
    <w:rsid w:val="0095664D"/>
    <w:rsid w:val="00960616"/>
    <w:rsid w:val="00961D73"/>
    <w:rsid w:val="00961E80"/>
    <w:rsid w:val="00962825"/>
    <w:rsid w:val="00964C0F"/>
    <w:rsid w:val="00964F63"/>
    <w:rsid w:val="00967F8A"/>
    <w:rsid w:val="00973F3D"/>
    <w:rsid w:val="009745FF"/>
    <w:rsid w:val="009759ED"/>
    <w:rsid w:val="00975E29"/>
    <w:rsid w:val="00980297"/>
    <w:rsid w:val="0098277A"/>
    <w:rsid w:val="00985825"/>
    <w:rsid w:val="009863C9"/>
    <w:rsid w:val="009929D2"/>
    <w:rsid w:val="00992F80"/>
    <w:rsid w:val="00995ABB"/>
    <w:rsid w:val="00996055"/>
    <w:rsid w:val="0099693B"/>
    <w:rsid w:val="009A025D"/>
    <w:rsid w:val="009A1042"/>
    <w:rsid w:val="009A1500"/>
    <w:rsid w:val="009A1568"/>
    <w:rsid w:val="009A15CC"/>
    <w:rsid w:val="009A1704"/>
    <w:rsid w:val="009A48CE"/>
    <w:rsid w:val="009A50A7"/>
    <w:rsid w:val="009A5103"/>
    <w:rsid w:val="009A51EC"/>
    <w:rsid w:val="009A616A"/>
    <w:rsid w:val="009A63AA"/>
    <w:rsid w:val="009A69D4"/>
    <w:rsid w:val="009A6A91"/>
    <w:rsid w:val="009A6BB9"/>
    <w:rsid w:val="009B13FD"/>
    <w:rsid w:val="009B1AE6"/>
    <w:rsid w:val="009B2DF4"/>
    <w:rsid w:val="009B3773"/>
    <w:rsid w:val="009B408D"/>
    <w:rsid w:val="009B4C61"/>
    <w:rsid w:val="009B4DA7"/>
    <w:rsid w:val="009B630F"/>
    <w:rsid w:val="009B74DE"/>
    <w:rsid w:val="009C0093"/>
    <w:rsid w:val="009C03D3"/>
    <w:rsid w:val="009C20DF"/>
    <w:rsid w:val="009C4D99"/>
    <w:rsid w:val="009C4FE5"/>
    <w:rsid w:val="009C6E03"/>
    <w:rsid w:val="009C76CD"/>
    <w:rsid w:val="009D1F84"/>
    <w:rsid w:val="009D2384"/>
    <w:rsid w:val="009D432F"/>
    <w:rsid w:val="009D6688"/>
    <w:rsid w:val="009D77C4"/>
    <w:rsid w:val="009E033D"/>
    <w:rsid w:val="009E044E"/>
    <w:rsid w:val="009E0491"/>
    <w:rsid w:val="009E0AF3"/>
    <w:rsid w:val="009E1459"/>
    <w:rsid w:val="009E1D00"/>
    <w:rsid w:val="009E1DAD"/>
    <w:rsid w:val="009E1F33"/>
    <w:rsid w:val="009E226A"/>
    <w:rsid w:val="009E3FCF"/>
    <w:rsid w:val="009E4167"/>
    <w:rsid w:val="009E486B"/>
    <w:rsid w:val="009E60C8"/>
    <w:rsid w:val="009E61F2"/>
    <w:rsid w:val="009E6A1C"/>
    <w:rsid w:val="009E6D90"/>
    <w:rsid w:val="009E7C59"/>
    <w:rsid w:val="009F00F6"/>
    <w:rsid w:val="009F0450"/>
    <w:rsid w:val="009F1761"/>
    <w:rsid w:val="009F2449"/>
    <w:rsid w:val="009F2BD2"/>
    <w:rsid w:val="009F3C99"/>
    <w:rsid w:val="009F4254"/>
    <w:rsid w:val="009F4853"/>
    <w:rsid w:val="009F5270"/>
    <w:rsid w:val="009F6D13"/>
    <w:rsid w:val="009F7424"/>
    <w:rsid w:val="009F742A"/>
    <w:rsid w:val="009F7F5E"/>
    <w:rsid w:val="00A00051"/>
    <w:rsid w:val="00A00616"/>
    <w:rsid w:val="00A00711"/>
    <w:rsid w:val="00A01566"/>
    <w:rsid w:val="00A046D1"/>
    <w:rsid w:val="00A048EA"/>
    <w:rsid w:val="00A05F1F"/>
    <w:rsid w:val="00A06278"/>
    <w:rsid w:val="00A10940"/>
    <w:rsid w:val="00A121E9"/>
    <w:rsid w:val="00A12BDB"/>
    <w:rsid w:val="00A12D2B"/>
    <w:rsid w:val="00A12FD9"/>
    <w:rsid w:val="00A1385C"/>
    <w:rsid w:val="00A143DD"/>
    <w:rsid w:val="00A149A3"/>
    <w:rsid w:val="00A15913"/>
    <w:rsid w:val="00A17285"/>
    <w:rsid w:val="00A208B0"/>
    <w:rsid w:val="00A21156"/>
    <w:rsid w:val="00A217C6"/>
    <w:rsid w:val="00A21CDA"/>
    <w:rsid w:val="00A22881"/>
    <w:rsid w:val="00A2293D"/>
    <w:rsid w:val="00A2535A"/>
    <w:rsid w:val="00A26F7D"/>
    <w:rsid w:val="00A27BFB"/>
    <w:rsid w:val="00A27C17"/>
    <w:rsid w:val="00A30E6A"/>
    <w:rsid w:val="00A3136D"/>
    <w:rsid w:val="00A33925"/>
    <w:rsid w:val="00A36744"/>
    <w:rsid w:val="00A405F5"/>
    <w:rsid w:val="00A4257C"/>
    <w:rsid w:val="00A42A22"/>
    <w:rsid w:val="00A42C16"/>
    <w:rsid w:val="00A44C98"/>
    <w:rsid w:val="00A44E29"/>
    <w:rsid w:val="00A46230"/>
    <w:rsid w:val="00A4629A"/>
    <w:rsid w:val="00A47017"/>
    <w:rsid w:val="00A500EE"/>
    <w:rsid w:val="00A510C5"/>
    <w:rsid w:val="00A51918"/>
    <w:rsid w:val="00A51A35"/>
    <w:rsid w:val="00A536EB"/>
    <w:rsid w:val="00A53D77"/>
    <w:rsid w:val="00A548D3"/>
    <w:rsid w:val="00A57E44"/>
    <w:rsid w:val="00A60C02"/>
    <w:rsid w:val="00A624E1"/>
    <w:rsid w:val="00A63107"/>
    <w:rsid w:val="00A6340E"/>
    <w:rsid w:val="00A636B7"/>
    <w:rsid w:val="00A63AF7"/>
    <w:rsid w:val="00A660FC"/>
    <w:rsid w:val="00A70028"/>
    <w:rsid w:val="00A701F7"/>
    <w:rsid w:val="00A72B1C"/>
    <w:rsid w:val="00A739E0"/>
    <w:rsid w:val="00A746CC"/>
    <w:rsid w:val="00A75DD7"/>
    <w:rsid w:val="00A7707D"/>
    <w:rsid w:val="00A8217F"/>
    <w:rsid w:val="00A82211"/>
    <w:rsid w:val="00A827F2"/>
    <w:rsid w:val="00A834F6"/>
    <w:rsid w:val="00A84451"/>
    <w:rsid w:val="00A9035D"/>
    <w:rsid w:val="00A90566"/>
    <w:rsid w:val="00A93163"/>
    <w:rsid w:val="00A939E7"/>
    <w:rsid w:val="00A93FAD"/>
    <w:rsid w:val="00A9422E"/>
    <w:rsid w:val="00A95978"/>
    <w:rsid w:val="00A9753C"/>
    <w:rsid w:val="00A976B5"/>
    <w:rsid w:val="00AA0A95"/>
    <w:rsid w:val="00AA0AEA"/>
    <w:rsid w:val="00AA423C"/>
    <w:rsid w:val="00AA6F4F"/>
    <w:rsid w:val="00AA7B53"/>
    <w:rsid w:val="00AA7EA9"/>
    <w:rsid w:val="00AB01F0"/>
    <w:rsid w:val="00AB2B8F"/>
    <w:rsid w:val="00AC084B"/>
    <w:rsid w:val="00AC097C"/>
    <w:rsid w:val="00AC179A"/>
    <w:rsid w:val="00AC1E26"/>
    <w:rsid w:val="00AC4D91"/>
    <w:rsid w:val="00AC6AE5"/>
    <w:rsid w:val="00AC6E8C"/>
    <w:rsid w:val="00AC6FD9"/>
    <w:rsid w:val="00AC78D2"/>
    <w:rsid w:val="00AD0D19"/>
    <w:rsid w:val="00AD166D"/>
    <w:rsid w:val="00AD3531"/>
    <w:rsid w:val="00AD38A0"/>
    <w:rsid w:val="00AD3BD9"/>
    <w:rsid w:val="00AD3DB1"/>
    <w:rsid w:val="00AD489E"/>
    <w:rsid w:val="00AD65CC"/>
    <w:rsid w:val="00AD6C01"/>
    <w:rsid w:val="00AD7163"/>
    <w:rsid w:val="00AD7D6D"/>
    <w:rsid w:val="00AE0D16"/>
    <w:rsid w:val="00AE21A8"/>
    <w:rsid w:val="00AE32BC"/>
    <w:rsid w:val="00AE35AC"/>
    <w:rsid w:val="00AE5ACD"/>
    <w:rsid w:val="00AE63A5"/>
    <w:rsid w:val="00AE6664"/>
    <w:rsid w:val="00AE6D3B"/>
    <w:rsid w:val="00AF13A3"/>
    <w:rsid w:val="00AF1A79"/>
    <w:rsid w:val="00AF1D37"/>
    <w:rsid w:val="00AF28AF"/>
    <w:rsid w:val="00AF2FDF"/>
    <w:rsid w:val="00AF352B"/>
    <w:rsid w:val="00AF3EAD"/>
    <w:rsid w:val="00AF558A"/>
    <w:rsid w:val="00AF64DE"/>
    <w:rsid w:val="00B00101"/>
    <w:rsid w:val="00B010D8"/>
    <w:rsid w:val="00B0122E"/>
    <w:rsid w:val="00B05633"/>
    <w:rsid w:val="00B05C04"/>
    <w:rsid w:val="00B11169"/>
    <w:rsid w:val="00B13EC4"/>
    <w:rsid w:val="00B148CE"/>
    <w:rsid w:val="00B14E2E"/>
    <w:rsid w:val="00B1507F"/>
    <w:rsid w:val="00B158F2"/>
    <w:rsid w:val="00B15F1A"/>
    <w:rsid w:val="00B1625F"/>
    <w:rsid w:val="00B175F8"/>
    <w:rsid w:val="00B20BF5"/>
    <w:rsid w:val="00B21B14"/>
    <w:rsid w:val="00B21C38"/>
    <w:rsid w:val="00B224BC"/>
    <w:rsid w:val="00B24A25"/>
    <w:rsid w:val="00B2579C"/>
    <w:rsid w:val="00B25FD4"/>
    <w:rsid w:val="00B30DD0"/>
    <w:rsid w:val="00B31339"/>
    <w:rsid w:val="00B33B21"/>
    <w:rsid w:val="00B34EE6"/>
    <w:rsid w:val="00B350C4"/>
    <w:rsid w:val="00B36605"/>
    <w:rsid w:val="00B36702"/>
    <w:rsid w:val="00B36A2C"/>
    <w:rsid w:val="00B40029"/>
    <w:rsid w:val="00B41B25"/>
    <w:rsid w:val="00B43379"/>
    <w:rsid w:val="00B4378E"/>
    <w:rsid w:val="00B43C4B"/>
    <w:rsid w:val="00B4460D"/>
    <w:rsid w:val="00B44B92"/>
    <w:rsid w:val="00B46377"/>
    <w:rsid w:val="00B47C4A"/>
    <w:rsid w:val="00B50C60"/>
    <w:rsid w:val="00B51FCA"/>
    <w:rsid w:val="00B52126"/>
    <w:rsid w:val="00B53DD7"/>
    <w:rsid w:val="00B54D7B"/>
    <w:rsid w:val="00B56879"/>
    <w:rsid w:val="00B568EF"/>
    <w:rsid w:val="00B60501"/>
    <w:rsid w:val="00B63D6C"/>
    <w:rsid w:val="00B64B72"/>
    <w:rsid w:val="00B653D2"/>
    <w:rsid w:val="00B72FF0"/>
    <w:rsid w:val="00B73667"/>
    <w:rsid w:val="00B74861"/>
    <w:rsid w:val="00B776D5"/>
    <w:rsid w:val="00B82047"/>
    <w:rsid w:val="00B827A6"/>
    <w:rsid w:val="00B82FA2"/>
    <w:rsid w:val="00B83D9B"/>
    <w:rsid w:val="00B84B9C"/>
    <w:rsid w:val="00B85E7C"/>
    <w:rsid w:val="00B92A8E"/>
    <w:rsid w:val="00B92BB9"/>
    <w:rsid w:val="00B92C3D"/>
    <w:rsid w:val="00B93289"/>
    <w:rsid w:val="00B93F76"/>
    <w:rsid w:val="00B950B3"/>
    <w:rsid w:val="00B95306"/>
    <w:rsid w:val="00B96025"/>
    <w:rsid w:val="00BA0F1D"/>
    <w:rsid w:val="00BA164D"/>
    <w:rsid w:val="00BA4AD6"/>
    <w:rsid w:val="00BA4C3E"/>
    <w:rsid w:val="00BA5314"/>
    <w:rsid w:val="00BA5EEC"/>
    <w:rsid w:val="00BA6B67"/>
    <w:rsid w:val="00BA771D"/>
    <w:rsid w:val="00BA7E24"/>
    <w:rsid w:val="00BB12A5"/>
    <w:rsid w:val="00BB21FC"/>
    <w:rsid w:val="00BB4626"/>
    <w:rsid w:val="00BB48B9"/>
    <w:rsid w:val="00BB7B01"/>
    <w:rsid w:val="00BB7BDA"/>
    <w:rsid w:val="00BC2627"/>
    <w:rsid w:val="00BC3447"/>
    <w:rsid w:val="00BC36B8"/>
    <w:rsid w:val="00BC3A21"/>
    <w:rsid w:val="00BC44AB"/>
    <w:rsid w:val="00BC61C7"/>
    <w:rsid w:val="00BC6FB4"/>
    <w:rsid w:val="00BD03CD"/>
    <w:rsid w:val="00BD05EA"/>
    <w:rsid w:val="00BD40E2"/>
    <w:rsid w:val="00BD4382"/>
    <w:rsid w:val="00BD43FA"/>
    <w:rsid w:val="00BD5392"/>
    <w:rsid w:val="00BD5860"/>
    <w:rsid w:val="00BD68E4"/>
    <w:rsid w:val="00BE074F"/>
    <w:rsid w:val="00BE0C43"/>
    <w:rsid w:val="00BE14D3"/>
    <w:rsid w:val="00BE37D4"/>
    <w:rsid w:val="00BE50DF"/>
    <w:rsid w:val="00BE57C4"/>
    <w:rsid w:val="00BE5BCD"/>
    <w:rsid w:val="00BE6BE7"/>
    <w:rsid w:val="00BE7D52"/>
    <w:rsid w:val="00BF0F43"/>
    <w:rsid w:val="00BF100F"/>
    <w:rsid w:val="00BF139B"/>
    <w:rsid w:val="00BF4010"/>
    <w:rsid w:val="00BF4E91"/>
    <w:rsid w:val="00BF51CD"/>
    <w:rsid w:val="00BF6786"/>
    <w:rsid w:val="00BF74B7"/>
    <w:rsid w:val="00C0153A"/>
    <w:rsid w:val="00C01AC4"/>
    <w:rsid w:val="00C02652"/>
    <w:rsid w:val="00C0356B"/>
    <w:rsid w:val="00C03E81"/>
    <w:rsid w:val="00C0522A"/>
    <w:rsid w:val="00C05E48"/>
    <w:rsid w:val="00C05F50"/>
    <w:rsid w:val="00C066F0"/>
    <w:rsid w:val="00C068D8"/>
    <w:rsid w:val="00C0799C"/>
    <w:rsid w:val="00C07D72"/>
    <w:rsid w:val="00C10418"/>
    <w:rsid w:val="00C11971"/>
    <w:rsid w:val="00C11A18"/>
    <w:rsid w:val="00C12B09"/>
    <w:rsid w:val="00C15A3C"/>
    <w:rsid w:val="00C17164"/>
    <w:rsid w:val="00C20D46"/>
    <w:rsid w:val="00C21312"/>
    <w:rsid w:val="00C24672"/>
    <w:rsid w:val="00C24F46"/>
    <w:rsid w:val="00C26B25"/>
    <w:rsid w:val="00C30A6C"/>
    <w:rsid w:val="00C325C6"/>
    <w:rsid w:val="00C33386"/>
    <w:rsid w:val="00C3571F"/>
    <w:rsid w:val="00C35A26"/>
    <w:rsid w:val="00C37DD5"/>
    <w:rsid w:val="00C4109D"/>
    <w:rsid w:val="00C4130C"/>
    <w:rsid w:val="00C41E9F"/>
    <w:rsid w:val="00C4221B"/>
    <w:rsid w:val="00C440AB"/>
    <w:rsid w:val="00C45A0B"/>
    <w:rsid w:val="00C45AD3"/>
    <w:rsid w:val="00C46BE8"/>
    <w:rsid w:val="00C47099"/>
    <w:rsid w:val="00C472F9"/>
    <w:rsid w:val="00C47D98"/>
    <w:rsid w:val="00C505AD"/>
    <w:rsid w:val="00C50CEA"/>
    <w:rsid w:val="00C512BC"/>
    <w:rsid w:val="00C51885"/>
    <w:rsid w:val="00C5273B"/>
    <w:rsid w:val="00C53C1D"/>
    <w:rsid w:val="00C54F79"/>
    <w:rsid w:val="00C55DA5"/>
    <w:rsid w:val="00C601C2"/>
    <w:rsid w:val="00C616D0"/>
    <w:rsid w:val="00C61DE2"/>
    <w:rsid w:val="00C62804"/>
    <w:rsid w:val="00C6409C"/>
    <w:rsid w:val="00C6460F"/>
    <w:rsid w:val="00C647E3"/>
    <w:rsid w:val="00C654F9"/>
    <w:rsid w:val="00C67A1F"/>
    <w:rsid w:val="00C67BCD"/>
    <w:rsid w:val="00C70833"/>
    <w:rsid w:val="00C736A9"/>
    <w:rsid w:val="00C74AB0"/>
    <w:rsid w:val="00C756E5"/>
    <w:rsid w:val="00C759FF"/>
    <w:rsid w:val="00C77751"/>
    <w:rsid w:val="00C816B1"/>
    <w:rsid w:val="00C81FB3"/>
    <w:rsid w:val="00C83BA2"/>
    <w:rsid w:val="00C85E25"/>
    <w:rsid w:val="00C901D8"/>
    <w:rsid w:val="00C902D6"/>
    <w:rsid w:val="00C9254D"/>
    <w:rsid w:val="00C927D1"/>
    <w:rsid w:val="00C9365C"/>
    <w:rsid w:val="00C945D5"/>
    <w:rsid w:val="00C94B8A"/>
    <w:rsid w:val="00C95A54"/>
    <w:rsid w:val="00C97279"/>
    <w:rsid w:val="00C97A75"/>
    <w:rsid w:val="00CA18C0"/>
    <w:rsid w:val="00CA2501"/>
    <w:rsid w:val="00CA39C4"/>
    <w:rsid w:val="00CA4349"/>
    <w:rsid w:val="00CB2E76"/>
    <w:rsid w:val="00CB4C78"/>
    <w:rsid w:val="00CC1250"/>
    <w:rsid w:val="00CC143B"/>
    <w:rsid w:val="00CC1E9E"/>
    <w:rsid w:val="00CC29E0"/>
    <w:rsid w:val="00CC39AA"/>
    <w:rsid w:val="00CC487A"/>
    <w:rsid w:val="00CC553A"/>
    <w:rsid w:val="00CC695E"/>
    <w:rsid w:val="00CD3F55"/>
    <w:rsid w:val="00CE03A1"/>
    <w:rsid w:val="00CE113D"/>
    <w:rsid w:val="00CE3468"/>
    <w:rsid w:val="00CE6396"/>
    <w:rsid w:val="00CE6C47"/>
    <w:rsid w:val="00CF0672"/>
    <w:rsid w:val="00CF3150"/>
    <w:rsid w:val="00CF684D"/>
    <w:rsid w:val="00CF6B51"/>
    <w:rsid w:val="00CF7F88"/>
    <w:rsid w:val="00D018E8"/>
    <w:rsid w:val="00D01CBF"/>
    <w:rsid w:val="00D04336"/>
    <w:rsid w:val="00D05A3B"/>
    <w:rsid w:val="00D0668E"/>
    <w:rsid w:val="00D06C07"/>
    <w:rsid w:val="00D0797D"/>
    <w:rsid w:val="00D07E94"/>
    <w:rsid w:val="00D11CA6"/>
    <w:rsid w:val="00D12B2F"/>
    <w:rsid w:val="00D15318"/>
    <w:rsid w:val="00D15959"/>
    <w:rsid w:val="00D2083B"/>
    <w:rsid w:val="00D20AF3"/>
    <w:rsid w:val="00D23E5B"/>
    <w:rsid w:val="00D25E00"/>
    <w:rsid w:val="00D317C7"/>
    <w:rsid w:val="00D32A51"/>
    <w:rsid w:val="00D32AFC"/>
    <w:rsid w:val="00D33416"/>
    <w:rsid w:val="00D35608"/>
    <w:rsid w:val="00D35C68"/>
    <w:rsid w:val="00D36C48"/>
    <w:rsid w:val="00D36E4B"/>
    <w:rsid w:val="00D3723B"/>
    <w:rsid w:val="00D375C3"/>
    <w:rsid w:val="00D37835"/>
    <w:rsid w:val="00D42149"/>
    <w:rsid w:val="00D42650"/>
    <w:rsid w:val="00D4325C"/>
    <w:rsid w:val="00D4346F"/>
    <w:rsid w:val="00D435FB"/>
    <w:rsid w:val="00D43EDE"/>
    <w:rsid w:val="00D449B2"/>
    <w:rsid w:val="00D47802"/>
    <w:rsid w:val="00D50C34"/>
    <w:rsid w:val="00D52036"/>
    <w:rsid w:val="00D57AE5"/>
    <w:rsid w:val="00D60434"/>
    <w:rsid w:val="00D60A78"/>
    <w:rsid w:val="00D623D3"/>
    <w:rsid w:val="00D648DB"/>
    <w:rsid w:val="00D65333"/>
    <w:rsid w:val="00D65A6F"/>
    <w:rsid w:val="00D65FB4"/>
    <w:rsid w:val="00D707E3"/>
    <w:rsid w:val="00D70DED"/>
    <w:rsid w:val="00D71FCF"/>
    <w:rsid w:val="00D72CCE"/>
    <w:rsid w:val="00D73131"/>
    <w:rsid w:val="00D76F34"/>
    <w:rsid w:val="00D77AA2"/>
    <w:rsid w:val="00D804F8"/>
    <w:rsid w:val="00D80FD2"/>
    <w:rsid w:val="00D81250"/>
    <w:rsid w:val="00D821F2"/>
    <w:rsid w:val="00D85018"/>
    <w:rsid w:val="00D87F9F"/>
    <w:rsid w:val="00D92250"/>
    <w:rsid w:val="00D924B4"/>
    <w:rsid w:val="00D930D9"/>
    <w:rsid w:val="00DA19DF"/>
    <w:rsid w:val="00DA1B8B"/>
    <w:rsid w:val="00DA2B8C"/>
    <w:rsid w:val="00DA7BDE"/>
    <w:rsid w:val="00DB27DB"/>
    <w:rsid w:val="00DB2A26"/>
    <w:rsid w:val="00DB530D"/>
    <w:rsid w:val="00DB6768"/>
    <w:rsid w:val="00DC0B0B"/>
    <w:rsid w:val="00DC0E10"/>
    <w:rsid w:val="00DC2162"/>
    <w:rsid w:val="00DC241A"/>
    <w:rsid w:val="00DC2642"/>
    <w:rsid w:val="00DC2FB2"/>
    <w:rsid w:val="00DC3C57"/>
    <w:rsid w:val="00DC3FF0"/>
    <w:rsid w:val="00DC4C0F"/>
    <w:rsid w:val="00DC5F53"/>
    <w:rsid w:val="00DC6E0D"/>
    <w:rsid w:val="00DC7DDA"/>
    <w:rsid w:val="00DD087C"/>
    <w:rsid w:val="00DD1675"/>
    <w:rsid w:val="00DD1E31"/>
    <w:rsid w:val="00DD1FB1"/>
    <w:rsid w:val="00DD28EB"/>
    <w:rsid w:val="00DD29A5"/>
    <w:rsid w:val="00DD3ADF"/>
    <w:rsid w:val="00DD59FD"/>
    <w:rsid w:val="00DD6B37"/>
    <w:rsid w:val="00DD6B9D"/>
    <w:rsid w:val="00DD7294"/>
    <w:rsid w:val="00DE0B18"/>
    <w:rsid w:val="00DE0B4F"/>
    <w:rsid w:val="00DE2DCB"/>
    <w:rsid w:val="00DE3A96"/>
    <w:rsid w:val="00DE43C1"/>
    <w:rsid w:val="00DE7076"/>
    <w:rsid w:val="00DE726E"/>
    <w:rsid w:val="00DE7662"/>
    <w:rsid w:val="00DE7CE1"/>
    <w:rsid w:val="00DF0BD8"/>
    <w:rsid w:val="00DF20DD"/>
    <w:rsid w:val="00DF3132"/>
    <w:rsid w:val="00DF3A4C"/>
    <w:rsid w:val="00DF415E"/>
    <w:rsid w:val="00DF42B2"/>
    <w:rsid w:val="00E002AD"/>
    <w:rsid w:val="00E00614"/>
    <w:rsid w:val="00E00FBC"/>
    <w:rsid w:val="00E03371"/>
    <w:rsid w:val="00E040E4"/>
    <w:rsid w:val="00E04BFA"/>
    <w:rsid w:val="00E066DC"/>
    <w:rsid w:val="00E07690"/>
    <w:rsid w:val="00E10B8F"/>
    <w:rsid w:val="00E11FC1"/>
    <w:rsid w:val="00E12534"/>
    <w:rsid w:val="00E141C9"/>
    <w:rsid w:val="00E1431E"/>
    <w:rsid w:val="00E14657"/>
    <w:rsid w:val="00E1469D"/>
    <w:rsid w:val="00E16F02"/>
    <w:rsid w:val="00E17D8C"/>
    <w:rsid w:val="00E17DC2"/>
    <w:rsid w:val="00E208DA"/>
    <w:rsid w:val="00E209D8"/>
    <w:rsid w:val="00E20E43"/>
    <w:rsid w:val="00E21D59"/>
    <w:rsid w:val="00E22ED4"/>
    <w:rsid w:val="00E23042"/>
    <w:rsid w:val="00E2418D"/>
    <w:rsid w:val="00E24E7C"/>
    <w:rsid w:val="00E251F9"/>
    <w:rsid w:val="00E25259"/>
    <w:rsid w:val="00E2553B"/>
    <w:rsid w:val="00E271C1"/>
    <w:rsid w:val="00E3022E"/>
    <w:rsid w:val="00E3089E"/>
    <w:rsid w:val="00E33362"/>
    <w:rsid w:val="00E3394D"/>
    <w:rsid w:val="00E3441B"/>
    <w:rsid w:val="00E34F35"/>
    <w:rsid w:val="00E35630"/>
    <w:rsid w:val="00E357E7"/>
    <w:rsid w:val="00E37463"/>
    <w:rsid w:val="00E40846"/>
    <w:rsid w:val="00E40A16"/>
    <w:rsid w:val="00E41F87"/>
    <w:rsid w:val="00E42106"/>
    <w:rsid w:val="00E43996"/>
    <w:rsid w:val="00E47A4A"/>
    <w:rsid w:val="00E47BB2"/>
    <w:rsid w:val="00E523EF"/>
    <w:rsid w:val="00E528AB"/>
    <w:rsid w:val="00E52AC2"/>
    <w:rsid w:val="00E52FF3"/>
    <w:rsid w:val="00E55383"/>
    <w:rsid w:val="00E6059F"/>
    <w:rsid w:val="00E61A9D"/>
    <w:rsid w:val="00E63A0A"/>
    <w:rsid w:val="00E65306"/>
    <w:rsid w:val="00E67840"/>
    <w:rsid w:val="00E703C5"/>
    <w:rsid w:val="00E75EED"/>
    <w:rsid w:val="00E7724D"/>
    <w:rsid w:val="00E77EF3"/>
    <w:rsid w:val="00E81CDE"/>
    <w:rsid w:val="00E82371"/>
    <w:rsid w:val="00E8294F"/>
    <w:rsid w:val="00E8352F"/>
    <w:rsid w:val="00E83614"/>
    <w:rsid w:val="00E84336"/>
    <w:rsid w:val="00E84572"/>
    <w:rsid w:val="00E850EB"/>
    <w:rsid w:val="00E86C6F"/>
    <w:rsid w:val="00E906FF"/>
    <w:rsid w:val="00E921BA"/>
    <w:rsid w:val="00E922DF"/>
    <w:rsid w:val="00E92F29"/>
    <w:rsid w:val="00E93A34"/>
    <w:rsid w:val="00E94E05"/>
    <w:rsid w:val="00E95145"/>
    <w:rsid w:val="00E95596"/>
    <w:rsid w:val="00E97054"/>
    <w:rsid w:val="00E9719F"/>
    <w:rsid w:val="00E97234"/>
    <w:rsid w:val="00E977FC"/>
    <w:rsid w:val="00EA0989"/>
    <w:rsid w:val="00EA0D54"/>
    <w:rsid w:val="00EA0D6C"/>
    <w:rsid w:val="00EA13DD"/>
    <w:rsid w:val="00EA166C"/>
    <w:rsid w:val="00EA3071"/>
    <w:rsid w:val="00EA4814"/>
    <w:rsid w:val="00EB03B4"/>
    <w:rsid w:val="00EB0859"/>
    <w:rsid w:val="00EB13B2"/>
    <w:rsid w:val="00EB2D11"/>
    <w:rsid w:val="00EB42CC"/>
    <w:rsid w:val="00EB4D63"/>
    <w:rsid w:val="00EB5AF2"/>
    <w:rsid w:val="00EB5DE6"/>
    <w:rsid w:val="00EB62D9"/>
    <w:rsid w:val="00EC0F1E"/>
    <w:rsid w:val="00EC427F"/>
    <w:rsid w:val="00EC515E"/>
    <w:rsid w:val="00EC524F"/>
    <w:rsid w:val="00EC52FF"/>
    <w:rsid w:val="00EC556C"/>
    <w:rsid w:val="00EC6545"/>
    <w:rsid w:val="00EC79DB"/>
    <w:rsid w:val="00EC7B27"/>
    <w:rsid w:val="00ED1A61"/>
    <w:rsid w:val="00ED1C07"/>
    <w:rsid w:val="00ED2D1C"/>
    <w:rsid w:val="00ED3E5F"/>
    <w:rsid w:val="00ED4051"/>
    <w:rsid w:val="00ED4C33"/>
    <w:rsid w:val="00ED4E5A"/>
    <w:rsid w:val="00ED6CFE"/>
    <w:rsid w:val="00ED6F3A"/>
    <w:rsid w:val="00ED70FF"/>
    <w:rsid w:val="00ED756E"/>
    <w:rsid w:val="00ED7A74"/>
    <w:rsid w:val="00ED7D65"/>
    <w:rsid w:val="00EE0934"/>
    <w:rsid w:val="00EE3284"/>
    <w:rsid w:val="00EE54F9"/>
    <w:rsid w:val="00EE5B36"/>
    <w:rsid w:val="00EE6447"/>
    <w:rsid w:val="00EE68BB"/>
    <w:rsid w:val="00EE7F49"/>
    <w:rsid w:val="00EF00F4"/>
    <w:rsid w:val="00EF04C2"/>
    <w:rsid w:val="00EF0DBC"/>
    <w:rsid w:val="00EF2A10"/>
    <w:rsid w:val="00EF2D1E"/>
    <w:rsid w:val="00EF431C"/>
    <w:rsid w:val="00EF43DF"/>
    <w:rsid w:val="00EF4EAF"/>
    <w:rsid w:val="00EF5E2A"/>
    <w:rsid w:val="00EF713C"/>
    <w:rsid w:val="00EF72AA"/>
    <w:rsid w:val="00EF74F6"/>
    <w:rsid w:val="00F03583"/>
    <w:rsid w:val="00F03E61"/>
    <w:rsid w:val="00F048D1"/>
    <w:rsid w:val="00F0492C"/>
    <w:rsid w:val="00F05C5C"/>
    <w:rsid w:val="00F06D62"/>
    <w:rsid w:val="00F1112D"/>
    <w:rsid w:val="00F11197"/>
    <w:rsid w:val="00F12A7B"/>
    <w:rsid w:val="00F138C3"/>
    <w:rsid w:val="00F14FD2"/>
    <w:rsid w:val="00F152B7"/>
    <w:rsid w:val="00F1582C"/>
    <w:rsid w:val="00F15937"/>
    <w:rsid w:val="00F20971"/>
    <w:rsid w:val="00F22017"/>
    <w:rsid w:val="00F233D2"/>
    <w:rsid w:val="00F25139"/>
    <w:rsid w:val="00F254B5"/>
    <w:rsid w:val="00F25EBC"/>
    <w:rsid w:val="00F2770F"/>
    <w:rsid w:val="00F278B9"/>
    <w:rsid w:val="00F27BD3"/>
    <w:rsid w:val="00F30ECD"/>
    <w:rsid w:val="00F32BC3"/>
    <w:rsid w:val="00F36ADA"/>
    <w:rsid w:val="00F37E64"/>
    <w:rsid w:val="00F404D7"/>
    <w:rsid w:val="00F40632"/>
    <w:rsid w:val="00F42C87"/>
    <w:rsid w:val="00F4321B"/>
    <w:rsid w:val="00F452D6"/>
    <w:rsid w:val="00F4621D"/>
    <w:rsid w:val="00F4623F"/>
    <w:rsid w:val="00F464E5"/>
    <w:rsid w:val="00F50170"/>
    <w:rsid w:val="00F50734"/>
    <w:rsid w:val="00F50EFC"/>
    <w:rsid w:val="00F5285C"/>
    <w:rsid w:val="00F5293C"/>
    <w:rsid w:val="00F531D7"/>
    <w:rsid w:val="00F5363A"/>
    <w:rsid w:val="00F5619A"/>
    <w:rsid w:val="00F565B4"/>
    <w:rsid w:val="00F569B5"/>
    <w:rsid w:val="00F609F9"/>
    <w:rsid w:val="00F6301C"/>
    <w:rsid w:val="00F66ECE"/>
    <w:rsid w:val="00F671EE"/>
    <w:rsid w:val="00F70E14"/>
    <w:rsid w:val="00F72057"/>
    <w:rsid w:val="00F72D47"/>
    <w:rsid w:val="00F72F7D"/>
    <w:rsid w:val="00F730FC"/>
    <w:rsid w:val="00F737D0"/>
    <w:rsid w:val="00F75AC6"/>
    <w:rsid w:val="00F75FA8"/>
    <w:rsid w:val="00F76174"/>
    <w:rsid w:val="00F80793"/>
    <w:rsid w:val="00F817CE"/>
    <w:rsid w:val="00F830E6"/>
    <w:rsid w:val="00F831B2"/>
    <w:rsid w:val="00F92722"/>
    <w:rsid w:val="00F949F7"/>
    <w:rsid w:val="00F951E6"/>
    <w:rsid w:val="00F952EE"/>
    <w:rsid w:val="00F9678C"/>
    <w:rsid w:val="00F972B2"/>
    <w:rsid w:val="00FA102B"/>
    <w:rsid w:val="00FA16FB"/>
    <w:rsid w:val="00FA208C"/>
    <w:rsid w:val="00FA313E"/>
    <w:rsid w:val="00FA57FA"/>
    <w:rsid w:val="00FA5D12"/>
    <w:rsid w:val="00FA5EF9"/>
    <w:rsid w:val="00FA78A2"/>
    <w:rsid w:val="00FB00B0"/>
    <w:rsid w:val="00FB01B3"/>
    <w:rsid w:val="00FB099A"/>
    <w:rsid w:val="00FB1411"/>
    <w:rsid w:val="00FB3057"/>
    <w:rsid w:val="00FB3663"/>
    <w:rsid w:val="00FB3B2F"/>
    <w:rsid w:val="00FB3BFE"/>
    <w:rsid w:val="00FB73A1"/>
    <w:rsid w:val="00FB7607"/>
    <w:rsid w:val="00FB7875"/>
    <w:rsid w:val="00FB7DAD"/>
    <w:rsid w:val="00FC044D"/>
    <w:rsid w:val="00FC102C"/>
    <w:rsid w:val="00FC125C"/>
    <w:rsid w:val="00FC1EE3"/>
    <w:rsid w:val="00FC5193"/>
    <w:rsid w:val="00FC66E9"/>
    <w:rsid w:val="00FD3B16"/>
    <w:rsid w:val="00FD544C"/>
    <w:rsid w:val="00FD6167"/>
    <w:rsid w:val="00FD61F7"/>
    <w:rsid w:val="00FD627A"/>
    <w:rsid w:val="00FD6CE2"/>
    <w:rsid w:val="00FE00BF"/>
    <w:rsid w:val="00FE0A93"/>
    <w:rsid w:val="00FE1FC5"/>
    <w:rsid w:val="00FE4660"/>
    <w:rsid w:val="00FE71F5"/>
    <w:rsid w:val="00FF143A"/>
    <w:rsid w:val="00FF41CB"/>
    <w:rsid w:val="00FF4B3F"/>
    <w:rsid w:val="00FF4DD4"/>
    <w:rsid w:val="00FF545E"/>
    <w:rsid w:val="00FF675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A8DB9C8"/>
  <w15:docId w15:val="{00C70AA1-22A7-450F-9CC4-FF0003E5E1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6702"/>
  </w:style>
  <w:style w:type="paragraph" w:styleId="Heading1">
    <w:name w:val="heading 1"/>
    <w:basedOn w:val="Normal"/>
    <w:next w:val="Normal"/>
    <w:link w:val="Heading1Char"/>
    <w:uiPriority w:val="9"/>
    <w:qFormat/>
    <w:rsid w:val="00B3670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F1C0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E059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685DA8"/>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685DA8"/>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685DA8"/>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6702"/>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B3670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3670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36702"/>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36702"/>
    <w:rPr>
      <w:rFonts w:eastAsiaTheme="minorEastAsia"/>
      <w:color w:val="5A5A5A" w:themeColor="text1" w:themeTint="A5"/>
      <w:spacing w:val="15"/>
    </w:rPr>
  </w:style>
  <w:style w:type="character" w:customStyle="1" w:styleId="Heading2Char">
    <w:name w:val="Heading 2 Char"/>
    <w:basedOn w:val="DefaultParagraphFont"/>
    <w:link w:val="Heading2"/>
    <w:uiPriority w:val="9"/>
    <w:rsid w:val="001F1C05"/>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815173"/>
    <w:rPr>
      <w:color w:val="0563C1" w:themeColor="hyperlink"/>
      <w:u w:val="single"/>
    </w:rPr>
  </w:style>
  <w:style w:type="character" w:styleId="UnresolvedMention">
    <w:name w:val="Unresolved Mention"/>
    <w:basedOn w:val="DefaultParagraphFont"/>
    <w:uiPriority w:val="99"/>
    <w:semiHidden/>
    <w:unhideWhenUsed/>
    <w:rsid w:val="00815173"/>
    <w:rPr>
      <w:color w:val="605E5C"/>
      <w:shd w:val="clear" w:color="auto" w:fill="E1DFDD"/>
    </w:rPr>
  </w:style>
  <w:style w:type="character" w:styleId="FollowedHyperlink">
    <w:name w:val="FollowedHyperlink"/>
    <w:basedOn w:val="DefaultParagraphFont"/>
    <w:uiPriority w:val="99"/>
    <w:semiHidden/>
    <w:unhideWhenUsed/>
    <w:rsid w:val="00542BFF"/>
    <w:rPr>
      <w:color w:val="954F72" w:themeColor="followedHyperlink"/>
      <w:u w:val="single"/>
    </w:rPr>
  </w:style>
  <w:style w:type="paragraph" w:styleId="HTMLPreformatted">
    <w:name w:val="HTML Preformatted"/>
    <w:basedOn w:val="Normal"/>
    <w:link w:val="HTMLPreformattedChar"/>
    <w:uiPriority w:val="99"/>
    <w:unhideWhenUsed/>
    <w:rsid w:val="00416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416E06"/>
    <w:rPr>
      <w:rFonts w:ascii="Courier New" w:eastAsia="Times New Roman" w:hAnsi="Courier New" w:cs="Courier New"/>
      <w:sz w:val="20"/>
      <w:szCs w:val="20"/>
      <w:lang w:eastAsia="en-GB"/>
    </w:rPr>
  </w:style>
  <w:style w:type="character" w:customStyle="1" w:styleId="k">
    <w:name w:val="k"/>
    <w:basedOn w:val="DefaultParagraphFont"/>
    <w:rsid w:val="00416E06"/>
  </w:style>
  <w:style w:type="character" w:customStyle="1" w:styleId="nf">
    <w:name w:val="nf"/>
    <w:basedOn w:val="DefaultParagraphFont"/>
    <w:rsid w:val="00416E06"/>
  </w:style>
  <w:style w:type="character" w:customStyle="1" w:styleId="p">
    <w:name w:val="p"/>
    <w:basedOn w:val="DefaultParagraphFont"/>
    <w:rsid w:val="00416E06"/>
  </w:style>
  <w:style w:type="character" w:customStyle="1" w:styleId="n">
    <w:name w:val="n"/>
    <w:basedOn w:val="DefaultParagraphFont"/>
    <w:rsid w:val="00416E06"/>
  </w:style>
  <w:style w:type="character" w:customStyle="1" w:styleId="sd">
    <w:name w:val="sd"/>
    <w:basedOn w:val="DefaultParagraphFont"/>
    <w:rsid w:val="00416E06"/>
  </w:style>
  <w:style w:type="character" w:customStyle="1" w:styleId="c1">
    <w:name w:val="c1"/>
    <w:basedOn w:val="DefaultParagraphFont"/>
    <w:rsid w:val="00416E06"/>
  </w:style>
  <w:style w:type="character" w:customStyle="1" w:styleId="o">
    <w:name w:val="o"/>
    <w:basedOn w:val="DefaultParagraphFont"/>
    <w:rsid w:val="00416E06"/>
  </w:style>
  <w:style w:type="character" w:customStyle="1" w:styleId="sa">
    <w:name w:val="sa"/>
    <w:basedOn w:val="DefaultParagraphFont"/>
    <w:rsid w:val="00416E06"/>
  </w:style>
  <w:style w:type="character" w:customStyle="1" w:styleId="s1">
    <w:name w:val="s1"/>
    <w:basedOn w:val="DefaultParagraphFont"/>
    <w:rsid w:val="00416E06"/>
  </w:style>
  <w:style w:type="character" w:customStyle="1" w:styleId="nb">
    <w:name w:val="nb"/>
    <w:basedOn w:val="DefaultParagraphFont"/>
    <w:rsid w:val="00416E06"/>
  </w:style>
  <w:style w:type="character" w:customStyle="1" w:styleId="ow">
    <w:name w:val="ow"/>
    <w:basedOn w:val="DefaultParagraphFont"/>
    <w:rsid w:val="00416E06"/>
  </w:style>
  <w:style w:type="character" w:customStyle="1" w:styleId="mi">
    <w:name w:val="mi"/>
    <w:basedOn w:val="DefaultParagraphFont"/>
    <w:rsid w:val="00416E06"/>
  </w:style>
  <w:style w:type="character" w:customStyle="1" w:styleId="Heading3Char">
    <w:name w:val="Heading 3 Char"/>
    <w:basedOn w:val="DefaultParagraphFont"/>
    <w:link w:val="Heading3"/>
    <w:uiPriority w:val="9"/>
    <w:rsid w:val="006E0593"/>
    <w:rPr>
      <w:rFonts w:asciiTheme="majorHAnsi" w:eastAsiaTheme="majorEastAsia" w:hAnsiTheme="majorHAnsi" w:cstheme="majorBidi"/>
      <w:color w:val="1F3763" w:themeColor="accent1" w:themeShade="7F"/>
      <w:sz w:val="24"/>
      <w:szCs w:val="24"/>
    </w:rPr>
  </w:style>
  <w:style w:type="character" w:customStyle="1" w:styleId="s2">
    <w:name w:val="s2"/>
    <w:basedOn w:val="DefaultParagraphFont"/>
    <w:rsid w:val="00E906FF"/>
  </w:style>
  <w:style w:type="character" w:customStyle="1" w:styleId="kn">
    <w:name w:val="kn"/>
    <w:basedOn w:val="DefaultParagraphFont"/>
    <w:rsid w:val="00246BBF"/>
  </w:style>
  <w:style w:type="character" w:customStyle="1" w:styleId="nn">
    <w:name w:val="nn"/>
    <w:basedOn w:val="DefaultParagraphFont"/>
    <w:rsid w:val="00246BBF"/>
  </w:style>
  <w:style w:type="table" w:styleId="TableGrid">
    <w:name w:val="Table Grid"/>
    <w:basedOn w:val="TableNormal"/>
    <w:uiPriority w:val="39"/>
    <w:rsid w:val="008A7C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A7C4D"/>
    <w:pPr>
      <w:ind w:left="720"/>
      <w:contextualSpacing/>
    </w:pPr>
  </w:style>
  <w:style w:type="paragraph" w:styleId="Header">
    <w:name w:val="header"/>
    <w:basedOn w:val="Normal"/>
    <w:link w:val="HeaderChar"/>
    <w:uiPriority w:val="99"/>
    <w:unhideWhenUsed/>
    <w:rsid w:val="006B448D"/>
    <w:pPr>
      <w:tabs>
        <w:tab w:val="center" w:pos="4513"/>
        <w:tab w:val="right" w:pos="9026"/>
      </w:tabs>
      <w:spacing w:after="0" w:line="240" w:lineRule="auto"/>
    </w:pPr>
  </w:style>
  <w:style w:type="character" w:customStyle="1" w:styleId="HeaderChar">
    <w:name w:val="Header Char"/>
    <w:basedOn w:val="DefaultParagraphFont"/>
    <w:link w:val="Header"/>
    <w:uiPriority w:val="99"/>
    <w:rsid w:val="006B448D"/>
  </w:style>
  <w:style w:type="paragraph" w:styleId="Footer">
    <w:name w:val="footer"/>
    <w:basedOn w:val="Normal"/>
    <w:link w:val="FooterChar"/>
    <w:uiPriority w:val="99"/>
    <w:unhideWhenUsed/>
    <w:rsid w:val="006B448D"/>
    <w:pPr>
      <w:tabs>
        <w:tab w:val="center" w:pos="4513"/>
        <w:tab w:val="right" w:pos="9026"/>
      </w:tabs>
      <w:spacing w:after="0" w:line="240" w:lineRule="auto"/>
    </w:pPr>
  </w:style>
  <w:style w:type="character" w:customStyle="1" w:styleId="FooterChar">
    <w:name w:val="Footer Char"/>
    <w:basedOn w:val="DefaultParagraphFont"/>
    <w:link w:val="Footer"/>
    <w:uiPriority w:val="99"/>
    <w:rsid w:val="006B448D"/>
  </w:style>
  <w:style w:type="character" w:styleId="SubtleEmphasis">
    <w:name w:val="Subtle Emphasis"/>
    <w:basedOn w:val="DefaultParagraphFont"/>
    <w:uiPriority w:val="19"/>
    <w:qFormat/>
    <w:rsid w:val="00793125"/>
    <w:rPr>
      <w:i/>
      <w:iCs/>
      <w:color w:val="404040" w:themeColor="text1" w:themeTint="BF"/>
    </w:rPr>
  </w:style>
  <w:style w:type="paragraph" w:styleId="TOCHeading">
    <w:name w:val="TOC Heading"/>
    <w:basedOn w:val="Heading1"/>
    <w:next w:val="Normal"/>
    <w:uiPriority w:val="39"/>
    <w:unhideWhenUsed/>
    <w:qFormat/>
    <w:rsid w:val="00021C5A"/>
    <w:pPr>
      <w:outlineLvl w:val="9"/>
    </w:pPr>
    <w:rPr>
      <w:lang w:val="en-US"/>
    </w:rPr>
  </w:style>
  <w:style w:type="paragraph" w:styleId="TOC1">
    <w:name w:val="toc 1"/>
    <w:basedOn w:val="Normal"/>
    <w:next w:val="Normal"/>
    <w:autoRedefine/>
    <w:uiPriority w:val="39"/>
    <w:unhideWhenUsed/>
    <w:rsid w:val="00021C5A"/>
    <w:pPr>
      <w:spacing w:after="100"/>
    </w:pPr>
  </w:style>
  <w:style w:type="paragraph" w:styleId="TOC2">
    <w:name w:val="toc 2"/>
    <w:basedOn w:val="Normal"/>
    <w:next w:val="Normal"/>
    <w:autoRedefine/>
    <w:uiPriority w:val="39"/>
    <w:unhideWhenUsed/>
    <w:rsid w:val="00021C5A"/>
    <w:pPr>
      <w:spacing w:after="100"/>
      <w:ind w:left="220"/>
    </w:pPr>
  </w:style>
  <w:style w:type="paragraph" w:styleId="TOC3">
    <w:name w:val="toc 3"/>
    <w:basedOn w:val="Normal"/>
    <w:next w:val="Normal"/>
    <w:autoRedefine/>
    <w:uiPriority w:val="39"/>
    <w:unhideWhenUsed/>
    <w:rsid w:val="00021C5A"/>
    <w:pPr>
      <w:spacing w:after="100"/>
      <w:ind w:left="440"/>
    </w:pPr>
  </w:style>
  <w:style w:type="character" w:customStyle="1" w:styleId="Heading4Char">
    <w:name w:val="Heading 4 Char"/>
    <w:basedOn w:val="DefaultParagraphFont"/>
    <w:link w:val="Heading4"/>
    <w:uiPriority w:val="9"/>
    <w:rsid w:val="00685DA8"/>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685DA8"/>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rsid w:val="00685DA8"/>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DC0E10"/>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5A3756"/>
    <w:pPr>
      <w:spacing w:after="0"/>
    </w:pPr>
  </w:style>
  <w:style w:type="paragraph" w:styleId="Bibliography">
    <w:name w:val="Bibliography"/>
    <w:basedOn w:val="Normal"/>
    <w:next w:val="Normal"/>
    <w:uiPriority w:val="37"/>
    <w:unhideWhenUsed/>
    <w:rsid w:val="00F233D2"/>
    <w:pPr>
      <w:spacing w:after="0" w:line="240" w:lineRule="auto"/>
      <w:ind w:left="720" w:hanging="720"/>
    </w:pPr>
  </w:style>
  <w:style w:type="paragraph" w:styleId="NormalWeb">
    <w:name w:val="Normal (Web)"/>
    <w:basedOn w:val="Normal"/>
    <w:uiPriority w:val="99"/>
    <w:semiHidden/>
    <w:unhideWhenUsed/>
    <w:rsid w:val="0072638E"/>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pre">
    <w:name w:val="pre"/>
    <w:basedOn w:val="DefaultParagraphFont"/>
    <w:rsid w:val="0072638E"/>
  </w:style>
  <w:style w:type="character" w:customStyle="1" w:styleId="mo">
    <w:name w:val="mo"/>
    <w:basedOn w:val="DefaultParagraphFont"/>
    <w:rsid w:val="009E1D00"/>
  </w:style>
  <w:style w:type="character" w:customStyle="1" w:styleId="mn">
    <w:name w:val="mn"/>
    <w:basedOn w:val="DefaultParagraphFont"/>
    <w:rsid w:val="009E1D00"/>
  </w:style>
  <w:style w:type="character" w:customStyle="1" w:styleId="mtext">
    <w:name w:val="mtext"/>
    <w:basedOn w:val="DefaultParagraphFont"/>
    <w:rsid w:val="00A1385C"/>
  </w:style>
  <w:style w:type="character" w:styleId="PlaceholderText">
    <w:name w:val="Placeholder Text"/>
    <w:basedOn w:val="DefaultParagraphFont"/>
    <w:uiPriority w:val="99"/>
    <w:semiHidden/>
    <w:rsid w:val="00830F99"/>
    <w:rPr>
      <w:color w:val="808080"/>
    </w:rPr>
  </w:style>
  <w:style w:type="character" w:customStyle="1" w:styleId="mjx-char">
    <w:name w:val="mjx-char"/>
    <w:basedOn w:val="DefaultParagraphFont"/>
    <w:rsid w:val="009254BA"/>
  </w:style>
  <w:style w:type="character" w:customStyle="1" w:styleId="gp">
    <w:name w:val="gp"/>
    <w:basedOn w:val="DefaultParagraphFont"/>
    <w:rsid w:val="00A7707D"/>
  </w:style>
  <w:style w:type="character" w:customStyle="1" w:styleId="sig-paren">
    <w:name w:val="sig-paren"/>
    <w:basedOn w:val="DefaultParagraphFont"/>
    <w:rsid w:val="00E42106"/>
  </w:style>
  <w:style w:type="character" w:styleId="HTMLTypewriter">
    <w:name w:val="HTML Typewriter"/>
    <w:basedOn w:val="DefaultParagraphFont"/>
    <w:uiPriority w:val="99"/>
    <w:semiHidden/>
    <w:unhideWhenUsed/>
    <w:rsid w:val="00964F63"/>
    <w:rPr>
      <w:rFonts w:ascii="Courier New" w:eastAsia="Times New Roman" w:hAnsi="Courier New" w:cs="Courier New"/>
      <w:sz w:val="20"/>
      <w:szCs w:val="20"/>
    </w:rPr>
  </w:style>
  <w:style w:type="character" w:styleId="Emphasis">
    <w:name w:val="Emphasis"/>
    <w:basedOn w:val="DefaultParagraphFont"/>
    <w:uiPriority w:val="20"/>
    <w:qFormat/>
    <w:rsid w:val="00964F63"/>
    <w:rPr>
      <w:i/>
      <w:iCs/>
    </w:rPr>
  </w:style>
  <w:style w:type="character" w:customStyle="1" w:styleId="viewcode-link">
    <w:name w:val="viewcode-link"/>
    <w:basedOn w:val="DefaultParagraphFont"/>
    <w:rsid w:val="00964F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650480">
      <w:bodyDiv w:val="1"/>
      <w:marLeft w:val="0"/>
      <w:marRight w:val="0"/>
      <w:marTop w:val="0"/>
      <w:marBottom w:val="0"/>
      <w:divBdr>
        <w:top w:val="none" w:sz="0" w:space="0" w:color="auto"/>
        <w:left w:val="none" w:sz="0" w:space="0" w:color="auto"/>
        <w:bottom w:val="none" w:sz="0" w:space="0" w:color="auto"/>
        <w:right w:val="none" w:sz="0" w:space="0" w:color="auto"/>
      </w:divBdr>
    </w:div>
    <w:div w:id="80177770">
      <w:bodyDiv w:val="1"/>
      <w:marLeft w:val="0"/>
      <w:marRight w:val="0"/>
      <w:marTop w:val="0"/>
      <w:marBottom w:val="0"/>
      <w:divBdr>
        <w:top w:val="none" w:sz="0" w:space="0" w:color="auto"/>
        <w:left w:val="none" w:sz="0" w:space="0" w:color="auto"/>
        <w:bottom w:val="none" w:sz="0" w:space="0" w:color="auto"/>
        <w:right w:val="none" w:sz="0" w:space="0" w:color="auto"/>
      </w:divBdr>
    </w:div>
    <w:div w:id="86973311">
      <w:bodyDiv w:val="1"/>
      <w:marLeft w:val="0"/>
      <w:marRight w:val="0"/>
      <w:marTop w:val="0"/>
      <w:marBottom w:val="0"/>
      <w:divBdr>
        <w:top w:val="none" w:sz="0" w:space="0" w:color="auto"/>
        <w:left w:val="none" w:sz="0" w:space="0" w:color="auto"/>
        <w:bottom w:val="none" w:sz="0" w:space="0" w:color="auto"/>
        <w:right w:val="none" w:sz="0" w:space="0" w:color="auto"/>
      </w:divBdr>
    </w:div>
    <w:div w:id="139731703">
      <w:bodyDiv w:val="1"/>
      <w:marLeft w:val="0"/>
      <w:marRight w:val="0"/>
      <w:marTop w:val="0"/>
      <w:marBottom w:val="0"/>
      <w:divBdr>
        <w:top w:val="none" w:sz="0" w:space="0" w:color="auto"/>
        <w:left w:val="none" w:sz="0" w:space="0" w:color="auto"/>
        <w:bottom w:val="none" w:sz="0" w:space="0" w:color="auto"/>
        <w:right w:val="none" w:sz="0" w:space="0" w:color="auto"/>
      </w:divBdr>
    </w:div>
    <w:div w:id="214630540">
      <w:bodyDiv w:val="1"/>
      <w:marLeft w:val="0"/>
      <w:marRight w:val="0"/>
      <w:marTop w:val="0"/>
      <w:marBottom w:val="0"/>
      <w:divBdr>
        <w:top w:val="none" w:sz="0" w:space="0" w:color="auto"/>
        <w:left w:val="none" w:sz="0" w:space="0" w:color="auto"/>
        <w:bottom w:val="none" w:sz="0" w:space="0" w:color="auto"/>
        <w:right w:val="none" w:sz="0" w:space="0" w:color="auto"/>
      </w:divBdr>
    </w:div>
    <w:div w:id="249967581">
      <w:bodyDiv w:val="1"/>
      <w:marLeft w:val="0"/>
      <w:marRight w:val="0"/>
      <w:marTop w:val="0"/>
      <w:marBottom w:val="0"/>
      <w:divBdr>
        <w:top w:val="none" w:sz="0" w:space="0" w:color="auto"/>
        <w:left w:val="none" w:sz="0" w:space="0" w:color="auto"/>
        <w:bottom w:val="none" w:sz="0" w:space="0" w:color="auto"/>
        <w:right w:val="none" w:sz="0" w:space="0" w:color="auto"/>
      </w:divBdr>
    </w:div>
    <w:div w:id="277639949">
      <w:bodyDiv w:val="1"/>
      <w:marLeft w:val="0"/>
      <w:marRight w:val="0"/>
      <w:marTop w:val="0"/>
      <w:marBottom w:val="0"/>
      <w:divBdr>
        <w:top w:val="none" w:sz="0" w:space="0" w:color="auto"/>
        <w:left w:val="none" w:sz="0" w:space="0" w:color="auto"/>
        <w:bottom w:val="none" w:sz="0" w:space="0" w:color="auto"/>
        <w:right w:val="none" w:sz="0" w:space="0" w:color="auto"/>
      </w:divBdr>
    </w:div>
    <w:div w:id="313922923">
      <w:bodyDiv w:val="1"/>
      <w:marLeft w:val="0"/>
      <w:marRight w:val="0"/>
      <w:marTop w:val="0"/>
      <w:marBottom w:val="0"/>
      <w:divBdr>
        <w:top w:val="none" w:sz="0" w:space="0" w:color="auto"/>
        <w:left w:val="none" w:sz="0" w:space="0" w:color="auto"/>
        <w:bottom w:val="none" w:sz="0" w:space="0" w:color="auto"/>
        <w:right w:val="none" w:sz="0" w:space="0" w:color="auto"/>
      </w:divBdr>
    </w:div>
    <w:div w:id="339160297">
      <w:bodyDiv w:val="1"/>
      <w:marLeft w:val="0"/>
      <w:marRight w:val="0"/>
      <w:marTop w:val="0"/>
      <w:marBottom w:val="0"/>
      <w:divBdr>
        <w:top w:val="none" w:sz="0" w:space="0" w:color="auto"/>
        <w:left w:val="none" w:sz="0" w:space="0" w:color="auto"/>
        <w:bottom w:val="none" w:sz="0" w:space="0" w:color="auto"/>
        <w:right w:val="none" w:sz="0" w:space="0" w:color="auto"/>
      </w:divBdr>
    </w:div>
    <w:div w:id="455488284">
      <w:bodyDiv w:val="1"/>
      <w:marLeft w:val="0"/>
      <w:marRight w:val="0"/>
      <w:marTop w:val="0"/>
      <w:marBottom w:val="0"/>
      <w:divBdr>
        <w:top w:val="none" w:sz="0" w:space="0" w:color="auto"/>
        <w:left w:val="none" w:sz="0" w:space="0" w:color="auto"/>
        <w:bottom w:val="none" w:sz="0" w:space="0" w:color="auto"/>
        <w:right w:val="none" w:sz="0" w:space="0" w:color="auto"/>
      </w:divBdr>
    </w:div>
    <w:div w:id="523397856">
      <w:bodyDiv w:val="1"/>
      <w:marLeft w:val="0"/>
      <w:marRight w:val="0"/>
      <w:marTop w:val="0"/>
      <w:marBottom w:val="0"/>
      <w:divBdr>
        <w:top w:val="none" w:sz="0" w:space="0" w:color="auto"/>
        <w:left w:val="none" w:sz="0" w:space="0" w:color="auto"/>
        <w:bottom w:val="none" w:sz="0" w:space="0" w:color="auto"/>
        <w:right w:val="none" w:sz="0" w:space="0" w:color="auto"/>
      </w:divBdr>
    </w:div>
    <w:div w:id="683288712">
      <w:bodyDiv w:val="1"/>
      <w:marLeft w:val="0"/>
      <w:marRight w:val="0"/>
      <w:marTop w:val="0"/>
      <w:marBottom w:val="0"/>
      <w:divBdr>
        <w:top w:val="none" w:sz="0" w:space="0" w:color="auto"/>
        <w:left w:val="none" w:sz="0" w:space="0" w:color="auto"/>
        <w:bottom w:val="none" w:sz="0" w:space="0" w:color="auto"/>
        <w:right w:val="none" w:sz="0" w:space="0" w:color="auto"/>
      </w:divBdr>
    </w:div>
    <w:div w:id="790169332">
      <w:bodyDiv w:val="1"/>
      <w:marLeft w:val="0"/>
      <w:marRight w:val="0"/>
      <w:marTop w:val="0"/>
      <w:marBottom w:val="0"/>
      <w:divBdr>
        <w:top w:val="none" w:sz="0" w:space="0" w:color="auto"/>
        <w:left w:val="none" w:sz="0" w:space="0" w:color="auto"/>
        <w:bottom w:val="none" w:sz="0" w:space="0" w:color="auto"/>
        <w:right w:val="none" w:sz="0" w:space="0" w:color="auto"/>
      </w:divBdr>
    </w:div>
    <w:div w:id="819618940">
      <w:bodyDiv w:val="1"/>
      <w:marLeft w:val="0"/>
      <w:marRight w:val="0"/>
      <w:marTop w:val="0"/>
      <w:marBottom w:val="0"/>
      <w:divBdr>
        <w:top w:val="none" w:sz="0" w:space="0" w:color="auto"/>
        <w:left w:val="none" w:sz="0" w:space="0" w:color="auto"/>
        <w:bottom w:val="none" w:sz="0" w:space="0" w:color="auto"/>
        <w:right w:val="none" w:sz="0" w:space="0" w:color="auto"/>
      </w:divBdr>
    </w:div>
    <w:div w:id="827746973">
      <w:bodyDiv w:val="1"/>
      <w:marLeft w:val="0"/>
      <w:marRight w:val="0"/>
      <w:marTop w:val="0"/>
      <w:marBottom w:val="0"/>
      <w:divBdr>
        <w:top w:val="none" w:sz="0" w:space="0" w:color="auto"/>
        <w:left w:val="none" w:sz="0" w:space="0" w:color="auto"/>
        <w:bottom w:val="none" w:sz="0" w:space="0" w:color="auto"/>
        <w:right w:val="none" w:sz="0" w:space="0" w:color="auto"/>
      </w:divBdr>
    </w:div>
    <w:div w:id="856771818">
      <w:bodyDiv w:val="1"/>
      <w:marLeft w:val="0"/>
      <w:marRight w:val="0"/>
      <w:marTop w:val="0"/>
      <w:marBottom w:val="0"/>
      <w:divBdr>
        <w:top w:val="none" w:sz="0" w:space="0" w:color="auto"/>
        <w:left w:val="none" w:sz="0" w:space="0" w:color="auto"/>
        <w:bottom w:val="none" w:sz="0" w:space="0" w:color="auto"/>
        <w:right w:val="none" w:sz="0" w:space="0" w:color="auto"/>
      </w:divBdr>
    </w:div>
    <w:div w:id="865018518">
      <w:bodyDiv w:val="1"/>
      <w:marLeft w:val="0"/>
      <w:marRight w:val="0"/>
      <w:marTop w:val="0"/>
      <w:marBottom w:val="0"/>
      <w:divBdr>
        <w:top w:val="none" w:sz="0" w:space="0" w:color="auto"/>
        <w:left w:val="none" w:sz="0" w:space="0" w:color="auto"/>
        <w:bottom w:val="none" w:sz="0" w:space="0" w:color="auto"/>
        <w:right w:val="none" w:sz="0" w:space="0" w:color="auto"/>
      </w:divBdr>
    </w:div>
    <w:div w:id="882326219">
      <w:bodyDiv w:val="1"/>
      <w:marLeft w:val="0"/>
      <w:marRight w:val="0"/>
      <w:marTop w:val="0"/>
      <w:marBottom w:val="0"/>
      <w:divBdr>
        <w:top w:val="none" w:sz="0" w:space="0" w:color="auto"/>
        <w:left w:val="none" w:sz="0" w:space="0" w:color="auto"/>
        <w:bottom w:val="none" w:sz="0" w:space="0" w:color="auto"/>
        <w:right w:val="none" w:sz="0" w:space="0" w:color="auto"/>
      </w:divBdr>
    </w:div>
    <w:div w:id="970284631">
      <w:bodyDiv w:val="1"/>
      <w:marLeft w:val="0"/>
      <w:marRight w:val="0"/>
      <w:marTop w:val="0"/>
      <w:marBottom w:val="0"/>
      <w:divBdr>
        <w:top w:val="none" w:sz="0" w:space="0" w:color="auto"/>
        <w:left w:val="none" w:sz="0" w:space="0" w:color="auto"/>
        <w:bottom w:val="none" w:sz="0" w:space="0" w:color="auto"/>
        <w:right w:val="none" w:sz="0" w:space="0" w:color="auto"/>
      </w:divBdr>
    </w:div>
    <w:div w:id="986472999">
      <w:bodyDiv w:val="1"/>
      <w:marLeft w:val="0"/>
      <w:marRight w:val="0"/>
      <w:marTop w:val="0"/>
      <w:marBottom w:val="0"/>
      <w:divBdr>
        <w:top w:val="none" w:sz="0" w:space="0" w:color="auto"/>
        <w:left w:val="none" w:sz="0" w:space="0" w:color="auto"/>
        <w:bottom w:val="none" w:sz="0" w:space="0" w:color="auto"/>
        <w:right w:val="none" w:sz="0" w:space="0" w:color="auto"/>
      </w:divBdr>
    </w:div>
    <w:div w:id="989753677">
      <w:bodyDiv w:val="1"/>
      <w:marLeft w:val="0"/>
      <w:marRight w:val="0"/>
      <w:marTop w:val="0"/>
      <w:marBottom w:val="0"/>
      <w:divBdr>
        <w:top w:val="none" w:sz="0" w:space="0" w:color="auto"/>
        <w:left w:val="none" w:sz="0" w:space="0" w:color="auto"/>
        <w:bottom w:val="none" w:sz="0" w:space="0" w:color="auto"/>
        <w:right w:val="none" w:sz="0" w:space="0" w:color="auto"/>
      </w:divBdr>
    </w:div>
    <w:div w:id="992877260">
      <w:bodyDiv w:val="1"/>
      <w:marLeft w:val="0"/>
      <w:marRight w:val="0"/>
      <w:marTop w:val="0"/>
      <w:marBottom w:val="0"/>
      <w:divBdr>
        <w:top w:val="none" w:sz="0" w:space="0" w:color="auto"/>
        <w:left w:val="none" w:sz="0" w:space="0" w:color="auto"/>
        <w:bottom w:val="none" w:sz="0" w:space="0" w:color="auto"/>
        <w:right w:val="none" w:sz="0" w:space="0" w:color="auto"/>
      </w:divBdr>
    </w:div>
    <w:div w:id="1012955902">
      <w:bodyDiv w:val="1"/>
      <w:marLeft w:val="0"/>
      <w:marRight w:val="0"/>
      <w:marTop w:val="0"/>
      <w:marBottom w:val="0"/>
      <w:divBdr>
        <w:top w:val="none" w:sz="0" w:space="0" w:color="auto"/>
        <w:left w:val="none" w:sz="0" w:space="0" w:color="auto"/>
        <w:bottom w:val="none" w:sz="0" w:space="0" w:color="auto"/>
        <w:right w:val="none" w:sz="0" w:space="0" w:color="auto"/>
      </w:divBdr>
    </w:div>
    <w:div w:id="1037197114">
      <w:bodyDiv w:val="1"/>
      <w:marLeft w:val="0"/>
      <w:marRight w:val="0"/>
      <w:marTop w:val="0"/>
      <w:marBottom w:val="0"/>
      <w:divBdr>
        <w:top w:val="none" w:sz="0" w:space="0" w:color="auto"/>
        <w:left w:val="none" w:sz="0" w:space="0" w:color="auto"/>
        <w:bottom w:val="none" w:sz="0" w:space="0" w:color="auto"/>
        <w:right w:val="none" w:sz="0" w:space="0" w:color="auto"/>
      </w:divBdr>
    </w:div>
    <w:div w:id="1214459857">
      <w:bodyDiv w:val="1"/>
      <w:marLeft w:val="0"/>
      <w:marRight w:val="0"/>
      <w:marTop w:val="0"/>
      <w:marBottom w:val="0"/>
      <w:divBdr>
        <w:top w:val="none" w:sz="0" w:space="0" w:color="auto"/>
        <w:left w:val="none" w:sz="0" w:space="0" w:color="auto"/>
        <w:bottom w:val="none" w:sz="0" w:space="0" w:color="auto"/>
        <w:right w:val="none" w:sz="0" w:space="0" w:color="auto"/>
      </w:divBdr>
    </w:div>
    <w:div w:id="1374773716">
      <w:bodyDiv w:val="1"/>
      <w:marLeft w:val="0"/>
      <w:marRight w:val="0"/>
      <w:marTop w:val="0"/>
      <w:marBottom w:val="0"/>
      <w:divBdr>
        <w:top w:val="none" w:sz="0" w:space="0" w:color="auto"/>
        <w:left w:val="none" w:sz="0" w:space="0" w:color="auto"/>
        <w:bottom w:val="none" w:sz="0" w:space="0" w:color="auto"/>
        <w:right w:val="none" w:sz="0" w:space="0" w:color="auto"/>
      </w:divBdr>
    </w:div>
    <w:div w:id="1462771656">
      <w:bodyDiv w:val="1"/>
      <w:marLeft w:val="0"/>
      <w:marRight w:val="0"/>
      <w:marTop w:val="0"/>
      <w:marBottom w:val="0"/>
      <w:divBdr>
        <w:top w:val="none" w:sz="0" w:space="0" w:color="auto"/>
        <w:left w:val="none" w:sz="0" w:space="0" w:color="auto"/>
        <w:bottom w:val="none" w:sz="0" w:space="0" w:color="auto"/>
        <w:right w:val="none" w:sz="0" w:space="0" w:color="auto"/>
      </w:divBdr>
    </w:div>
    <w:div w:id="1472747380">
      <w:bodyDiv w:val="1"/>
      <w:marLeft w:val="0"/>
      <w:marRight w:val="0"/>
      <w:marTop w:val="0"/>
      <w:marBottom w:val="0"/>
      <w:divBdr>
        <w:top w:val="none" w:sz="0" w:space="0" w:color="auto"/>
        <w:left w:val="none" w:sz="0" w:space="0" w:color="auto"/>
        <w:bottom w:val="none" w:sz="0" w:space="0" w:color="auto"/>
        <w:right w:val="none" w:sz="0" w:space="0" w:color="auto"/>
      </w:divBdr>
    </w:div>
    <w:div w:id="1536578408">
      <w:bodyDiv w:val="1"/>
      <w:marLeft w:val="0"/>
      <w:marRight w:val="0"/>
      <w:marTop w:val="0"/>
      <w:marBottom w:val="0"/>
      <w:divBdr>
        <w:top w:val="none" w:sz="0" w:space="0" w:color="auto"/>
        <w:left w:val="none" w:sz="0" w:space="0" w:color="auto"/>
        <w:bottom w:val="none" w:sz="0" w:space="0" w:color="auto"/>
        <w:right w:val="none" w:sz="0" w:space="0" w:color="auto"/>
      </w:divBdr>
    </w:div>
    <w:div w:id="1558972711">
      <w:bodyDiv w:val="1"/>
      <w:marLeft w:val="0"/>
      <w:marRight w:val="0"/>
      <w:marTop w:val="0"/>
      <w:marBottom w:val="0"/>
      <w:divBdr>
        <w:top w:val="none" w:sz="0" w:space="0" w:color="auto"/>
        <w:left w:val="none" w:sz="0" w:space="0" w:color="auto"/>
        <w:bottom w:val="none" w:sz="0" w:space="0" w:color="auto"/>
        <w:right w:val="none" w:sz="0" w:space="0" w:color="auto"/>
      </w:divBdr>
    </w:div>
    <w:div w:id="1613584789">
      <w:bodyDiv w:val="1"/>
      <w:marLeft w:val="0"/>
      <w:marRight w:val="0"/>
      <w:marTop w:val="0"/>
      <w:marBottom w:val="0"/>
      <w:divBdr>
        <w:top w:val="none" w:sz="0" w:space="0" w:color="auto"/>
        <w:left w:val="none" w:sz="0" w:space="0" w:color="auto"/>
        <w:bottom w:val="none" w:sz="0" w:space="0" w:color="auto"/>
        <w:right w:val="none" w:sz="0" w:space="0" w:color="auto"/>
      </w:divBdr>
    </w:div>
    <w:div w:id="1614173498">
      <w:bodyDiv w:val="1"/>
      <w:marLeft w:val="0"/>
      <w:marRight w:val="0"/>
      <w:marTop w:val="0"/>
      <w:marBottom w:val="0"/>
      <w:divBdr>
        <w:top w:val="none" w:sz="0" w:space="0" w:color="auto"/>
        <w:left w:val="none" w:sz="0" w:space="0" w:color="auto"/>
        <w:bottom w:val="none" w:sz="0" w:space="0" w:color="auto"/>
        <w:right w:val="none" w:sz="0" w:space="0" w:color="auto"/>
      </w:divBdr>
    </w:div>
    <w:div w:id="1628050325">
      <w:bodyDiv w:val="1"/>
      <w:marLeft w:val="0"/>
      <w:marRight w:val="0"/>
      <w:marTop w:val="0"/>
      <w:marBottom w:val="0"/>
      <w:divBdr>
        <w:top w:val="none" w:sz="0" w:space="0" w:color="auto"/>
        <w:left w:val="none" w:sz="0" w:space="0" w:color="auto"/>
        <w:bottom w:val="none" w:sz="0" w:space="0" w:color="auto"/>
        <w:right w:val="none" w:sz="0" w:space="0" w:color="auto"/>
      </w:divBdr>
    </w:div>
    <w:div w:id="1629706575">
      <w:bodyDiv w:val="1"/>
      <w:marLeft w:val="0"/>
      <w:marRight w:val="0"/>
      <w:marTop w:val="0"/>
      <w:marBottom w:val="0"/>
      <w:divBdr>
        <w:top w:val="none" w:sz="0" w:space="0" w:color="auto"/>
        <w:left w:val="none" w:sz="0" w:space="0" w:color="auto"/>
        <w:bottom w:val="none" w:sz="0" w:space="0" w:color="auto"/>
        <w:right w:val="none" w:sz="0" w:space="0" w:color="auto"/>
      </w:divBdr>
    </w:div>
    <w:div w:id="1659771932">
      <w:bodyDiv w:val="1"/>
      <w:marLeft w:val="0"/>
      <w:marRight w:val="0"/>
      <w:marTop w:val="0"/>
      <w:marBottom w:val="0"/>
      <w:divBdr>
        <w:top w:val="none" w:sz="0" w:space="0" w:color="auto"/>
        <w:left w:val="none" w:sz="0" w:space="0" w:color="auto"/>
        <w:bottom w:val="none" w:sz="0" w:space="0" w:color="auto"/>
        <w:right w:val="none" w:sz="0" w:space="0" w:color="auto"/>
      </w:divBdr>
    </w:div>
    <w:div w:id="1684623838">
      <w:bodyDiv w:val="1"/>
      <w:marLeft w:val="0"/>
      <w:marRight w:val="0"/>
      <w:marTop w:val="0"/>
      <w:marBottom w:val="0"/>
      <w:divBdr>
        <w:top w:val="none" w:sz="0" w:space="0" w:color="auto"/>
        <w:left w:val="none" w:sz="0" w:space="0" w:color="auto"/>
        <w:bottom w:val="none" w:sz="0" w:space="0" w:color="auto"/>
        <w:right w:val="none" w:sz="0" w:space="0" w:color="auto"/>
      </w:divBdr>
    </w:div>
    <w:div w:id="1710835333">
      <w:bodyDiv w:val="1"/>
      <w:marLeft w:val="0"/>
      <w:marRight w:val="0"/>
      <w:marTop w:val="0"/>
      <w:marBottom w:val="0"/>
      <w:divBdr>
        <w:top w:val="none" w:sz="0" w:space="0" w:color="auto"/>
        <w:left w:val="none" w:sz="0" w:space="0" w:color="auto"/>
        <w:bottom w:val="none" w:sz="0" w:space="0" w:color="auto"/>
        <w:right w:val="none" w:sz="0" w:space="0" w:color="auto"/>
      </w:divBdr>
    </w:div>
    <w:div w:id="1758938330">
      <w:bodyDiv w:val="1"/>
      <w:marLeft w:val="0"/>
      <w:marRight w:val="0"/>
      <w:marTop w:val="0"/>
      <w:marBottom w:val="0"/>
      <w:divBdr>
        <w:top w:val="none" w:sz="0" w:space="0" w:color="auto"/>
        <w:left w:val="none" w:sz="0" w:space="0" w:color="auto"/>
        <w:bottom w:val="none" w:sz="0" w:space="0" w:color="auto"/>
        <w:right w:val="none" w:sz="0" w:space="0" w:color="auto"/>
      </w:divBdr>
    </w:div>
    <w:div w:id="1841584471">
      <w:bodyDiv w:val="1"/>
      <w:marLeft w:val="0"/>
      <w:marRight w:val="0"/>
      <w:marTop w:val="0"/>
      <w:marBottom w:val="0"/>
      <w:divBdr>
        <w:top w:val="none" w:sz="0" w:space="0" w:color="auto"/>
        <w:left w:val="none" w:sz="0" w:space="0" w:color="auto"/>
        <w:bottom w:val="none" w:sz="0" w:space="0" w:color="auto"/>
        <w:right w:val="none" w:sz="0" w:space="0" w:color="auto"/>
      </w:divBdr>
    </w:div>
    <w:div w:id="1867331493">
      <w:bodyDiv w:val="1"/>
      <w:marLeft w:val="0"/>
      <w:marRight w:val="0"/>
      <w:marTop w:val="0"/>
      <w:marBottom w:val="0"/>
      <w:divBdr>
        <w:top w:val="none" w:sz="0" w:space="0" w:color="auto"/>
        <w:left w:val="none" w:sz="0" w:space="0" w:color="auto"/>
        <w:bottom w:val="none" w:sz="0" w:space="0" w:color="auto"/>
        <w:right w:val="none" w:sz="0" w:space="0" w:color="auto"/>
      </w:divBdr>
    </w:div>
    <w:div w:id="1922368460">
      <w:bodyDiv w:val="1"/>
      <w:marLeft w:val="0"/>
      <w:marRight w:val="0"/>
      <w:marTop w:val="0"/>
      <w:marBottom w:val="0"/>
      <w:divBdr>
        <w:top w:val="none" w:sz="0" w:space="0" w:color="auto"/>
        <w:left w:val="none" w:sz="0" w:space="0" w:color="auto"/>
        <w:bottom w:val="none" w:sz="0" w:space="0" w:color="auto"/>
        <w:right w:val="none" w:sz="0" w:space="0" w:color="auto"/>
      </w:divBdr>
    </w:div>
    <w:div w:id="2027948587">
      <w:bodyDiv w:val="1"/>
      <w:marLeft w:val="0"/>
      <w:marRight w:val="0"/>
      <w:marTop w:val="0"/>
      <w:marBottom w:val="0"/>
      <w:divBdr>
        <w:top w:val="none" w:sz="0" w:space="0" w:color="auto"/>
        <w:left w:val="none" w:sz="0" w:space="0" w:color="auto"/>
        <w:bottom w:val="none" w:sz="0" w:space="0" w:color="auto"/>
        <w:right w:val="none" w:sz="0" w:space="0" w:color="auto"/>
      </w:divBdr>
    </w:div>
    <w:div w:id="2049866662">
      <w:bodyDiv w:val="1"/>
      <w:marLeft w:val="0"/>
      <w:marRight w:val="0"/>
      <w:marTop w:val="0"/>
      <w:marBottom w:val="0"/>
      <w:divBdr>
        <w:top w:val="none" w:sz="0" w:space="0" w:color="auto"/>
        <w:left w:val="none" w:sz="0" w:space="0" w:color="auto"/>
        <w:bottom w:val="none" w:sz="0" w:space="0" w:color="auto"/>
        <w:right w:val="none" w:sz="0" w:space="0" w:color="auto"/>
      </w:divBdr>
    </w:div>
    <w:div w:id="2119249752">
      <w:bodyDiv w:val="1"/>
      <w:marLeft w:val="0"/>
      <w:marRight w:val="0"/>
      <w:marTop w:val="0"/>
      <w:marBottom w:val="0"/>
      <w:divBdr>
        <w:top w:val="none" w:sz="0" w:space="0" w:color="auto"/>
        <w:left w:val="none" w:sz="0" w:space="0" w:color="auto"/>
        <w:bottom w:val="none" w:sz="0" w:space="0" w:color="auto"/>
        <w:right w:val="none" w:sz="0" w:space="0" w:color="auto"/>
      </w:divBdr>
    </w:div>
    <w:div w:id="2126457666">
      <w:bodyDiv w:val="1"/>
      <w:marLeft w:val="0"/>
      <w:marRight w:val="0"/>
      <w:marTop w:val="0"/>
      <w:marBottom w:val="0"/>
      <w:divBdr>
        <w:top w:val="none" w:sz="0" w:space="0" w:color="auto"/>
        <w:left w:val="none" w:sz="0" w:space="0" w:color="auto"/>
        <w:bottom w:val="none" w:sz="0" w:space="0" w:color="auto"/>
        <w:right w:val="none" w:sz="0" w:space="0" w:color="auto"/>
      </w:divBdr>
    </w:div>
    <w:div w:id="213027631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117" Type="http://schemas.openxmlformats.org/officeDocument/2006/relationships/hyperlink" Target="http://scikit-bio.org/docs/0.1.3/generated/skbio.math.stats.distance.mantel.html" TargetMode="External"/><Relationship Id="rId21" Type="http://schemas.openxmlformats.org/officeDocument/2006/relationships/image" Target="media/image14.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5.png"/><Relationship Id="rId68" Type="http://schemas.openxmlformats.org/officeDocument/2006/relationships/image" Target="media/image60.png"/><Relationship Id="rId84" Type="http://schemas.openxmlformats.org/officeDocument/2006/relationships/image" Target="media/image76.png"/><Relationship Id="rId89" Type="http://schemas.openxmlformats.org/officeDocument/2006/relationships/image" Target="media/image81.png"/><Relationship Id="rId112" Type="http://schemas.openxmlformats.org/officeDocument/2006/relationships/image" Target="media/image104.png"/><Relationship Id="rId16" Type="http://schemas.openxmlformats.org/officeDocument/2006/relationships/image" Target="media/image9.png"/><Relationship Id="rId107" Type="http://schemas.openxmlformats.org/officeDocument/2006/relationships/image" Target="media/image99.png"/><Relationship Id="rId11" Type="http://schemas.openxmlformats.org/officeDocument/2006/relationships/image" Target="media/image4.png"/><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image" Target="media/image45.png"/><Relationship Id="rId58" Type="http://schemas.openxmlformats.org/officeDocument/2006/relationships/image" Target="media/image50.png"/><Relationship Id="rId74" Type="http://schemas.openxmlformats.org/officeDocument/2006/relationships/image" Target="media/image66.png"/><Relationship Id="rId79" Type="http://schemas.openxmlformats.org/officeDocument/2006/relationships/image" Target="media/image71.png"/><Relationship Id="rId102" Type="http://schemas.openxmlformats.org/officeDocument/2006/relationships/image" Target="media/image94.png"/><Relationship Id="rId123"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image" Target="media/image82.png"/><Relationship Id="rId95" Type="http://schemas.openxmlformats.org/officeDocument/2006/relationships/image" Target="media/image87.png"/><Relationship Id="rId22" Type="http://schemas.openxmlformats.org/officeDocument/2006/relationships/image" Target="media/image15.png"/><Relationship Id="rId27" Type="http://schemas.openxmlformats.org/officeDocument/2006/relationships/image" Target="media/image20.png"/><Relationship Id="rId43" Type="http://schemas.openxmlformats.org/officeDocument/2006/relationships/image" Target="media/image35.png"/><Relationship Id="rId48" Type="http://schemas.openxmlformats.org/officeDocument/2006/relationships/image" Target="media/image40.png"/><Relationship Id="rId64" Type="http://schemas.openxmlformats.org/officeDocument/2006/relationships/image" Target="media/image56.png"/><Relationship Id="rId69" Type="http://schemas.openxmlformats.org/officeDocument/2006/relationships/image" Target="media/image61.png"/><Relationship Id="rId113" Type="http://schemas.openxmlformats.org/officeDocument/2006/relationships/image" Target="media/image105.png"/><Relationship Id="rId118" Type="http://schemas.openxmlformats.org/officeDocument/2006/relationships/image" Target="media/image109.png"/><Relationship Id="rId80" Type="http://schemas.openxmlformats.org/officeDocument/2006/relationships/image" Target="media/image72.png"/><Relationship Id="rId85" Type="http://schemas.openxmlformats.org/officeDocument/2006/relationships/image" Target="media/image77.png"/><Relationship Id="rId12" Type="http://schemas.openxmlformats.org/officeDocument/2006/relationships/image" Target="media/image5.png"/><Relationship Id="rId17" Type="http://schemas.openxmlformats.org/officeDocument/2006/relationships/image" Target="media/image10.png"/><Relationship Id="rId33" Type="http://schemas.openxmlformats.org/officeDocument/2006/relationships/image" Target="media/image25.png"/><Relationship Id="rId38" Type="http://schemas.openxmlformats.org/officeDocument/2006/relationships/image" Target="media/image30.png"/><Relationship Id="rId59" Type="http://schemas.openxmlformats.org/officeDocument/2006/relationships/image" Target="media/image51.png"/><Relationship Id="rId103" Type="http://schemas.openxmlformats.org/officeDocument/2006/relationships/image" Target="media/image95.png"/><Relationship Id="rId108" Type="http://schemas.openxmlformats.org/officeDocument/2006/relationships/image" Target="media/image100.png"/><Relationship Id="rId54" Type="http://schemas.openxmlformats.org/officeDocument/2006/relationships/image" Target="media/image46.png"/><Relationship Id="rId70" Type="http://schemas.openxmlformats.org/officeDocument/2006/relationships/image" Target="media/image62.png"/><Relationship Id="rId75" Type="http://schemas.openxmlformats.org/officeDocument/2006/relationships/image" Target="media/image67.png"/><Relationship Id="rId91" Type="http://schemas.openxmlformats.org/officeDocument/2006/relationships/image" Target="media/image83.png"/><Relationship Id="rId96" Type="http://schemas.openxmlformats.org/officeDocument/2006/relationships/image" Target="media/image88.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6.png"/><Relationship Id="rId28" Type="http://schemas.openxmlformats.org/officeDocument/2006/relationships/image" Target="media/image21.png"/><Relationship Id="rId49" Type="http://schemas.openxmlformats.org/officeDocument/2006/relationships/image" Target="media/image41.png"/><Relationship Id="rId114" Type="http://schemas.openxmlformats.org/officeDocument/2006/relationships/image" Target="media/image106.png"/><Relationship Id="rId119" Type="http://schemas.openxmlformats.org/officeDocument/2006/relationships/image" Target="media/image110.png"/><Relationship Id="rId44" Type="http://schemas.openxmlformats.org/officeDocument/2006/relationships/image" Target="media/image36.png"/><Relationship Id="rId60" Type="http://schemas.openxmlformats.org/officeDocument/2006/relationships/image" Target="media/image52.png"/><Relationship Id="rId65" Type="http://schemas.openxmlformats.org/officeDocument/2006/relationships/image" Target="media/image57.png"/><Relationship Id="rId81" Type="http://schemas.openxmlformats.org/officeDocument/2006/relationships/image" Target="media/image73.png"/><Relationship Id="rId86" Type="http://schemas.openxmlformats.org/officeDocument/2006/relationships/image" Target="media/image78.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1.png"/><Relationship Id="rId109" Type="http://schemas.openxmlformats.org/officeDocument/2006/relationships/image" Target="media/image101.pn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8.png"/><Relationship Id="rId97" Type="http://schemas.openxmlformats.org/officeDocument/2006/relationships/image" Target="media/image89.png"/><Relationship Id="rId104" Type="http://schemas.openxmlformats.org/officeDocument/2006/relationships/image" Target="media/image96.png"/><Relationship Id="rId120" Type="http://schemas.openxmlformats.org/officeDocument/2006/relationships/image" Target="media/image111.png"/><Relationship Id="rId7" Type="http://schemas.openxmlformats.org/officeDocument/2006/relationships/endnotes" Target="endnotes.xml"/><Relationship Id="rId71" Type="http://schemas.openxmlformats.org/officeDocument/2006/relationships/image" Target="media/image63.png"/><Relationship Id="rId92" Type="http://schemas.openxmlformats.org/officeDocument/2006/relationships/image" Target="media/image84.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8.png"/><Relationship Id="rId87" Type="http://schemas.openxmlformats.org/officeDocument/2006/relationships/image" Target="media/image79.png"/><Relationship Id="rId110" Type="http://schemas.openxmlformats.org/officeDocument/2006/relationships/image" Target="media/image102.png"/><Relationship Id="rId115" Type="http://schemas.openxmlformats.org/officeDocument/2006/relationships/image" Target="media/image107.png"/><Relationship Id="rId61" Type="http://schemas.openxmlformats.org/officeDocument/2006/relationships/image" Target="media/image53.png"/><Relationship Id="rId82" Type="http://schemas.openxmlformats.org/officeDocument/2006/relationships/image" Target="media/image74.png"/><Relationship Id="rId19" Type="http://schemas.openxmlformats.org/officeDocument/2006/relationships/image" Target="media/image12.png"/><Relationship Id="rId14" Type="http://schemas.openxmlformats.org/officeDocument/2006/relationships/image" Target="media/image7.png"/><Relationship Id="rId30" Type="http://schemas.openxmlformats.org/officeDocument/2006/relationships/image" Target="media/image23.png"/><Relationship Id="rId35" Type="http://schemas.openxmlformats.org/officeDocument/2006/relationships/image" Target="media/image27.png"/><Relationship Id="rId56" Type="http://schemas.openxmlformats.org/officeDocument/2006/relationships/image" Target="media/image48.png"/><Relationship Id="rId77" Type="http://schemas.openxmlformats.org/officeDocument/2006/relationships/image" Target="media/image69.png"/><Relationship Id="rId100" Type="http://schemas.openxmlformats.org/officeDocument/2006/relationships/image" Target="media/image92.png"/><Relationship Id="rId105" Type="http://schemas.openxmlformats.org/officeDocument/2006/relationships/image" Target="media/image97.png"/><Relationship Id="rId8" Type="http://schemas.openxmlformats.org/officeDocument/2006/relationships/image" Target="media/image1.png"/><Relationship Id="rId51" Type="http://schemas.openxmlformats.org/officeDocument/2006/relationships/image" Target="media/image43.png"/><Relationship Id="rId72" Type="http://schemas.openxmlformats.org/officeDocument/2006/relationships/image" Target="media/image64.png"/><Relationship Id="rId93" Type="http://schemas.openxmlformats.org/officeDocument/2006/relationships/image" Target="media/image85.png"/><Relationship Id="rId98" Type="http://schemas.openxmlformats.org/officeDocument/2006/relationships/image" Target="media/image90.png"/><Relationship Id="rId121" Type="http://schemas.openxmlformats.org/officeDocument/2006/relationships/image" Target="media/image112.png"/><Relationship Id="rId3" Type="http://schemas.openxmlformats.org/officeDocument/2006/relationships/styles" Target="styles.xml"/><Relationship Id="rId25" Type="http://schemas.openxmlformats.org/officeDocument/2006/relationships/image" Target="media/image18.png"/><Relationship Id="rId46" Type="http://schemas.openxmlformats.org/officeDocument/2006/relationships/image" Target="media/image38.png"/><Relationship Id="rId67" Type="http://schemas.openxmlformats.org/officeDocument/2006/relationships/image" Target="media/image59.png"/><Relationship Id="rId116" Type="http://schemas.openxmlformats.org/officeDocument/2006/relationships/image" Target="media/image108.png"/><Relationship Id="rId20" Type="http://schemas.openxmlformats.org/officeDocument/2006/relationships/image" Target="media/image13.png"/><Relationship Id="rId41" Type="http://schemas.openxmlformats.org/officeDocument/2006/relationships/image" Target="media/image33.png"/><Relationship Id="rId62" Type="http://schemas.openxmlformats.org/officeDocument/2006/relationships/image" Target="media/image54.png"/><Relationship Id="rId83" Type="http://schemas.openxmlformats.org/officeDocument/2006/relationships/image" Target="media/image75.png"/><Relationship Id="rId88" Type="http://schemas.openxmlformats.org/officeDocument/2006/relationships/image" Target="media/image80.png"/><Relationship Id="rId111" Type="http://schemas.openxmlformats.org/officeDocument/2006/relationships/image" Target="media/image103.png"/><Relationship Id="rId15" Type="http://schemas.openxmlformats.org/officeDocument/2006/relationships/image" Target="media/image8.png"/><Relationship Id="rId36" Type="http://schemas.openxmlformats.org/officeDocument/2006/relationships/image" Target="media/image28.png"/><Relationship Id="rId57" Type="http://schemas.openxmlformats.org/officeDocument/2006/relationships/image" Target="media/image49.png"/><Relationship Id="rId106" Type="http://schemas.openxmlformats.org/officeDocument/2006/relationships/image" Target="media/image98.png"/><Relationship Id="rId10" Type="http://schemas.openxmlformats.org/officeDocument/2006/relationships/image" Target="media/image3.gif"/><Relationship Id="rId31" Type="http://schemas.openxmlformats.org/officeDocument/2006/relationships/hyperlink" Target="https://amueller.github.io/word_cloud/generated/wordcloud.WordCloud.html" TargetMode="External"/><Relationship Id="rId52" Type="http://schemas.openxmlformats.org/officeDocument/2006/relationships/image" Target="media/image44.png"/><Relationship Id="rId73" Type="http://schemas.openxmlformats.org/officeDocument/2006/relationships/image" Target="media/image65.png"/><Relationship Id="rId78" Type="http://schemas.openxmlformats.org/officeDocument/2006/relationships/image" Target="media/image70.png"/><Relationship Id="rId94" Type="http://schemas.openxmlformats.org/officeDocument/2006/relationships/image" Target="media/image86.png"/><Relationship Id="rId99" Type="http://schemas.openxmlformats.org/officeDocument/2006/relationships/image" Target="media/image91.png"/><Relationship Id="rId101" Type="http://schemas.openxmlformats.org/officeDocument/2006/relationships/image" Target="media/image93.png"/><Relationship Id="rId1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EA95E7-7C75-40AD-929A-797D5B9258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TotalTime>
  <Pages>59</Pages>
  <Words>27440</Words>
  <Characters>156414</Characters>
  <Application>Microsoft Office Word</Application>
  <DocSecurity>0</DocSecurity>
  <Lines>1303</Lines>
  <Paragraphs>3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hul Mannepally</dc:creator>
  <cp:keywords/>
  <dc:description/>
  <cp:lastModifiedBy>Rahul Mannepally</cp:lastModifiedBy>
  <cp:revision>2</cp:revision>
  <dcterms:created xsi:type="dcterms:W3CDTF">2021-10-27T06:45:00Z</dcterms:created>
  <dcterms:modified xsi:type="dcterms:W3CDTF">2021-10-27T0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5gDb8UYZ"/&gt;&lt;style id="http://www.zotero.org/styles/elsevier-harvard" hasBibliography="1" bibliographyStyleHasBeenSet="1"/&gt;&lt;prefs&gt;&lt;pref name="fieldType" value="Field"/&gt;&lt;/prefs&gt;&lt;/data&gt;</vt:lpwstr>
  </property>
</Properties>
</file>